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C55051" w14:textId="77777777" w:rsidR="009D2752" w:rsidRDefault="009D2752">
      <w:pPr>
        <w:pStyle w:val="Header"/>
      </w:pPr>
    </w:p>
    <w:sdt>
      <w:sdtPr>
        <w:id w:val="-853651945"/>
        <w:docPartObj>
          <w:docPartGallery w:val="Cover Pages"/>
          <w:docPartUnique/>
        </w:docPartObj>
      </w:sdtPr>
      <w:sdtEndPr>
        <w:rPr>
          <w:b/>
          <w:bCs/>
        </w:rPr>
      </w:sdtEndPr>
      <w:sdtContent>
        <w:p w14:paraId="79339333" w14:textId="3EB5FD5B" w:rsidR="007973CD" w:rsidRDefault="007973CD">
          <w:pPr>
            <w:pStyle w:val="Header"/>
          </w:pPr>
          <w:r>
            <w:rPr>
              <w:noProof/>
            </w:rPr>
            <w:drawing>
              <wp:anchor distT="0" distB="0" distL="114300" distR="114300" simplePos="0" relativeHeight="251743232" behindDoc="1" locked="0" layoutInCell="1" allowOverlap="1" wp14:anchorId="4AA31625" wp14:editId="416D22C9">
                <wp:simplePos x="0" y="0"/>
                <wp:positionH relativeFrom="page">
                  <wp:posOffset>11430</wp:posOffset>
                </wp:positionH>
                <wp:positionV relativeFrom="paragraph">
                  <wp:posOffset>-885907</wp:posOffset>
                </wp:positionV>
                <wp:extent cx="7654769" cy="10832465"/>
                <wp:effectExtent l="0" t="0" r="3810" b="6985"/>
                <wp:wrapNone/>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3"/>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654769" cy="10832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340C49" w14:textId="7D0143DE" w:rsidR="00915913" w:rsidRDefault="007973CD" w:rsidP="007973CD">
          <w:r w:rsidRPr="004A3A05">
            <w:rPr>
              <w:noProof/>
            </w:rPr>
            <mc:AlternateContent>
              <mc:Choice Requires="wps">
                <w:drawing>
                  <wp:anchor distT="0" distB="0" distL="114300" distR="114300" simplePos="0" relativeHeight="251749376" behindDoc="0" locked="0" layoutInCell="1" allowOverlap="1" wp14:anchorId="4700638E" wp14:editId="6DA04122">
                    <wp:simplePos x="0" y="0"/>
                    <wp:positionH relativeFrom="margin">
                      <wp:align>right</wp:align>
                    </wp:positionH>
                    <wp:positionV relativeFrom="paragraph">
                      <wp:posOffset>5156835</wp:posOffset>
                    </wp:positionV>
                    <wp:extent cx="5488940" cy="342900"/>
                    <wp:effectExtent l="0" t="0" r="0" b="0"/>
                    <wp:wrapSquare wrapText="bothSides"/>
                    <wp:docPr id="4" name="Tekstboks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8894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1E7AE63" w14:textId="59A2D3E0" w:rsidR="007973CD" w:rsidRPr="008A21BC" w:rsidRDefault="007973CD" w:rsidP="007973CD">
                                <w:pPr>
                                  <w:rPr>
                                    <w:sz w:val="28"/>
                                    <w:szCs w:val="28"/>
                                  </w:rPr>
                                </w:pPr>
                                <w:r w:rsidRPr="008A21BC">
                                  <w:rPr>
                                    <w:sz w:val="28"/>
                                    <w:szCs w:val="28"/>
                                  </w:rPr>
                                  <w:t>Date:</w:t>
                                </w:r>
                                <w:r w:rsidRPr="008A21BC">
                                  <w:rPr>
                                    <w:sz w:val="28"/>
                                    <w:szCs w:val="28"/>
                                  </w:rPr>
                                  <w:tab/>
                                </w:r>
                                <w:r w:rsidRPr="007973CD">
                                  <w:rPr>
                                    <w:sz w:val="28"/>
                                    <w:szCs w:val="28"/>
                                  </w:rPr>
                                  <w:t xml:space="preserve">July 25, </w:t>
                                </w:r>
                                <w:proofErr w:type="gramStart"/>
                                <w:r w:rsidRPr="007973CD">
                                  <w:rPr>
                                    <w:sz w:val="28"/>
                                    <w:szCs w:val="28"/>
                                  </w:rPr>
                                  <w:t>2024</w:t>
                                </w:r>
                                <w:proofErr w:type="gramEnd"/>
                                <w:r w:rsidRPr="008A21BC">
                                  <w:rPr>
                                    <w:sz w:val="28"/>
                                    <w:szCs w:val="28"/>
                                  </w:rPr>
                                  <w:tab/>
                                </w:r>
                                <w:r w:rsidRPr="008A21BC">
                                  <w:rPr>
                                    <w:sz w:val="28"/>
                                    <w:szCs w:val="28"/>
                                  </w:rPr>
                                  <w:tab/>
                                </w:r>
                                <w:r w:rsidRPr="008A21BC">
                                  <w:rPr>
                                    <w:sz w:val="28"/>
                                    <w:szCs w:val="28"/>
                                  </w:rPr>
                                  <w:tab/>
                                  <w:t xml:space="preserve">Total number of pages: </w:t>
                                </w:r>
                                <w:r w:rsidR="003A3012">
                                  <w:rPr>
                                    <w:sz w:val="28"/>
                                    <w:szCs w:val="28"/>
                                  </w:rPr>
                                  <w:t>4</w:t>
                                </w:r>
                                <w:r w:rsidR="006E2BDD">
                                  <w:rPr>
                                    <w:sz w:val="28"/>
                                    <w:szCs w:val="28"/>
                                  </w:rPr>
                                  <w:t>2</w:t>
                                </w:r>
                              </w:p>
                              <w:p w14:paraId="0019D506" w14:textId="77777777" w:rsidR="007973CD" w:rsidRPr="008A21BC" w:rsidRDefault="007973CD" w:rsidP="007973CD">
                                <w:pPr>
                                  <w:rPr>
                                    <w:sz w:val="28"/>
                                    <w:szCs w:val="28"/>
                                  </w:rPr>
                                </w:pPr>
                              </w:p>
                              <w:p w14:paraId="7A0DFE79" w14:textId="37EFA419" w:rsidR="007973CD" w:rsidRPr="008A21BC" w:rsidRDefault="00ED2CB9" w:rsidP="007973CD">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4700638E" id="_x0000_t202" coordsize="21600,21600" o:spt="202" path="m,l,21600r21600,l21600,xe">
                    <v:stroke joinstyle="miter"/>
                    <v:path gradientshapeok="t" o:connecttype="rect"/>
                  </v:shapetype>
                  <v:shape id="Tekstboks 4" o:spid="_x0000_s1026" type="#_x0000_t202" style="position:absolute;margin-left:381pt;margin-top:406.05pt;width:432.2pt;height:27pt;z-index:2517493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" filled="f" stroked="f">
                    <v:textbox>
                      <w:txbxContent>
                        <w:p w14:paraId="11E7AE63" w14:textId="59A2D3E0" w:rsidR="007973CD" w:rsidRPr="008A21BC" w:rsidRDefault="007973CD" w:rsidP="007973CD">
                          <w:pPr>
                            <w:rPr>
                              <w:sz w:val="28"/>
                              <w:szCs w:val="28"/>
                            </w:rPr>
                          </w:pPr>
                          <w:r w:rsidRPr="008A21BC">
                            <w:rPr>
                              <w:sz w:val="28"/>
                              <w:szCs w:val="28"/>
                            </w:rPr>
                            <w:t>Date:</w:t>
                          </w:r>
                          <w:r w:rsidRPr="008A21BC">
                            <w:rPr>
                              <w:sz w:val="28"/>
                              <w:szCs w:val="28"/>
                            </w:rPr>
                            <w:tab/>
                          </w:r>
                          <w:r w:rsidRPr="007973CD">
                            <w:rPr>
                              <w:sz w:val="28"/>
                              <w:szCs w:val="28"/>
                            </w:rPr>
                            <w:t xml:space="preserve">July 25, </w:t>
                          </w:r>
                          <w:proofErr w:type="gramStart"/>
                          <w:r w:rsidRPr="007973CD">
                            <w:rPr>
                              <w:sz w:val="28"/>
                              <w:szCs w:val="28"/>
                            </w:rPr>
                            <w:t>2024</w:t>
                          </w:r>
                          <w:proofErr w:type="gramEnd"/>
                          <w:r w:rsidRPr="008A21BC">
                            <w:rPr>
                              <w:sz w:val="28"/>
                              <w:szCs w:val="28"/>
                            </w:rPr>
                            <w:tab/>
                          </w:r>
                          <w:r w:rsidRPr="008A21BC">
                            <w:rPr>
                              <w:sz w:val="28"/>
                              <w:szCs w:val="28"/>
                            </w:rPr>
                            <w:tab/>
                          </w:r>
                          <w:r w:rsidRPr="008A21BC">
                            <w:rPr>
                              <w:sz w:val="28"/>
                              <w:szCs w:val="28"/>
                            </w:rPr>
                            <w:tab/>
                            <w:t xml:space="preserve">Total number of pages: </w:t>
                          </w:r>
                          <w:r w:rsidR="003A3012">
                            <w:rPr>
                              <w:sz w:val="28"/>
                              <w:szCs w:val="28"/>
                            </w:rPr>
                            <w:t>4</w:t>
                          </w:r>
                          <w:r w:rsidR="006E2BDD">
                            <w:rPr>
                              <w:sz w:val="28"/>
                              <w:szCs w:val="28"/>
                            </w:rPr>
                            <w:t>2</w:t>
                          </w:r>
                        </w:p>
                        <w:p w14:paraId="0019D506" w14:textId="77777777" w:rsidR="007973CD" w:rsidRPr="008A21BC" w:rsidRDefault="007973CD" w:rsidP="007973CD">
                          <w:pPr>
                            <w:rPr>
                              <w:sz w:val="28"/>
                              <w:szCs w:val="28"/>
                            </w:rPr>
                          </w:pPr>
                        </w:p>
                        <w:p w14:paraId="7A0DFE79" w14:textId="37EFA419" w:rsidR="007973CD" w:rsidRPr="008A21BC" w:rsidRDefault="00ED2CB9" w:rsidP="007973CD">
                          <w:r>
                            <w:t>s</w:t>
                          </w:r>
                        </w:p>
                      </w:txbxContent>
                    </v:textbox>
                    <w10:wrap type="square" anchorx="margin"/>
                  </v:shape>
                </w:pict>
              </mc:Fallback>
            </mc:AlternateContent>
          </w:r>
          <w:r>
            <w:rPr>
              <w:noProof/>
            </w:rPr>
            <mc:AlternateContent>
              <mc:Choice Requires="wps">
                <w:drawing>
                  <wp:anchor distT="0" distB="0" distL="114300" distR="114300" simplePos="0" relativeHeight="251747328" behindDoc="0" locked="0" layoutInCell="1" allowOverlap="1" wp14:anchorId="22A40559" wp14:editId="635CB1CE">
                    <wp:simplePos x="0" y="0"/>
                    <wp:positionH relativeFrom="margin">
                      <wp:align>right</wp:align>
                    </wp:positionH>
                    <wp:positionV relativeFrom="paragraph">
                      <wp:posOffset>3222185</wp:posOffset>
                    </wp:positionV>
                    <wp:extent cx="5488940" cy="1598930"/>
                    <wp:effectExtent l="0" t="0" r="0" b="1270"/>
                    <wp:wrapSquare wrapText="bothSides"/>
                    <wp:docPr id="6" name="Tekstboks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88940" cy="1598930"/>
                            </a:xfrm>
                            <a:prstGeom prst="rect">
                              <a:avLst/>
                            </a:prstGeom>
                            <a:noFill/>
                            <a:ln>
                              <a:noFill/>
                            </a:ln>
                            <a:effectLst/>
                          </wps:spPr>
                          <wps:txbx>
                            <w:txbxContent>
                              <w:p w14:paraId="575AE0B1" w14:textId="170B448A" w:rsidR="007973CD" w:rsidRDefault="004073D0" w:rsidP="007973CD">
                                <w:pPr>
                                  <w:rPr>
                                    <w:rFonts w:asciiTheme="minorHAnsi" w:hAnsiTheme="minorHAnsi"/>
                                    <w:color w:val="595959" w:themeColor="text1" w:themeTint="A6"/>
                                    <w:sz w:val="48"/>
                                    <w:szCs w:val="48"/>
                                  </w:rPr>
                                </w:pPr>
                                <w:r>
                                  <w:rPr>
                                    <w:rFonts w:asciiTheme="minorHAnsi" w:hAnsiTheme="minorHAnsi"/>
                                    <w:color w:val="595959" w:themeColor="text1" w:themeTint="A6"/>
                                    <w:sz w:val="48"/>
                                    <w:szCs w:val="48"/>
                                  </w:rPr>
                                  <w:t>GOT STRUCTURE?</w:t>
                                </w:r>
                              </w:p>
                              <w:p w14:paraId="131AEC4A" w14:textId="633897A1" w:rsidR="004073D0" w:rsidRPr="004073D0" w:rsidRDefault="004073D0" w:rsidP="007973CD">
                                <w:pPr>
                                  <w:rPr>
                                    <w:i/>
                                    <w:iCs/>
                                    <w:sz w:val="20"/>
                                    <w:szCs w:val="20"/>
                                  </w:rPr>
                                </w:pPr>
                                <w:r w:rsidRPr="004073D0">
                                  <w:rPr>
                                    <w:rFonts w:asciiTheme="minorHAnsi" w:hAnsiTheme="minorHAnsi"/>
                                    <w:color w:val="595959" w:themeColor="text1" w:themeTint="A6"/>
                                    <w:sz w:val="40"/>
                                    <w:szCs w:val="40"/>
                                  </w:rPr>
                                  <w:t xml:space="preserve">Population Genetic Structure and </w:t>
                                </w:r>
                                <w:r w:rsidR="006623D9">
                                  <w:rPr>
                                    <w:rFonts w:asciiTheme="minorHAnsi" w:hAnsiTheme="minorHAnsi"/>
                                    <w:color w:val="595959" w:themeColor="text1" w:themeTint="A6"/>
                                    <w:sz w:val="40"/>
                                    <w:szCs w:val="40"/>
                                  </w:rPr>
                                  <w:t xml:space="preserve">Demographic </w:t>
                                </w:r>
                                <w:r w:rsidRPr="004073D0">
                                  <w:rPr>
                                    <w:rFonts w:asciiTheme="minorHAnsi" w:hAnsiTheme="minorHAnsi"/>
                                    <w:color w:val="595959" w:themeColor="text1" w:themeTint="A6"/>
                                    <w:sz w:val="40"/>
                                    <w:szCs w:val="40"/>
                                  </w:rPr>
                                  <w:t xml:space="preserve">History of </w:t>
                                </w:r>
                                <w:r w:rsidRPr="004073D0">
                                  <w:rPr>
                                    <w:rFonts w:asciiTheme="minorHAnsi" w:hAnsiTheme="minorHAnsi"/>
                                    <w:i/>
                                    <w:iCs/>
                                    <w:color w:val="595959" w:themeColor="text1" w:themeTint="A6"/>
                                    <w:sz w:val="40"/>
                                    <w:szCs w:val="40"/>
                                  </w:rPr>
                                  <w:t>Calanus hyperbore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A40559" id="Tekstboks 6" o:spid="_x0000_s1027" type="#_x0000_t202" style="position:absolute;margin-left:381pt;margin-top:253.7pt;width:432.2pt;height:125.9pt;z-index:2517473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" filled="f" stroked="f">
                    <v:textbox>
                      <w:txbxContent>
                        <w:p w14:paraId="575AE0B1" w14:textId="170B448A" w:rsidR="007973CD" w:rsidRDefault="004073D0" w:rsidP="007973CD">
                          <w:pPr>
                            <w:rPr>
                              <w:rFonts w:asciiTheme="minorHAnsi" w:hAnsiTheme="minorHAnsi"/>
                              <w:color w:val="595959" w:themeColor="text1" w:themeTint="A6"/>
                              <w:sz w:val="48"/>
                              <w:szCs w:val="48"/>
                            </w:rPr>
                          </w:pPr>
                          <w:r>
                            <w:rPr>
                              <w:rFonts w:asciiTheme="minorHAnsi" w:hAnsiTheme="minorHAnsi"/>
                              <w:color w:val="595959" w:themeColor="text1" w:themeTint="A6"/>
                              <w:sz w:val="48"/>
                              <w:szCs w:val="48"/>
                            </w:rPr>
                            <w:t>GOT STRUCTURE?</w:t>
                          </w:r>
                        </w:p>
                        <w:p w14:paraId="131AEC4A" w14:textId="633897A1" w:rsidR="004073D0" w:rsidRPr="004073D0" w:rsidRDefault="004073D0" w:rsidP="007973CD">
                          <w:pPr>
                            <w:rPr>
                              <w:i/>
                              <w:iCs/>
                              <w:sz w:val="20"/>
                              <w:szCs w:val="20"/>
                            </w:rPr>
                          </w:pPr>
                          <w:r w:rsidRPr="004073D0">
                            <w:rPr>
                              <w:rFonts w:asciiTheme="minorHAnsi" w:hAnsiTheme="minorHAnsi"/>
                              <w:color w:val="595959" w:themeColor="text1" w:themeTint="A6"/>
                              <w:sz w:val="40"/>
                              <w:szCs w:val="40"/>
                            </w:rPr>
                            <w:t xml:space="preserve">Population Genetic Structure and </w:t>
                          </w:r>
                          <w:r w:rsidR="006623D9">
                            <w:rPr>
                              <w:rFonts w:asciiTheme="minorHAnsi" w:hAnsiTheme="minorHAnsi"/>
                              <w:color w:val="595959" w:themeColor="text1" w:themeTint="A6"/>
                              <w:sz w:val="40"/>
                              <w:szCs w:val="40"/>
                            </w:rPr>
                            <w:t xml:space="preserve">Demographic </w:t>
                          </w:r>
                          <w:r w:rsidRPr="004073D0">
                            <w:rPr>
                              <w:rFonts w:asciiTheme="minorHAnsi" w:hAnsiTheme="minorHAnsi"/>
                              <w:color w:val="595959" w:themeColor="text1" w:themeTint="A6"/>
                              <w:sz w:val="40"/>
                              <w:szCs w:val="40"/>
                            </w:rPr>
                            <w:t xml:space="preserve">History of </w:t>
                          </w:r>
                          <w:r w:rsidRPr="004073D0">
                            <w:rPr>
                              <w:rFonts w:asciiTheme="minorHAnsi" w:hAnsiTheme="minorHAnsi"/>
                              <w:i/>
                              <w:iCs/>
                              <w:color w:val="595959" w:themeColor="text1" w:themeTint="A6"/>
                              <w:sz w:val="40"/>
                              <w:szCs w:val="40"/>
                            </w:rPr>
                            <w:t>Calanus hyperboreus</w:t>
                          </w:r>
                        </w:p>
                      </w:txbxContent>
                    </v:textbox>
                    <w10:wrap type="square" anchorx="margin"/>
                  </v:shape>
                </w:pict>
              </mc:Fallback>
            </mc:AlternateContent>
          </w:r>
          <w:r w:rsidRPr="004A3A05">
            <w:rPr>
              <w:noProof/>
            </w:rPr>
            <mc:AlternateContent>
              <mc:Choice Requires="wps">
                <w:drawing>
                  <wp:anchor distT="0" distB="0" distL="114300" distR="114300" simplePos="0" relativeHeight="251745280" behindDoc="0" locked="0" layoutInCell="1" allowOverlap="1" wp14:anchorId="6353AE29" wp14:editId="12DC4BF8">
                    <wp:simplePos x="0" y="0"/>
                    <wp:positionH relativeFrom="margin">
                      <wp:align>right</wp:align>
                    </wp:positionH>
                    <wp:positionV relativeFrom="paragraph">
                      <wp:posOffset>2334553</wp:posOffset>
                    </wp:positionV>
                    <wp:extent cx="5488940" cy="571500"/>
                    <wp:effectExtent l="0" t="0" r="0" b="0"/>
                    <wp:wrapSquare wrapText="bothSides"/>
                    <wp:docPr id="5" name="Tekstboks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88940" cy="5715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191B5F0" w14:textId="40D487F6" w:rsidR="007973CD" w:rsidRPr="008A21BC" w:rsidRDefault="007973CD" w:rsidP="007973CD">
                                <w:r w:rsidRPr="008A21BC">
                                  <w:rPr>
                                    <w:sz w:val="28"/>
                                    <w:szCs w:val="28"/>
                                  </w:rPr>
                                  <w:t>Course code:</w:t>
                                </w:r>
                                <w:r>
                                  <w:rPr>
                                    <w:sz w:val="28"/>
                                    <w:szCs w:val="28"/>
                                  </w:rPr>
                                  <w:t xml:space="preserve"> </w:t>
                                </w:r>
                                <w:r w:rsidR="00171C9F" w:rsidRPr="00171C9F">
                                  <w:rPr>
                                    <w:sz w:val="28"/>
                                    <w:szCs w:val="28"/>
                                  </w:rPr>
                                  <w:t>BIO5011</w:t>
                                </w:r>
                                <w:r>
                                  <w:rPr>
                                    <w:sz w:val="28"/>
                                    <w:szCs w:val="28"/>
                                  </w:rPr>
                                  <w:tab/>
                                </w:r>
                                <w:r w:rsidRPr="008A21BC">
                                  <w:rPr>
                                    <w:sz w:val="28"/>
                                    <w:szCs w:val="28"/>
                                  </w:rPr>
                                  <w:tab/>
                                </w:r>
                                <w:r w:rsidRPr="008A21BC">
                                  <w:rPr>
                                    <w:sz w:val="28"/>
                                    <w:szCs w:val="28"/>
                                  </w:rPr>
                                  <w:tab/>
                                </w:r>
                                <w:r w:rsidRPr="008A21BC">
                                  <w:rPr>
                                    <w:sz w:val="28"/>
                                    <w:szCs w:val="28"/>
                                  </w:rPr>
                                  <w:tab/>
                                  <w:t>Name:</w:t>
                                </w:r>
                                <w:r>
                                  <w:rPr>
                                    <w:sz w:val="28"/>
                                    <w:szCs w:val="28"/>
                                  </w:rPr>
                                  <w:t xml:space="preserve"> </w:t>
                                </w:r>
                                <w:r w:rsidRPr="007973CD">
                                  <w:rPr>
                                    <w:sz w:val="28"/>
                                    <w:szCs w:val="28"/>
                                  </w:rPr>
                                  <w:t>Sebastian L. Ber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6353AE29" id="Tekstboks 5" o:spid="_x0000_s1028" type="#_x0000_t202" style="position:absolute;margin-left:381pt;margin-top:183.8pt;width:432.2pt;height:45pt;z-index:2517452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" filled="f" stroked="f">
                    <v:textbox>
                      <w:txbxContent>
                        <w:p w14:paraId="5191B5F0" w14:textId="40D487F6" w:rsidR="007973CD" w:rsidRPr="008A21BC" w:rsidRDefault="007973CD" w:rsidP="007973CD">
                          <w:r w:rsidRPr="008A21BC">
                            <w:rPr>
                              <w:sz w:val="28"/>
                              <w:szCs w:val="28"/>
                            </w:rPr>
                            <w:t>Course code:</w:t>
                          </w:r>
                          <w:r>
                            <w:rPr>
                              <w:sz w:val="28"/>
                              <w:szCs w:val="28"/>
                            </w:rPr>
                            <w:t xml:space="preserve"> </w:t>
                          </w:r>
                          <w:r w:rsidR="00171C9F" w:rsidRPr="00171C9F">
                            <w:rPr>
                              <w:sz w:val="28"/>
                              <w:szCs w:val="28"/>
                            </w:rPr>
                            <w:t>BIO5011</w:t>
                          </w:r>
                          <w:r>
                            <w:rPr>
                              <w:sz w:val="28"/>
                              <w:szCs w:val="28"/>
                            </w:rPr>
                            <w:tab/>
                          </w:r>
                          <w:r w:rsidRPr="008A21BC">
                            <w:rPr>
                              <w:sz w:val="28"/>
                              <w:szCs w:val="28"/>
                            </w:rPr>
                            <w:tab/>
                          </w:r>
                          <w:r w:rsidRPr="008A21BC">
                            <w:rPr>
                              <w:sz w:val="28"/>
                              <w:szCs w:val="28"/>
                            </w:rPr>
                            <w:tab/>
                          </w:r>
                          <w:r w:rsidRPr="008A21BC">
                            <w:rPr>
                              <w:sz w:val="28"/>
                              <w:szCs w:val="28"/>
                            </w:rPr>
                            <w:tab/>
                            <w:t>Name:</w:t>
                          </w:r>
                          <w:r>
                            <w:rPr>
                              <w:sz w:val="28"/>
                              <w:szCs w:val="28"/>
                            </w:rPr>
                            <w:t xml:space="preserve"> </w:t>
                          </w:r>
                          <w:r w:rsidRPr="007973CD">
                            <w:rPr>
                              <w:sz w:val="28"/>
                              <w:szCs w:val="28"/>
                            </w:rPr>
                            <w:t>Sebastian L. Berg</w:t>
                          </w:r>
                        </w:p>
                      </w:txbxContent>
                    </v:textbox>
                    <w10:wrap type="square" anchorx="margin"/>
                  </v:shape>
                </w:pict>
              </mc:Fallback>
            </mc:AlternateContent>
          </w:r>
          <w:r>
            <w:rPr>
              <w:b/>
              <w:bCs/>
            </w:rPr>
            <w:br w:type="page"/>
          </w:r>
        </w:p>
      </w:sdtContent>
    </w:sdt>
    <w:p w14:paraId="67493521" w14:textId="77777777" w:rsidR="009179C9" w:rsidRDefault="00D02EC1" w:rsidP="00571E25">
      <w:pPr>
        <w:pStyle w:val="Heading1"/>
        <w:numPr>
          <w:ilvl w:val="0"/>
          <w:numId w:val="12"/>
        </w:numPr>
        <w:spacing w:line="360" w:lineRule="auto"/>
      </w:pPr>
      <w:bookmarkStart w:id="0" w:name="_Toc182556881"/>
      <w:r>
        <w:lastRenderedPageBreak/>
        <w:t>Foreword</w:t>
      </w:r>
      <w:bookmarkEnd w:id="0"/>
      <w:r>
        <w:t xml:space="preserve"> </w:t>
      </w:r>
    </w:p>
    <w:p w14:paraId="306E960C" w14:textId="6BD4CA58" w:rsidR="00571E25" w:rsidRDefault="00571E25" w:rsidP="00571E25">
      <w:pPr>
        <w:spacing w:line="360" w:lineRule="auto"/>
        <w:jc w:val="both"/>
      </w:pPr>
      <w:r>
        <w:t>It</w:t>
      </w:r>
      <w:r w:rsidR="00034846">
        <w:t>’</w:t>
      </w:r>
      <w:r>
        <w:t xml:space="preserve">s funny how </w:t>
      </w:r>
      <w:r w:rsidR="007F22C1">
        <w:t>quickly</w:t>
      </w:r>
      <w:r>
        <w:t xml:space="preserve"> time passes once you get absorbed into everyday occurrences. Looking back now, I realize how many people I owe my thanks to for helping me reach this point. My dear Mom and Dad, thank you for nurturing my curiosity from a young age. I still remember the amazement I felt when we lived in New Zealand, seeing the kiwis, blue penguins, and all manners of other beautiful creatures. It was those experiences that ignited my passion for biology. You gifted me not only a telescope to gaze at the night sky and books about dinosaurs to learn about the past, but also the invaluable tools of an open and inquisitive mind.</w:t>
      </w:r>
    </w:p>
    <w:p w14:paraId="1D7F11C5" w14:textId="7438EB03" w:rsidR="00571E25" w:rsidRDefault="00571E25" w:rsidP="00571E25">
      <w:pPr>
        <w:spacing w:line="360" w:lineRule="auto"/>
        <w:jc w:val="both"/>
      </w:pPr>
      <w:r>
        <w:t xml:space="preserve">Trond and </w:t>
      </w:r>
      <w:proofErr w:type="spellStart"/>
      <w:r>
        <w:t>Thi</w:t>
      </w:r>
      <w:proofErr w:type="spellEnd"/>
      <w:r>
        <w:t>, thank you for always being my cornerstones. I know I</w:t>
      </w:r>
      <w:r w:rsidR="00036569">
        <w:t>’</w:t>
      </w:r>
      <w:r>
        <w:t>ll always have your care and support throughout this journey.</w:t>
      </w:r>
    </w:p>
    <w:p w14:paraId="2ED96A04" w14:textId="29FF8F30" w:rsidR="00571E25" w:rsidRDefault="00571E25" w:rsidP="00571E25">
      <w:pPr>
        <w:spacing w:line="360" w:lineRule="auto"/>
        <w:jc w:val="both"/>
      </w:pPr>
      <w:r>
        <w:t>I am deeply grateful to my supervisor, Galice, whose expertise in evolutionary biology shaped my own interests, skills, and research. Irina</w:t>
      </w:r>
      <w:r w:rsidR="00034846">
        <w:t>’</w:t>
      </w:r>
      <w:r>
        <w:t>s help was invaluable whenever I got stuck. Her extensive and detailed feedback significantly refined my thinking and arguments. Apollo</w:t>
      </w:r>
      <w:r w:rsidR="00034846">
        <w:t>’</w:t>
      </w:r>
      <w:r>
        <w:t xml:space="preserve">s guidance on </w:t>
      </w:r>
      <w:r w:rsidR="001A1FE1">
        <w:t xml:space="preserve">all </w:t>
      </w:r>
      <w:proofErr w:type="gramStart"/>
      <w:r w:rsidR="001A1FE1">
        <w:t>things</w:t>
      </w:r>
      <w:proofErr w:type="gramEnd"/>
      <w:r>
        <w:t xml:space="preserve"> bioinformatics. All of it proved </w:t>
      </w:r>
      <w:r w:rsidR="003F28D6">
        <w:t>indispensable</w:t>
      </w:r>
      <w:r>
        <w:t xml:space="preserve"> during my analysis. I</w:t>
      </w:r>
      <w:r w:rsidR="00034846">
        <w:t>’</w:t>
      </w:r>
      <w:r>
        <w:t>ve learned so much under your mentorship these past few years. You have inspired my passion for bioinformatics and genomics; I am truly grateful for that.</w:t>
      </w:r>
    </w:p>
    <w:p w14:paraId="65C4DED0" w14:textId="5D04DDD1" w:rsidR="00571E25" w:rsidRDefault="00571E25" w:rsidP="00571E25">
      <w:pPr>
        <w:spacing w:line="360" w:lineRule="auto"/>
        <w:jc w:val="both"/>
      </w:pPr>
      <w:r>
        <w:t>To my wonderful friends, thank you for making this journey a joy. I cherish our late-night study sessions in the master</w:t>
      </w:r>
      <w:r w:rsidR="00034846">
        <w:t>’</w:t>
      </w:r>
      <w:r>
        <w:t>s room and library, the overly intense table tennis breaks, and, most importantly, your continued love and kindness. I couldn</w:t>
      </w:r>
      <w:r w:rsidR="00034846">
        <w:t>’</w:t>
      </w:r>
      <w:r>
        <w:t>t have done this without your camaraderie.</w:t>
      </w:r>
    </w:p>
    <w:p w14:paraId="4CA4B6B7" w14:textId="77777777" w:rsidR="00571E25" w:rsidRDefault="00571E25" w:rsidP="00571E25">
      <w:pPr>
        <w:spacing w:line="360" w:lineRule="auto"/>
        <w:jc w:val="both"/>
      </w:pPr>
      <w:r>
        <w:t>And to my dear partner, thank you for your love and support. You were my constant through the late nights and the moments of self-doubt, always there, steadfast and unwavering, even as our lives took us to different places.</w:t>
      </w:r>
    </w:p>
    <w:p w14:paraId="6483BCB5" w14:textId="1B348B6B" w:rsidR="00D02EC1" w:rsidRPr="00D02EC1" w:rsidRDefault="00571E25" w:rsidP="00571E25">
      <w:pPr>
        <w:spacing w:line="360" w:lineRule="auto"/>
        <w:jc w:val="both"/>
      </w:pPr>
      <w:r>
        <w:t>Thank you all; you have enriched my life and made this achievement possible. I am excited to carry your influence with me as I embark on the next chapter, ever mindful that learning is a lifelong journey. As Isaac</w:t>
      </w:r>
      <w:r w:rsidR="00931EC5">
        <w:t xml:space="preserve"> </w:t>
      </w:r>
      <w:r>
        <w:t>Asimov</w:t>
      </w:r>
      <w:r w:rsidR="00931EC5">
        <w:t xml:space="preserve"> wisely</w:t>
      </w:r>
      <w:r>
        <w:t xml:space="preserve"> said, </w:t>
      </w:r>
      <w:r w:rsidR="00185651">
        <w:rPr>
          <w:i/>
          <w:iCs/>
        </w:rPr>
        <w:t>“</w:t>
      </w:r>
      <w:r w:rsidRPr="002C007E">
        <w:rPr>
          <w:i/>
          <w:iCs/>
        </w:rPr>
        <w:t>People think of education as something they can finish.</w:t>
      </w:r>
      <w:r w:rsidR="00185651">
        <w:rPr>
          <w:i/>
          <w:iCs/>
        </w:rPr>
        <w:t>”</w:t>
      </w:r>
      <w:r w:rsidR="00614956">
        <w:br w:type="page"/>
      </w:r>
    </w:p>
    <w:p w14:paraId="055293E8" w14:textId="6837676E" w:rsidR="0083153A" w:rsidRPr="0083153A" w:rsidRDefault="00863C74" w:rsidP="00BA7449">
      <w:pPr>
        <w:pStyle w:val="Heading1"/>
        <w:numPr>
          <w:ilvl w:val="0"/>
          <w:numId w:val="4"/>
        </w:numPr>
      </w:pPr>
      <w:bookmarkStart w:id="1" w:name="_Toc182556882"/>
      <w:r w:rsidRPr="0083153A">
        <w:lastRenderedPageBreak/>
        <w:t>Table of Contents</w:t>
      </w:r>
      <w:bookmarkEnd w:id="1"/>
    </w:p>
    <w:sdt>
      <w:sdtPr>
        <w:rPr>
          <w:lang w:val="en-GB"/>
        </w:rPr>
        <w:id w:val="1818215890"/>
        <w:docPartObj>
          <w:docPartGallery w:val="Table of Contents"/>
          <w:docPartUnique/>
        </w:docPartObj>
      </w:sdtPr>
      <w:sdtEndPr>
        <w:rPr>
          <w:b/>
          <w:bCs/>
          <w:lang w:val="en-US"/>
        </w:rPr>
      </w:sdtEndPr>
      <w:sdtContent>
        <w:p w14:paraId="2BB972E8" w14:textId="1BE48C41" w:rsidR="00E51368" w:rsidRDefault="00EF7AB6">
          <w:pPr>
            <w:pStyle w:val="TOC1"/>
            <w:rPr>
              <w:rFonts w:asciiTheme="minorHAnsi" w:eastAsiaTheme="minorEastAsia" w:hAnsiTheme="minorHAnsi" w:cstheme="minorBidi"/>
              <w:noProof/>
              <w:kern w:val="2"/>
              <w:lang w:val="en-GB" w:eastAsia="en-GB"/>
              <w14:ligatures w14:val="standardContextual"/>
            </w:rPr>
          </w:pPr>
          <w:r>
            <w:rPr>
              <w:sz w:val="20"/>
              <w:szCs w:val="20"/>
            </w:rPr>
            <w:fldChar w:fldCharType="begin"/>
          </w:r>
          <w:r>
            <w:rPr>
              <w:sz w:val="20"/>
              <w:szCs w:val="20"/>
            </w:rPr>
            <w:instrText xml:space="preserve"> TOC \o "1-2" \h \z \u </w:instrText>
          </w:r>
          <w:r>
            <w:rPr>
              <w:sz w:val="20"/>
              <w:szCs w:val="20"/>
            </w:rPr>
            <w:fldChar w:fldCharType="separate"/>
          </w:r>
          <w:hyperlink w:anchor="_Toc182556881" w:history="1">
            <w:r w:rsidR="00E51368" w:rsidRPr="001A0B63">
              <w:rPr>
                <w:rStyle w:val="Hyperlink"/>
                <w:noProof/>
              </w:rPr>
              <w:t>I.</w:t>
            </w:r>
            <w:r w:rsidR="00E51368">
              <w:rPr>
                <w:rFonts w:asciiTheme="minorHAnsi" w:eastAsiaTheme="minorEastAsia" w:hAnsiTheme="minorHAnsi" w:cstheme="minorBidi"/>
                <w:noProof/>
                <w:kern w:val="2"/>
                <w:lang w:val="en-GB" w:eastAsia="en-GB"/>
                <w14:ligatures w14:val="standardContextual"/>
              </w:rPr>
              <w:tab/>
            </w:r>
            <w:r w:rsidR="00E51368" w:rsidRPr="001A0B63">
              <w:rPr>
                <w:rStyle w:val="Hyperlink"/>
                <w:noProof/>
              </w:rPr>
              <w:t>Foreword</w:t>
            </w:r>
            <w:r w:rsidR="00E51368">
              <w:rPr>
                <w:noProof/>
                <w:webHidden/>
              </w:rPr>
              <w:tab/>
            </w:r>
            <w:r w:rsidR="00E51368">
              <w:rPr>
                <w:noProof/>
                <w:webHidden/>
              </w:rPr>
              <w:fldChar w:fldCharType="begin"/>
            </w:r>
            <w:r w:rsidR="00E51368">
              <w:rPr>
                <w:noProof/>
                <w:webHidden/>
              </w:rPr>
              <w:instrText xml:space="preserve"> PAGEREF _Toc182556881 \h </w:instrText>
            </w:r>
            <w:r w:rsidR="00E51368">
              <w:rPr>
                <w:noProof/>
                <w:webHidden/>
              </w:rPr>
            </w:r>
            <w:r w:rsidR="00E51368">
              <w:rPr>
                <w:noProof/>
                <w:webHidden/>
              </w:rPr>
              <w:fldChar w:fldCharType="separate"/>
            </w:r>
            <w:r w:rsidR="006F4035">
              <w:rPr>
                <w:noProof/>
                <w:webHidden/>
              </w:rPr>
              <w:t>i</w:t>
            </w:r>
            <w:r w:rsidR="00E51368">
              <w:rPr>
                <w:noProof/>
                <w:webHidden/>
              </w:rPr>
              <w:fldChar w:fldCharType="end"/>
            </w:r>
          </w:hyperlink>
        </w:p>
        <w:p w14:paraId="0479EE0D" w14:textId="00CF0596" w:rsidR="00E51368" w:rsidRDefault="00E51368">
          <w:pPr>
            <w:pStyle w:val="TOC1"/>
            <w:rPr>
              <w:rFonts w:asciiTheme="minorHAnsi" w:eastAsiaTheme="minorEastAsia" w:hAnsiTheme="minorHAnsi" w:cstheme="minorBidi"/>
              <w:noProof/>
              <w:kern w:val="2"/>
              <w:lang w:val="en-GB" w:eastAsia="en-GB"/>
              <w14:ligatures w14:val="standardContextual"/>
            </w:rPr>
          </w:pPr>
          <w:hyperlink w:anchor="_Toc182556882" w:history="1">
            <w:r w:rsidRPr="001A0B63">
              <w:rPr>
                <w:rStyle w:val="Hyperlink"/>
                <w:noProof/>
              </w:rPr>
              <w:t>II.</w:t>
            </w:r>
            <w:r>
              <w:rPr>
                <w:rFonts w:asciiTheme="minorHAnsi" w:eastAsiaTheme="minorEastAsia" w:hAnsiTheme="minorHAnsi" w:cstheme="minorBidi"/>
                <w:noProof/>
                <w:kern w:val="2"/>
                <w:lang w:val="en-GB" w:eastAsia="en-GB"/>
                <w14:ligatures w14:val="standardContextual"/>
              </w:rPr>
              <w:tab/>
            </w:r>
            <w:r w:rsidRPr="001A0B63">
              <w:rPr>
                <w:rStyle w:val="Hyperlink"/>
                <w:noProof/>
              </w:rPr>
              <w:t>Table of Contents</w:t>
            </w:r>
            <w:r>
              <w:rPr>
                <w:noProof/>
                <w:webHidden/>
              </w:rPr>
              <w:tab/>
            </w:r>
            <w:r>
              <w:rPr>
                <w:noProof/>
                <w:webHidden/>
              </w:rPr>
              <w:fldChar w:fldCharType="begin"/>
            </w:r>
            <w:r>
              <w:rPr>
                <w:noProof/>
                <w:webHidden/>
              </w:rPr>
              <w:instrText xml:space="preserve"> PAGEREF _Toc182556882 \h </w:instrText>
            </w:r>
            <w:r>
              <w:rPr>
                <w:noProof/>
                <w:webHidden/>
              </w:rPr>
            </w:r>
            <w:r>
              <w:rPr>
                <w:noProof/>
                <w:webHidden/>
              </w:rPr>
              <w:fldChar w:fldCharType="separate"/>
            </w:r>
            <w:r w:rsidR="006F4035">
              <w:rPr>
                <w:noProof/>
                <w:webHidden/>
              </w:rPr>
              <w:t>ii</w:t>
            </w:r>
            <w:r>
              <w:rPr>
                <w:noProof/>
                <w:webHidden/>
              </w:rPr>
              <w:fldChar w:fldCharType="end"/>
            </w:r>
          </w:hyperlink>
        </w:p>
        <w:p w14:paraId="54AE0BF0" w14:textId="64113FB2" w:rsidR="00E51368" w:rsidRDefault="00E51368">
          <w:pPr>
            <w:pStyle w:val="TOC1"/>
            <w:rPr>
              <w:rFonts w:asciiTheme="minorHAnsi" w:eastAsiaTheme="minorEastAsia" w:hAnsiTheme="minorHAnsi" w:cstheme="minorBidi"/>
              <w:noProof/>
              <w:kern w:val="2"/>
              <w:lang w:val="en-GB" w:eastAsia="en-GB"/>
              <w14:ligatures w14:val="standardContextual"/>
            </w:rPr>
          </w:pPr>
          <w:hyperlink w:anchor="_Toc182556883" w:history="1">
            <w:r w:rsidRPr="001A0B63">
              <w:rPr>
                <w:rStyle w:val="Hyperlink"/>
                <w:noProof/>
              </w:rPr>
              <w:t>1.0</w:t>
            </w:r>
            <w:r>
              <w:rPr>
                <w:rFonts w:asciiTheme="minorHAnsi" w:eastAsiaTheme="minorEastAsia" w:hAnsiTheme="minorHAnsi" w:cstheme="minorBidi"/>
                <w:noProof/>
                <w:kern w:val="2"/>
                <w:lang w:val="en-GB" w:eastAsia="en-GB"/>
                <w14:ligatures w14:val="standardContextual"/>
              </w:rPr>
              <w:tab/>
            </w:r>
            <w:r w:rsidRPr="001A0B63">
              <w:rPr>
                <w:rStyle w:val="Hyperlink"/>
                <w:noProof/>
              </w:rPr>
              <w:t>Abstract</w:t>
            </w:r>
            <w:r>
              <w:rPr>
                <w:noProof/>
                <w:webHidden/>
              </w:rPr>
              <w:tab/>
            </w:r>
            <w:r>
              <w:rPr>
                <w:noProof/>
                <w:webHidden/>
              </w:rPr>
              <w:fldChar w:fldCharType="begin"/>
            </w:r>
            <w:r>
              <w:rPr>
                <w:noProof/>
                <w:webHidden/>
              </w:rPr>
              <w:instrText xml:space="preserve"> PAGEREF _Toc182556883 \h </w:instrText>
            </w:r>
            <w:r>
              <w:rPr>
                <w:noProof/>
                <w:webHidden/>
              </w:rPr>
            </w:r>
            <w:r>
              <w:rPr>
                <w:noProof/>
                <w:webHidden/>
              </w:rPr>
              <w:fldChar w:fldCharType="separate"/>
            </w:r>
            <w:r w:rsidR="006F4035">
              <w:rPr>
                <w:noProof/>
                <w:webHidden/>
              </w:rPr>
              <w:t>1</w:t>
            </w:r>
            <w:r>
              <w:rPr>
                <w:noProof/>
                <w:webHidden/>
              </w:rPr>
              <w:fldChar w:fldCharType="end"/>
            </w:r>
          </w:hyperlink>
        </w:p>
        <w:p w14:paraId="340CDE44" w14:textId="27B335E0" w:rsidR="00E51368" w:rsidRDefault="00E51368">
          <w:pPr>
            <w:pStyle w:val="TOC1"/>
            <w:rPr>
              <w:rFonts w:asciiTheme="minorHAnsi" w:eastAsiaTheme="minorEastAsia" w:hAnsiTheme="minorHAnsi" w:cstheme="minorBidi"/>
              <w:noProof/>
              <w:kern w:val="2"/>
              <w:lang w:val="en-GB" w:eastAsia="en-GB"/>
              <w14:ligatures w14:val="standardContextual"/>
            </w:rPr>
          </w:pPr>
          <w:hyperlink w:anchor="_Toc182556884" w:history="1">
            <w:r w:rsidRPr="001A0B63">
              <w:rPr>
                <w:rStyle w:val="Hyperlink"/>
                <w:noProof/>
              </w:rPr>
              <w:t>2.0</w:t>
            </w:r>
            <w:r>
              <w:rPr>
                <w:rFonts w:asciiTheme="minorHAnsi" w:eastAsiaTheme="minorEastAsia" w:hAnsiTheme="minorHAnsi" w:cstheme="minorBidi"/>
                <w:noProof/>
                <w:kern w:val="2"/>
                <w:lang w:val="en-GB" w:eastAsia="en-GB"/>
                <w14:ligatures w14:val="standardContextual"/>
              </w:rPr>
              <w:tab/>
            </w:r>
            <w:r w:rsidRPr="001A0B63">
              <w:rPr>
                <w:rStyle w:val="Hyperlink"/>
                <w:noProof/>
              </w:rPr>
              <w:t>Introduction</w:t>
            </w:r>
            <w:r>
              <w:rPr>
                <w:noProof/>
                <w:webHidden/>
              </w:rPr>
              <w:tab/>
            </w:r>
            <w:r>
              <w:rPr>
                <w:noProof/>
                <w:webHidden/>
              </w:rPr>
              <w:fldChar w:fldCharType="begin"/>
            </w:r>
            <w:r>
              <w:rPr>
                <w:noProof/>
                <w:webHidden/>
              </w:rPr>
              <w:instrText xml:space="preserve"> PAGEREF _Toc182556884 \h </w:instrText>
            </w:r>
            <w:r>
              <w:rPr>
                <w:noProof/>
                <w:webHidden/>
              </w:rPr>
            </w:r>
            <w:r>
              <w:rPr>
                <w:noProof/>
                <w:webHidden/>
              </w:rPr>
              <w:fldChar w:fldCharType="separate"/>
            </w:r>
            <w:r w:rsidR="006F4035">
              <w:rPr>
                <w:noProof/>
                <w:webHidden/>
              </w:rPr>
              <w:t>1</w:t>
            </w:r>
            <w:r>
              <w:rPr>
                <w:noProof/>
                <w:webHidden/>
              </w:rPr>
              <w:fldChar w:fldCharType="end"/>
            </w:r>
          </w:hyperlink>
        </w:p>
        <w:p w14:paraId="6CB795A4" w14:textId="62509B2B" w:rsidR="00E51368" w:rsidRDefault="00E51368">
          <w:pPr>
            <w:pStyle w:val="TOC2"/>
            <w:tabs>
              <w:tab w:val="left" w:pos="960"/>
              <w:tab w:val="right" w:leader="dot" w:pos="9077"/>
            </w:tabs>
            <w:rPr>
              <w:rFonts w:asciiTheme="minorHAnsi" w:eastAsiaTheme="minorEastAsia" w:hAnsiTheme="minorHAnsi" w:cstheme="minorBidi"/>
              <w:noProof/>
              <w:kern w:val="2"/>
              <w:lang w:val="en-GB" w:eastAsia="en-GB"/>
              <w14:ligatures w14:val="standardContextual"/>
            </w:rPr>
          </w:pPr>
          <w:hyperlink w:anchor="_Toc182556887" w:history="1">
            <w:r w:rsidRPr="001A0B63">
              <w:rPr>
                <w:rStyle w:val="Hyperlink"/>
                <w:noProof/>
              </w:rPr>
              <w:t>2.1</w:t>
            </w:r>
            <w:r>
              <w:rPr>
                <w:rFonts w:asciiTheme="minorHAnsi" w:eastAsiaTheme="minorEastAsia" w:hAnsiTheme="minorHAnsi" w:cstheme="minorBidi"/>
                <w:noProof/>
                <w:kern w:val="2"/>
                <w:lang w:val="en-GB" w:eastAsia="en-GB"/>
                <w14:ligatures w14:val="standardContextual"/>
              </w:rPr>
              <w:tab/>
            </w:r>
            <w:r w:rsidRPr="001A0B63">
              <w:rPr>
                <w:rStyle w:val="Hyperlink"/>
                <w:noProof/>
              </w:rPr>
              <w:t>Zooplankton and Expected/Observed Genetic Connectivity</w:t>
            </w:r>
            <w:r>
              <w:rPr>
                <w:noProof/>
                <w:webHidden/>
              </w:rPr>
              <w:tab/>
            </w:r>
            <w:r>
              <w:rPr>
                <w:noProof/>
                <w:webHidden/>
              </w:rPr>
              <w:fldChar w:fldCharType="begin"/>
            </w:r>
            <w:r>
              <w:rPr>
                <w:noProof/>
                <w:webHidden/>
              </w:rPr>
              <w:instrText xml:space="preserve"> PAGEREF _Toc182556887 \h </w:instrText>
            </w:r>
            <w:r>
              <w:rPr>
                <w:noProof/>
                <w:webHidden/>
              </w:rPr>
            </w:r>
            <w:r>
              <w:rPr>
                <w:noProof/>
                <w:webHidden/>
              </w:rPr>
              <w:fldChar w:fldCharType="separate"/>
            </w:r>
            <w:r w:rsidR="006F4035">
              <w:rPr>
                <w:noProof/>
                <w:webHidden/>
              </w:rPr>
              <w:t>1</w:t>
            </w:r>
            <w:r>
              <w:rPr>
                <w:noProof/>
                <w:webHidden/>
              </w:rPr>
              <w:fldChar w:fldCharType="end"/>
            </w:r>
          </w:hyperlink>
        </w:p>
        <w:p w14:paraId="59F4A498" w14:textId="2C08F858" w:rsidR="00E51368" w:rsidRDefault="00E51368">
          <w:pPr>
            <w:pStyle w:val="TOC2"/>
            <w:tabs>
              <w:tab w:val="left" w:pos="960"/>
              <w:tab w:val="right" w:leader="dot" w:pos="9077"/>
            </w:tabs>
            <w:rPr>
              <w:rFonts w:asciiTheme="minorHAnsi" w:eastAsiaTheme="minorEastAsia" w:hAnsiTheme="minorHAnsi" w:cstheme="minorBidi"/>
              <w:noProof/>
              <w:kern w:val="2"/>
              <w:lang w:val="en-GB" w:eastAsia="en-GB"/>
              <w14:ligatures w14:val="standardContextual"/>
            </w:rPr>
          </w:pPr>
          <w:hyperlink w:anchor="_Toc182556888" w:history="1">
            <w:r w:rsidRPr="001A0B63">
              <w:rPr>
                <w:rStyle w:val="Hyperlink"/>
                <w:noProof/>
              </w:rPr>
              <w:t>2.2</w:t>
            </w:r>
            <w:r>
              <w:rPr>
                <w:rFonts w:asciiTheme="minorHAnsi" w:eastAsiaTheme="minorEastAsia" w:hAnsiTheme="minorHAnsi" w:cstheme="minorBidi"/>
                <w:noProof/>
                <w:kern w:val="2"/>
                <w:lang w:val="en-GB" w:eastAsia="en-GB"/>
                <w14:ligatures w14:val="standardContextual"/>
              </w:rPr>
              <w:tab/>
            </w:r>
            <w:r w:rsidRPr="001A0B63">
              <w:rPr>
                <w:rStyle w:val="Hyperlink"/>
                <w:noProof/>
              </w:rPr>
              <w:t xml:space="preserve">Ecological Importance of </w:t>
            </w:r>
            <w:r w:rsidRPr="001A0B63">
              <w:rPr>
                <w:rStyle w:val="Hyperlink"/>
                <w:i/>
                <w:iCs/>
                <w:noProof/>
              </w:rPr>
              <w:t>Calanus</w:t>
            </w:r>
            <w:r>
              <w:rPr>
                <w:noProof/>
                <w:webHidden/>
              </w:rPr>
              <w:tab/>
            </w:r>
            <w:r>
              <w:rPr>
                <w:noProof/>
                <w:webHidden/>
              </w:rPr>
              <w:fldChar w:fldCharType="begin"/>
            </w:r>
            <w:r>
              <w:rPr>
                <w:noProof/>
                <w:webHidden/>
              </w:rPr>
              <w:instrText xml:space="preserve"> PAGEREF _Toc182556888 \h </w:instrText>
            </w:r>
            <w:r>
              <w:rPr>
                <w:noProof/>
                <w:webHidden/>
              </w:rPr>
            </w:r>
            <w:r>
              <w:rPr>
                <w:noProof/>
                <w:webHidden/>
              </w:rPr>
              <w:fldChar w:fldCharType="separate"/>
            </w:r>
            <w:r w:rsidR="006F4035">
              <w:rPr>
                <w:noProof/>
                <w:webHidden/>
              </w:rPr>
              <w:t>2</w:t>
            </w:r>
            <w:r>
              <w:rPr>
                <w:noProof/>
                <w:webHidden/>
              </w:rPr>
              <w:fldChar w:fldCharType="end"/>
            </w:r>
          </w:hyperlink>
        </w:p>
        <w:p w14:paraId="195B4A57" w14:textId="09146B27" w:rsidR="00E51368" w:rsidRDefault="00E51368">
          <w:pPr>
            <w:pStyle w:val="TOC2"/>
            <w:tabs>
              <w:tab w:val="left" w:pos="960"/>
              <w:tab w:val="right" w:leader="dot" w:pos="9077"/>
            </w:tabs>
            <w:rPr>
              <w:rFonts w:asciiTheme="minorHAnsi" w:eastAsiaTheme="minorEastAsia" w:hAnsiTheme="minorHAnsi" w:cstheme="minorBidi"/>
              <w:noProof/>
              <w:kern w:val="2"/>
              <w:lang w:val="en-GB" w:eastAsia="en-GB"/>
              <w14:ligatures w14:val="standardContextual"/>
            </w:rPr>
          </w:pPr>
          <w:hyperlink w:anchor="_Toc182556889" w:history="1">
            <w:r w:rsidRPr="001A0B63">
              <w:rPr>
                <w:rStyle w:val="Hyperlink"/>
                <w:rFonts w:eastAsia="Calibri"/>
                <w:noProof/>
              </w:rPr>
              <w:t>2.3</w:t>
            </w:r>
            <w:r>
              <w:rPr>
                <w:rFonts w:asciiTheme="minorHAnsi" w:eastAsiaTheme="minorEastAsia" w:hAnsiTheme="minorHAnsi" w:cstheme="minorBidi"/>
                <w:noProof/>
                <w:kern w:val="2"/>
                <w:lang w:val="en-GB" w:eastAsia="en-GB"/>
                <w14:ligatures w14:val="standardContextual"/>
              </w:rPr>
              <w:tab/>
            </w:r>
            <w:r w:rsidRPr="001A0B63">
              <w:rPr>
                <w:rStyle w:val="Hyperlink"/>
                <w:rFonts w:eastAsia="Calibri"/>
                <w:noProof/>
              </w:rPr>
              <w:t xml:space="preserve">Population Structure of </w:t>
            </w:r>
            <w:r w:rsidRPr="001A0B63">
              <w:rPr>
                <w:rStyle w:val="Hyperlink"/>
                <w:rFonts w:eastAsia="Calibri"/>
                <w:i/>
                <w:iCs/>
                <w:noProof/>
              </w:rPr>
              <w:t>Calanus</w:t>
            </w:r>
            <w:r>
              <w:rPr>
                <w:noProof/>
                <w:webHidden/>
              </w:rPr>
              <w:tab/>
            </w:r>
            <w:r>
              <w:rPr>
                <w:noProof/>
                <w:webHidden/>
              </w:rPr>
              <w:fldChar w:fldCharType="begin"/>
            </w:r>
            <w:r>
              <w:rPr>
                <w:noProof/>
                <w:webHidden/>
              </w:rPr>
              <w:instrText xml:space="preserve"> PAGEREF _Toc182556889 \h </w:instrText>
            </w:r>
            <w:r>
              <w:rPr>
                <w:noProof/>
                <w:webHidden/>
              </w:rPr>
            </w:r>
            <w:r>
              <w:rPr>
                <w:noProof/>
                <w:webHidden/>
              </w:rPr>
              <w:fldChar w:fldCharType="separate"/>
            </w:r>
            <w:r w:rsidR="006F4035">
              <w:rPr>
                <w:noProof/>
                <w:webHidden/>
              </w:rPr>
              <w:t>2</w:t>
            </w:r>
            <w:r>
              <w:rPr>
                <w:noProof/>
                <w:webHidden/>
              </w:rPr>
              <w:fldChar w:fldCharType="end"/>
            </w:r>
          </w:hyperlink>
        </w:p>
        <w:p w14:paraId="5E3FAD64" w14:textId="3C6DF7E3" w:rsidR="00E51368" w:rsidRDefault="00E51368">
          <w:pPr>
            <w:pStyle w:val="TOC2"/>
            <w:tabs>
              <w:tab w:val="left" w:pos="960"/>
              <w:tab w:val="right" w:leader="dot" w:pos="9077"/>
            </w:tabs>
            <w:rPr>
              <w:rFonts w:asciiTheme="minorHAnsi" w:eastAsiaTheme="minorEastAsia" w:hAnsiTheme="minorHAnsi" w:cstheme="minorBidi"/>
              <w:noProof/>
              <w:kern w:val="2"/>
              <w:lang w:val="en-GB" w:eastAsia="en-GB"/>
              <w14:ligatures w14:val="standardContextual"/>
            </w:rPr>
          </w:pPr>
          <w:hyperlink w:anchor="_Toc182556890" w:history="1">
            <w:r w:rsidRPr="001A0B63">
              <w:rPr>
                <w:rStyle w:val="Hyperlink"/>
                <w:i/>
                <w:iCs/>
                <w:noProof/>
              </w:rPr>
              <w:t>2.4</w:t>
            </w:r>
            <w:r>
              <w:rPr>
                <w:rFonts w:asciiTheme="minorHAnsi" w:eastAsiaTheme="minorEastAsia" w:hAnsiTheme="minorHAnsi" w:cstheme="minorBidi"/>
                <w:noProof/>
                <w:kern w:val="2"/>
                <w:lang w:val="en-GB" w:eastAsia="en-GB"/>
                <w14:ligatures w14:val="standardContextual"/>
              </w:rPr>
              <w:tab/>
            </w:r>
            <w:r w:rsidRPr="001A0B63">
              <w:rPr>
                <w:rStyle w:val="Hyperlink"/>
                <w:i/>
                <w:iCs/>
                <w:noProof/>
              </w:rPr>
              <w:t>Calanus hyperboreus</w:t>
            </w:r>
            <w:r>
              <w:rPr>
                <w:noProof/>
                <w:webHidden/>
              </w:rPr>
              <w:tab/>
            </w:r>
            <w:r>
              <w:rPr>
                <w:noProof/>
                <w:webHidden/>
              </w:rPr>
              <w:fldChar w:fldCharType="begin"/>
            </w:r>
            <w:r>
              <w:rPr>
                <w:noProof/>
                <w:webHidden/>
              </w:rPr>
              <w:instrText xml:space="preserve"> PAGEREF _Toc182556890 \h </w:instrText>
            </w:r>
            <w:r>
              <w:rPr>
                <w:noProof/>
                <w:webHidden/>
              </w:rPr>
            </w:r>
            <w:r>
              <w:rPr>
                <w:noProof/>
                <w:webHidden/>
              </w:rPr>
              <w:fldChar w:fldCharType="separate"/>
            </w:r>
            <w:r w:rsidR="006F4035">
              <w:rPr>
                <w:noProof/>
                <w:webHidden/>
              </w:rPr>
              <w:t>3</w:t>
            </w:r>
            <w:r>
              <w:rPr>
                <w:noProof/>
                <w:webHidden/>
              </w:rPr>
              <w:fldChar w:fldCharType="end"/>
            </w:r>
          </w:hyperlink>
        </w:p>
        <w:p w14:paraId="4BEBC199" w14:textId="5A749AA1" w:rsidR="00E51368" w:rsidRDefault="00E51368">
          <w:pPr>
            <w:pStyle w:val="TOC2"/>
            <w:tabs>
              <w:tab w:val="left" w:pos="960"/>
              <w:tab w:val="right" w:leader="dot" w:pos="9077"/>
            </w:tabs>
            <w:rPr>
              <w:rFonts w:asciiTheme="minorHAnsi" w:eastAsiaTheme="minorEastAsia" w:hAnsiTheme="minorHAnsi" w:cstheme="minorBidi"/>
              <w:noProof/>
              <w:kern w:val="2"/>
              <w:lang w:val="en-GB" w:eastAsia="en-GB"/>
              <w14:ligatures w14:val="standardContextual"/>
            </w:rPr>
          </w:pPr>
          <w:hyperlink w:anchor="_Toc182556891" w:history="1">
            <w:r w:rsidRPr="001A0B63">
              <w:rPr>
                <w:rStyle w:val="Hyperlink"/>
                <w:noProof/>
              </w:rPr>
              <w:t>2.5</w:t>
            </w:r>
            <w:r>
              <w:rPr>
                <w:rFonts w:asciiTheme="minorHAnsi" w:eastAsiaTheme="minorEastAsia" w:hAnsiTheme="minorHAnsi" w:cstheme="minorBidi"/>
                <w:noProof/>
                <w:kern w:val="2"/>
                <w:lang w:val="en-GB" w:eastAsia="en-GB"/>
                <w14:ligatures w14:val="standardContextual"/>
              </w:rPr>
              <w:tab/>
            </w:r>
            <w:r w:rsidRPr="001A0B63">
              <w:rPr>
                <w:rStyle w:val="Hyperlink"/>
                <w:noProof/>
              </w:rPr>
              <w:t xml:space="preserve">Molecular Tools in </w:t>
            </w:r>
            <w:r w:rsidRPr="001A0B63">
              <w:rPr>
                <w:rStyle w:val="Hyperlink"/>
                <w:i/>
                <w:noProof/>
              </w:rPr>
              <w:t>Calanus</w:t>
            </w:r>
            <w:r w:rsidRPr="001A0B63">
              <w:rPr>
                <w:rStyle w:val="Hyperlink"/>
                <w:noProof/>
              </w:rPr>
              <w:t xml:space="preserve"> Research</w:t>
            </w:r>
            <w:r>
              <w:rPr>
                <w:noProof/>
                <w:webHidden/>
              </w:rPr>
              <w:tab/>
            </w:r>
            <w:r>
              <w:rPr>
                <w:noProof/>
                <w:webHidden/>
              </w:rPr>
              <w:fldChar w:fldCharType="begin"/>
            </w:r>
            <w:r>
              <w:rPr>
                <w:noProof/>
                <w:webHidden/>
              </w:rPr>
              <w:instrText xml:space="preserve"> PAGEREF _Toc182556891 \h </w:instrText>
            </w:r>
            <w:r>
              <w:rPr>
                <w:noProof/>
                <w:webHidden/>
              </w:rPr>
            </w:r>
            <w:r>
              <w:rPr>
                <w:noProof/>
                <w:webHidden/>
              </w:rPr>
              <w:fldChar w:fldCharType="separate"/>
            </w:r>
            <w:r w:rsidR="006F4035">
              <w:rPr>
                <w:noProof/>
                <w:webHidden/>
              </w:rPr>
              <w:t>4</w:t>
            </w:r>
            <w:r>
              <w:rPr>
                <w:noProof/>
                <w:webHidden/>
              </w:rPr>
              <w:fldChar w:fldCharType="end"/>
            </w:r>
          </w:hyperlink>
        </w:p>
        <w:p w14:paraId="2E6EF67B" w14:textId="75DD6471" w:rsidR="00E51368" w:rsidRDefault="00E51368">
          <w:pPr>
            <w:pStyle w:val="TOC2"/>
            <w:tabs>
              <w:tab w:val="left" w:pos="960"/>
              <w:tab w:val="right" w:leader="dot" w:pos="9077"/>
            </w:tabs>
            <w:rPr>
              <w:rFonts w:asciiTheme="minorHAnsi" w:eastAsiaTheme="minorEastAsia" w:hAnsiTheme="minorHAnsi" w:cstheme="minorBidi"/>
              <w:noProof/>
              <w:kern w:val="2"/>
              <w:lang w:val="en-GB" w:eastAsia="en-GB"/>
              <w14:ligatures w14:val="standardContextual"/>
            </w:rPr>
          </w:pPr>
          <w:hyperlink w:anchor="_Toc182556899" w:history="1">
            <w:r w:rsidRPr="001A0B63">
              <w:rPr>
                <w:rStyle w:val="Hyperlink"/>
                <w:noProof/>
              </w:rPr>
              <w:t>2.6</w:t>
            </w:r>
            <w:r>
              <w:rPr>
                <w:rFonts w:asciiTheme="minorHAnsi" w:eastAsiaTheme="minorEastAsia" w:hAnsiTheme="minorHAnsi" w:cstheme="minorBidi"/>
                <w:noProof/>
                <w:kern w:val="2"/>
                <w:lang w:val="en-GB" w:eastAsia="en-GB"/>
                <w14:ligatures w14:val="standardContextual"/>
              </w:rPr>
              <w:tab/>
            </w:r>
            <w:r w:rsidRPr="001A0B63">
              <w:rPr>
                <w:rStyle w:val="Hyperlink"/>
                <w:noProof/>
              </w:rPr>
              <w:t>Research Question</w:t>
            </w:r>
            <w:r>
              <w:rPr>
                <w:noProof/>
                <w:webHidden/>
              </w:rPr>
              <w:tab/>
            </w:r>
            <w:r>
              <w:rPr>
                <w:noProof/>
                <w:webHidden/>
              </w:rPr>
              <w:fldChar w:fldCharType="begin"/>
            </w:r>
            <w:r>
              <w:rPr>
                <w:noProof/>
                <w:webHidden/>
              </w:rPr>
              <w:instrText xml:space="preserve"> PAGEREF _Toc182556899 \h </w:instrText>
            </w:r>
            <w:r>
              <w:rPr>
                <w:noProof/>
                <w:webHidden/>
              </w:rPr>
            </w:r>
            <w:r>
              <w:rPr>
                <w:noProof/>
                <w:webHidden/>
              </w:rPr>
              <w:fldChar w:fldCharType="separate"/>
            </w:r>
            <w:r w:rsidR="006F4035">
              <w:rPr>
                <w:noProof/>
                <w:webHidden/>
              </w:rPr>
              <w:t>6</w:t>
            </w:r>
            <w:r>
              <w:rPr>
                <w:noProof/>
                <w:webHidden/>
              </w:rPr>
              <w:fldChar w:fldCharType="end"/>
            </w:r>
          </w:hyperlink>
        </w:p>
        <w:p w14:paraId="71F295BC" w14:textId="0142D8EA" w:rsidR="00E51368" w:rsidRDefault="00E51368">
          <w:pPr>
            <w:pStyle w:val="TOC1"/>
            <w:rPr>
              <w:rFonts w:asciiTheme="minorHAnsi" w:eastAsiaTheme="minorEastAsia" w:hAnsiTheme="minorHAnsi" w:cstheme="minorBidi"/>
              <w:noProof/>
              <w:kern w:val="2"/>
              <w:lang w:val="en-GB" w:eastAsia="en-GB"/>
              <w14:ligatures w14:val="standardContextual"/>
            </w:rPr>
          </w:pPr>
          <w:hyperlink w:anchor="_Toc182556900" w:history="1">
            <w:r w:rsidRPr="001A0B63">
              <w:rPr>
                <w:rStyle w:val="Hyperlink"/>
                <w:noProof/>
              </w:rPr>
              <w:t>3.0</w:t>
            </w:r>
            <w:r>
              <w:rPr>
                <w:rFonts w:asciiTheme="minorHAnsi" w:eastAsiaTheme="minorEastAsia" w:hAnsiTheme="minorHAnsi" w:cstheme="minorBidi"/>
                <w:noProof/>
                <w:kern w:val="2"/>
                <w:lang w:val="en-GB" w:eastAsia="en-GB"/>
                <w14:ligatures w14:val="standardContextual"/>
              </w:rPr>
              <w:tab/>
            </w:r>
            <w:r w:rsidRPr="001A0B63">
              <w:rPr>
                <w:rStyle w:val="Hyperlink"/>
                <w:noProof/>
              </w:rPr>
              <w:t>Materials and Methods</w:t>
            </w:r>
            <w:r>
              <w:rPr>
                <w:noProof/>
                <w:webHidden/>
              </w:rPr>
              <w:tab/>
            </w:r>
            <w:r>
              <w:rPr>
                <w:noProof/>
                <w:webHidden/>
              </w:rPr>
              <w:fldChar w:fldCharType="begin"/>
            </w:r>
            <w:r>
              <w:rPr>
                <w:noProof/>
                <w:webHidden/>
              </w:rPr>
              <w:instrText xml:space="preserve"> PAGEREF _Toc182556900 \h </w:instrText>
            </w:r>
            <w:r>
              <w:rPr>
                <w:noProof/>
                <w:webHidden/>
              </w:rPr>
            </w:r>
            <w:r>
              <w:rPr>
                <w:noProof/>
                <w:webHidden/>
              </w:rPr>
              <w:fldChar w:fldCharType="separate"/>
            </w:r>
            <w:r w:rsidR="006F4035">
              <w:rPr>
                <w:noProof/>
                <w:webHidden/>
              </w:rPr>
              <w:t>7</w:t>
            </w:r>
            <w:r>
              <w:rPr>
                <w:noProof/>
                <w:webHidden/>
              </w:rPr>
              <w:fldChar w:fldCharType="end"/>
            </w:r>
          </w:hyperlink>
        </w:p>
        <w:p w14:paraId="02675153" w14:textId="118252DA" w:rsidR="00E51368" w:rsidRDefault="00E51368">
          <w:pPr>
            <w:pStyle w:val="TOC2"/>
            <w:tabs>
              <w:tab w:val="left" w:pos="960"/>
              <w:tab w:val="right" w:leader="dot" w:pos="9077"/>
            </w:tabs>
            <w:rPr>
              <w:rFonts w:asciiTheme="minorHAnsi" w:eastAsiaTheme="minorEastAsia" w:hAnsiTheme="minorHAnsi" w:cstheme="minorBidi"/>
              <w:noProof/>
              <w:kern w:val="2"/>
              <w:lang w:val="en-GB" w:eastAsia="en-GB"/>
              <w14:ligatures w14:val="standardContextual"/>
            </w:rPr>
          </w:pPr>
          <w:hyperlink w:anchor="_Toc182556904" w:history="1">
            <w:r w:rsidRPr="001A0B63">
              <w:rPr>
                <w:rStyle w:val="Hyperlink"/>
                <w:noProof/>
              </w:rPr>
              <w:t>3.1</w:t>
            </w:r>
            <w:r>
              <w:rPr>
                <w:rFonts w:asciiTheme="minorHAnsi" w:eastAsiaTheme="minorEastAsia" w:hAnsiTheme="minorHAnsi" w:cstheme="minorBidi"/>
                <w:noProof/>
                <w:kern w:val="2"/>
                <w:lang w:val="en-GB" w:eastAsia="en-GB"/>
                <w14:ligatures w14:val="standardContextual"/>
              </w:rPr>
              <w:tab/>
            </w:r>
            <w:r w:rsidRPr="001A0B63">
              <w:rPr>
                <w:rStyle w:val="Hyperlink"/>
                <w:noProof/>
              </w:rPr>
              <w:t>Sampling and DNA Extraction</w:t>
            </w:r>
            <w:r>
              <w:rPr>
                <w:noProof/>
                <w:webHidden/>
              </w:rPr>
              <w:tab/>
            </w:r>
            <w:r>
              <w:rPr>
                <w:noProof/>
                <w:webHidden/>
              </w:rPr>
              <w:fldChar w:fldCharType="begin"/>
            </w:r>
            <w:r>
              <w:rPr>
                <w:noProof/>
                <w:webHidden/>
              </w:rPr>
              <w:instrText xml:space="preserve"> PAGEREF _Toc182556904 \h </w:instrText>
            </w:r>
            <w:r>
              <w:rPr>
                <w:noProof/>
                <w:webHidden/>
              </w:rPr>
            </w:r>
            <w:r>
              <w:rPr>
                <w:noProof/>
                <w:webHidden/>
              </w:rPr>
              <w:fldChar w:fldCharType="separate"/>
            </w:r>
            <w:r w:rsidR="006F4035">
              <w:rPr>
                <w:noProof/>
                <w:webHidden/>
              </w:rPr>
              <w:t>8</w:t>
            </w:r>
            <w:r>
              <w:rPr>
                <w:noProof/>
                <w:webHidden/>
              </w:rPr>
              <w:fldChar w:fldCharType="end"/>
            </w:r>
          </w:hyperlink>
        </w:p>
        <w:p w14:paraId="50A792BA" w14:textId="5CBC85C6" w:rsidR="00E51368" w:rsidRDefault="00E51368">
          <w:pPr>
            <w:pStyle w:val="TOC2"/>
            <w:tabs>
              <w:tab w:val="left" w:pos="960"/>
              <w:tab w:val="right" w:leader="dot" w:pos="9077"/>
            </w:tabs>
            <w:rPr>
              <w:rFonts w:asciiTheme="minorHAnsi" w:eastAsiaTheme="minorEastAsia" w:hAnsiTheme="minorHAnsi" w:cstheme="minorBidi"/>
              <w:noProof/>
              <w:kern w:val="2"/>
              <w:lang w:val="en-GB" w:eastAsia="en-GB"/>
              <w14:ligatures w14:val="standardContextual"/>
            </w:rPr>
          </w:pPr>
          <w:hyperlink w:anchor="_Toc182556905" w:history="1">
            <w:r w:rsidRPr="001A0B63">
              <w:rPr>
                <w:rStyle w:val="Hyperlink"/>
                <w:noProof/>
              </w:rPr>
              <w:t>3.2</w:t>
            </w:r>
            <w:r>
              <w:rPr>
                <w:rFonts w:asciiTheme="minorHAnsi" w:eastAsiaTheme="minorEastAsia" w:hAnsiTheme="minorHAnsi" w:cstheme="minorBidi"/>
                <w:noProof/>
                <w:kern w:val="2"/>
                <w:lang w:val="en-GB" w:eastAsia="en-GB"/>
                <w14:ligatures w14:val="standardContextual"/>
              </w:rPr>
              <w:tab/>
            </w:r>
            <w:r w:rsidRPr="001A0B63">
              <w:rPr>
                <w:rStyle w:val="Hyperlink"/>
                <w:noProof/>
              </w:rPr>
              <w:t>Target Capture Probe Design</w:t>
            </w:r>
            <w:r>
              <w:rPr>
                <w:noProof/>
                <w:webHidden/>
              </w:rPr>
              <w:tab/>
            </w:r>
            <w:r>
              <w:rPr>
                <w:noProof/>
                <w:webHidden/>
              </w:rPr>
              <w:fldChar w:fldCharType="begin"/>
            </w:r>
            <w:r>
              <w:rPr>
                <w:noProof/>
                <w:webHidden/>
              </w:rPr>
              <w:instrText xml:space="preserve"> PAGEREF _Toc182556905 \h </w:instrText>
            </w:r>
            <w:r>
              <w:rPr>
                <w:noProof/>
                <w:webHidden/>
              </w:rPr>
            </w:r>
            <w:r>
              <w:rPr>
                <w:noProof/>
                <w:webHidden/>
              </w:rPr>
              <w:fldChar w:fldCharType="separate"/>
            </w:r>
            <w:r w:rsidR="006F4035">
              <w:rPr>
                <w:noProof/>
                <w:webHidden/>
              </w:rPr>
              <w:t>8</w:t>
            </w:r>
            <w:r>
              <w:rPr>
                <w:noProof/>
                <w:webHidden/>
              </w:rPr>
              <w:fldChar w:fldCharType="end"/>
            </w:r>
          </w:hyperlink>
        </w:p>
        <w:p w14:paraId="47B4BE8B" w14:textId="02FD5054" w:rsidR="00E51368" w:rsidRDefault="00E51368">
          <w:pPr>
            <w:pStyle w:val="TOC2"/>
            <w:tabs>
              <w:tab w:val="left" w:pos="960"/>
              <w:tab w:val="right" w:leader="dot" w:pos="9077"/>
            </w:tabs>
            <w:rPr>
              <w:rFonts w:asciiTheme="minorHAnsi" w:eastAsiaTheme="minorEastAsia" w:hAnsiTheme="minorHAnsi" w:cstheme="minorBidi"/>
              <w:noProof/>
              <w:kern w:val="2"/>
              <w:lang w:val="en-GB" w:eastAsia="en-GB"/>
              <w14:ligatures w14:val="standardContextual"/>
            </w:rPr>
          </w:pPr>
          <w:hyperlink w:anchor="_Toc182556906" w:history="1">
            <w:r w:rsidRPr="001A0B63">
              <w:rPr>
                <w:rStyle w:val="Hyperlink"/>
                <w:noProof/>
              </w:rPr>
              <w:t>3.3</w:t>
            </w:r>
            <w:r>
              <w:rPr>
                <w:rFonts w:asciiTheme="minorHAnsi" w:eastAsiaTheme="minorEastAsia" w:hAnsiTheme="minorHAnsi" w:cstheme="minorBidi"/>
                <w:noProof/>
                <w:kern w:val="2"/>
                <w:lang w:val="en-GB" w:eastAsia="en-GB"/>
                <w14:ligatures w14:val="standardContextual"/>
              </w:rPr>
              <w:tab/>
            </w:r>
            <w:r w:rsidRPr="001A0B63">
              <w:rPr>
                <w:rStyle w:val="Hyperlink"/>
                <w:noProof/>
              </w:rPr>
              <w:t>Target Capture Sequencing</w:t>
            </w:r>
            <w:r>
              <w:rPr>
                <w:noProof/>
                <w:webHidden/>
              </w:rPr>
              <w:tab/>
            </w:r>
            <w:r>
              <w:rPr>
                <w:noProof/>
                <w:webHidden/>
              </w:rPr>
              <w:fldChar w:fldCharType="begin"/>
            </w:r>
            <w:r>
              <w:rPr>
                <w:noProof/>
                <w:webHidden/>
              </w:rPr>
              <w:instrText xml:space="preserve"> PAGEREF _Toc182556906 \h </w:instrText>
            </w:r>
            <w:r>
              <w:rPr>
                <w:noProof/>
                <w:webHidden/>
              </w:rPr>
            </w:r>
            <w:r>
              <w:rPr>
                <w:noProof/>
                <w:webHidden/>
              </w:rPr>
              <w:fldChar w:fldCharType="separate"/>
            </w:r>
            <w:r w:rsidR="006F4035">
              <w:rPr>
                <w:noProof/>
                <w:webHidden/>
              </w:rPr>
              <w:t>9</w:t>
            </w:r>
            <w:r>
              <w:rPr>
                <w:noProof/>
                <w:webHidden/>
              </w:rPr>
              <w:fldChar w:fldCharType="end"/>
            </w:r>
          </w:hyperlink>
        </w:p>
        <w:p w14:paraId="7BFEA439" w14:textId="40A23D28" w:rsidR="00E51368" w:rsidRDefault="00E51368">
          <w:pPr>
            <w:pStyle w:val="TOC2"/>
            <w:tabs>
              <w:tab w:val="left" w:pos="960"/>
              <w:tab w:val="right" w:leader="dot" w:pos="9077"/>
            </w:tabs>
            <w:rPr>
              <w:rFonts w:asciiTheme="minorHAnsi" w:eastAsiaTheme="minorEastAsia" w:hAnsiTheme="minorHAnsi" w:cstheme="minorBidi"/>
              <w:noProof/>
              <w:kern w:val="2"/>
              <w:lang w:val="en-GB" w:eastAsia="en-GB"/>
              <w14:ligatures w14:val="standardContextual"/>
            </w:rPr>
          </w:pPr>
          <w:hyperlink w:anchor="_Toc182556907" w:history="1">
            <w:r w:rsidRPr="001A0B63">
              <w:rPr>
                <w:rStyle w:val="Hyperlink"/>
                <w:noProof/>
              </w:rPr>
              <w:t>3.4</w:t>
            </w:r>
            <w:r>
              <w:rPr>
                <w:rFonts w:asciiTheme="minorHAnsi" w:eastAsiaTheme="minorEastAsia" w:hAnsiTheme="minorHAnsi" w:cstheme="minorBidi"/>
                <w:noProof/>
                <w:kern w:val="2"/>
                <w:lang w:val="en-GB" w:eastAsia="en-GB"/>
                <w14:ligatures w14:val="standardContextual"/>
              </w:rPr>
              <w:tab/>
            </w:r>
            <w:r w:rsidRPr="001A0B63">
              <w:rPr>
                <w:rStyle w:val="Hyperlink"/>
                <w:noProof/>
              </w:rPr>
              <w:t>Bioinformatic Pipeline</w:t>
            </w:r>
            <w:r>
              <w:rPr>
                <w:noProof/>
                <w:webHidden/>
              </w:rPr>
              <w:tab/>
            </w:r>
            <w:r>
              <w:rPr>
                <w:noProof/>
                <w:webHidden/>
              </w:rPr>
              <w:fldChar w:fldCharType="begin"/>
            </w:r>
            <w:r>
              <w:rPr>
                <w:noProof/>
                <w:webHidden/>
              </w:rPr>
              <w:instrText xml:space="preserve"> PAGEREF _Toc182556907 \h </w:instrText>
            </w:r>
            <w:r>
              <w:rPr>
                <w:noProof/>
                <w:webHidden/>
              </w:rPr>
            </w:r>
            <w:r>
              <w:rPr>
                <w:noProof/>
                <w:webHidden/>
              </w:rPr>
              <w:fldChar w:fldCharType="separate"/>
            </w:r>
            <w:r w:rsidR="006F4035">
              <w:rPr>
                <w:noProof/>
                <w:webHidden/>
              </w:rPr>
              <w:t>10</w:t>
            </w:r>
            <w:r>
              <w:rPr>
                <w:noProof/>
                <w:webHidden/>
              </w:rPr>
              <w:fldChar w:fldCharType="end"/>
            </w:r>
          </w:hyperlink>
        </w:p>
        <w:p w14:paraId="72EF14B7" w14:textId="44F5DC20" w:rsidR="00E51368" w:rsidRDefault="00E51368">
          <w:pPr>
            <w:pStyle w:val="TOC2"/>
            <w:tabs>
              <w:tab w:val="left" w:pos="960"/>
              <w:tab w:val="right" w:leader="dot" w:pos="9077"/>
            </w:tabs>
            <w:rPr>
              <w:rFonts w:asciiTheme="minorHAnsi" w:eastAsiaTheme="minorEastAsia" w:hAnsiTheme="minorHAnsi" w:cstheme="minorBidi"/>
              <w:noProof/>
              <w:kern w:val="2"/>
              <w:lang w:val="en-GB" w:eastAsia="en-GB"/>
              <w14:ligatures w14:val="standardContextual"/>
            </w:rPr>
          </w:pPr>
          <w:hyperlink w:anchor="_Toc182556908" w:history="1">
            <w:r w:rsidRPr="001A0B63">
              <w:rPr>
                <w:rStyle w:val="Hyperlink"/>
                <w:noProof/>
              </w:rPr>
              <w:t>3.5</w:t>
            </w:r>
            <w:r>
              <w:rPr>
                <w:rFonts w:asciiTheme="minorHAnsi" w:eastAsiaTheme="minorEastAsia" w:hAnsiTheme="minorHAnsi" w:cstheme="minorBidi"/>
                <w:noProof/>
                <w:kern w:val="2"/>
                <w:lang w:val="en-GB" w:eastAsia="en-GB"/>
                <w14:ligatures w14:val="standardContextual"/>
              </w:rPr>
              <w:tab/>
            </w:r>
            <w:r w:rsidRPr="001A0B63">
              <w:rPr>
                <w:rStyle w:val="Hyperlink"/>
                <w:noProof/>
              </w:rPr>
              <w:t>Detection of Batch Effects</w:t>
            </w:r>
            <w:r>
              <w:rPr>
                <w:noProof/>
                <w:webHidden/>
              </w:rPr>
              <w:tab/>
            </w:r>
            <w:r>
              <w:rPr>
                <w:noProof/>
                <w:webHidden/>
              </w:rPr>
              <w:fldChar w:fldCharType="begin"/>
            </w:r>
            <w:r>
              <w:rPr>
                <w:noProof/>
                <w:webHidden/>
              </w:rPr>
              <w:instrText xml:space="preserve"> PAGEREF _Toc182556908 \h </w:instrText>
            </w:r>
            <w:r>
              <w:rPr>
                <w:noProof/>
                <w:webHidden/>
              </w:rPr>
            </w:r>
            <w:r>
              <w:rPr>
                <w:noProof/>
                <w:webHidden/>
              </w:rPr>
              <w:fldChar w:fldCharType="separate"/>
            </w:r>
            <w:r w:rsidR="006F4035">
              <w:rPr>
                <w:noProof/>
                <w:webHidden/>
              </w:rPr>
              <w:t>12</w:t>
            </w:r>
            <w:r>
              <w:rPr>
                <w:noProof/>
                <w:webHidden/>
              </w:rPr>
              <w:fldChar w:fldCharType="end"/>
            </w:r>
          </w:hyperlink>
        </w:p>
        <w:p w14:paraId="58FAB3FA" w14:textId="5BD46FE4" w:rsidR="00E51368" w:rsidRDefault="00E51368">
          <w:pPr>
            <w:pStyle w:val="TOC2"/>
            <w:tabs>
              <w:tab w:val="left" w:pos="960"/>
              <w:tab w:val="right" w:leader="dot" w:pos="9077"/>
            </w:tabs>
            <w:rPr>
              <w:rFonts w:asciiTheme="minorHAnsi" w:eastAsiaTheme="minorEastAsia" w:hAnsiTheme="minorHAnsi" w:cstheme="minorBidi"/>
              <w:noProof/>
              <w:kern w:val="2"/>
              <w:lang w:val="en-GB" w:eastAsia="en-GB"/>
              <w14:ligatures w14:val="standardContextual"/>
            </w:rPr>
          </w:pPr>
          <w:hyperlink w:anchor="_Toc182556909" w:history="1">
            <w:r w:rsidRPr="001A0B63">
              <w:rPr>
                <w:rStyle w:val="Hyperlink"/>
                <w:noProof/>
              </w:rPr>
              <w:t>3.6</w:t>
            </w:r>
            <w:r>
              <w:rPr>
                <w:rFonts w:asciiTheme="minorHAnsi" w:eastAsiaTheme="minorEastAsia" w:hAnsiTheme="minorHAnsi" w:cstheme="minorBidi"/>
                <w:noProof/>
                <w:kern w:val="2"/>
                <w:lang w:val="en-GB" w:eastAsia="en-GB"/>
                <w14:ligatures w14:val="standardContextual"/>
              </w:rPr>
              <w:tab/>
            </w:r>
            <w:r w:rsidRPr="001A0B63">
              <w:rPr>
                <w:rStyle w:val="Hyperlink"/>
                <w:noProof/>
              </w:rPr>
              <w:t>Full-scale Study</w:t>
            </w:r>
            <w:r>
              <w:rPr>
                <w:noProof/>
                <w:webHidden/>
              </w:rPr>
              <w:tab/>
            </w:r>
            <w:r>
              <w:rPr>
                <w:noProof/>
                <w:webHidden/>
              </w:rPr>
              <w:fldChar w:fldCharType="begin"/>
            </w:r>
            <w:r>
              <w:rPr>
                <w:noProof/>
                <w:webHidden/>
              </w:rPr>
              <w:instrText xml:space="preserve"> PAGEREF _Toc182556909 \h </w:instrText>
            </w:r>
            <w:r>
              <w:rPr>
                <w:noProof/>
                <w:webHidden/>
              </w:rPr>
            </w:r>
            <w:r>
              <w:rPr>
                <w:noProof/>
                <w:webHidden/>
              </w:rPr>
              <w:fldChar w:fldCharType="separate"/>
            </w:r>
            <w:r w:rsidR="006F4035">
              <w:rPr>
                <w:noProof/>
                <w:webHidden/>
              </w:rPr>
              <w:t>13</w:t>
            </w:r>
            <w:r>
              <w:rPr>
                <w:noProof/>
                <w:webHidden/>
              </w:rPr>
              <w:fldChar w:fldCharType="end"/>
            </w:r>
          </w:hyperlink>
        </w:p>
        <w:p w14:paraId="24D775A2" w14:textId="3A59C136" w:rsidR="00E51368" w:rsidRDefault="00E51368">
          <w:pPr>
            <w:pStyle w:val="TOC1"/>
            <w:rPr>
              <w:rFonts w:asciiTheme="minorHAnsi" w:eastAsiaTheme="minorEastAsia" w:hAnsiTheme="minorHAnsi" w:cstheme="minorBidi"/>
              <w:noProof/>
              <w:kern w:val="2"/>
              <w:lang w:val="en-GB" w:eastAsia="en-GB"/>
              <w14:ligatures w14:val="standardContextual"/>
            </w:rPr>
          </w:pPr>
          <w:hyperlink w:anchor="_Toc182556910" w:history="1">
            <w:r w:rsidRPr="001A0B63">
              <w:rPr>
                <w:rStyle w:val="Hyperlink"/>
                <w:noProof/>
              </w:rPr>
              <w:t>4.0</w:t>
            </w:r>
            <w:r>
              <w:rPr>
                <w:rFonts w:asciiTheme="minorHAnsi" w:eastAsiaTheme="minorEastAsia" w:hAnsiTheme="minorHAnsi" w:cstheme="minorBidi"/>
                <w:noProof/>
                <w:kern w:val="2"/>
                <w:lang w:val="en-GB" w:eastAsia="en-GB"/>
                <w14:ligatures w14:val="standardContextual"/>
              </w:rPr>
              <w:tab/>
            </w:r>
            <w:r w:rsidRPr="001A0B63">
              <w:rPr>
                <w:rStyle w:val="Hyperlink"/>
                <w:noProof/>
              </w:rPr>
              <w:t>Results</w:t>
            </w:r>
            <w:r>
              <w:rPr>
                <w:noProof/>
                <w:webHidden/>
              </w:rPr>
              <w:tab/>
            </w:r>
            <w:r>
              <w:rPr>
                <w:noProof/>
                <w:webHidden/>
              </w:rPr>
              <w:fldChar w:fldCharType="begin"/>
            </w:r>
            <w:r>
              <w:rPr>
                <w:noProof/>
                <w:webHidden/>
              </w:rPr>
              <w:instrText xml:space="preserve"> PAGEREF _Toc182556910 \h </w:instrText>
            </w:r>
            <w:r>
              <w:rPr>
                <w:noProof/>
                <w:webHidden/>
              </w:rPr>
            </w:r>
            <w:r>
              <w:rPr>
                <w:noProof/>
                <w:webHidden/>
              </w:rPr>
              <w:fldChar w:fldCharType="separate"/>
            </w:r>
            <w:r w:rsidR="006F4035">
              <w:rPr>
                <w:noProof/>
                <w:webHidden/>
              </w:rPr>
              <w:t>14</w:t>
            </w:r>
            <w:r>
              <w:rPr>
                <w:noProof/>
                <w:webHidden/>
              </w:rPr>
              <w:fldChar w:fldCharType="end"/>
            </w:r>
          </w:hyperlink>
        </w:p>
        <w:p w14:paraId="78C88C55" w14:textId="1F3EFE25" w:rsidR="00E51368" w:rsidRDefault="00E51368">
          <w:pPr>
            <w:pStyle w:val="TOC2"/>
            <w:tabs>
              <w:tab w:val="left" w:pos="960"/>
              <w:tab w:val="right" w:leader="dot" w:pos="9077"/>
            </w:tabs>
            <w:rPr>
              <w:rFonts w:asciiTheme="minorHAnsi" w:eastAsiaTheme="minorEastAsia" w:hAnsiTheme="minorHAnsi" w:cstheme="minorBidi"/>
              <w:noProof/>
              <w:kern w:val="2"/>
              <w:lang w:val="en-GB" w:eastAsia="en-GB"/>
              <w14:ligatures w14:val="standardContextual"/>
            </w:rPr>
          </w:pPr>
          <w:hyperlink w:anchor="_Toc182556912" w:history="1">
            <w:r w:rsidRPr="001A0B63">
              <w:rPr>
                <w:rStyle w:val="Hyperlink"/>
                <w:noProof/>
              </w:rPr>
              <w:t>4.1</w:t>
            </w:r>
            <w:r>
              <w:rPr>
                <w:rFonts w:asciiTheme="minorHAnsi" w:eastAsiaTheme="minorEastAsia" w:hAnsiTheme="minorHAnsi" w:cstheme="minorBidi"/>
                <w:noProof/>
                <w:kern w:val="2"/>
                <w:lang w:val="en-GB" w:eastAsia="en-GB"/>
                <w14:ligatures w14:val="standardContextual"/>
              </w:rPr>
              <w:tab/>
            </w:r>
            <w:r w:rsidRPr="001A0B63">
              <w:rPr>
                <w:rStyle w:val="Hyperlink"/>
                <w:noProof/>
              </w:rPr>
              <w:t>Descriptive Statistics</w:t>
            </w:r>
            <w:r>
              <w:rPr>
                <w:noProof/>
                <w:webHidden/>
              </w:rPr>
              <w:tab/>
            </w:r>
            <w:r>
              <w:rPr>
                <w:noProof/>
                <w:webHidden/>
              </w:rPr>
              <w:fldChar w:fldCharType="begin"/>
            </w:r>
            <w:r>
              <w:rPr>
                <w:noProof/>
                <w:webHidden/>
              </w:rPr>
              <w:instrText xml:space="preserve"> PAGEREF _Toc182556912 \h </w:instrText>
            </w:r>
            <w:r>
              <w:rPr>
                <w:noProof/>
                <w:webHidden/>
              </w:rPr>
            </w:r>
            <w:r>
              <w:rPr>
                <w:noProof/>
                <w:webHidden/>
              </w:rPr>
              <w:fldChar w:fldCharType="separate"/>
            </w:r>
            <w:r w:rsidR="006F4035">
              <w:rPr>
                <w:noProof/>
                <w:webHidden/>
              </w:rPr>
              <w:t>14</w:t>
            </w:r>
            <w:r>
              <w:rPr>
                <w:noProof/>
                <w:webHidden/>
              </w:rPr>
              <w:fldChar w:fldCharType="end"/>
            </w:r>
          </w:hyperlink>
        </w:p>
        <w:p w14:paraId="40BC99D5" w14:textId="356415FD" w:rsidR="00E51368" w:rsidRDefault="00E51368">
          <w:pPr>
            <w:pStyle w:val="TOC2"/>
            <w:tabs>
              <w:tab w:val="left" w:pos="960"/>
              <w:tab w:val="right" w:leader="dot" w:pos="9077"/>
            </w:tabs>
            <w:rPr>
              <w:rFonts w:asciiTheme="minorHAnsi" w:eastAsiaTheme="minorEastAsia" w:hAnsiTheme="minorHAnsi" w:cstheme="minorBidi"/>
              <w:noProof/>
              <w:kern w:val="2"/>
              <w:lang w:val="en-GB" w:eastAsia="en-GB"/>
              <w14:ligatures w14:val="standardContextual"/>
            </w:rPr>
          </w:pPr>
          <w:hyperlink w:anchor="_Toc182556913" w:history="1">
            <w:r w:rsidRPr="001A0B63">
              <w:rPr>
                <w:rStyle w:val="Hyperlink"/>
                <w:noProof/>
              </w:rPr>
              <w:t>4.2</w:t>
            </w:r>
            <w:r>
              <w:rPr>
                <w:rFonts w:asciiTheme="minorHAnsi" w:eastAsiaTheme="minorEastAsia" w:hAnsiTheme="minorHAnsi" w:cstheme="minorBidi"/>
                <w:noProof/>
                <w:kern w:val="2"/>
                <w:lang w:val="en-GB" w:eastAsia="en-GB"/>
                <w14:ligatures w14:val="standardContextual"/>
              </w:rPr>
              <w:tab/>
            </w:r>
            <w:r w:rsidRPr="001A0B63">
              <w:rPr>
                <w:rStyle w:val="Hyperlink"/>
                <w:noProof/>
              </w:rPr>
              <w:t>Detection of Batch Effects</w:t>
            </w:r>
            <w:r>
              <w:rPr>
                <w:noProof/>
                <w:webHidden/>
              </w:rPr>
              <w:tab/>
            </w:r>
            <w:r>
              <w:rPr>
                <w:noProof/>
                <w:webHidden/>
              </w:rPr>
              <w:fldChar w:fldCharType="begin"/>
            </w:r>
            <w:r>
              <w:rPr>
                <w:noProof/>
                <w:webHidden/>
              </w:rPr>
              <w:instrText xml:space="preserve"> PAGEREF _Toc182556913 \h </w:instrText>
            </w:r>
            <w:r>
              <w:rPr>
                <w:noProof/>
                <w:webHidden/>
              </w:rPr>
            </w:r>
            <w:r>
              <w:rPr>
                <w:noProof/>
                <w:webHidden/>
              </w:rPr>
              <w:fldChar w:fldCharType="separate"/>
            </w:r>
            <w:r w:rsidR="006F4035">
              <w:rPr>
                <w:noProof/>
                <w:webHidden/>
              </w:rPr>
              <w:t>15</w:t>
            </w:r>
            <w:r>
              <w:rPr>
                <w:noProof/>
                <w:webHidden/>
              </w:rPr>
              <w:fldChar w:fldCharType="end"/>
            </w:r>
          </w:hyperlink>
        </w:p>
        <w:p w14:paraId="1E664B16" w14:textId="7D07096C" w:rsidR="00E51368" w:rsidRDefault="00E51368">
          <w:pPr>
            <w:pStyle w:val="TOC2"/>
            <w:tabs>
              <w:tab w:val="left" w:pos="960"/>
              <w:tab w:val="right" w:leader="dot" w:pos="9077"/>
            </w:tabs>
            <w:rPr>
              <w:rFonts w:asciiTheme="minorHAnsi" w:eastAsiaTheme="minorEastAsia" w:hAnsiTheme="minorHAnsi" w:cstheme="minorBidi"/>
              <w:noProof/>
              <w:kern w:val="2"/>
              <w:lang w:val="en-GB" w:eastAsia="en-GB"/>
              <w14:ligatures w14:val="standardContextual"/>
            </w:rPr>
          </w:pPr>
          <w:hyperlink w:anchor="_Toc182556914" w:history="1">
            <w:r w:rsidRPr="001A0B63">
              <w:rPr>
                <w:rStyle w:val="Hyperlink"/>
                <w:noProof/>
              </w:rPr>
              <w:t>4.3</w:t>
            </w:r>
            <w:r>
              <w:rPr>
                <w:rFonts w:asciiTheme="minorHAnsi" w:eastAsiaTheme="minorEastAsia" w:hAnsiTheme="minorHAnsi" w:cstheme="minorBidi"/>
                <w:noProof/>
                <w:kern w:val="2"/>
                <w:lang w:val="en-GB" w:eastAsia="en-GB"/>
                <w14:ligatures w14:val="standardContextual"/>
              </w:rPr>
              <w:tab/>
            </w:r>
            <w:r w:rsidRPr="001A0B63">
              <w:rPr>
                <w:rStyle w:val="Hyperlink"/>
                <w:noProof/>
              </w:rPr>
              <w:t>Population Structure</w:t>
            </w:r>
            <w:r>
              <w:rPr>
                <w:noProof/>
                <w:webHidden/>
              </w:rPr>
              <w:tab/>
            </w:r>
            <w:r>
              <w:rPr>
                <w:noProof/>
                <w:webHidden/>
              </w:rPr>
              <w:fldChar w:fldCharType="begin"/>
            </w:r>
            <w:r>
              <w:rPr>
                <w:noProof/>
                <w:webHidden/>
              </w:rPr>
              <w:instrText xml:space="preserve"> PAGEREF _Toc182556914 \h </w:instrText>
            </w:r>
            <w:r>
              <w:rPr>
                <w:noProof/>
                <w:webHidden/>
              </w:rPr>
            </w:r>
            <w:r>
              <w:rPr>
                <w:noProof/>
                <w:webHidden/>
              </w:rPr>
              <w:fldChar w:fldCharType="separate"/>
            </w:r>
            <w:r w:rsidR="006F4035">
              <w:rPr>
                <w:noProof/>
                <w:webHidden/>
              </w:rPr>
              <w:t>16</w:t>
            </w:r>
            <w:r>
              <w:rPr>
                <w:noProof/>
                <w:webHidden/>
              </w:rPr>
              <w:fldChar w:fldCharType="end"/>
            </w:r>
          </w:hyperlink>
        </w:p>
        <w:p w14:paraId="555B4223" w14:textId="5C588462" w:rsidR="00E51368" w:rsidRDefault="00E51368">
          <w:pPr>
            <w:pStyle w:val="TOC2"/>
            <w:tabs>
              <w:tab w:val="left" w:pos="960"/>
              <w:tab w:val="right" w:leader="dot" w:pos="9077"/>
            </w:tabs>
            <w:rPr>
              <w:rFonts w:asciiTheme="minorHAnsi" w:eastAsiaTheme="minorEastAsia" w:hAnsiTheme="minorHAnsi" w:cstheme="minorBidi"/>
              <w:noProof/>
              <w:kern w:val="2"/>
              <w:lang w:val="en-GB" w:eastAsia="en-GB"/>
              <w14:ligatures w14:val="standardContextual"/>
            </w:rPr>
          </w:pPr>
          <w:hyperlink w:anchor="_Toc182556915" w:history="1">
            <w:r w:rsidRPr="001A0B63">
              <w:rPr>
                <w:rStyle w:val="Hyperlink"/>
                <w:noProof/>
              </w:rPr>
              <w:t>4.4</w:t>
            </w:r>
            <w:r>
              <w:rPr>
                <w:rFonts w:asciiTheme="minorHAnsi" w:eastAsiaTheme="minorEastAsia" w:hAnsiTheme="minorHAnsi" w:cstheme="minorBidi"/>
                <w:noProof/>
                <w:kern w:val="2"/>
                <w:lang w:val="en-GB" w:eastAsia="en-GB"/>
                <w14:ligatures w14:val="standardContextual"/>
              </w:rPr>
              <w:tab/>
            </w:r>
            <w:r w:rsidRPr="001A0B63">
              <w:rPr>
                <w:rStyle w:val="Hyperlink"/>
                <w:noProof/>
              </w:rPr>
              <w:t>Demographic History</w:t>
            </w:r>
            <w:r>
              <w:rPr>
                <w:noProof/>
                <w:webHidden/>
              </w:rPr>
              <w:tab/>
            </w:r>
            <w:r>
              <w:rPr>
                <w:noProof/>
                <w:webHidden/>
              </w:rPr>
              <w:fldChar w:fldCharType="begin"/>
            </w:r>
            <w:r>
              <w:rPr>
                <w:noProof/>
                <w:webHidden/>
              </w:rPr>
              <w:instrText xml:space="preserve"> PAGEREF _Toc182556915 \h </w:instrText>
            </w:r>
            <w:r>
              <w:rPr>
                <w:noProof/>
                <w:webHidden/>
              </w:rPr>
            </w:r>
            <w:r>
              <w:rPr>
                <w:noProof/>
                <w:webHidden/>
              </w:rPr>
              <w:fldChar w:fldCharType="separate"/>
            </w:r>
            <w:r w:rsidR="006F4035">
              <w:rPr>
                <w:noProof/>
                <w:webHidden/>
              </w:rPr>
              <w:t>18</w:t>
            </w:r>
            <w:r>
              <w:rPr>
                <w:noProof/>
                <w:webHidden/>
              </w:rPr>
              <w:fldChar w:fldCharType="end"/>
            </w:r>
          </w:hyperlink>
        </w:p>
        <w:p w14:paraId="29052CEE" w14:textId="620C0259" w:rsidR="00E51368" w:rsidRDefault="00E51368">
          <w:pPr>
            <w:pStyle w:val="TOC1"/>
            <w:rPr>
              <w:rFonts w:asciiTheme="minorHAnsi" w:eastAsiaTheme="minorEastAsia" w:hAnsiTheme="minorHAnsi" w:cstheme="minorBidi"/>
              <w:noProof/>
              <w:kern w:val="2"/>
              <w:lang w:val="en-GB" w:eastAsia="en-GB"/>
              <w14:ligatures w14:val="standardContextual"/>
            </w:rPr>
          </w:pPr>
          <w:hyperlink w:anchor="_Toc182556916" w:history="1">
            <w:r w:rsidRPr="001A0B63">
              <w:rPr>
                <w:rStyle w:val="Hyperlink"/>
                <w:noProof/>
              </w:rPr>
              <w:t>5.0</w:t>
            </w:r>
            <w:r>
              <w:rPr>
                <w:rFonts w:asciiTheme="minorHAnsi" w:eastAsiaTheme="minorEastAsia" w:hAnsiTheme="minorHAnsi" w:cstheme="minorBidi"/>
                <w:noProof/>
                <w:kern w:val="2"/>
                <w:lang w:val="en-GB" w:eastAsia="en-GB"/>
                <w14:ligatures w14:val="standardContextual"/>
              </w:rPr>
              <w:tab/>
            </w:r>
            <w:r w:rsidRPr="001A0B63">
              <w:rPr>
                <w:rStyle w:val="Hyperlink"/>
                <w:noProof/>
              </w:rPr>
              <w:t>Discussion</w:t>
            </w:r>
            <w:r>
              <w:rPr>
                <w:noProof/>
                <w:webHidden/>
              </w:rPr>
              <w:tab/>
            </w:r>
            <w:r>
              <w:rPr>
                <w:noProof/>
                <w:webHidden/>
              </w:rPr>
              <w:fldChar w:fldCharType="begin"/>
            </w:r>
            <w:r>
              <w:rPr>
                <w:noProof/>
                <w:webHidden/>
              </w:rPr>
              <w:instrText xml:space="preserve"> PAGEREF _Toc182556916 \h </w:instrText>
            </w:r>
            <w:r>
              <w:rPr>
                <w:noProof/>
                <w:webHidden/>
              </w:rPr>
            </w:r>
            <w:r>
              <w:rPr>
                <w:noProof/>
                <w:webHidden/>
              </w:rPr>
              <w:fldChar w:fldCharType="separate"/>
            </w:r>
            <w:r w:rsidR="006F4035">
              <w:rPr>
                <w:noProof/>
                <w:webHidden/>
              </w:rPr>
              <w:t>22</w:t>
            </w:r>
            <w:r>
              <w:rPr>
                <w:noProof/>
                <w:webHidden/>
              </w:rPr>
              <w:fldChar w:fldCharType="end"/>
            </w:r>
          </w:hyperlink>
        </w:p>
        <w:p w14:paraId="469975BC" w14:textId="3297D25E" w:rsidR="00E51368" w:rsidRDefault="00E51368">
          <w:pPr>
            <w:pStyle w:val="TOC2"/>
            <w:tabs>
              <w:tab w:val="left" w:pos="960"/>
              <w:tab w:val="right" w:leader="dot" w:pos="9077"/>
            </w:tabs>
            <w:rPr>
              <w:rFonts w:asciiTheme="minorHAnsi" w:eastAsiaTheme="minorEastAsia" w:hAnsiTheme="minorHAnsi" w:cstheme="minorBidi"/>
              <w:noProof/>
              <w:kern w:val="2"/>
              <w:lang w:val="en-GB" w:eastAsia="en-GB"/>
              <w14:ligatures w14:val="standardContextual"/>
            </w:rPr>
          </w:pPr>
          <w:hyperlink w:anchor="_Toc182556918" w:history="1">
            <w:r w:rsidRPr="001A0B63">
              <w:rPr>
                <w:rStyle w:val="Hyperlink"/>
                <w:noProof/>
              </w:rPr>
              <w:t>5.1</w:t>
            </w:r>
            <w:r>
              <w:rPr>
                <w:rFonts w:asciiTheme="minorHAnsi" w:eastAsiaTheme="minorEastAsia" w:hAnsiTheme="minorHAnsi" w:cstheme="minorBidi"/>
                <w:noProof/>
                <w:kern w:val="2"/>
                <w:lang w:val="en-GB" w:eastAsia="en-GB"/>
                <w14:ligatures w14:val="standardContextual"/>
              </w:rPr>
              <w:tab/>
            </w:r>
            <w:r w:rsidRPr="001A0B63">
              <w:rPr>
                <w:rStyle w:val="Hyperlink"/>
                <w:noProof/>
              </w:rPr>
              <w:t>Batch Effects</w:t>
            </w:r>
            <w:r>
              <w:rPr>
                <w:noProof/>
                <w:webHidden/>
              </w:rPr>
              <w:tab/>
            </w:r>
            <w:r>
              <w:rPr>
                <w:noProof/>
                <w:webHidden/>
              </w:rPr>
              <w:fldChar w:fldCharType="begin"/>
            </w:r>
            <w:r>
              <w:rPr>
                <w:noProof/>
                <w:webHidden/>
              </w:rPr>
              <w:instrText xml:space="preserve"> PAGEREF _Toc182556918 \h </w:instrText>
            </w:r>
            <w:r>
              <w:rPr>
                <w:noProof/>
                <w:webHidden/>
              </w:rPr>
            </w:r>
            <w:r>
              <w:rPr>
                <w:noProof/>
                <w:webHidden/>
              </w:rPr>
              <w:fldChar w:fldCharType="separate"/>
            </w:r>
            <w:r w:rsidR="006F4035">
              <w:rPr>
                <w:noProof/>
                <w:webHidden/>
              </w:rPr>
              <w:t>22</w:t>
            </w:r>
            <w:r>
              <w:rPr>
                <w:noProof/>
                <w:webHidden/>
              </w:rPr>
              <w:fldChar w:fldCharType="end"/>
            </w:r>
          </w:hyperlink>
        </w:p>
        <w:p w14:paraId="08468DE2" w14:textId="6D410F49" w:rsidR="00E51368" w:rsidRDefault="00E51368">
          <w:pPr>
            <w:pStyle w:val="TOC2"/>
            <w:tabs>
              <w:tab w:val="left" w:pos="960"/>
              <w:tab w:val="right" w:leader="dot" w:pos="9077"/>
            </w:tabs>
            <w:rPr>
              <w:rFonts w:asciiTheme="minorHAnsi" w:eastAsiaTheme="minorEastAsia" w:hAnsiTheme="minorHAnsi" w:cstheme="minorBidi"/>
              <w:noProof/>
              <w:kern w:val="2"/>
              <w:lang w:val="en-GB" w:eastAsia="en-GB"/>
              <w14:ligatures w14:val="standardContextual"/>
            </w:rPr>
          </w:pPr>
          <w:hyperlink w:anchor="_Toc182556919" w:history="1">
            <w:r w:rsidRPr="001A0B63">
              <w:rPr>
                <w:rStyle w:val="Hyperlink"/>
                <w:noProof/>
              </w:rPr>
              <w:t>5.2</w:t>
            </w:r>
            <w:r>
              <w:rPr>
                <w:rFonts w:asciiTheme="minorHAnsi" w:eastAsiaTheme="minorEastAsia" w:hAnsiTheme="minorHAnsi" w:cstheme="minorBidi"/>
                <w:noProof/>
                <w:kern w:val="2"/>
                <w:lang w:val="en-GB" w:eastAsia="en-GB"/>
                <w14:ligatures w14:val="standardContextual"/>
              </w:rPr>
              <w:tab/>
            </w:r>
            <w:r w:rsidRPr="001A0B63">
              <w:rPr>
                <w:rStyle w:val="Hyperlink"/>
                <w:noProof/>
              </w:rPr>
              <w:t>Population Structure</w:t>
            </w:r>
            <w:r>
              <w:rPr>
                <w:noProof/>
                <w:webHidden/>
              </w:rPr>
              <w:tab/>
            </w:r>
            <w:r>
              <w:rPr>
                <w:noProof/>
                <w:webHidden/>
              </w:rPr>
              <w:fldChar w:fldCharType="begin"/>
            </w:r>
            <w:r>
              <w:rPr>
                <w:noProof/>
                <w:webHidden/>
              </w:rPr>
              <w:instrText xml:space="preserve"> PAGEREF _Toc182556919 \h </w:instrText>
            </w:r>
            <w:r>
              <w:rPr>
                <w:noProof/>
                <w:webHidden/>
              </w:rPr>
            </w:r>
            <w:r>
              <w:rPr>
                <w:noProof/>
                <w:webHidden/>
              </w:rPr>
              <w:fldChar w:fldCharType="separate"/>
            </w:r>
            <w:r w:rsidR="006F4035">
              <w:rPr>
                <w:noProof/>
                <w:webHidden/>
              </w:rPr>
              <w:t>24</w:t>
            </w:r>
            <w:r>
              <w:rPr>
                <w:noProof/>
                <w:webHidden/>
              </w:rPr>
              <w:fldChar w:fldCharType="end"/>
            </w:r>
          </w:hyperlink>
        </w:p>
        <w:p w14:paraId="15BDCFC0" w14:textId="0015D3CE" w:rsidR="00E51368" w:rsidRDefault="00E51368">
          <w:pPr>
            <w:pStyle w:val="TOC2"/>
            <w:tabs>
              <w:tab w:val="left" w:pos="960"/>
              <w:tab w:val="right" w:leader="dot" w:pos="9077"/>
            </w:tabs>
            <w:rPr>
              <w:rFonts w:asciiTheme="minorHAnsi" w:eastAsiaTheme="minorEastAsia" w:hAnsiTheme="minorHAnsi" w:cstheme="minorBidi"/>
              <w:noProof/>
              <w:kern w:val="2"/>
              <w:lang w:val="en-GB" w:eastAsia="en-GB"/>
              <w14:ligatures w14:val="standardContextual"/>
            </w:rPr>
          </w:pPr>
          <w:hyperlink w:anchor="_Toc182556920" w:history="1">
            <w:r w:rsidRPr="001A0B63">
              <w:rPr>
                <w:rStyle w:val="Hyperlink"/>
                <w:noProof/>
              </w:rPr>
              <w:t>5.3</w:t>
            </w:r>
            <w:r>
              <w:rPr>
                <w:rFonts w:asciiTheme="minorHAnsi" w:eastAsiaTheme="minorEastAsia" w:hAnsiTheme="minorHAnsi" w:cstheme="minorBidi"/>
                <w:noProof/>
                <w:kern w:val="2"/>
                <w:lang w:val="en-GB" w:eastAsia="en-GB"/>
                <w14:ligatures w14:val="standardContextual"/>
              </w:rPr>
              <w:tab/>
            </w:r>
            <w:r w:rsidRPr="001A0B63">
              <w:rPr>
                <w:rStyle w:val="Hyperlink"/>
                <w:noProof/>
              </w:rPr>
              <w:t>Demographic History</w:t>
            </w:r>
            <w:r>
              <w:rPr>
                <w:noProof/>
                <w:webHidden/>
              </w:rPr>
              <w:tab/>
            </w:r>
            <w:r>
              <w:rPr>
                <w:noProof/>
                <w:webHidden/>
              </w:rPr>
              <w:fldChar w:fldCharType="begin"/>
            </w:r>
            <w:r>
              <w:rPr>
                <w:noProof/>
                <w:webHidden/>
              </w:rPr>
              <w:instrText xml:space="preserve"> PAGEREF _Toc182556920 \h </w:instrText>
            </w:r>
            <w:r>
              <w:rPr>
                <w:noProof/>
                <w:webHidden/>
              </w:rPr>
            </w:r>
            <w:r>
              <w:rPr>
                <w:noProof/>
                <w:webHidden/>
              </w:rPr>
              <w:fldChar w:fldCharType="separate"/>
            </w:r>
            <w:r w:rsidR="006F4035">
              <w:rPr>
                <w:noProof/>
                <w:webHidden/>
              </w:rPr>
              <w:t>25</w:t>
            </w:r>
            <w:r>
              <w:rPr>
                <w:noProof/>
                <w:webHidden/>
              </w:rPr>
              <w:fldChar w:fldCharType="end"/>
            </w:r>
          </w:hyperlink>
        </w:p>
        <w:p w14:paraId="2DD7B884" w14:textId="0C7CC3FF" w:rsidR="00E51368" w:rsidRDefault="00E51368">
          <w:pPr>
            <w:pStyle w:val="TOC2"/>
            <w:tabs>
              <w:tab w:val="left" w:pos="960"/>
              <w:tab w:val="right" w:leader="dot" w:pos="9077"/>
            </w:tabs>
            <w:rPr>
              <w:rFonts w:asciiTheme="minorHAnsi" w:eastAsiaTheme="minorEastAsia" w:hAnsiTheme="minorHAnsi" w:cstheme="minorBidi"/>
              <w:noProof/>
              <w:kern w:val="2"/>
              <w:lang w:val="en-GB" w:eastAsia="en-GB"/>
              <w14:ligatures w14:val="standardContextual"/>
            </w:rPr>
          </w:pPr>
          <w:hyperlink w:anchor="_Toc182556921" w:history="1">
            <w:r w:rsidRPr="001A0B63">
              <w:rPr>
                <w:rStyle w:val="Hyperlink"/>
                <w:noProof/>
              </w:rPr>
              <w:t>5.4</w:t>
            </w:r>
            <w:r>
              <w:rPr>
                <w:rFonts w:asciiTheme="minorHAnsi" w:eastAsiaTheme="minorEastAsia" w:hAnsiTheme="minorHAnsi" w:cstheme="minorBidi"/>
                <w:noProof/>
                <w:kern w:val="2"/>
                <w:lang w:val="en-GB" w:eastAsia="en-GB"/>
                <w14:ligatures w14:val="standardContextual"/>
              </w:rPr>
              <w:tab/>
            </w:r>
            <w:r w:rsidRPr="001A0B63">
              <w:rPr>
                <w:rStyle w:val="Hyperlink"/>
                <w:noProof/>
              </w:rPr>
              <w:t>Limitations</w:t>
            </w:r>
            <w:r>
              <w:rPr>
                <w:noProof/>
                <w:webHidden/>
              </w:rPr>
              <w:tab/>
            </w:r>
            <w:r>
              <w:rPr>
                <w:noProof/>
                <w:webHidden/>
              </w:rPr>
              <w:fldChar w:fldCharType="begin"/>
            </w:r>
            <w:r>
              <w:rPr>
                <w:noProof/>
                <w:webHidden/>
              </w:rPr>
              <w:instrText xml:space="preserve"> PAGEREF _Toc182556921 \h </w:instrText>
            </w:r>
            <w:r>
              <w:rPr>
                <w:noProof/>
                <w:webHidden/>
              </w:rPr>
            </w:r>
            <w:r>
              <w:rPr>
                <w:noProof/>
                <w:webHidden/>
              </w:rPr>
              <w:fldChar w:fldCharType="separate"/>
            </w:r>
            <w:r w:rsidR="006F4035">
              <w:rPr>
                <w:noProof/>
                <w:webHidden/>
              </w:rPr>
              <w:t>26</w:t>
            </w:r>
            <w:r>
              <w:rPr>
                <w:noProof/>
                <w:webHidden/>
              </w:rPr>
              <w:fldChar w:fldCharType="end"/>
            </w:r>
          </w:hyperlink>
        </w:p>
        <w:p w14:paraId="47CE6988" w14:textId="756E6238" w:rsidR="00E51368" w:rsidRDefault="00E51368">
          <w:pPr>
            <w:pStyle w:val="TOC2"/>
            <w:tabs>
              <w:tab w:val="left" w:pos="960"/>
              <w:tab w:val="right" w:leader="dot" w:pos="9077"/>
            </w:tabs>
            <w:rPr>
              <w:rFonts w:asciiTheme="minorHAnsi" w:eastAsiaTheme="minorEastAsia" w:hAnsiTheme="minorHAnsi" w:cstheme="minorBidi"/>
              <w:noProof/>
              <w:kern w:val="2"/>
              <w:lang w:val="en-GB" w:eastAsia="en-GB"/>
              <w14:ligatures w14:val="standardContextual"/>
            </w:rPr>
          </w:pPr>
          <w:hyperlink w:anchor="_Toc182556922" w:history="1">
            <w:r w:rsidRPr="001A0B63">
              <w:rPr>
                <w:rStyle w:val="Hyperlink"/>
                <w:noProof/>
              </w:rPr>
              <w:t>5.5</w:t>
            </w:r>
            <w:r>
              <w:rPr>
                <w:rFonts w:asciiTheme="minorHAnsi" w:eastAsiaTheme="minorEastAsia" w:hAnsiTheme="minorHAnsi" w:cstheme="minorBidi"/>
                <w:noProof/>
                <w:kern w:val="2"/>
                <w:lang w:val="en-GB" w:eastAsia="en-GB"/>
                <w14:ligatures w14:val="standardContextual"/>
              </w:rPr>
              <w:tab/>
            </w:r>
            <w:r w:rsidRPr="001A0B63">
              <w:rPr>
                <w:rStyle w:val="Hyperlink"/>
                <w:noProof/>
              </w:rPr>
              <w:t>Implications for Conservation and Management</w:t>
            </w:r>
            <w:r>
              <w:rPr>
                <w:noProof/>
                <w:webHidden/>
              </w:rPr>
              <w:tab/>
            </w:r>
            <w:r>
              <w:rPr>
                <w:noProof/>
                <w:webHidden/>
              </w:rPr>
              <w:fldChar w:fldCharType="begin"/>
            </w:r>
            <w:r>
              <w:rPr>
                <w:noProof/>
                <w:webHidden/>
              </w:rPr>
              <w:instrText xml:space="preserve"> PAGEREF _Toc182556922 \h </w:instrText>
            </w:r>
            <w:r>
              <w:rPr>
                <w:noProof/>
                <w:webHidden/>
              </w:rPr>
            </w:r>
            <w:r>
              <w:rPr>
                <w:noProof/>
                <w:webHidden/>
              </w:rPr>
              <w:fldChar w:fldCharType="separate"/>
            </w:r>
            <w:r w:rsidR="006F4035">
              <w:rPr>
                <w:noProof/>
                <w:webHidden/>
              </w:rPr>
              <w:t>27</w:t>
            </w:r>
            <w:r>
              <w:rPr>
                <w:noProof/>
                <w:webHidden/>
              </w:rPr>
              <w:fldChar w:fldCharType="end"/>
            </w:r>
          </w:hyperlink>
        </w:p>
        <w:p w14:paraId="54B36E7B" w14:textId="6A8B433B" w:rsidR="00E51368" w:rsidRDefault="00E51368">
          <w:pPr>
            <w:pStyle w:val="TOC1"/>
            <w:rPr>
              <w:rFonts w:asciiTheme="minorHAnsi" w:eastAsiaTheme="minorEastAsia" w:hAnsiTheme="minorHAnsi" w:cstheme="minorBidi"/>
              <w:noProof/>
              <w:kern w:val="2"/>
              <w:lang w:val="en-GB" w:eastAsia="en-GB"/>
              <w14:ligatures w14:val="standardContextual"/>
            </w:rPr>
          </w:pPr>
          <w:hyperlink w:anchor="_Toc182556923" w:history="1">
            <w:r w:rsidRPr="001A0B63">
              <w:rPr>
                <w:rStyle w:val="Hyperlink"/>
                <w:noProof/>
              </w:rPr>
              <w:t>6.0</w:t>
            </w:r>
            <w:r>
              <w:rPr>
                <w:rFonts w:asciiTheme="minorHAnsi" w:eastAsiaTheme="minorEastAsia" w:hAnsiTheme="minorHAnsi" w:cstheme="minorBidi"/>
                <w:noProof/>
                <w:kern w:val="2"/>
                <w:lang w:val="en-GB" w:eastAsia="en-GB"/>
                <w14:ligatures w14:val="standardContextual"/>
              </w:rPr>
              <w:tab/>
            </w:r>
            <w:r w:rsidRPr="001A0B63">
              <w:rPr>
                <w:rStyle w:val="Hyperlink"/>
                <w:noProof/>
              </w:rPr>
              <w:t>Tables</w:t>
            </w:r>
            <w:r>
              <w:rPr>
                <w:noProof/>
                <w:webHidden/>
              </w:rPr>
              <w:tab/>
            </w:r>
            <w:r>
              <w:rPr>
                <w:noProof/>
                <w:webHidden/>
              </w:rPr>
              <w:fldChar w:fldCharType="begin"/>
            </w:r>
            <w:r>
              <w:rPr>
                <w:noProof/>
                <w:webHidden/>
              </w:rPr>
              <w:instrText xml:space="preserve"> PAGEREF _Toc182556923 \h </w:instrText>
            </w:r>
            <w:r>
              <w:rPr>
                <w:noProof/>
                <w:webHidden/>
              </w:rPr>
            </w:r>
            <w:r>
              <w:rPr>
                <w:noProof/>
                <w:webHidden/>
              </w:rPr>
              <w:fldChar w:fldCharType="separate"/>
            </w:r>
            <w:r w:rsidR="006F4035">
              <w:rPr>
                <w:noProof/>
                <w:webHidden/>
              </w:rPr>
              <w:t>27</w:t>
            </w:r>
            <w:r>
              <w:rPr>
                <w:noProof/>
                <w:webHidden/>
              </w:rPr>
              <w:fldChar w:fldCharType="end"/>
            </w:r>
          </w:hyperlink>
        </w:p>
        <w:p w14:paraId="02A249FE" w14:textId="224631FD" w:rsidR="00E51368" w:rsidRDefault="00E51368">
          <w:pPr>
            <w:pStyle w:val="TOC1"/>
            <w:rPr>
              <w:rFonts w:asciiTheme="minorHAnsi" w:eastAsiaTheme="minorEastAsia" w:hAnsiTheme="minorHAnsi" w:cstheme="minorBidi"/>
              <w:noProof/>
              <w:kern w:val="2"/>
              <w:lang w:val="en-GB" w:eastAsia="en-GB"/>
              <w14:ligatures w14:val="standardContextual"/>
            </w:rPr>
          </w:pPr>
          <w:hyperlink w:anchor="_Toc182556924" w:history="1">
            <w:r w:rsidRPr="001A0B63">
              <w:rPr>
                <w:rStyle w:val="Hyperlink"/>
                <w:noProof/>
              </w:rPr>
              <w:t>7.0</w:t>
            </w:r>
            <w:r>
              <w:rPr>
                <w:rFonts w:asciiTheme="minorHAnsi" w:eastAsiaTheme="minorEastAsia" w:hAnsiTheme="minorHAnsi" w:cstheme="minorBidi"/>
                <w:noProof/>
                <w:kern w:val="2"/>
                <w:lang w:val="en-GB" w:eastAsia="en-GB"/>
                <w14:ligatures w14:val="standardContextual"/>
              </w:rPr>
              <w:tab/>
            </w:r>
            <w:r w:rsidRPr="001A0B63">
              <w:rPr>
                <w:rStyle w:val="Hyperlink"/>
                <w:noProof/>
              </w:rPr>
              <w:t>References</w:t>
            </w:r>
            <w:r>
              <w:rPr>
                <w:noProof/>
                <w:webHidden/>
              </w:rPr>
              <w:tab/>
            </w:r>
            <w:r>
              <w:rPr>
                <w:noProof/>
                <w:webHidden/>
              </w:rPr>
              <w:fldChar w:fldCharType="begin"/>
            </w:r>
            <w:r>
              <w:rPr>
                <w:noProof/>
                <w:webHidden/>
              </w:rPr>
              <w:instrText xml:space="preserve"> PAGEREF _Toc182556924 \h </w:instrText>
            </w:r>
            <w:r>
              <w:rPr>
                <w:noProof/>
                <w:webHidden/>
              </w:rPr>
            </w:r>
            <w:r>
              <w:rPr>
                <w:noProof/>
                <w:webHidden/>
              </w:rPr>
              <w:fldChar w:fldCharType="separate"/>
            </w:r>
            <w:r w:rsidR="006F4035">
              <w:rPr>
                <w:noProof/>
                <w:webHidden/>
              </w:rPr>
              <w:t>31</w:t>
            </w:r>
            <w:r>
              <w:rPr>
                <w:noProof/>
                <w:webHidden/>
              </w:rPr>
              <w:fldChar w:fldCharType="end"/>
            </w:r>
          </w:hyperlink>
        </w:p>
        <w:p w14:paraId="3AF5464A" w14:textId="26FD3891" w:rsidR="00EF7AB6" w:rsidRDefault="00EF7AB6" w:rsidP="00BA7449">
          <w:pPr>
            <w:pStyle w:val="TOC1"/>
          </w:pPr>
          <w:r>
            <w:fldChar w:fldCharType="end"/>
          </w:r>
        </w:p>
      </w:sdtContent>
    </w:sdt>
    <w:p w14:paraId="1C57CD62" w14:textId="77777777" w:rsidR="00863C74" w:rsidRDefault="00863C74" w:rsidP="00EF7AB6">
      <w:pPr>
        <w:sectPr w:rsidR="00863C74" w:rsidSect="00D02EC1">
          <w:footerReference w:type="even" r:id="rId9"/>
          <w:footerReference w:type="default" r:id="rId10"/>
          <w:type w:val="continuous"/>
          <w:pgSz w:w="11909" w:h="16834" w:code="9"/>
          <w:pgMar w:top="1411" w:right="1411" w:bottom="1411" w:left="1411" w:header="720" w:footer="720" w:gutter="0"/>
          <w:pgNumType w:fmt="lowerRoman" w:start="0"/>
          <w:cols w:space="720"/>
          <w:titlePg/>
          <w:docGrid w:linePitch="326"/>
        </w:sectPr>
      </w:pPr>
    </w:p>
    <w:p w14:paraId="383340B7" w14:textId="137F93D2" w:rsidR="008F6DF3" w:rsidRDefault="008F6DF3" w:rsidP="00BA7449">
      <w:pPr>
        <w:pStyle w:val="Heading1"/>
        <w:spacing w:line="360" w:lineRule="auto"/>
      </w:pPr>
      <w:bookmarkStart w:id="2" w:name="_Toc182556883"/>
      <w:bookmarkStart w:id="3" w:name="introduction"/>
      <w:r>
        <w:lastRenderedPageBreak/>
        <w:t>Abstract</w:t>
      </w:r>
      <w:bookmarkEnd w:id="2"/>
    </w:p>
    <w:p w14:paraId="36882103" w14:textId="2275A89B" w:rsidR="008F6DF3" w:rsidRPr="008F6BE4" w:rsidRDefault="008F6BE4" w:rsidP="00CB1B25">
      <w:pPr>
        <w:spacing w:line="360" w:lineRule="auto"/>
        <w:jc w:val="both"/>
      </w:pPr>
      <w:r w:rsidRPr="008F6BE4">
        <w:rPr>
          <w:i/>
          <w:iCs/>
        </w:rPr>
        <w:t xml:space="preserve">Calanus hyperboreus </w:t>
      </w:r>
      <w:r w:rsidRPr="008F6BE4">
        <w:t>is a keystone zooplankton species in Arctic food webs. Despite this, the investigation of its population genetic structure and demography has been hindered due to the challenges of sequencing its large and repetitive genome combined with the difficulty of obtaining samples from central Arctic regions. This study used target capture sequencing (TCS) developed for related</w:t>
      </w:r>
      <w:r w:rsidRPr="008F6BE4">
        <w:rPr>
          <w:i/>
          <w:iCs/>
        </w:rPr>
        <w:t xml:space="preserve"> C. finmarchicus </w:t>
      </w:r>
      <w:r w:rsidRPr="008F6BE4">
        <w:t>to overcome these challenges. Initially, 4,901,092 SNPs were identified. However, after stringent filtering to account for batch effects and to ensure sufficient coverage depth across all individuals, the final dataset consisted of 389 SNPs from 54 individuals across 11 locations in the Atlantic and Arctic oceans. Population genetic structure analyses revealed high levels of gene flow across the species’ range, suggesting that</w:t>
      </w:r>
      <w:r w:rsidRPr="008F6BE4">
        <w:rPr>
          <w:i/>
          <w:iCs/>
        </w:rPr>
        <w:t xml:space="preserve"> C. hyperboreus </w:t>
      </w:r>
      <w:r w:rsidRPr="008F6BE4">
        <w:t>is a single panmictic population. Pairwise Wier-Cockerham F</w:t>
      </w:r>
      <w:r w:rsidRPr="008F6BE4">
        <w:rPr>
          <w:vertAlign w:val="subscript"/>
        </w:rPr>
        <w:t>ST</w:t>
      </w:r>
      <w:r w:rsidRPr="008F6BE4">
        <w:t xml:space="preserve"> comparisons detected subtle but statistically significant differentiation between certain locations. Tajima’s </w:t>
      </w:r>
      <w:r w:rsidRPr="00D612DE">
        <w:rPr>
          <w:i/>
          <w:iCs/>
        </w:rPr>
        <w:t>D</w:t>
      </w:r>
      <w:r w:rsidRPr="008F6BE4">
        <w:t xml:space="preserve"> and Site Frequency Spectrum (SFS) analysis revealed a skew toward low-frequency variants, suggesting a recent population expansion. These findings have important implications for understanding this keystone zooplankton species’ evolutionary history and future</w:t>
      </w:r>
      <w:r w:rsidR="00BA7449" w:rsidRPr="008F6BE4">
        <w:t>.</w:t>
      </w:r>
    </w:p>
    <w:p w14:paraId="54D5FFDC" w14:textId="665A7B26" w:rsidR="00690526" w:rsidRPr="00690526" w:rsidRDefault="001A74A8" w:rsidP="00466B30">
      <w:pPr>
        <w:pStyle w:val="Heading1"/>
      </w:pPr>
      <w:bookmarkStart w:id="4" w:name="_Toc182556884"/>
      <w:r w:rsidRPr="00690526">
        <w:t>Introduction</w:t>
      </w:r>
      <w:bookmarkEnd w:id="3"/>
      <w:bookmarkEnd w:id="4"/>
    </w:p>
    <w:p w14:paraId="1CDD91CA" w14:textId="77777777" w:rsidR="008F6DF3" w:rsidRPr="008F6DF3" w:rsidRDefault="008F6DF3" w:rsidP="008F6DF3">
      <w:pPr>
        <w:pStyle w:val="ListParagraph"/>
        <w:keepNext/>
        <w:keepLines/>
        <w:numPr>
          <w:ilvl w:val="0"/>
          <w:numId w:val="6"/>
        </w:numPr>
        <w:tabs>
          <w:tab w:val="num" w:pos="720"/>
        </w:tabs>
        <w:spacing w:before="200" w:after="0" w:line="360" w:lineRule="auto"/>
        <w:contextualSpacing w:val="0"/>
        <w:outlineLvl w:val="1"/>
        <w:rPr>
          <w:rFonts w:asciiTheme="majorHAnsi" w:eastAsiaTheme="majorEastAsia" w:hAnsiTheme="majorHAnsi" w:cstheme="majorBidi"/>
          <w:b/>
          <w:bCs/>
          <w:vanish/>
          <w:color w:val="000000" w:themeColor="text1"/>
        </w:rPr>
      </w:pPr>
      <w:bookmarkStart w:id="5" w:name="_Toc182422114"/>
      <w:bookmarkStart w:id="6" w:name="_Toc182422235"/>
      <w:bookmarkStart w:id="7" w:name="_Toc182422279"/>
      <w:bookmarkStart w:id="8" w:name="_Toc182516588"/>
      <w:bookmarkStart w:id="9" w:name="_Toc182555176"/>
      <w:bookmarkStart w:id="10" w:name="_Toc182556885"/>
      <w:bookmarkEnd w:id="5"/>
      <w:bookmarkEnd w:id="6"/>
      <w:bookmarkEnd w:id="7"/>
      <w:bookmarkEnd w:id="8"/>
      <w:bookmarkEnd w:id="9"/>
      <w:bookmarkEnd w:id="10"/>
    </w:p>
    <w:p w14:paraId="49CE4160" w14:textId="77777777" w:rsidR="008F6DF3" w:rsidRPr="008F6DF3" w:rsidRDefault="008F6DF3" w:rsidP="008F6DF3">
      <w:pPr>
        <w:pStyle w:val="ListParagraph"/>
        <w:keepNext/>
        <w:keepLines/>
        <w:numPr>
          <w:ilvl w:val="0"/>
          <w:numId w:val="6"/>
        </w:numPr>
        <w:tabs>
          <w:tab w:val="num" w:pos="720"/>
        </w:tabs>
        <w:spacing w:before="200" w:after="0" w:line="360" w:lineRule="auto"/>
        <w:contextualSpacing w:val="0"/>
        <w:outlineLvl w:val="1"/>
        <w:rPr>
          <w:rFonts w:asciiTheme="majorHAnsi" w:eastAsiaTheme="majorEastAsia" w:hAnsiTheme="majorHAnsi" w:cstheme="majorBidi"/>
          <w:b/>
          <w:bCs/>
          <w:vanish/>
          <w:color w:val="000000" w:themeColor="text1"/>
        </w:rPr>
      </w:pPr>
      <w:bookmarkStart w:id="11" w:name="_Toc182422115"/>
      <w:bookmarkStart w:id="12" w:name="_Toc182422236"/>
      <w:bookmarkStart w:id="13" w:name="_Toc182422280"/>
      <w:bookmarkStart w:id="14" w:name="_Toc182516589"/>
      <w:bookmarkStart w:id="15" w:name="_Toc182555177"/>
      <w:bookmarkStart w:id="16" w:name="_Toc182556886"/>
      <w:bookmarkEnd w:id="11"/>
      <w:bookmarkEnd w:id="12"/>
      <w:bookmarkEnd w:id="13"/>
      <w:bookmarkEnd w:id="14"/>
      <w:bookmarkEnd w:id="15"/>
      <w:bookmarkEnd w:id="16"/>
    </w:p>
    <w:p w14:paraId="6212F99F" w14:textId="7B2EB477" w:rsidR="0039498B" w:rsidRPr="00690526" w:rsidRDefault="00227EBB" w:rsidP="008F6DF3">
      <w:pPr>
        <w:pStyle w:val="Heading2"/>
        <w:tabs>
          <w:tab w:val="clear" w:pos="864"/>
          <w:tab w:val="num" w:pos="720"/>
        </w:tabs>
      </w:pPr>
      <w:bookmarkStart w:id="17" w:name="_Toc182556887"/>
      <w:r w:rsidRPr="00690526">
        <w:t>Zooplankton and Expected/Observed Genetic Connectivity</w:t>
      </w:r>
      <w:bookmarkEnd w:id="17"/>
    </w:p>
    <w:p w14:paraId="64C4D57D" w14:textId="1679E1E6" w:rsidR="00227EBB" w:rsidRPr="002C3078" w:rsidRDefault="00447458" w:rsidP="007E52DE">
      <w:pPr>
        <w:spacing w:line="360" w:lineRule="auto"/>
        <w:jc w:val="both"/>
        <w:rPr>
          <w:rFonts w:asciiTheme="majorHAnsi" w:hAnsiTheme="majorHAnsi" w:cstheme="majorHAnsi"/>
        </w:rPr>
      </w:pPr>
      <w:r w:rsidRPr="00447458">
        <w:rPr>
          <w:rFonts w:asciiTheme="majorHAnsi" w:hAnsiTheme="majorHAnsi" w:cstheme="majorHAnsi"/>
        </w:rPr>
        <w:t>Zooplankton are critical to marine ecosystems, providing essential services such as nutrient cycling, carbon flux, and trophic transfer of energy from primary producers to higher-level consumers.</w:t>
      </w:r>
      <w:r w:rsidR="00E57FFE" w:rsidRPr="002C3078">
        <w:rPr>
          <w:rFonts w:asciiTheme="majorHAnsi" w:hAnsiTheme="majorHAnsi" w:cstheme="majorHAnsi"/>
        </w:rPr>
        <w:t xml:space="preserve"> Understanding the factors that shape their population genetic structure is essential for predicting their responses to environmental change and for effective population management</w:t>
      </w:r>
      <w:r w:rsidR="00157052" w:rsidRPr="002C3078">
        <w:rPr>
          <w:rFonts w:asciiTheme="majorHAnsi" w:hAnsiTheme="majorHAnsi" w:cstheme="majorHAnsi"/>
        </w:rPr>
        <w:t xml:space="preserve"> </w:t>
      </w:r>
      <w:r w:rsidR="00157052" w:rsidRPr="002C3078">
        <w:rPr>
          <w:rFonts w:asciiTheme="majorHAnsi" w:hAnsiTheme="majorHAnsi" w:cstheme="majorHAnsi"/>
        </w:rPr>
        <w:fldChar w:fldCharType="begin"/>
      </w:r>
      <w:r w:rsidR="00157052" w:rsidRPr="002C3078">
        <w:rPr>
          <w:rFonts w:asciiTheme="majorHAnsi" w:hAnsiTheme="majorHAnsi" w:cstheme="majorHAnsi"/>
        </w:rPr>
        <w:instrText xml:space="preserve"> ADDIN ZOTERO_ITEM CSL_CITATION {"citationID":"rVLjI6qi","properties":{"formattedCitation":"(Carstensen {\\i{}et al.}, 2012)","plainCitation":"(Carstensen et al., 2012)","noteIndex":0},"citationItems":[{"id":132,"uris":["http://zotero.org/users/12331308/items/3CNKY5F5"],"itemData":{"id":132,"type":"article-journal","abstract":"The biomass of Calanus spp. in the Norwegian Atlantic Current and the West Spitsbergen Current (2001–2009) was statistically related to a combination of salinity, temperature, water depth and sea ice concentration. The aim of this study was to identify the significance of these environmental factors for controlling the species-specific biomass distribution and the nature of such relationships. Calanus finmarchicus dominated the entire area and its biomass was mainly related to salinity. Calanus glacialis was mainly found along the northwest shelf of the Barents Sea, but its biomass was also related to the sea ice concentration and temperature with a critical threshold </w:instrText>
      </w:r>
      <w:r w:rsidR="00157052" w:rsidRPr="002C3078">
        <w:rPr>
          <w:rFonts w:ascii="Cambria Math" w:hAnsi="Cambria Math" w:cs="Cambria Math"/>
        </w:rPr>
        <w:instrText>∼</w:instrText>
      </w:r>
      <w:r w:rsidR="00157052" w:rsidRPr="002C3078">
        <w:rPr>
          <w:rFonts w:asciiTheme="majorHAnsi" w:hAnsiTheme="majorHAnsi" w:cstheme="majorHAnsi"/>
        </w:rPr>
        <w:instrText xml:space="preserve">6°C, above which the presence and biomass of C. glacialis decreased. The Calanus hyperboreus biomass was related to all environmental factors, which characterized by a confined spatial distribution to water associated with the Greenland Sea Gyre. We conclude that C. hyperboreus is an expatriate to the study area. The Calanus biomass distribution will not change greatly in the study area with an expected increase of water temperature by 2°C, whereas the critical temperature threshold for C. glacialis will be exceeded with temperature increases of </w:instrText>
      </w:r>
      <w:r w:rsidR="00157052" w:rsidRPr="002C3078">
        <w:rPr>
          <w:rFonts w:ascii="Cambria Math" w:hAnsi="Cambria Math" w:cs="Cambria Math"/>
        </w:rPr>
        <w:instrText>∼</w:instrText>
      </w:r>
      <w:r w:rsidR="00157052" w:rsidRPr="002C3078">
        <w:rPr>
          <w:rFonts w:asciiTheme="majorHAnsi" w:hAnsiTheme="majorHAnsi" w:cstheme="majorHAnsi"/>
        </w:rPr>
        <w:instrText xml:space="preserve">4°C with a likely disappearance of this cold water species from the north-west shelf of the Barents Sea.","container-title":"Journal of Plankton Research","DOI":"10.1093/plankt/fbs059","ISSN":"0142-7873","issue":"11","journalAbbreviation":"Journal of Plankton Research","page":"951-966","source":"Silverchair","title":"Effects of environmental conditions on the biomass of Calanus spp. in the Nordic Seas","volume":"34","author":[{"family":"Carstensen","given":"Jacob"},{"family":"Weydmann","given":"Agata"},{"family":"Olszewska","given":"Anna"},{"family":"Kwaśniewski","given":"Sławomir"}],"issued":{"date-parts":[["2012",11,1]]}}}],"schema":"https://github.com/citation-style-language/schema/raw/master/csl-citation.json"} </w:instrText>
      </w:r>
      <w:r w:rsidR="00157052" w:rsidRPr="002C3078">
        <w:rPr>
          <w:rFonts w:asciiTheme="majorHAnsi" w:hAnsiTheme="majorHAnsi" w:cstheme="majorHAnsi"/>
        </w:rPr>
        <w:fldChar w:fldCharType="separate"/>
      </w:r>
      <w:r w:rsidR="00157052" w:rsidRPr="002C3078">
        <w:rPr>
          <w:rFonts w:asciiTheme="majorHAnsi" w:hAnsiTheme="majorHAnsi" w:cstheme="majorHAnsi"/>
        </w:rPr>
        <w:t xml:space="preserve">(Carstensen </w:t>
      </w:r>
      <w:r w:rsidR="00157052" w:rsidRPr="002C3078">
        <w:rPr>
          <w:rFonts w:asciiTheme="majorHAnsi" w:hAnsiTheme="majorHAnsi" w:cstheme="majorHAnsi"/>
          <w:i/>
          <w:iCs/>
        </w:rPr>
        <w:t>et al.</w:t>
      </w:r>
      <w:r w:rsidR="00157052" w:rsidRPr="002C3078">
        <w:rPr>
          <w:rFonts w:asciiTheme="majorHAnsi" w:hAnsiTheme="majorHAnsi" w:cstheme="majorHAnsi"/>
        </w:rPr>
        <w:t>, 2012)</w:t>
      </w:r>
      <w:r w:rsidR="00157052" w:rsidRPr="002C3078">
        <w:rPr>
          <w:rFonts w:asciiTheme="majorHAnsi" w:hAnsiTheme="majorHAnsi" w:cstheme="majorHAnsi"/>
        </w:rPr>
        <w:fldChar w:fldCharType="end"/>
      </w:r>
      <w:r w:rsidR="00084430" w:rsidRPr="002C3078">
        <w:rPr>
          <w:rFonts w:asciiTheme="majorHAnsi" w:hAnsiTheme="majorHAnsi" w:cstheme="majorHAnsi"/>
        </w:rPr>
        <w:t xml:space="preserve">. </w:t>
      </w:r>
      <w:r w:rsidR="00756C27">
        <w:rPr>
          <w:rFonts w:asciiTheme="majorHAnsi" w:hAnsiTheme="majorHAnsi" w:cstheme="majorHAnsi"/>
        </w:rPr>
        <w:t>Z</w:t>
      </w:r>
      <w:r w:rsidR="00E57FFE" w:rsidRPr="002C3078">
        <w:rPr>
          <w:rFonts w:asciiTheme="majorHAnsi" w:hAnsiTheme="majorHAnsi" w:cstheme="majorHAnsi"/>
        </w:rPr>
        <w:t>ooplankton species have life stages that drift in ocean currents, leading to expectations of high gene flow and low genetic differentiation. Furthermore, their broad geographic distributions, often spanning ocean basins, suggest significant genetic mixing. However,</w:t>
      </w:r>
      <w:r w:rsidR="00F142E5">
        <w:rPr>
          <w:rFonts w:asciiTheme="majorHAnsi" w:hAnsiTheme="majorHAnsi" w:cstheme="majorHAnsi"/>
        </w:rPr>
        <w:t xml:space="preserve"> th</w:t>
      </w:r>
      <w:r w:rsidR="00196B2C">
        <w:rPr>
          <w:rFonts w:asciiTheme="majorHAnsi" w:hAnsiTheme="majorHAnsi" w:cstheme="majorHAnsi"/>
        </w:rPr>
        <w:t>e high evolutionary potential of zooplankton,</w:t>
      </w:r>
      <w:r w:rsidR="00FA6754">
        <w:rPr>
          <w:rFonts w:asciiTheme="majorHAnsi" w:hAnsiTheme="majorHAnsi" w:cstheme="majorHAnsi"/>
        </w:rPr>
        <w:t xml:space="preserve"> resulting</w:t>
      </w:r>
      <w:r w:rsidR="00B778F8">
        <w:rPr>
          <w:rFonts w:asciiTheme="majorHAnsi" w:hAnsiTheme="majorHAnsi" w:cstheme="majorHAnsi"/>
        </w:rPr>
        <w:t xml:space="preserve"> </w:t>
      </w:r>
      <w:r w:rsidR="00FA6754">
        <w:rPr>
          <w:rFonts w:asciiTheme="majorHAnsi" w:hAnsiTheme="majorHAnsi" w:cstheme="majorHAnsi"/>
        </w:rPr>
        <w:t>from</w:t>
      </w:r>
      <w:r w:rsidR="00402A98">
        <w:rPr>
          <w:rFonts w:asciiTheme="majorHAnsi" w:hAnsiTheme="majorHAnsi" w:cstheme="majorHAnsi"/>
        </w:rPr>
        <w:t xml:space="preserve"> </w:t>
      </w:r>
      <w:r w:rsidR="00424BA8">
        <w:rPr>
          <w:rFonts w:asciiTheme="majorHAnsi" w:hAnsiTheme="majorHAnsi" w:cstheme="majorHAnsi"/>
        </w:rPr>
        <w:t>a</w:t>
      </w:r>
      <w:r w:rsidR="00B778F8">
        <w:rPr>
          <w:rFonts w:asciiTheme="majorHAnsi" w:hAnsiTheme="majorHAnsi" w:cstheme="majorHAnsi"/>
        </w:rPr>
        <w:t xml:space="preserve"> </w:t>
      </w:r>
      <w:r w:rsidR="00C3088F">
        <w:rPr>
          <w:rFonts w:asciiTheme="majorHAnsi" w:hAnsiTheme="majorHAnsi" w:cstheme="majorHAnsi"/>
        </w:rPr>
        <w:t xml:space="preserve">rapid response to the </w:t>
      </w:r>
      <w:r w:rsidR="000907E3">
        <w:rPr>
          <w:rFonts w:asciiTheme="majorHAnsi" w:hAnsiTheme="majorHAnsi" w:cstheme="majorHAnsi"/>
        </w:rPr>
        <w:t xml:space="preserve">selection of beneficial </w:t>
      </w:r>
      <w:r w:rsidR="00B778F8">
        <w:rPr>
          <w:rFonts w:asciiTheme="majorHAnsi" w:hAnsiTheme="majorHAnsi" w:cstheme="majorHAnsi"/>
        </w:rPr>
        <w:t>mutations</w:t>
      </w:r>
      <w:r w:rsidR="00FA6754">
        <w:rPr>
          <w:rFonts w:asciiTheme="majorHAnsi" w:hAnsiTheme="majorHAnsi" w:cstheme="majorHAnsi"/>
        </w:rPr>
        <w:t xml:space="preserve"> </w:t>
      </w:r>
      <w:r w:rsidR="00C3088F">
        <w:rPr>
          <w:rFonts w:asciiTheme="majorHAnsi" w:hAnsiTheme="majorHAnsi" w:cstheme="majorHAnsi"/>
        </w:rPr>
        <w:t xml:space="preserve">given large population sizes </w:t>
      </w:r>
      <w:r w:rsidR="00C3088F">
        <w:rPr>
          <w:rFonts w:asciiTheme="majorHAnsi" w:hAnsiTheme="majorHAnsi" w:cstheme="majorHAnsi"/>
        </w:rPr>
        <w:fldChar w:fldCharType="begin"/>
      </w:r>
      <w:r w:rsidR="00C3088F">
        <w:rPr>
          <w:rFonts w:asciiTheme="majorHAnsi" w:hAnsiTheme="majorHAnsi" w:cstheme="majorHAnsi"/>
        </w:rPr>
        <w:instrText xml:space="preserve"> ADDIN ZOTERO_ITEM CSL_CITATION {"citationID":"EGXdrjwP","properties":{"formattedCitation":"(Peijnenburg and Goetze, 2013)","plainCitation":"(Peijnenburg and Goetze, 2013)","noteIndex":0},"citationItems":[{"id":464,"uris":["http://zotero.org/users/12331308/items/RY243H2B"],"itemData":{"id":464,"type":"article-journal","abstract":"Open ocean zooplankton often have been viewed as slowly evolving species that have limited capacity to respond adaptively to changing ocean conditions. Hence, attention has focused on the ecological responses of zooplankton to current global change, including range shifts and changing phenology. Here, we argue that zooplankton also are well poised for evolutionary responses to global change. We present theoretical arguments that suggest plankton species may respond rapidly to selection on mildly beneficial mutations due to exceptionally large population size, and consider the circumstantial evidence that supports our inference that selection may be particularly important for these species. We also review all primary population genetic studies of open ocean zooplankton and show that genetic isolation can be achieved at the scale of gyre systems in open ocean habitats (100s to 1000s of km). Furthermore, population genetic structure often varies across planktonic taxa, and appears to be linked to the particular ecological requirements of the organism. In combination, these characteristics should facilitate adaptive evolution to distinct oceanographic habitats in the plankton. We conclude that marine zooplankton may be capable of rapid evolutionary as well as ecological responses to changing ocean conditions, and discuss the implications of this view. We further suggest two priority areas for future research to test our hypothesis of high evolutionary potential in open ocean zooplankton, which will require (1) assessing how pervasive selection is in driving population divergence and (2) rigorously quantifying the spatial and temporal scales of population differentiation in the open ocean.","container-title":"Ecology and Evolution","DOI":"10.1002/ece3.644","ISSN":"2045-7758","issue":"8","language":"en","license":"© 2013 The Authors. Ecology and Evolution published by John Wiley &amp; Sons Ltd.","note":"_eprint: https://onlinelibrary.wiley.com/doi/pdf/10.1002/ece3.644","page":"2765-2781","source":"Wiley Online Library","title":"High evolutionary potential of marine zooplankton","volume":"3","author":[{"family":"Peijnenburg","given":"Katja T. C. A."},{"family":"Goetze","given":"Erica"}],"issued":{"date-parts":[["2013"]]}}}],"schema":"https://github.com/citation-style-language/schema/raw/master/csl-citation.json"} </w:instrText>
      </w:r>
      <w:r w:rsidR="00C3088F">
        <w:rPr>
          <w:rFonts w:asciiTheme="majorHAnsi" w:hAnsiTheme="majorHAnsi" w:cstheme="majorHAnsi"/>
        </w:rPr>
        <w:fldChar w:fldCharType="separate"/>
      </w:r>
      <w:r w:rsidR="00C3088F" w:rsidRPr="00C3088F">
        <w:t>(Peijnenburg and Goetze, 2013)</w:t>
      </w:r>
      <w:r w:rsidR="00C3088F">
        <w:rPr>
          <w:rFonts w:asciiTheme="majorHAnsi" w:hAnsiTheme="majorHAnsi" w:cstheme="majorHAnsi"/>
        </w:rPr>
        <w:fldChar w:fldCharType="end"/>
      </w:r>
      <w:r w:rsidR="00706DB3">
        <w:rPr>
          <w:rFonts w:asciiTheme="majorHAnsi" w:hAnsiTheme="majorHAnsi" w:cstheme="majorHAnsi"/>
        </w:rPr>
        <w:t>,</w:t>
      </w:r>
      <w:r w:rsidR="00A43A5C">
        <w:rPr>
          <w:rFonts w:asciiTheme="majorHAnsi" w:hAnsiTheme="majorHAnsi" w:cstheme="majorHAnsi"/>
        </w:rPr>
        <w:t xml:space="preserve"> challenges such a view. S</w:t>
      </w:r>
      <w:r w:rsidR="00E57FFE" w:rsidRPr="002C3078">
        <w:rPr>
          <w:rFonts w:asciiTheme="majorHAnsi" w:hAnsiTheme="majorHAnsi" w:cstheme="majorHAnsi"/>
        </w:rPr>
        <w:t>tudies using molecular markers such as mitochondrial DNA and microsatellites have revealed that many zooplankton species exhibit significant genetic structure</w:t>
      </w:r>
      <w:r w:rsidR="00157052" w:rsidRPr="002C3078">
        <w:rPr>
          <w:rFonts w:asciiTheme="majorHAnsi" w:hAnsiTheme="majorHAnsi" w:cstheme="majorHAnsi"/>
        </w:rPr>
        <w:t xml:space="preserve"> </w:t>
      </w:r>
      <w:r w:rsidR="00157052" w:rsidRPr="002C3078">
        <w:rPr>
          <w:rFonts w:asciiTheme="majorHAnsi" w:hAnsiTheme="majorHAnsi" w:cstheme="majorHAnsi"/>
        </w:rPr>
        <w:lastRenderedPageBreak/>
        <w:fldChar w:fldCharType="begin"/>
      </w:r>
      <w:r w:rsidR="00157052" w:rsidRPr="002C3078">
        <w:rPr>
          <w:rFonts w:asciiTheme="majorHAnsi" w:hAnsiTheme="majorHAnsi" w:cstheme="majorHAnsi"/>
        </w:rPr>
        <w:instrText xml:space="preserve"> ADDIN ZOTERO_ITEM CSL_CITATION {"citationID":"ErrQV2x6","properties":{"formattedCitation":"(G\\uc0\\u243{}mez {\\i{}et al.}, 2002; Blanco-Bercial and Bucklin, 2016)","plainCitation":"(Gómez et al., 2002; Blanco-Bercial and Bucklin, 2016)","noteIndex":0},"citationItems":[{"id":407,"uris":["http://zotero.org/users/12331308/items/LHEWFD9N"],"itemData":{"id":407,"type":"article-journal","abstract":"Zooplanktonic organisms that disperse passively as diapausing eggs often exhibit surprisingly strong population subdivision given their high colonization ability. Here we attempt to disentangle the impacts of colonization history and gene flow on these organisms by studying the population genetic structure of the rotifer Brachionus plicatilis. The resting egg banks of B. plicatilis in fourteen salt lake populations in the Iberian Peninsula were examined using seven microsatellite loci. A remarkably high degree of geographical structuring was found (Fst=0.43), with a significant pattern of isolation by distance. Microsatellite loci were in genetic equilibrium, ruling out inbreeding as an important force in population structuring. Comparisons are drawn with previously published phylogeographical data. Surprisingly, introgression of nuclear genes was detected in neighbouring populations with divergent mtDNA haplotypes. These results stress the long lasting impact of colonization history and the modulating effect of gene flow at local scales in these organisms.","container-title":"Journal of Evolutionary Biology","DOI":"10.1046/j.1420-9101.2002.00368.x","ISSN":"1010-061X","issue":"1","journalAbbreviation":"Journal of Evolutionary Biology","page":"158-171","source":"Silverchair","title":"The interplay between colonization history and gene flow in passively dispersing zooplankton: microsatellite analysis of rotifer resting egg banks","title-short":"The interplay between colonization history and gene flow in passively dispersing zooplankton","volume":"15","author":[{"family":"Gómez","given":"A."},{"family":"Adcock","given":"G. J."},{"family":"Lunt","given":"D. H."},{"family":"Carvalho","given":"G. R."}],"issued":{"date-parts":[["2002",1,1]]}}},{"id":409,"uris":["http://zotero.org/users/12331308/items/AH558S2Z"],"itemData":{"id":409,"type":"article-journal","abstract":"Detection of population genetic structure of zooplankton at medium-to-small spatial scales in the absence of physical barriers has remained challenging and controversial. The large population sizes and high rates of gene flow characteristic of zooplankton have made resolution of geographical differentiation very difficult, especially when using few genetic markers and assuming equilibrium conditions. Next-generation sequencing now allows simultaneous sampling of hundreds to thousands of genetic markers; new analytical approaches allow studies under nonequilibrium conditions and directional migration. Samples of the North Atlantic Ocean planktonic copepod, Centropages typicus, were analysed using restriction site-associated DNA (RAD) sequencing on a PROTON platform. Although prior studies revealed no genetic differentiation of populations across the geographical range of the species, analysis of RAD tags showed significant structure across the North Atlantic Ocean. We also compared the likelihood for models of connectivity among NW Atlantic populations under various directional flow scenarios that replicate oceanographic conditions of the sampled domain. High-density marker sampling with RAD sequencing markedly outperformed other technical and analytical approaches in detection of population genetic structure and characterization of connectivity of this high geneflow zooplankton species.","container-title":"Molecular Ecology","DOI":"10.1111/mec.13581","ISSN":"1365-294X","issue":"7","language":"en","license":"© 2016 John Wiley &amp; Sons Ltd","note":"_eprint: https://onlinelibrary.wiley.com/doi/pdf/10.1111/mec.13581","page":"1566-1580","source":"Wiley Online Library","title":"New view of population genetics of zooplankton: RAD-seq analysis reveals population structure of the North Atlantic planktonic copepod Centropages typicus","title-short":"New view of population genetics of zooplankton","volume":"25","author":[{"family":"Blanco-Bercial","given":"L."},{"family":"Bucklin","given":"A."}],"issued":{"date-parts":[["2016"]]}}}],"schema":"https://github.com/citation-style-language/schema/raw/master/csl-citation.json"} </w:instrText>
      </w:r>
      <w:r w:rsidR="00157052" w:rsidRPr="002C3078">
        <w:rPr>
          <w:rFonts w:asciiTheme="majorHAnsi" w:hAnsiTheme="majorHAnsi" w:cstheme="majorHAnsi"/>
        </w:rPr>
        <w:fldChar w:fldCharType="separate"/>
      </w:r>
      <w:r w:rsidR="00157052" w:rsidRPr="002C3078">
        <w:rPr>
          <w:rFonts w:asciiTheme="majorHAnsi" w:hAnsiTheme="majorHAnsi" w:cstheme="majorHAnsi"/>
        </w:rPr>
        <w:t xml:space="preserve">(Gómez </w:t>
      </w:r>
      <w:r w:rsidR="00157052" w:rsidRPr="002C3078">
        <w:rPr>
          <w:rFonts w:asciiTheme="majorHAnsi" w:hAnsiTheme="majorHAnsi" w:cstheme="majorHAnsi"/>
          <w:i/>
          <w:iCs/>
        </w:rPr>
        <w:t>et al.</w:t>
      </w:r>
      <w:r w:rsidR="00157052" w:rsidRPr="002C3078">
        <w:rPr>
          <w:rFonts w:asciiTheme="majorHAnsi" w:hAnsiTheme="majorHAnsi" w:cstheme="majorHAnsi"/>
        </w:rPr>
        <w:t>, 2002; Blanco-Bercial and Bucklin, 2016)</w:t>
      </w:r>
      <w:r w:rsidR="00157052" w:rsidRPr="002C3078">
        <w:rPr>
          <w:rFonts w:asciiTheme="majorHAnsi" w:hAnsiTheme="majorHAnsi" w:cstheme="majorHAnsi"/>
        </w:rPr>
        <w:fldChar w:fldCharType="end"/>
      </w:r>
      <w:r w:rsidR="00084430" w:rsidRPr="002C3078">
        <w:rPr>
          <w:rFonts w:asciiTheme="majorHAnsi" w:hAnsiTheme="majorHAnsi" w:cstheme="majorHAnsi"/>
        </w:rPr>
        <w:t xml:space="preserve">. </w:t>
      </w:r>
      <w:r w:rsidR="00E57FFE" w:rsidRPr="002C3078">
        <w:rPr>
          <w:rFonts w:asciiTheme="majorHAnsi" w:hAnsiTheme="majorHAnsi" w:cstheme="majorHAnsi"/>
        </w:rPr>
        <w:t>Isolation by distance or the presence of oceanographic barriers such as major currents, gyres, and fronts can impede dispersal and isolate populations. Life history traits, such as differences in reproductive strategies, can further affect dispersal and gene flow. Additionally, local adaptation to varying environmental conditions, such as temperature, salinity, light penetration, and nutrient availability, can lead to genetic divergence between populations. This</w:t>
      </w:r>
      <w:r w:rsidR="00BD1E56" w:rsidRPr="002C3078">
        <w:rPr>
          <w:rFonts w:asciiTheme="majorHAnsi" w:hAnsiTheme="majorHAnsi" w:cstheme="majorHAnsi"/>
        </w:rPr>
        <w:t xml:space="preserve"> </w:t>
      </w:r>
      <w:r w:rsidR="00E57FFE" w:rsidRPr="002C3078">
        <w:rPr>
          <w:rFonts w:asciiTheme="majorHAnsi" w:hAnsiTheme="majorHAnsi" w:cstheme="majorHAnsi"/>
        </w:rPr>
        <w:t>interplay of factors highlights the need for further investigation into the population genetics of key zooplankton species</w:t>
      </w:r>
      <w:r w:rsidR="000D04EF">
        <w:rPr>
          <w:rFonts w:asciiTheme="majorHAnsi" w:hAnsiTheme="majorHAnsi" w:cstheme="majorHAnsi"/>
        </w:rPr>
        <w:t xml:space="preserve"> </w:t>
      </w:r>
      <w:r w:rsidR="000D04EF">
        <w:rPr>
          <w:rFonts w:asciiTheme="majorHAnsi" w:hAnsiTheme="majorHAnsi" w:cstheme="majorHAnsi"/>
        </w:rPr>
        <w:fldChar w:fldCharType="begin"/>
      </w:r>
      <w:r w:rsidR="000D04EF">
        <w:rPr>
          <w:rFonts w:asciiTheme="majorHAnsi" w:hAnsiTheme="majorHAnsi" w:cstheme="majorHAnsi"/>
        </w:rPr>
        <w:instrText xml:space="preserve"> ADDIN ZOTERO_ITEM CSL_CITATION {"citationID":"5S4bUfCB","properties":{"formattedCitation":"(Peijnenburg and Goetze, 2013)","plainCitation":"(Peijnenburg and Goetze, 2013)","noteIndex":0},"citationItems":[{"id":464,"uris":["http://zotero.org/users/12331308/items/RY243H2B"],"itemData":{"id":464,"type":"article-journal","abstract":"Open ocean zooplankton often have been viewed as slowly evolving species that have limited capacity to respond adaptively to changing ocean conditions. Hence, attention has focused on the ecological responses of zooplankton to current global change, including range shifts and changing phenology. Here, we argue that zooplankton also are well poised for evolutionary responses to global change. We present theoretical arguments that suggest plankton species may respond rapidly to selection on mildly beneficial mutations due to exceptionally large population size, and consider the circumstantial evidence that supports our inference that selection may be particularly important for these species. We also review all primary population genetic studies of open ocean zooplankton and show that genetic isolation can be achieved at the scale of gyre systems in open ocean habitats (100s to 1000s of km). Furthermore, population genetic structure often varies across planktonic taxa, and appears to be linked to the particular ecological requirements of the organism. In combination, these characteristics should facilitate adaptive evolution to distinct oceanographic habitats in the plankton. We conclude that marine zooplankton may be capable of rapid evolutionary as well as ecological responses to changing ocean conditions, and discuss the implications of this view. We further suggest two priority areas for future research to test our hypothesis of high evolutionary potential in open ocean zooplankton, which will require (1) assessing how pervasive selection is in driving population divergence and (2) rigorously quantifying the spatial and temporal scales of population differentiation in the open ocean.","container-title":"Ecology and Evolution","DOI":"10.1002/ece3.644","ISSN":"2045-7758","issue":"8","language":"en","license":"© 2013 The Authors. Ecology and Evolution published by John Wiley &amp; Sons Ltd.","note":"_eprint: https://onlinelibrary.wiley.com/doi/pdf/10.1002/ece3.644","page":"2765-2781","source":"Wiley Online Library","title":"High evolutionary potential of marine zooplankton","volume":"3","author":[{"family":"Peijnenburg","given":"Katja T. C. A."},{"family":"Goetze","given":"Erica"}],"issued":{"date-parts":[["2013"]]}}}],"schema":"https://github.com/citation-style-language/schema/raw/master/csl-citation.json"} </w:instrText>
      </w:r>
      <w:r w:rsidR="000D04EF">
        <w:rPr>
          <w:rFonts w:asciiTheme="majorHAnsi" w:hAnsiTheme="majorHAnsi" w:cstheme="majorHAnsi"/>
        </w:rPr>
        <w:fldChar w:fldCharType="separate"/>
      </w:r>
      <w:r w:rsidR="000D04EF" w:rsidRPr="000D04EF">
        <w:t>(Peijnenburg and Goetze, 2013)</w:t>
      </w:r>
      <w:r w:rsidR="000D04EF">
        <w:rPr>
          <w:rFonts w:asciiTheme="majorHAnsi" w:hAnsiTheme="majorHAnsi" w:cstheme="majorHAnsi"/>
        </w:rPr>
        <w:fldChar w:fldCharType="end"/>
      </w:r>
      <w:r w:rsidR="00E57FFE" w:rsidRPr="002C3078">
        <w:rPr>
          <w:rFonts w:asciiTheme="majorHAnsi" w:hAnsiTheme="majorHAnsi" w:cstheme="majorHAnsi"/>
        </w:rPr>
        <w:t>.</w:t>
      </w:r>
    </w:p>
    <w:p w14:paraId="043E0C60" w14:textId="48B0F40B" w:rsidR="00242DC8" w:rsidRPr="007E52DE" w:rsidRDefault="00B326EE" w:rsidP="00F7296B">
      <w:pPr>
        <w:pStyle w:val="Heading2"/>
      </w:pPr>
      <w:bookmarkStart w:id="18" w:name="ecological-significance"/>
      <w:r w:rsidRPr="00F7296B">
        <w:rPr>
          <w:i/>
          <w:iCs/>
        </w:rPr>
        <w:t xml:space="preserve"> </w:t>
      </w:r>
      <w:bookmarkStart w:id="19" w:name="_Toc182556888"/>
      <w:r w:rsidR="001A74A8" w:rsidRPr="00F7296B">
        <w:t xml:space="preserve">Ecological </w:t>
      </w:r>
      <w:bookmarkEnd w:id="18"/>
      <w:r w:rsidRPr="00F7296B">
        <w:t>Importance</w:t>
      </w:r>
      <w:bookmarkStart w:id="20" w:name="calanus"/>
      <w:r w:rsidR="00103102">
        <w:t xml:space="preserve"> of </w:t>
      </w:r>
      <w:r w:rsidR="00103102" w:rsidRPr="00F7296B">
        <w:rPr>
          <w:i/>
          <w:iCs/>
        </w:rPr>
        <w:t>Calanus</w:t>
      </w:r>
      <w:bookmarkEnd w:id="19"/>
      <w:bookmarkEnd w:id="20"/>
    </w:p>
    <w:p w14:paraId="0E924CCC" w14:textId="2569B36F" w:rsidR="00242DC8" w:rsidRPr="00E7746E" w:rsidRDefault="00C90AA4" w:rsidP="00F7296B">
      <w:pPr>
        <w:spacing w:line="360" w:lineRule="auto"/>
        <w:jc w:val="both"/>
      </w:pPr>
      <w:r>
        <w:t>Copepods of the genus</w:t>
      </w:r>
      <w:r w:rsidR="00724390" w:rsidRPr="00E7746E">
        <w:rPr>
          <w:i/>
          <w:iCs/>
        </w:rPr>
        <w:t xml:space="preserve"> </w:t>
      </w:r>
      <w:r w:rsidR="00242DC8" w:rsidRPr="00E7746E">
        <w:rPr>
          <w:i/>
          <w:iCs/>
        </w:rPr>
        <w:t>Calanus</w:t>
      </w:r>
      <w:r>
        <w:t xml:space="preserve">, such as </w:t>
      </w:r>
      <w:r>
        <w:rPr>
          <w:i/>
          <w:iCs/>
        </w:rPr>
        <w:t>C. finmarchicus</w:t>
      </w:r>
      <w:r w:rsidR="00B573A4">
        <w:rPr>
          <w:i/>
          <w:iCs/>
        </w:rPr>
        <w:t xml:space="preserve"> </w:t>
      </w:r>
      <w:r w:rsidR="00B573A4" w:rsidRPr="00B573A4">
        <w:t>(</w:t>
      </w:r>
      <w:r w:rsidR="00B573A4">
        <w:t>Gunnerus, 1770</w:t>
      </w:r>
      <w:r w:rsidR="00B573A4" w:rsidRPr="00B573A4">
        <w:t>)</w:t>
      </w:r>
      <w:r>
        <w:t xml:space="preserve">, </w:t>
      </w:r>
      <w:r>
        <w:rPr>
          <w:i/>
          <w:iCs/>
        </w:rPr>
        <w:t>C. glacialis</w:t>
      </w:r>
      <w:r w:rsidR="00B573A4">
        <w:rPr>
          <w:i/>
          <w:iCs/>
        </w:rPr>
        <w:t xml:space="preserve"> </w:t>
      </w:r>
      <w:r w:rsidR="00B573A4">
        <w:rPr>
          <w:rFonts w:eastAsia="Calibri"/>
          <w:color w:val="000000"/>
        </w:rPr>
        <w:t>(Jaschnov, 1995)</w:t>
      </w:r>
      <w:r>
        <w:t xml:space="preserve">, </w:t>
      </w:r>
      <w:r>
        <w:rPr>
          <w:i/>
          <w:iCs/>
        </w:rPr>
        <w:t>C. helgolandicus</w:t>
      </w:r>
      <w:r w:rsidR="00B573A4">
        <w:t xml:space="preserve"> (</w:t>
      </w:r>
      <w:r w:rsidR="00B573A4" w:rsidRPr="00B573A4">
        <w:t>Claus, 1863</w:t>
      </w:r>
      <w:r w:rsidR="00B573A4">
        <w:t>)</w:t>
      </w:r>
      <w:r>
        <w:t xml:space="preserve">, and </w:t>
      </w:r>
      <w:r>
        <w:rPr>
          <w:i/>
          <w:iCs/>
        </w:rPr>
        <w:t>C. hyperboreus</w:t>
      </w:r>
      <w:r w:rsidR="00B573A4">
        <w:rPr>
          <w:i/>
          <w:iCs/>
        </w:rPr>
        <w:t xml:space="preserve"> </w:t>
      </w:r>
      <w:r w:rsidR="00B573A4">
        <w:t>(</w:t>
      </w:r>
      <w:r w:rsidR="00B573A4" w:rsidRPr="00B573A4">
        <w:t>Krøyer, 1838</w:t>
      </w:r>
      <w:r w:rsidR="00B573A4">
        <w:t>)</w:t>
      </w:r>
      <w:r>
        <w:rPr>
          <w:i/>
          <w:iCs/>
        </w:rPr>
        <w:t>,</w:t>
      </w:r>
      <w:r>
        <w:t xml:space="preserve"> dominate</w:t>
      </w:r>
      <w:r w:rsidR="00242DC8" w:rsidRPr="00E7746E">
        <w:t xml:space="preserve"> the Arctic and Atlantic</w:t>
      </w:r>
      <w:r>
        <w:t xml:space="preserve"> oceans, contributing </w:t>
      </w:r>
      <w:r w:rsidR="006B5CD1">
        <w:t>up to</w:t>
      </w:r>
      <w:r w:rsidR="005D1E59">
        <w:t xml:space="preserve"> </w:t>
      </w:r>
      <w:r w:rsidRPr="00E7746E">
        <w:t>80% of zooplanktonic biomass</w:t>
      </w:r>
      <w:r w:rsidR="00AC3456">
        <w:t xml:space="preserve"> in the Barents Sea</w:t>
      </w:r>
      <w:r w:rsidR="00392652">
        <w:t xml:space="preserve"> </w:t>
      </w:r>
      <w:r w:rsidR="00392652">
        <w:fldChar w:fldCharType="begin"/>
      </w:r>
      <w:r w:rsidR="00392652">
        <w:instrText xml:space="preserve"> ADDIN ZOTERO_ITEM CSL_CITATION {"citationID":"rbI4r2W3","properties":{"formattedCitation":"(Skjoldal and Aarflot, 2023)","plainCitation":"(Skjoldal and Aarflot, 2023)","noteIndex":0},"citationItems":[{"id":298,"uris":["http://zotero.org/users/12331308/items/3T5CEWCT"],"itemData":{"id":298,"type":"article-journal","abstract":"Zooplankton in the Barents Sea have been monitored annually with a standard procedure with determination of size-fractioned biomass since the mid-1980s. Biomass of copepods and cladocerans was estimated based on measured abundance and individual weights taken from literature. Calanus species were dominant, making up ~85% of the estimated biomass of copepods. The second most important taxon was Oithona spp. (~0.5 g dry weight (dw) m−2, ~10%), followed by Metridia spp. (~0.15 g dw m−2, 2–3%) and Pseudocalanus spp. (0.10–0.15 g dw m−2, 1–5%). Estimated biomass of cladoceran taxa (Evadne and Podon) was low (0.01 g dw m−2). Calanus spp. contributed most of the biomass of the medium size fraction (1–2 mm), whereas small copepod species (Oithona, Pseudocalanus and others) contributed to the small size fraction (&amp;lt;1 mm). Estimated biomass of Calanus spp. and of the sum of small copepod species were both positively correlated with measured total zooplankton biomass (R2 = 0.72 and 0.34, respectively). The biomass ratio of small copepod species to Calanus was similar in Atlantic and Arctic water masses (~0.15–0.2) but tended to increase with decreasing total biomass. This suggests a shift to relatively larger roles of small copepods as Calanus and total biomass decrease.","container-title":"Journal of Plankton Research","DOI":"10.1093/plankt/fbad043","ISSN":"0142-7873","issue":"6","journalAbbreviation":"Journal of Plankton Research","page":"870-884","source":"Silverchair","title":"Abundance and biomass of copepods and cladocerans in Atlantic and Arctic domains of the Barents Sea ecosystem","volume":"45","author":[{"family":"Skjoldal","given":"Hein Rune"},{"family":"Aarflot","given":"Johanna Myrseth"}],"issued":{"date-parts":[["2023",11,1]]}}}],"schema":"https://github.com/citation-style-language/schema/raw/master/csl-citation.json"} </w:instrText>
      </w:r>
      <w:r w:rsidR="00392652">
        <w:fldChar w:fldCharType="separate"/>
      </w:r>
      <w:r w:rsidR="00392652" w:rsidRPr="00392652">
        <w:t>(Skjoldal and Aarflot, 2023)</w:t>
      </w:r>
      <w:r w:rsidR="00392652">
        <w:fldChar w:fldCharType="end"/>
      </w:r>
      <w:r>
        <w:t xml:space="preserve">. </w:t>
      </w:r>
      <w:r w:rsidR="00E57FFE" w:rsidRPr="00E57FFE">
        <w:t>These copepods are integral to the trophic networks due to their ability to accumulate and store lipids, primarily wax esters</w:t>
      </w:r>
      <w:r w:rsidR="00103102">
        <w:t>, in internal lipid sacs</w:t>
      </w:r>
      <w:r w:rsidR="00476B9A">
        <w:t xml:space="preserve"> </w:t>
      </w:r>
      <w:r w:rsidR="00E04C48" w:rsidRPr="00E7746E">
        <w:fldChar w:fldCharType="begin"/>
      </w:r>
      <w:r w:rsidR="00C32C81" w:rsidRPr="00E7746E">
        <w:instrText xml:space="preserve"> ADDIN ZOTERO_ITEM CSL_CITATION {"citationID":"ebt9J9ie","properties":{"formattedCitation":"(Falk-Petersen {\\i{}et al.}, 2009; Aarflot {\\i{}et al.}, 2018; Skjoldal and Aarflot, 2023)","plainCitation":"(Falk-Petersen et al., 2009; Aarflot et al., 2018; Skjoldal and Aarflot, 2023)","noteIndex":0},"citationItems":[{"id":85,"uris":["http://zotero.org/users/12331308/items/VEN7BDX3"],"itemData":{"id":85,"type":"article-journal","abstract":"Abstract\n            Copepods from the genus Calanus are crucial prey for fish, seabirds and mammals in the Nordic and Barents Sea ecosystems. The objective of this study is to determine the contribution of Calanus species to the mesozooplankton biomass in the Barents Sea. We analyse an extensive dataset of Calanus finmarchicus, Calanus glacialis, and Calanus hyperboreus, collected at various research surveys over a 30-year period. Our results show that the Calanus species are a main driver of variation in the mesozooplankton biomass in the Barents Sea, and constitutes around 80% of the total. The proportion of Calanus decreases at low zooplankton biomass, possibly due to a combination of advective processes (low C. finmarchicus in winter) and size selective foraging. Though the Calanus species co-occur in most regions, C. glacialis dominates in the Arctic water masses, while C. finmarchicus dominates in Atlantic waters. The larger C. hyperboreus has considerably lower biomass in the Barents Sea than the other Calanus species. Stages CIV and CV have the largest contribution to Calanus species biomass, whereas stages CI-CIII have an overall low impact on the biomass. In the western area of the Barents Sea, we observe indications of an ongoing borealization of the zooplankton community, with a decreasing proportion of the Arctic C. glacialis over the past 20 years. Atlantic C. finmarchicus have increased during the same period.","container-title":"ICES Journal of Marine Science","DOI":"10.1093/icesjms/fsx221","ISSN":"1054-3139, 1095-9289","issue":"7","language":"en","page":"2342-2354","source":"DOI.org (Crossref)","title":"Contribution of Calanus species to the mesozooplankton biomass in the Barents Sea","volume":"75","author":[{"family":"Aarflot","given":"Johanna Myrseth"},{"family":"Skjoldal","given":"Hein Rune"},{"family":"Dalpadado","given":"Padmini"},{"family":"Skern-Mauritzen","given":"Mette"}],"editor":[{"family":"Fields","given":"David"}],"issued":{"date-parts":[["2018",12,1]]}}},{"id":54,"uris":["http://zotero.org/users/12331308/items/78WWTKE8"],"itemData":{"id":54,"type":"article-journal","container-title":"Marine Biology Research","DOI":"10.1080/17451000802512267","ISSN":"1745-1000, 1745-1019","issue":"1","journalAbbreviation":"Marine Biology Research","language":"en","page":"18-39","source":"DOI.org (Crossref)","title":"Lipids and life strategy of Arctic &lt;i&gt;Calanus&lt;/i&gt;","volume":"5","author":[{"family":"Falk-Petersen","given":"Stig"},{"family":"Mayzaud","given":"Patrick"},{"family":"Kattner","given":"Gerhard"},{"family":"Sargent","given":"John R."}],"issued":{"date-parts":[["2009",1,1]]}}},{"id":298,"uris":["http://zotero.org/users/12331308/items/3T5CEWCT"],"itemData":{"id":298,"type":"article-journal","abstract":"Zooplankton in the Barents Sea have been monitored annually with a standard procedure with determination of size-fractioned biomass since the mid-1980s. Biomass of copepods and cladocerans was estimated based on measured abundance and individual weights taken from literature. Calanus species were dominant, making up ~85% of the estimated biomass of copepo</w:instrText>
      </w:r>
      <w:r w:rsidR="00C32C81" w:rsidRPr="009D2752">
        <w:rPr>
          <w:lang w:val="nb-NO"/>
        </w:rPr>
        <w:instrText xml:space="preserve">ds. The second most important taxon was Oithona spp. (~0.5 g dry weight (dw) m−2, ~10%), followed by Metridia spp. (~0.15 g dw m−2, 2–3%) and Pseudocalanus spp. (0.10–0.15 g dw m−2, 1–5%). Estimated biomass of cladoceran taxa (Evadne and Podon) was low (0.01 g dw m−2). Calanus spp. contributed most of the biomass of the medium size fraction (1–2 mm), whereas small copepod species (Oithona, Pseudocalanus and others) contributed to the small size fraction (&amp;lt;1 mm). Estimated biomass of Calanus spp. and of the sum of small copepod species were both positively correlated with measured total zooplankton biomass (R2 = 0.72 and 0.34, respectively). The biomass ratio of small copepod species to Calanus was similar in Atlantic and Arctic water masses (~0.15–0.2) but tended to increase with decreasing total biomass. This suggests a shift to relatively larger roles of small copepods as Calanus and total biomass decrease.","container-title":"Journal of Plankton Research","DOI":"10.1093/plankt/fbad043","ISSN":"0142-7873","issue":"6","journalAbbreviation":"Journal of Plankton Research","page":"870-884","source":"Silverchair","title":"Abundance and biomass of copepods and cladocerans in Atlantic and Arctic domains of the Barents Sea ecosystem","volume":"45","author":[{"family":"Skjoldal","given":"Hein Rune"},{"family":"Aarflot","given":"Johanna Myrseth"}],"issued":{"date-parts":[["2023",11,1]]}}}],"schema":"https://github.com/citation-style-language/schema/raw/master/csl-citation.json"} </w:instrText>
      </w:r>
      <w:r w:rsidR="00E04C48" w:rsidRPr="00E7746E">
        <w:fldChar w:fldCharType="separate"/>
      </w:r>
      <w:r w:rsidR="00C32C81" w:rsidRPr="009D2752">
        <w:rPr>
          <w:lang w:val="nb-NO"/>
        </w:rPr>
        <w:t xml:space="preserve">(Falk-Petersen </w:t>
      </w:r>
      <w:r w:rsidR="00C32C81" w:rsidRPr="009D2752">
        <w:rPr>
          <w:i/>
          <w:iCs/>
          <w:lang w:val="nb-NO"/>
        </w:rPr>
        <w:t>et al.</w:t>
      </w:r>
      <w:r w:rsidR="00C32C81" w:rsidRPr="009D2752">
        <w:rPr>
          <w:lang w:val="nb-NO"/>
        </w:rPr>
        <w:t xml:space="preserve">, 2009; Aarflot </w:t>
      </w:r>
      <w:r w:rsidR="00C32C81" w:rsidRPr="009D2752">
        <w:rPr>
          <w:i/>
          <w:iCs/>
          <w:lang w:val="nb-NO"/>
        </w:rPr>
        <w:t>et al.</w:t>
      </w:r>
      <w:r w:rsidR="00C32C81" w:rsidRPr="009D2752">
        <w:rPr>
          <w:lang w:val="nb-NO"/>
        </w:rPr>
        <w:t>, 2018; Skjoldal and Aarflot, 2023)</w:t>
      </w:r>
      <w:r w:rsidR="00E04C48" w:rsidRPr="00E7746E">
        <w:fldChar w:fldCharType="end"/>
      </w:r>
      <w:r w:rsidR="00E57FFE" w:rsidRPr="009D2752">
        <w:rPr>
          <w:lang w:val="nb-NO"/>
        </w:rPr>
        <w:t xml:space="preserve">. </w:t>
      </w:r>
      <w:r w:rsidR="00E57FFE" w:rsidRPr="00E57FFE">
        <w:t>T</w:t>
      </w:r>
      <w:r w:rsidR="00103102">
        <w:t xml:space="preserve">he </w:t>
      </w:r>
      <w:r w:rsidR="00E57FFE" w:rsidRPr="00E57FFE">
        <w:t>lipids fuel essential processes like growth and reproduction</w:t>
      </w:r>
      <w:r w:rsidR="00513D62" w:rsidRPr="00E7746E">
        <w:t xml:space="preserve"> </w:t>
      </w:r>
      <w:r w:rsidR="00513D62" w:rsidRPr="00E7746E">
        <w:fldChar w:fldCharType="begin"/>
      </w:r>
      <w:r w:rsidR="00C32C81" w:rsidRPr="00E7746E">
        <w:instrText xml:space="preserve"> ADDIN ZOTERO_ITEM CSL_CITATION {"citationID":"htetWbVZ","properties":{"formattedCitation":"(Irigoien, 2004; Falk-Petersen {\\i{}et al.}, 2009)","plainCitation":"(Irigoien, 2004; Falk-Petersen et al., 2009)","noteIndex":0},"citationItems":[{"id":54,"uris":["http://zotero.org/users/12331308/items/78WWTKE8"],"itemData":{"id":54,"type":"article-journal","container-title":"Marine Biology Research","DOI":"10.1080/17451000802512267","ISSN":"1745-1000, 1745-1019","issue":"1","journalAbbreviation":"Marine Biology Research","language":"en","page":"18-39","source":"DOI.org (Crossref)","title":"Lipids and life strategy of Arctic &lt;i&gt;Calanus&lt;/i&gt;","volume":"5","author":[{"family":"Falk-Petersen","given":"Stig"},{"family":"Mayzaud","given":"Patrick"},{"family":"Kattner","given":"Gerhard"},{"family":"Sargent","given":"John R."}],"issued":{"date-parts":[["2009",1,1]]}}},{"id":89,"uris":["http://zotero.org/users/12331308/items/7KUG8784"],"itemData":{"id":89,"type":"article-journal","container-title":"Journal of Plankton Research","DOI":"10.1093/plankt/fbh030","ISSN":"1464-3774","issue":"3","journalAbbreviation":"Journal of Plankton Research","language":"en","page":"259-263","source":"DOI.org (Crossref)","title":"Some ideas about the role of lipids in the life cycle of Calanus finmarchicus","volume":"26","author":[{"family":"Irigoien","given":"X."}],"issued":{"date-parts":[["2004",2,16]]}}}],"schema":"https://github.com/citation-style-language/schema/raw/master/csl-citation.json"} </w:instrText>
      </w:r>
      <w:r w:rsidR="00513D62" w:rsidRPr="00E7746E">
        <w:fldChar w:fldCharType="separate"/>
      </w:r>
      <w:r w:rsidR="00C32C81" w:rsidRPr="00E7746E">
        <w:t xml:space="preserve">(Irigoien, 2004; Falk-Petersen </w:t>
      </w:r>
      <w:r w:rsidR="00C32C81" w:rsidRPr="00E7746E">
        <w:rPr>
          <w:i/>
          <w:iCs/>
        </w:rPr>
        <w:t>et al.</w:t>
      </w:r>
      <w:r w:rsidR="00C32C81" w:rsidRPr="00E7746E">
        <w:t>, 2009)</w:t>
      </w:r>
      <w:r w:rsidR="00513D62" w:rsidRPr="00E7746E">
        <w:fldChar w:fldCharType="end"/>
      </w:r>
      <w:r w:rsidR="00E7746E" w:rsidRPr="00E7746E">
        <w:t xml:space="preserve">. </w:t>
      </w:r>
      <w:r w:rsidR="005773D4" w:rsidRPr="0066371C">
        <w:rPr>
          <w:i/>
          <w:iCs/>
        </w:rPr>
        <w:t>Calanus</w:t>
      </w:r>
      <w:r w:rsidR="005773D4" w:rsidRPr="00E7746E">
        <w:t xml:space="preserve"> </w:t>
      </w:r>
      <w:r w:rsidR="005E7473" w:rsidRPr="00E7746E">
        <w:t>hatch</w:t>
      </w:r>
      <w:r w:rsidR="005773D4" w:rsidRPr="00E7746E">
        <w:t xml:space="preserve"> as nauplii from eggs and pass through five copepodite stages (CI-CV) before adulthood. </w:t>
      </w:r>
      <w:r w:rsidR="0003226D">
        <w:t>Nutrient</w:t>
      </w:r>
      <w:r w:rsidR="00242DC8" w:rsidRPr="00E7746E">
        <w:t xml:space="preserve"> availability, temperature, and photoperiod</w:t>
      </w:r>
      <w:r w:rsidR="00315FF3" w:rsidRPr="00E7746E">
        <w:t xml:space="preserve"> influence their life</w:t>
      </w:r>
      <w:r w:rsidR="001F5E4E" w:rsidRPr="00E7746E">
        <w:t xml:space="preserve"> </w:t>
      </w:r>
      <w:r w:rsidR="00315FF3" w:rsidRPr="00E7746E">
        <w:t>cycles</w:t>
      </w:r>
      <w:r w:rsidR="005773D4" w:rsidRPr="00E7746E">
        <w:t xml:space="preserve"> </w:t>
      </w:r>
      <w:r w:rsidR="005773D4" w:rsidRPr="00E7746E">
        <w:fldChar w:fldCharType="begin"/>
      </w:r>
      <w:r w:rsidR="00C32C81" w:rsidRPr="00E7746E">
        <w:instrText xml:space="preserve"> ADDIN ZOTERO_ITEM CSL_CITATION {"citationID":"R0S2mbbr","properties":{"formattedCitation":"(Hansen {\\i{}et al.}, 2003; Falk-Petersen {\\i{}et al.}, 2009)","plainCitation":"(Hansen et al., 2003; Falk-Petersen et al., 2009)","noteIndex":0},"citationItems":[{"id":54,"uris":["http://zotero.org/users/12331308/items/78WWTKE8"],"itemData":{"id":54,"type":"article-journal","container-title":"Marine Biology Research","DOI":"10.1080/17451000802512267","ISSN":"1745-1000, 1745-1019","issue":"1","journalAbbreviation":"Marine Biology Research","language":"en","page":"18-39","source":"DOI.org (Crossref)","title":"Lipids and life strategy of Arctic &lt;i&gt;Calanus&lt;/i&gt;","volume":"5","author":[{"family":"Falk-Petersen","given":"Stig"},{"family":"Mayzaud","given":"Patrick"},{"family":"Kattner","given":"Gerhard"},{"family":"Sargent","given":"John R."}],"issued":{"date-parts":[["2009",1,1]]}}},{"id":104,"uris":["http://zotero.org/users/12331308/items/2RA64V4Y"],"itemData":{"id":104,"type":"article-journal","abstract":"Two different Calanus finmarchicus (Gunnerus) cohorts originating from 60°N (Bergen) and 69°N (Tromsø) were investigated in equal environmental conditions to study their different physiological responses to the same environment. A two-plus-two-bag mesocosm study was carried out between March and July 1998, in Håkøybotn, Tromsø, in order to determine development and mortality rates of the two parallel cohorts of C. finmarchicus. For practical reasons, the cohort from Bergen was incubated 10 days earlier than the Tromsø cohort. Consequently, they were exposed to elevated food conditions as compared to the Tromsø cohort. A high initial mortality among the Bergen cohort could clearly be ascribed, by genetic discrimination, to \"contamination\" with C. helgolandicus. After this initial mass mortality, the mortality was constantly 0.03–0.04 day−1. In cohorts starting from naupliar stage I, there was no significant difference in development or growth, the median development time (NI–CIV) differing by only 7 days (~6%). The difference in development time can be explained to a large extent (~4 days) by temperature differences. This is substantiated with model simulations using a physiological model developed for C. finmarchicus. There was a time lag in incubation between the two cohorts, resulting in elevated temperature during incubation of the Tromsø cohort. A fraction of both cohorts differentiated sexually at stage CV, with males differentiating before females. Females from both cohorts produced eggs, but specific egg production differed significantly (P&gt;0.001, t-test). This was supported by elevated RNA:DNA ratio in females from the Bergen cohort. Both cohorts demonstrated quite similar development and physiological growth rates and, consequently, are considered to belong to the same genetic population inhabiting the Norwegian Shelf. The study demonstrates that C. finmarchicus is capable of adaptation to changes in environment and, thereby, demonstrates a significant physiological plasticity.","container-title":"Marine Biology","DOI":"10.1007/s00227-002-1004-5","ISSN":"1432-1793","issue":"5","journalAbbreviation":"Marine Biology","language":"en","page":"877-893","source":"Springer Link","title":"Differences in life-cycle traits of Calanus finmarchicus originating from 60°N and 69°N, when reared in mesocosms at 69°N","volume":"142","author":[{"family":"Hansen","given":"B. W."},{"family":"Marker","given":"T."},{"family":"Andreassen","given":"P."},{"family":"Arashkewich","given":"E."},{"family":"Carlotti","given":"F."},{"family":"Lindeque","given":"P."},{"family":"Tande","given":"K. S."},{"family":"Wagner","given":"M."}],"issued":{"date-parts":[["2003",5,1]]}}}],"schema":"https://github.com/citation-style-language/schema/raw/master/csl-citation.json"} </w:instrText>
      </w:r>
      <w:r w:rsidR="005773D4" w:rsidRPr="00E7746E">
        <w:fldChar w:fldCharType="separate"/>
      </w:r>
      <w:r w:rsidR="00C32C81" w:rsidRPr="00E7746E">
        <w:t xml:space="preserve">(Hansen </w:t>
      </w:r>
      <w:r w:rsidR="00C32C81" w:rsidRPr="00E7746E">
        <w:rPr>
          <w:i/>
          <w:iCs/>
        </w:rPr>
        <w:t>et al.</w:t>
      </w:r>
      <w:r w:rsidR="00C32C81" w:rsidRPr="00E7746E">
        <w:t xml:space="preserve">, 2003; Falk-Petersen </w:t>
      </w:r>
      <w:r w:rsidR="00C32C81" w:rsidRPr="00E7746E">
        <w:rPr>
          <w:i/>
          <w:iCs/>
        </w:rPr>
        <w:t>et al.</w:t>
      </w:r>
      <w:r w:rsidR="00C32C81" w:rsidRPr="00E7746E">
        <w:t>, 2009)</w:t>
      </w:r>
      <w:r w:rsidR="005773D4" w:rsidRPr="00E7746E">
        <w:fldChar w:fldCharType="end"/>
      </w:r>
      <w:r w:rsidR="00242DC8" w:rsidRPr="00E7746E">
        <w:t>.</w:t>
      </w:r>
    </w:p>
    <w:p w14:paraId="1B11761C" w14:textId="3B8735EF" w:rsidR="00CE4249" w:rsidRPr="00F7296B" w:rsidRDefault="00CE4249" w:rsidP="00F7296B">
      <w:pPr>
        <w:pStyle w:val="Heading2"/>
        <w:rPr>
          <w:rFonts w:eastAsia="Calibri"/>
        </w:rPr>
      </w:pPr>
      <w:bookmarkStart w:id="21" w:name="_Toc182556889"/>
      <w:r w:rsidRPr="00F7296B">
        <w:rPr>
          <w:rFonts w:eastAsia="Calibri"/>
        </w:rPr>
        <w:t xml:space="preserve">Population </w:t>
      </w:r>
      <w:r w:rsidR="00227EBB" w:rsidRPr="00F7296B">
        <w:rPr>
          <w:rFonts w:eastAsia="Calibri"/>
        </w:rPr>
        <w:t>S</w:t>
      </w:r>
      <w:r w:rsidRPr="00F7296B">
        <w:rPr>
          <w:rFonts w:eastAsia="Calibri"/>
        </w:rPr>
        <w:t xml:space="preserve">tructure of </w:t>
      </w:r>
      <w:r w:rsidRPr="00F7296B">
        <w:rPr>
          <w:rFonts w:eastAsia="Calibri"/>
          <w:i/>
          <w:iCs/>
        </w:rPr>
        <w:t>Calanus</w:t>
      </w:r>
      <w:bookmarkEnd w:id="21"/>
    </w:p>
    <w:p w14:paraId="66C43662" w14:textId="29226926" w:rsidR="002C3078" w:rsidRDefault="00476B9A" w:rsidP="007E52DE">
      <w:pPr>
        <w:spacing w:line="360" w:lineRule="auto"/>
        <w:jc w:val="both"/>
        <w:rPr>
          <w:rFonts w:eastAsia="Calibri"/>
          <w:color w:val="000000"/>
        </w:rPr>
      </w:pPr>
      <w:r w:rsidRPr="007E52DE">
        <w:rPr>
          <w:rFonts w:eastAsia="Calibri"/>
          <w:color w:val="000000"/>
        </w:rPr>
        <w:t>Population genetic structure</w:t>
      </w:r>
      <w:r w:rsidR="00694C47" w:rsidRPr="007E52DE">
        <w:rPr>
          <w:rFonts w:eastAsia="Calibri"/>
          <w:color w:val="000000"/>
        </w:rPr>
        <w:t xml:space="preserve"> within </w:t>
      </w:r>
      <w:r w:rsidR="00694C47" w:rsidRPr="007E52DE">
        <w:rPr>
          <w:rFonts w:eastAsia="Calibri"/>
          <w:i/>
          <w:iCs/>
          <w:color w:val="000000"/>
        </w:rPr>
        <w:t xml:space="preserve">Calanus </w:t>
      </w:r>
      <w:r w:rsidR="00694C47" w:rsidRPr="007E52DE">
        <w:rPr>
          <w:rFonts w:eastAsia="Calibri"/>
          <w:color w:val="000000"/>
        </w:rPr>
        <w:t xml:space="preserve">varies </w:t>
      </w:r>
      <w:r w:rsidR="005E7473" w:rsidRPr="007E52DE">
        <w:rPr>
          <w:rFonts w:eastAsia="Calibri"/>
          <w:color w:val="000000"/>
        </w:rPr>
        <w:t>by</w:t>
      </w:r>
      <w:r w:rsidR="00694C47" w:rsidRPr="007E52DE">
        <w:rPr>
          <w:rFonts w:eastAsia="Calibri"/>
          <w:color w:val="000000"/>
        </w:rPr>
        <w:t xml:space="preserve"> species</w:t>
      </w:r>
      <w:r w:rsidR="00242DC8" w:rsidRPr="007E52DE">
        <w:rPr>
          <w:rFonts w:eastAsia="Calibri"/>
          <w:i/>
          <w:iCs/>
          <w:color w:val="000000"/>
        </w:rPr>
        <w:t>.</w:t>
      </w:r>
      <w:r w:rsidR="00694C47" w:rsidRPr="007E52DE">
        <w:rPr>
          <w:rFonts w:eastAsia="Calibri"/>
          <w:color w:val="000000"/>
        </w:rPr>
        <w:t xml:space="preserve"> </w:t>
      </w:r>
      <w:r w:rsidR="00907F80" w:rsidRPr="007E52DE">
        <w:rPr>
          <w:rFonts w:eastAsia="Calibri"/>
          <w:color w:val="000000"/>
        </w:rPr>
        <w:t>S</w:t>
      </w:r>
      <w:r w:rsidR="00ED10BB" w:rsidRPr="007E52DE">
        <w:rPr>
          <w:rFonts w:eastAsia="Calibri"/>
          <w:color w:val="000000"/>
        </w:rPr>
        <w:t xml:space="preserve">ome </w:t>
      </w:r>
      <w:r w:rsidR="00ED10BB" w:rsidRPr="007E52DE">
        <w:rPr>
          <w:rFonts w:eastAsia="Calibri"/>
          <w:i/>
          <w:iCs/>
          <w:color w:val="000000"/>
        </w:rPr>
        <w:t>Calanus</w:t>
      </w:r>
      <w:r w:rsidR="00ED10BB" w:rsidRPr="007E52DE">
        <w:rPr>
          <w:rFonts w:eastAsia="Calibri"/>
          <w:color w:val="000000"/>
        </w:rPr>
        <w:t>, such as</w:t>
      </w:r>
      <w:r w:rsidR="006D7232" w:rsidRPr="007E52DE">
        <w:rPr>
          <w:rFonts w:eastAsia="Calibri"/>
          <w:color w:val="000000"/>
        </w:rPr>
        <w:t xml:space="preserve"> the </w:t>
      </w:r>
      <w:r w:rsidRPr="007E52DE">
        <w:rPr>
          <w:rFonts w:eastAsia="Calibri"/>
          <w:color w:val="000000"/>
        </w:rPr>
        <w:t>P</w:t>
      </w:r>
      <w:r w:rsidR="006D7232" w:rsidRPr="007E52DE">
        <w:rPr>
          <w:rFonts w:eastAsia="Calibri"/>
          <w:color w:val="000000"/>
        </w:rPr>
        <w:t>acific</w:t>
      </w:r>
      <w:r w:rsidR="00E6198B" w:rsidRPr="007E52DE">
        <w:rPr>
          <w:rFonts w:eastAsia="Calibri"/>
          <w:i/>
          <w:iCs/>
          <w:color w:val="000000"/>
        </w:rPr>
        <w:t xml:space="preserve"> </w:t>
      </w:r>
      <w:r w:rsidR="00ED10BB" w:rsidRPr="007E52DE">
        <w:rPr>
          <w:rFonts w:eastAsia="Calibri"/>
          <w:i/>
          <w:iCs/>
          <w:color w:val="000000"/>
        </w:rPr>
        <w:t>Calanus</w:t>
      </w:r>
      <w:r w:rsidR="00E6198B" w:rsidRPr="007E52DE">
        <w:rPr>
          <w:rFonts w:eastAsia="Calibri"/>
          <w:i/>
          <w:iCs/>
          <w:color w:val="000000"/>
        </w:rPr>
        <w:t xml:space="preserve"> sinicus</w:t>
      </w:r>
      <w:r w:rsidR="008D1DBD" w:rsidRPr="007E52DE">
        <w:rPr>
          <w:rFonts w:eastAsia="Calibri"/>
          <w:color w:val="000000"/>
        </w:rPr>
        <w:t xml:space="preserve"> (Brodsky, 1962)</w:t>
      </w:r>
      <w:r w:rsidR="00ED10BB" w:rsidRPr="007E52DE">
        <w:rPr>
          <w:rFonts w:eastAsia="Calibri"/>
          <w:color w:val="000000"/>
        </w:rPr>
        <w:t>,</w:t>
      </w:r>
      <w:r w:rsidR="00694C47" w:rsidRPr="007E52DE">
        <w:rPr>
          <w:rFonts w:eastAsia="Calibri"/>
          <w:color w:val="000000"/>
        </w:rPr>
        <w:t xml:space="preserve"> </w:t>
      </w:r>
      <w:r w:rsidR="00ED10BB" w:rsidRPr="007E52DE">
        <w:rPr>
          <w:rFonts w:eastAsia="Calibri"/>
          <w:color w:val="000000"/>
        </w:rPr>
        <w:t>feature</w:t>
      </w:r>
      <w:r w:rsidR="00694C47" w:rsidRPr="007E52DE">
        <w:rPr>
          <w:rFonts w:eastAsia="Calibri"/>
          <w:color w:val="000000"/>
        </w:rPr>
        <w:t xml:space="preserve"> little </w:t>
      </w:r>
      <w:r w:rsidR="00170A1A" w:rsidRPr="007E52DE">
        <w:rPr>
          <w:rFonts w:eastAsia="Calibri"/>
          <w:color w:val="000000"/>
        </w:rPr>
        <w:t>genetic differentiation</w:t>
      </w:r>
      <w:r w:rsidR="001B5E2E" w:rsidRPr="007E52DE">
        <w:rPr>
          <w:rFonts w:eastAsia="Calibri"/>
          <w:color w:val="000000"/>
        </w:rPr>
        <w:t xml:space="preserve"> and no strong population genetic structure, likely through more substantial gene flow or periodic replacement </w:t>
      </w:r>
      <w:r w:rsidR="00377AE8" w:rsidRPr="007E52DE">
        <w:rPr>
          <w:rFonts w:eastAsia="Calibri"/>
          <w:color w:val="000000"/>
        </w:rPr>
        <w:fldChar w:fldCharType="begin"/>
      </w:r>
      <w:r w:rsidR="00377AE8" w:rsidRPr="007E52DE">
        <w:rPr>
          <w:rFonts w:eastAsia="Calibri"/>
          <w:color w:val="000000"/>
        </w:rPr>
        <w:instrText xml:space="preserve"> ADDIN ZOTERO_ITEM CSL_CITATION {"citationID":"OirnqpHo","properties":{"formattedCitation":"(Bucklin, 2000; Huang, Liu and Chen, 2014)","plainCitation":"(Bucklin, 2000; Huang, Liu and Chen, 2014)","noteIndex":0},"citationItems":[{"id":95,"uris":["http://zotero.org/users/12331308/items/3JET6BXY"],"itemData":{"id":95,"type":"article-journal","container-title":"Journal of Plankton Research","DOI":"10.1093/plankt/22.7.1237","ISSN":"14643774","issue":"7","page":"1237-1251","source":"DOI.org (Crossref)","title":"Population genetics of drifting (Calanus spp.) and resident (Acartia clausi) plankton in Norwegian fjords","volume":"22","author":[{"family":"Bucklin","given":"A."}],"issued":{"date-parts":[["2000",7,1]]}}},{"id":68,"uris":["http://zotero.org/users/12331308/items/VPY5F7WE"],"itemData":{"id":68,"type":"article-journal","abstract":"Planktonic copepod Calanus sinicus is the dominant meso-zooplankton in the Northwest Pacific Ocean. To better understand its population dynamics and phylogeographic patterns, 243 C. sinicus individuals were collected from seven locations across the shelf waters of China and its population genetics was studied by mitochondrial DNA cytochrome oxidase I (mtCOI) sequences analyses. Thirty-nine different sequences, or haplotypes, were detected with moderate haplotype diversity (h=0.749) and low nucleotide diversity (π=0.003) for all populations. The evolutionary divergence between geographic populations varied from 0.24% to 0.37%, indicative of very limited genetic differentiation. Visualized minimum spanning network (MSN) and phylogenetic analysis of all the detected haplotypes did not reveal any clear phylogeographic pattern. Furthermore, AMOVA data showed no significant spatial population differentiation existed among the individuals collected across China shelf waters. Pairwise FST values showed that population collected from northwest of the East China Sea (ECS) displayed a low difference to other populations. Mismatch distribution analyses and neutrality tests indicated that C. sinicus might undergo a demographic/population expansion. No significant population genetic structuring was detected, indicating an extensive gene flow among the C. sinicus populations. Our results provide molecular evidence for the hypothesis that C. sinicus in the northwestern South China Sea in winter is transported from the East China Sea and the Yellow Sea by the China Coastal Current during the northeast monsoon period.","container-title":"Acta Oceanologica Sinica","DOI":"10.1007/s13131-014-0542-2","ISSN":"1869-1099","issue":"10","journalAbbreviation":"Acta Oceanol. Sin.","language":"en","page":"74-84","source":"Springer Link","title":"Molecular phylogeography and population genetic structure of the planktonic copepod Calanus sinicus Brodsky in the coastal waters of China","volume":"33","author":[{"family":"Huang","given":"Yousong"},{"family":"Liu","given":"Guangxing"},{"family":"Chen","given":"Xiaofeng"}],"issued":{"date-parts":[["2014",10,1]]}}}],"schema":"https://github.com/citation-style-language/schema/raw/master/csl-citation.json"} </w:instrText>
      </w:r>
      <w:r w:rsidR="00377AE8" w:rsidRPr="007E52DE">
        <w:rPr>
          <w:rFonts w:eastAsia="Calibri"/>
          <w:color w:val="000000"/>
        </w:rPr>
        <w:fldChar w:fldCharType="separate"/>
      </w:r>
      <w:r w:rsidR="00377AE8" w:rsidRPr="007E52DE">
        <w:t>(Bucklin, 2000; Huang, Liu and Chen, 2014)</w:t>
      </w:r>
      <w:r w:rsidR="00377AE8" w:rsidRPr="007E52DE">
        <w:rPr>
          <w:rFonts w:eastAsia="Calibri"/>
          <w:color w:val="000000"/>
        </w:rPr>
        <w:fldChar w:fldCharType="end"/>
      </w:r>
      <w:r w:rsidR="00694C47" w:rsidRPr="007E52DE">
        <w:rPr>
          <w:rFonts w:eastAsia="Calibri"/>
          <w:color w:val="000000"/>
        </w:rPr>
        <w:t>.</w:t>
      </w:r>
      <w:r w:rsidR="00ED10BB" w:rsidRPr="007E52DE">
        <w:rPr>
          <w:rFonts w:eastAsia="Calibri"/>
          <w:color w:val="000000"/>
        </w:rPr>
        <w:t xml:space="preserve"> Previous research into the population</w:t>
      </w:r>
      <w:r w:rsidR="00024207" w:rsidRPr="007E52DE">
        <w:rPr>
          <w:rFonts w:eastAsia="Calibri"/>
          <w:color w:val="000000"/>
        </w:rPr>
        <w:t xml:space="preserve"> genetic</w:t>
      </w:r>
      <w:r w:rsidR="00ED10BB" w:rsidRPr="007E52DE">
        <w:rPr>
          <w:rFonts w:eastAsia="Calibri"/>
          <w:color w:val="000000"/>
        </w:rPr>
        <w:t xml:space="preserve"> structure of </w:t>
      </w:r>
      <w:r w:rsidR="00ED10BB" w:rsidRPr="007E52DE">
        <w:rPr>
          <w:rFonts w:eastAsia="Calibri"/>
          <w:i/>
          <w:iCs/>
          <w:color w:val="000000"/>
        </w:rPr>
        <w:t>Calanus finmarchicus</w:t>
      </w:r>
      <w:r w:rsidR="00ED10BB" w:rsidRPr="007E52DE">
        <w:rPr>
          <w:rFonts w:eastAsia="Calibri"/>
          <w:color w:val="000000"/>
        </w:rPr>
        <w:t xml:space="preserve"> and </w:t>
      </w:r>
      <w:r w:rsidR="00ED10BB" w:rsidRPr="007E52DE">
        <w:rPr>
          <w:rFonts w:eastAsia="Calibri"/>
          <w:i/>
          <w:iCs/>
          <w:color w:val="000000"/>
        </w:rPr>
        <w:t>Calanus</w:t>
      </w:r>
      <w:r w:rsidR="00ED10BB" w:rsidRPr="007E52DE">
        <w:rPr>
          <w:rFonts w:eastAsia="Calibri"/>
          <w:color w:val="000000"/>
        </w:rPr>
        <w:t xml:space="preserve"> </w:t>
      </w:r>
      <w:r w:rsidR="00ED10BB" w:rsidRPr="007E52DE">
        <w:rPr>
          <w:rFonts w:eastAsia="Calibri"/>
          <w:i/>
          <w:iCs/>
          <w:color w:val="000000"/>
        </w:rPr>
        <w:t>glacialis</w:t>
      </w:r>
      <w:r w:rsidR="00024207" w:rsidRPr="007E52DE">
        <w:rPr>
          <w:rFonts w:eastAsia="Calibri"/>
          <w:color w:val="000000"/>
        </w:rPr>
        <w:t xml:space="preserve"> ha</w:t>
      </w:r>
      <w:r w:rsidR="00AC3519" w:rsidRPr="007E52DE">
        <w:rPr>
          <w:rFonts w:eastAsia="Calibri"/>
          <w:color w:val="000000"/>
        </w:rPr>
        <w:t>s</w:t>
      </w:r>
      <w:r w:rsidR="00024207" w:rsidRPr="007E52DE">
        <w:rPr>
          <w:rFonts w:eastAsia="Calibri"/>
          <w:color w:val="000000"/>
        </w:rPr>
        <w:t xml:space="preserve"> </w:t>
      </w:r>
      <w:r w:rsidR="00A05F26" w:rsidRPr="007E52DE">
        <w:rPr>
          <w:rFonts w:eastAsia="Calibri"/>
          <w:color w:val="000000"/>
        </w:rPr>
        <w:t>yielded</w:t>
      </w:r>
      <w:r w:rsidR="008C4D40" w:rsidRPr="007E52DE">
        <w:rPr>
          <w:rFonts w:eastAsia="Calibri"/>
          <w:color w:val="000000"/>
        </w:rPr>
        <w:t xml:space="preserve"> </w:t>
      </w:r>
      <w:r w:rsidR="00AC3519" w:rsidRPr="007E52DE">
        <w:rPr>
          <w:rFonts w:eastAsia="Calibri"/>
          <w:color w:val="000000"/>
        </w:rPr>
        <w:t>conflicting results</w:t>
      </w:r>
      <w:r w:rsidR="008C4D40" w:rsidRPr="007E52DE">
        <w:rPr>
          <w:rFonts w:eastAsia="Calibri"/>
          <w:color w:val="000000"/>
        </w:rPr>
        <w:t>.</w:t>
      </w:r>
      <w:r w:rsidR="00AC3519" w:rsidRPr="007E52DE">
        <w:rPr>
          <w:rFonts w:eastAsia="Calibri"/>
          <w:color w:val="000000"/>
        </w:rPr>
        <w:t xml:space="preserve"> Allelic variation at 24 SNPs indicates</w:t>
      </w:r>
      <w:r w:rsidR="00024207" w:rsidRPr="007E52DE">
        <w:rPr>
          <w:rFonts w:eastAsia="Calibri"/>
          <w:color w:val="000000"/>
        </w:rPr>
        <w:t xml:space="preserve"> </w:t>
      </w:r>
      <w:r w:rsidR="00AC3519" w:rsidRPr="007E52DE">
        <w:rPr>
          <w:rFonts w:eastAsia="Calibri"/>
          <w:color w:val="000000"/>
        </w:rPr>
        <w:t>b</w:t>
      </w:r>
      <w:r w:rsidR="008C4D40" w:rsidRPr="007E52DE">
        <w:rPr>
          <w:rFonts w:eastAsia="Calibri"/>
          <w:color w:val="000000"/>
        </w:rPr>
        <w:t xml:space="preserve">asin-scale </w:t>
      </w:r>
      <w:r w:rsidR="00AC3519" w:rsidRPr="007E52DE">
        <w:rPr>
          <w:rFonts w:eastAsia="Calibri"/>
          <w:color w:val="000000"/>
        </w:rPr>
        <w:t xml:space="preserve">population </w:t>
      </w:r>
      <w:r w:rsidR="008C4D40" w:rsidRPr="007E52DE">
        <w:rPr>
          <w:rFonts w:eastAsia="Calibri"/>
          <w:color w:val="000000"/>
        </w:rPr>
        <w:t>genetic differentiation</w:t>
      </w:r>
      <w:r w:rsidR="00AC3519" w:rsidRPr="007E52DE">
        <w:rPr>
          <w:rFonts w:eastAsia="Calibri"/>
          <w:color w:val="000000"/>
        </w:rPr>
        <w:t xml:space="preserve"> of</w:t>
      </w:r>
      <w:r w:rsidR="008C4D40" w:rsidRPr="007E52DE">
        <w:rPr>
          <w:rFonts w:eastAsia="Calibri"/>
          <w:color w:val="000000"/>
        </w:rPr>
        <w:t xml:space="preserve"> </w:t>
      </w:r>
      <w:r w:rsidR="008C4D40" w:rsidRPr="007E52DE">
        <w:rPr>
          <w:rFonts w:eastAsia="Calibri"/>
          <w:i/>
          <w:iCs/>
          <w:color w:val="000000"/>
        </w:rPr>
        <w:t>C. finmarchicus</w:t>
      </w:r>
      <w:r w:rsidR="00024207" w:rsidRPr="007E52DE">
        <w:rPr>
          <w:rFonts w:eastAsia="Calibri"/>
          <w:color w:val="000000"/>
        </w:rPr>
        <w:t xml:space="preserve"> </w:t>
      </w:r>
      <w:r w:rsidR="00024207" w:rsidRPr="007E52DE">
        <w:rPr>
          <w:rFonts w:eastAsia="Calibri"/>
          <w:i/>
          <w:iCs/>
          <w:color w:val="000000"/>
        </w:rPr>
        <w:fldChar w:fldCharType="begin"/>
      </w:r>
      <w:r w:rsidR="0057223C" w:rsidRPr="007E52DE">
        <w:rPr>
          <w:rFonts w:eastAsia="Calibri"/>
          <w:i/>
          <w:iCs/>
          <w:color w:val="000000"/>
        </w:rPr>
        <w:instrText xml:space="preserve"> ADDIN ZOTERO_ITEM CSL_CITATION {"citationID":"rnaEKnQk","properties":{"formattedCitation":"(Unal and Bucklin, 2010)","plainCitation":"(Unal and Bucklin, 2010)","dontUpdate":true,"noteIndex":0},"citationItems":[{"id":67,"uris":["http://zotero.org/users/12331308/items/76SQGRNG"],"itemData":{"id":67,"type":"article-journal","abstract":"Pelagic marine invertebrates have extensive potential for gene flow, although barriers to gene flow and entrainment in ocean currents may lead to reproductive isolation or drift, and thus to genetic differentiation of populations. The planktonic calanoid copepod Calanus finmarchicus shows significant geographic variation in life history traits across subarctic zones of the N. Atlantic Ocean. Population genetic analysis of C. finmarchicus examined allelic variation at 24 single nucleotide polymorphic (SNP) sites in three nuclear protein-coding genes: citrate synthase, heat-shock protein-70, and AMP-activated protein kinase. Samples were collected during 2005 from 10 areas representing the Northwest (NW), North Central (NC), and Northeast (NE) Atlantic gyres. Hypotheses of two or more distinct populations of C. finmarchicus were examined based on SNP variation within the three genes analyzed both separately and together using AMOVA (Arlequin Ver. 3.11), CLUMPP (Ver. 1.1), GENALEX (Ver. 6.2), Genepop (Ver. 4.0.10), and Structure (Ver. 2.3). All analyses revealed evidence of small but significant differentiation among areas within gyres (e.g., FSC=0.0306, p&lt;0.0001 for two populations; FSC=0.0344, p&lt;0.0001 for three populations; pairwise FST values for all 10 areas ranged from 0.0000 to 0.2400), which may reflect ecologically-important, short-term (on the order of months) variation driven by geographic variation in life history traits. Support for underlying large-scale differentiation, which may reflect persistent barriers to gene flow associated with entrainment in ocean gyres, was provided by various analyses, with numbers of distinct C. finmarchicus populations ranging from two to four. Analysis of molecular variation supported two populations, while clustering and population assignment supported two, three, or four populations. The Barents Sea sample was especially distinctive: one test using AMOVA was non-significant among gyres without this sample and differentiation among area populations within gyres was reduced. Analysis of additional genes, higher resolution sampling, and comparisons across different years are needed to resolve the spatial limits and number of distinct C. finmarchicus populations across the N. Atlantic Ocean basin.","collection-title":"3rd GLOBEC OSM: From ecosystem function to ecosystem prediction","container-title":"Progress in Oceanography","DOI":"10.1016/j.pocean.2010.09.017","ISSN":"0079-6611","issue":"1","journalAbbreviation":"Progress in Oceanography","page":"175-185","source":"ScienceDirect","title":"Basin-scale population genetic structure of the planktonic copepod &lt;i&gt;Calanus finmarchicus&lt;/i&gt; in the North Atlantic Ocean","volume":"87","author":[{"family":"Unal","given":"Ebru"},{"family":"Bucklin","given":"Ann"}],"issued":{"date-parts":[["2010",10,1]]}}}],"schema":"https://github.com/citation-style-language/schema/raw/master/csl-citation.json"} </w:instrText>
      </w:r>
      <w:r w:rsidR="00024207" w:rsidRPr="007E52DE">
        <w:rPr>
          <w:rFonts w:eastAsia="Calibri"/>
          <w:i/>
          <w:iCs/>
          <w:color w:val="000000"/>
        </w:rPr>
        <w:fldChar w:fldCharType="separate"/>
      </w:r>
      <w:r w:rsidR="00C32C81" w:rsidRPr="007E52DE">
        <w:t>(</w:t>
      </w:r>
      <w:r w:rsidR="008D1DBD" w:rsidRPr="007E52DE">
        <w:t xml:space="preserve"> </w:t>
      </w:r>
      <w:r w:rsidR="00C32C81" w:rsidRPr="007E52DE">
        <w:t>Unal and Bucklin, 2010)</w:t>
      </w:r>
      <w:r w:rsidR="00024207" w:rsidRPr="007E52DE">
        <w:rPr>
          <w:rFonts w:eastAsia="Calibri"/>
          <w:i/>
          <w:iCs/>
          <w:color w:val="000000"/>
        </w:rPr>
        <w:fldChar w:fldCharType="end"/>
      </w:r>
      <w:r w:rsidR="00024207" w:rsidRPr="007E52DE">
        <w:rPr>
          <w:rFonts w:eastAsia="Calibri"/>
          <w:color w:val="000000"/>
        </w:rPr>
        <w:t>, while</w:t>
      </w:r>
      <w:r w:rsidR="008C4CEE" w:rsidRPr="007E52DE">
        <w:rPr>
          <w:rFonts w:eastAsia="Calibri"/>
          <w:color w:val="000000"/>
        </w:rPr>
        <w:t xml:space="preserve"> high levels of gene flow indicate the western North Atlantic Ocean constitutes a single population</w:t>
      </w:r>
      <w:r w:rsidR="00BA510E" w:rsidRPr="007E52DE">
        <w:rPr>
          <w:rFonts w:eastAsia="Calibri"/>
          <w:color w:val="000000"/>
        </w:rPr>
        <w:t xml:space="preserve"> </w:t>
      </w:r>
      <w:r w:rsidR="00BA510E" w:rsidRPr="007E52DE">
        <w:rPr>
          <w:rFonts w:eastAsia="Calibri"/>
          <w:color w:val="000000"/>
        </w:rPr>
        <w:fldChar w:fldCharType="begin"/>
      </w:r>
      <w:r w:rsidR="00C32C81" w:rsidRPr="007E52DE">
        <w:rPr>
          <w:rFonts w:eastAsia="Calibri"/>
          <w:color w:val="000000"/>
        </w:rPr>
        <w:instrText xml:space="preserve"> ADDIN ZOTERO_ITEM CSL_CITATION {"citationID":"X37O7wfY","properties":{"formattedCitation":"(Bucklin and Kocher, 1996)","plainCitation":"(Bucklin and Kocher, 1996)","noteIndex":0},"citationItems":[{"id":323,"uris":["http://zotero.org/users/12331308/items/BHFLQTQL"],"itemData":{"id":323,"type":"article-journal","abstract":"Molecular population genetic analysis has provided evidence that the copepod, Calanus finmarchicus, of the Labrador Current, Gulf of St Lawrence, Scotian Shelf, Gulf of Maine, and Georges Bank constitute a single, interbreeding population. The DNA sequence of a 350 base pair portion of the mitochondrial large subunit (16S) ribosomal RNA (rRNA) gene was determined for a total of 72 individuals collected in 1992, and 110 individuals collected in 1993 from these regions. There was significant heterogeneity in haplotype frequencies among the samples collected in 1992, but this heterogeneity did not resolve into regional patterns. The only regional differences seen were between pooled samples of the western N. Atlantic and those of the Norwegian Sea. There were no significant differences in haplotype frequencies among the samples collected in 1993, and fewer haplotypes were observed in these samples. Intraspecific molecular variation was typical of other marine species: there were 29 haplotypes among the 182 individuals sequenced. The frequency distribution of the haplotypes was highly skewed: 128 individuals shared one haplotype and 19 individuals were unique. There were 24 variable sites among the 350 bases sequenced; estimated nucleotide diversity was 0.0042. The genetic character of C. finmarchicus populations in the western N. Atlantic was stable over time in that three of the haplotypes (including the most abundant) occurred in both 1992 and 1993. However, haplotype frequencies differed significantly between the two years. The lack of regional structure in the 1992 samples and the genetic homogeneity of samples collected in 1993 across the domain from the Labrador Current to the Gulf of St Lawrence to Georges Bank and the Gulf of Maine indicated that there is significant gene flow across this region. The persistent genetic pattern suggests that the Gulf of St Lawrence may be an important source region for recruitment of C. finmarchicus to Georges Bank. Determination of zooplankton dispersal patterns within high gene flow species will provide information that may not be determined by conventional oceanographic analyses.","container-title":"Deep Sea Research Part II: Topical Studies in Oceanography","DOI":"10.1016/S0967-0645(96)00059-8","ISSN":"0967-0645","issue":"7","journalAbbreviation":"Deep Sea Research Part II: Topical Studies in Oceanography","page":"1665-1681","source":"ScienceDirect","title":"Source regions for recruitment of &lt;i&gt;Calanus finmarchicus&lt;/i&gt; to Georges Bank: evidence from molecular population genetic analysis of mtDNA","title-short":"Source regions for recruitment of &lt;i&gt;Calanus finmarchicus&lt;/i&gt; to Georges Bank","volume":"43","author":[{"family":"Bucklin","given":"Ann"},{"family":"Kocher","given":"Thomas D."}],"issued":{"date-parts":[["1996",1,1]]}}}],"schema":"https://github.com/citation-style-language/schema/raw/master/csl-citation.json"} </w:instrText>
      </w:r>
      <w:r w:rsidR="00BA510E" w:rsidRPr="007E52DE">
        <w:rPr>
          <w:rFonts w:eastAsia="Calibri"/>
          <w:color w:val="000000"/>
        </w:rPr>
        <w:fldChar w:fldCharType="separate"/>
      </w:r>
      <w:r w:rsidR="00C32C81" w:rsidRPr="007E52DE">
        <w:t>(Bucklin and Kocher, 1996)</w:t>
      </w:r>
      <w:r w:rsidR="00BA510E" w:rsidRPr="007E52DE">
        <w:rPr>
          <w:rFonts w:eastAsia="Calibri"/>
          <w:color w:val="000000"/>
        </w:rPr>
        <w:fldChar w:fldCharType="end"/>
      </w:r>
      <w:r w:rsidR="008C4CEE" w:rsidRPr="007E52DE">
        <w:rPr>
          <w:rFonts w:eastAsia="Calibri"/>
          <w:color w:val="000000"/>
        </w:rPr>
        <w:t>,</w:t>
      </w:r>
      <w:r w:rsidR="00BA510E" w:rsidRPr="007E52DE">
        <w:rPr>
          <w:rFonts w:eastAsia="Calibri"/>
          <w:color w:val="000000"/>
        </w:rPr>
        <w:t xml:space="preserve"> differentiated from samples collected in the Norwegian Sea </w:t>
      </w:r>
      <w:r w:rsidR="00BA510E" w:rsidRPr="007E52DE">
        <w:rPr>
          <w:rFonts w:eastAsia="Calibri"/>
          <w:color w:val="000000"/>
        </w:rPr>
        <w:fldChar w:fldCharType="begin"/>
      </w:r>
      <w:r w:rsidR="00C32C81" w:rsidRPr="007E52DE">
        <w:rPr>
          <w:rFonts w:eastAsia="Calibri"/>
          <w:color w:val="000000"/>
        </w:rPr>
        <w:instrText xml:space="preserve"> ADDIN ZOTERO_ITEM CSL_CITATION {"citationID":"Dv5mMsM0","properties":{"formattedCitation":"(Bucklin, Sundt and Dahle, 1996)","plainCitation":"(Bucklin, Sundt and Dahle, 1996)","noteIndex":0},"citationItems":[{"id":328,"uris":["http://zotero.org/users/12331308/items/K4VWY7D8"],"itemData":{"id":328,"type":"article-journal","container-title":"Ophelia","DOI":"10.1080/00785326.1995.10429837","ISSN":"0078-5326","issue":"1-3","journalAbbreviation":"Ophelia","language":"en","page":"29-45","source":"DOI.org (Crossref)","title":"The population genetics of &lt;i&gt;Calanus finmarchicus&lt;/i&gt; in the North Atlantic","volume":"44","author":[{"family":"Bucklin","given":"Ann"},{"family":"Sundt","given":"Rolf C."},{"family":"Dahle","given":"Geir"}],"issued":{"date-parts":[["1996",4]]}}}],"schema":"https://github.com/citation-style-language/schema/raw/master/csl-citation.json"} </w:instrText>
      </w:r>
      <w:r w:rsidR="00BA510E" w:rsidRPr="007E52DE">
        <w:rPr>
          <w:rFonts w:eastAsia="Calibri"/>
          <w:color w:val="000000"/>
        </w:rPr>
        <w:fldChar w:fldCharType="separate"/>
      </w:r>
      <w:r w:rsidR="00C32C81" w:rsidRPr="007E52DE">
        <w:t>(Bucklin, Sundt and Dahle, 1996)</w:t>
      </w:r>
      <w:r w:rsidR="00BA510E" w:rsidRPr="007E52DE">
        <w:rPr>
          <w:rFonts w:eastAsia="Calibri"/>
          <w:color w:val="000000"/>
        </w:rPr>
        <w:fldChar w:fldCharType="end"/>
      </w:r>
      <w:r w:rsidR="004632FE" w:rsidRPr="007E52DE">
        <w:rPr>
          <w:rFonts w:eastAsia="Calibri"/>
          <w:color w:val="000000"/>
        </w:rPr>
        <w:t>. Microsatellite genotyping revealed no population genetic structure for C.</w:t>
      </w:r>
      <w:r w:rsidR="004632FE" w:rsidRPr="007E52DE">
        <w:rPr>
          <w:rFonts w:eastAsia="Calibri"/>
          <w:i/>
          <w:iCs/>
          <w:color w:val="000000"/>
        </w:rPr>
        <w:t xml:space="preserve"> glacialis</w:t>
      </w:r>
      <w:r w:rsidR="00162805" w:rsidRPr="007E52DE">
        <w:rPr>
          <w:rFonts w:eastAsia="Calibri"/>
          <w:color w:val="000000"/>
        </w:rPr>
        <w:t xml:space="preserve"> </w:t>
      </w:r>
      <w:r w:rsidR="004632FE" w:rsidRPr="007E52DE">
        <w:rPr>
          <w:rFonts w:eastAsia="Calibri"/>
          <w:color w:val="000000"/>
        </w:rPr>
        <w:t xml:space="preserve">in the fjords of Svalbard, White Sea, and Amundsen </w:t>
      </w:r>
      <w:r w:rsidR="004632FE" w:rsidRPr="007E52DE">
        <w:rPr>
          <w:rFonts w:eastAsia="Calibri"/>
          <w:color w:val="000000"/>
        </w:rPr>
        <w:lastRenderedPageBreak/>
        <w:t xml:space="preserve">Gulf </w:t>
      </w:r>
      <w:r w:rsidR="004632FE" w:rsidRPr="007E52DE">
        <w:rPr>
          <w:rFonts w:eastAsia="Calibri"/>
          <w:color w:val="000000"/>
        </w:rPr>
        <w:fldChar w:fldCharType="begin"/>
      </w:r>
      <w:r w:rsidR="00720206">
        <w:rPr>
          <w:rFonts w:eastAsia="Calibri"/>
          <w:color w:val="000000"/>
        </w:rPr>
        <w:instrText xml:space="preserve"> ADDIN ZOTERO_ITEM CSL_CITATION {"citationID":"rln1ZwSu","properties":{"formattedCitation":"(Coelho {\\i{}et al.}, 2016)","plainCitation":"(Coelho et al., 2016)","noteIndex":0},"citationItems":[{"id":53,"uris":["http://zotero.org/users/12331308/items/TYU976LX"],"itemData":{"id":53,"type":"article-journal","abstract":"The copepod Calanus glacialis is endemic to the Arctic Ocean and peripheral seas and forms a key component of the Arctic marine ecosystems. It is the major contributor to zooplankton biomass, a predominant grazer, and an important prey for seabirds, and fish. As for a planktonic species, its dispersal is expected to be widespread and mediated by ocean currents. However, complex circulation patterns and the existence of semi-enclosed fjords and seas in the Arctic can be hypothesized to influence the population genetic structure of this species. In this study, we aimed to infer patterns of connectivity between populations of C. glacialis distributed around the Arctic and across putative barriers formed by oceanographic currents and semi-enclosed fjords and seas. To achieve this, we used 11 polymorphic microsatellite loci to genotype 189 individuals from 7 locations: Svalbard fjords (Kongsfjorden, Hornsund, Isfjorden, Rijpfjorden, and Storfjorden), White Sea, and Amundsen Gulf, thus providing greater genetic resolution over a larger biogeographical scale than in previous studies. The results revealed a lack of structure among all seven locations around the Arctic, indicating a panmictic population with large-scale gene flow. This study also supports the hypothesis that the planktonic fauna of the White Sea is not isolated from that of the other Arctic regions.","container-title":"Polar Biology","DOI":"10.1007/s00300-016-1898-x","ISSN":"1432-2056","issue":"12","journalAbbreviation":"Polar Biol","language":"en","page":"2311-2318","source":"Springer Link","title":"Pan-Arctic population of the keystone copepod Calanus glacialis","volume":"39","author":[{"family":"Coelho","given":"Nelson C."},{"family":"Serrão","given":"Ester A."},{"family":"Burzyński","given":"Artur"},{"family":"Pearson","given":"Gareth A."}],"issued":{"date-parts":[["2016",12,1]]}}}],"schema":"https://github.com/citation-style-language/schema/raw/master/csl-citation.json"} </w:instrText>
      </w:r>
      <w:r w:rsidR="004632FE" w:rsidRPr="007E52DE">
        <w:rPr>
          <w:rFonts w:eastAsia="Calibri"/>
          <w:color w:val="000000"/>
        </w:rPr>
        <w:fldChar w:fldCharType="separate"/>
      </w:r>
      <w:r w:rsidR="00720206" w:rsidRPr="00720206">
        <w:t xml:space="preserve">(Coelho </w:t>
      </w:r>
      <w:r w:rsidR="00720206" w:rsidRPr="00720206">
        <w:rPr>
          <w:i/>
          <w:iCs/>
        </w:rPr>
        <w:t>et al.</w:t>
      </w:r>
      <w:r w:rsidR="00720206" w:rsidRPr="00720206">
        <w:t>, 2016)</w:t>
      </w:r>
      <w:r w:rsidR="004632FE" w:rsidRPr="007E52DE">
        <w:rPr>
          <w:rFonts w:eastAsia="Calibri"/>
          <w:color w:val="000000"/>
        </w:rPr>
        <w:fldChar w:fldCharType="end"/>
      </w:r>
      <w:r w:rsidR="00441346" w:rsidRPr="007E52DE">
        <w:rPr>
          <w:rFonts w:eastAsia="Calibri"/>
          <w:color w:val="000000"/>
        </w:rPr>
        <w:t>.</w:t>
      </w:r>
      <w:r w:rsidR="000F504E" w:rsidRPr="007E52DE">
        <w:rPr>
          <w:rFonts w:eastAsia="Calibri"/>
          <w:color w:val="000000"/>
        </w:rPr>
        <w:t xml:space="preserve"> </w:t>
      </w:r>
      <w:r w:rsidR="00FF74CC" w:rsidRPr="007E52DE">
        <w:rPr>
          <w:rFonts w:eastAsia="Calibri"/>
          <w:color w:val="000000"/>
        </w:rPr>
        <w:t>An i</w:t>
      </w:r>
      <w:r w:rsidR="000F504E" w:rsidRPr="007E52DE">
        <w:rPr>
          <w:rFonts w:eastAsia="Calibri"/>
          <w:color w:val="000000"/>
        </w:rPr>
        <w:t xml:space="preserve">nvestigation </w:t>
      </w:r>
      <w:r w:rsidRPr="007E52DE">
        <w:rPr>
          <w:rFonts w:eastAsia="Calibri"/>
          <w:color w:val="000000"/>
        </w:rPr>
        <w:t>using SNPs</w:t>
      </w:r>
      <w:r w:rsidR="00871A98" w:rsidRPr="007E52DE">
        <w:rPr>
          <w:rFonts w:eastAsia="Calibri"/>
          <w:color w:val="000000"/>
        </w:rPr>
        <w:t xml:space="preserve"> (</w:t>
      </w:r>
      <w:r w:rsidR="00871A98" w:rsidRPr="007E52DE">
        <w:rPr>
          <w:rFonts w:eastAsia="Calibri"/>
          <w:i/>
          <w:iCs/>
          <w:color w:val="000000"/>
        </w:rPr>
        <w:t>C. finmarchicus</w:t>
      </w:r>
      <w:r w:rsidR="00871A98" w:rsidRPr="007E52DE">
        <w:rPr>
          <w:rFonts w:eastAsia="Calibri"/>
          <w:color w:val="000000"/>
        </w:rPr>
        <w:t>:</w:t>
      </w:r>
      <w:r w:rsidR="00871A98" w:rsidRPr="007E52DE">
        <w:rPr>
          <w:rFonts w:eastAsia="Calibri"/>
          <w:i/>
          <w:iCs/>
          <w:color w:val="000000"/>
        </w:rPr>
        <w:t xml:space="preserve"> </w:t>
      </w:r>
      <w:r w:rsidR="00871A98" w:rsidRPr="007E52DE">
        <w:rPr>
          <w:rFonts w:eastAsia="Calibri"/>
          <w:color w:val="000000"/>
        </w:rPr>
        <w:t>34</w:t>
      </w:r>
      <w:r w:rsidR="00192393" w:rsidRPr="007E52DE">
        <w:rPr>
          <w:rFonts w:eastAsia="Calibri"/>
          <w:color w:val="000000"/>
        </w:rPr>
        <w:t>,</w:t>
      </w:r>
      <w:r w:rsidR="00871A98" w:rsidRPr="007E52DE">
        <w:rPr>
          <w:rFonts w:eastAsia="Calibri"/>
          <w:color w:val="000000"/>
        </w:rPr>
        <w:t xml:space="preserve">449 SNPs, </w:t>
      </w:r>
      <w:r w:rsidR="00871A98" w:rsidRPr="007E52DE">
        <w:rPr>
          <w:rFonts w:eastAsia="Calibri"/>
          <w:i/>
          <w:iCs/>
          <w:color w:val="000000"/>
        </w:rPr>
        <w:t>C. glacialis</w:t>
      </w:r>
      <w:r w:rsidR="00871A98" w:rsidRPr="007E52DE">
        <w:rPr>
          <w:rFonts w:eastAsia="Calibri"/>
          <w:color w:val="000000"/>
        </w:rPr>
        <w:t>: 17</w:t>
      </w:r>
      <w:r w:rsidR="00192393" w:rsidRPr="007E52DE">
        <w:rPr>
          <w:rFonts w:eastAsia="Calibri"/>
          <w:color w:val="000000"/>
        </w:rPr>
        <w:t>,</w:t>
      </w:r>
      <w:r w:rsidR="00871A98" w:rsidRPr="007E52DE">
        <w:rPr>
          <w:rFonts w:eastAsia="Calibri"/>
          <w:color w:val="000000"/>
        </w:rPr>
        <w:t>035 SNPs)</w:t>
      </w:r>
      <w:r w:rsidRPr="007E52DE">
        <w:rPr>
          <w:rFonts w:eastAsia="Calibri"/>
          <w:color w:val="000000"/>
        </w:rPr>
        <w:t xml:space="preserve"> from </w:t>
      </w:r>
      <w:r w:rsidR="00441346" w:rsidRPr="007E52DE">
        <w:rPr>
          <w:rFonts w:eastAsia="Calibri"/>
          <w:color w:val="000000"/>
        </w:rPr>
        <w:t>Target Capture Sequencing (TCS)</w:t>
      </w:r>
      <w:r w:rsidR="000F504E" w:rsidRPr="007E52DE">
        <w:rPr>
          <w:rFonts w:eastAsia="Calibri"/>
          <w:color w:val="000000"/>
        </w:rPr>
        <w:t xml:space="preserve"> </w:t>
      </w:r>
      <w:r w:rsidR="00ED10BB" w:rsidRPr="007E52DE">
        <w:rPr>
          <w:rFonts w:eastAsia="Calibri"/>
          <w:color w:val="000000"/>
        </w:rPr>
        <w:t xml:space="preserve"> f</w:t>
      </w:r>
      <w:r w:rsidR="00441346" w:rsidRPr="007E52DE">
        <w:rPr>
          <w:rFonts w:eastAsia="Calibri"/>
          <w:color w:val="000000"/>
        </w:rPr>
        <w:t>ou</w:t>
      </w:r>
      <w:r w:rsidR="00ED10BB" w:rsidRPr="007E52DE">
        <w:rPr>
          <w:rFonts w:eastAsia="Calibri"/>
          <w:color w:val="000000"/>
        </w:rPr>
        <w:t xml:space="preserve">nd no noticeable differentiation in </w:t>
      </w:r>
      <w:r w:rsidR="00ED10BB" w:rsidRPr="007E52DE">
        <w:rPr>
          <w:rFonts w:eastAsia="Calibri"/>
          <w:i/>
          <w:iCs/>
          <w:color w:val="000000"/>
        </w:rPr>
        <w:t>C. finmarchicus</w:t>
      </w:r>
      <w:r w:rsidR="00ED10BB" w:rsidRPr="007E52DE">
        <w:rPr>
          <w:rFonts w:eastAsia="Calibri"/>
          <w:color w:val="000000"/>
        </w:rPr>
        <w:t xml:space="preserve">, while </w:t>
      </w:r>
      <w:r w:rsidR="00ED10BB" w:rsidRPr="007E52DE">
        <w:rPr>
          <w:rFonts w:eastAsia="Calibri"/>
          <w:i/>
          <w:iCs/>
          <w:color w:val="000000"/>
        </w:rPr>
        <w:t>C. glacialis</w:t>
      </w:r>
      <w:r w:rsidR="00ED10BB" w:rsidRPr="007E52DE">
        <w:rPr>
          <w:rFonts w:eastAsia="Calibri"/>
          <w:color w:val="000000"/>
        </w:rPr>
        <w:t xml:space="preserve"> </w:t>
      </w:r>
      <w:r w:rsidR="00871A98" w:rsidRPr="007E52DE">
        <w:rPr>
          <w:rFonts w:eastAsia="Calibri"/>
          <w:color w:val="000000"/>
        </w:rPr>
        <w:t>exhibited</w:t>
      </w:r>
      <w:r w:rsidR="00ED10BB" w:rsidRPr="007E52DE">
        <w:rPr>
          <w:rFonts w:eastAsia="Calibri"/>
          <w:color w:val="000000"/>
        </w:rPr>
        <w:t xml:space="preserve"> differentiation </w:t>
      </w:r>
      <w:r w:rsidR="00441346" w:rsidRPr="007E52DE">
        <w:rPr>
          <w:rFonts w:eastAsia="Calibri"/>
          <w:color w:val="000000"/>
        </w:rPr>
        <w:t>corresponding to</w:t>
      </w:r>
      <w:r w:rsidR="00024207" w:rsidRPr="007E52DE">
        <w:rPr>
          <w:rFonts w:eastAsia="Calibri"/>
          <w:color w:val="000000"/>
        </w:rPr>
        <w:t xml:space="preserve"> two locations</w:t>
      </w:r>
      <w:r w:rsidR="00ED10BB" w:rsidRPr="007E52DE">
        <w:rPr>
          <w:rFonts w:eastAsia="Calibri"/>
          <w:color w:val="000000"/>
        </w:rPr>
        <w:t xml:space="preserve"> (Isfjord and Skjerstadfjord</w:t>
      </w:r>
      <w:r w:rsidR="00024207" w:rsidRPr="007E52DE">
        <w:rPr>
          <w:rFonts w:eastAsia="Calibri"/>
          <w:color w:val="000000"/>
        </w:rPr>
        <w:t>) in Norwegian fjords</w:t>
      </w:r>
      <w:r w:rsidR="00ED10BB" w:rsidRPr="007E52DE">
        <w:rPr>
          <w:rFonts w:eastAsia="Calibri"/>
          <w:color w:val="000000"/>
        </w:rPr>
        <w:t xml:space="preserve"> </w:t>
      </w:r>
      <w:r w:rsidR="00ED10BB" w:rsidRPr="007E52DE">
        <w:rPr>
          <w:rFonts w:eastAsia="Calibri"/>
          <w:color w:val="000000"/>
        </w:rPr>
        <w:fldChar w:fldCharType="begin"/>
      </w:r>
      <w:r w:rsidR="00C32C81" w:rsidRPr="007E52DE">
        <w:rPr>
          <w:rFonts w:eastAsia="Calibri"/>
          <w:color w:val="000000"/>
        </w:rPr>
        <w:instrText xml:space="preserve"> ADDIN ZOTERO_ITEM CSL_CITATION {"citationID":"NQGgcb2Q","properties":{"formattedCitation":"(Choquet {\\i{}et al.}, 2019)","plainCitation":"(Choquet et al., 2019)","noteIndex":0},"citationItems":[{"id":112,"uris":["http://zotero.org/users/12331308/items/EZ79TCA9"],"itemData":{"id":112,"type":"article-journal","abstract":"Advances in next-generation sequencing technologies and the development of genome-reduced representation protocols have opened the way to genome-wide population studies in non-model species. However, species with large genomes remain challenging, hampering the development of genomic resources for a number of taxa including marine arthropods. Here, we developed a genome-reduced representation method for the ecologically important marine copepod Calanus finmarchicus (haploid genome size of 6.34 Gbp). We optimized a capture enrichment-based protocol based on 2656 single-copy genes, yielding a total of 154 087 high-quality SNPs in C. finmarchicus including 62 372 in common among the three locations tested. The set of capture probes was also successfully applied to the congeneric C. glacialis. Preliminary analyses of these markers revealed similar levels of genetic diversity between the two Calanus species, while populations of C. glacialis showed stronger genetic structure compared to C. finmarchicus. Using this powerful set of markers, we did not detect any evidence of hybridization between C. finmarchicus and C. glacialis. Finally, we propose a shortened version of our protocol, offering a promising solution for population genomics studies in non-model species with large genomes.","container-title":"Royal Society open science","DOI":"10.1098/rsos.180608","ISSN":"2054-5703","issue":"2","journalAbbreviation":"R Soc Open Sci","language":"eng","license":"cc by","note":"PMID: 30891252\nPMCID: PMC6408391","page":"180608","source":"Europe PMC","title":"Towards population genomics in non-model species with large genomes: a case study of the marine zooplankton Calanus finmarchicus","title-short":"Towards population genomics in non-model species with large genomes","volume":"6","author":[{"family":"Choquet","given":"Marvin"},{"family":"Smolina","given":"Irina"},{"family":"Dhanasiri","given":"Anusha K S"},{"family":"Blanco-Bercial","given":"Leocadio"},{"family":"Kopp","given":"Martina"},{"family":"Jueterbock","given":"Alexander"},{"family":"Sundaram","given":"Arvind Y M"},{"family":"Hoarau","given":"Galice"}],"issued":{"date-parts":[["2019",2,1]]}}}],"schema":"https://github.com/citation-style-language/schema/raw/master/csl-citation.json"} </w:instrText>
      </w:r>
      <w:r w:rsidR="00ED10BB" w:rsidRPr="007E52DE">
        <w:rPr>
          <w:rFonts w:eastAsia="Calibri"/>
          <w:color w:val="000000"/>
        </w:rPr>
        <w:fldChar w:fldCharType="separate"/>
      </w:r>
      <w:r w:rsidR="00C32C81" w:rsidRPr="007E52DE">
        <w:t xml:space="preserve">(Choquet </w:t>
      </w:r>
      <w:r w:rsidR="00C32C81" w:rsidRPr="007E52DE">
        <w:rPr>
          <w:i/>
          <w:iCs/>
        </w:rPr>
        <w:t>et al.</w:t>
      </w:r>
      <w:r w:rsidR="00C32C81" w:rsidRPr="007E52DE">
        <w:t>, 2019)</w:t>
      </w:r>
      <w:r w:rsidR="00ED10BB" w:rsidRPr="007E52DE">
        <w:rPr>
          <w:rFonts w:eastAsia="Calibri"/>
          <w:color w:val="000000"/>
        </w:rPr>
        <w:fldChar w:fldCharType="end"/>
      </w:r>
      <w:r w:rsidR="00024207" w:rsidRPr="007E52DE">
        <w:rPr>
          <w:rFonts w:eastAsia="Calibri"/>
          <w:color w:val="000000"/>
        </w:rPr>
        <w:t>.</w:t>
      </w:r>
    </w:p>
    <w:p w14:paraId="3A4DC53A" w14:textId="33E21632" w:rsidR="001228A5" w:rsidRDefault="004C4FC7" w:rsidP="007E52DE">
      <w:pPr>
        <w:spacing w:line="360" w:lineRule="auto"/>
        <w:jc w:val="both"/>
      </w:pPr>
      <w:r w:rsidRPr="004C4FC7">
        <w:t xml:space="preserve">Despite extensive population genetic studies on other </w:t>
      </w:r>
      <w:r w:rsidRPr="004C4FC7">
        <w:rPr>
          <w:i/>
          <w:iCs/>
        </w:rPr>
        <w:t>Calanus</w:t>
      </w:r>
      <w:r w:rsidRPr="004C4FC7">
        <w:t xml:space="preserve"> species, </w:t>
      </w:r>
      <w:r w:rsidRPr="004C4FC7">
        <w:rPr>
          <w:i/>
          <w:iCs/>
        </w:rPr>
        <w:t>C.</w:t>
      </w:r>
      <w:r w:rsidRPr="004C4FC7">
        <w:t xml:space="preserve"> </w:t>
      </w:r>
      <w:r w:rsidRPr="004C4FC7">
        <w:rPr>
          <w:i/>
          <w:iCs/>
        </w:rPr>
        <w:t>hyperboreus</w:t>
      </w:r>
      <w:r w:rsidRPr="004C4FC7">
        <w:t xml:space="preserve"> remains poorly understood due to challenges in sequencing its large, repetitive genome, coupled with sampling difficulties and historically limited research interest. </w:t>
      </w:r>
      <w:r w:rsidR="009F5850">
        <w:t xml:space="preserve">Developing and applying genetic markers for </w:t>
      </w:r>
      <w:r w:rsidR="009F5850" w:rsidRPr="009F5850">
        <w:rPr>
          <w:i/>
          <w:iCs/>
        </w:rPr>
        <w:t>C. hyperboreus</w:t>
      </w:r>
      <w:r w:rsidR="009F5850">
        <w:t xml:space="preserve"> is, therefore, crucial to advancing</w:t>
      </w:r>
      <w:r w:rsidRPr="004C4FC7">
        <w:t xml:space="preserve"> future research</w:t>
      </w:r>
      <w:r w:rsidR="007E52DE" w:rsidRPr="007E52DE">
        <w:t>.</w:t>
      </w:r>
    </w:p>
    <w:p w14:paraId="36D6B32F" w14:textId="77777777" w:rsidR="00A41980" w:rsidRPr="00C535BC" w:rsidRDefault="00A41980" w:rsidP="00A41980">
      <w:pPr>
        <w:pStyle w:val="Heading2"/>
        <w:rPr>
          <w:i/>
          <w:iCs/>
        </w:rPr>
      </w:pPr>
      <w:bookmarkStart w:id="22" w:name="_Toc182556890"/>
      <w:r w:rsidRPr="00C535BC">
        <w:rPr>
          <w:i/>
          <w:iCs/>
        </w:rPr>
        <w:t>Calanus hyperboreus</w:t>
      </w:r>
      <w:bookmarkEnd w:id="22"/>
    </w:p>
    <w:p w14:paraId="65A4D6DB" w14:textId="347F3F88" w:rsidR="00A41980" w:rsidRPr="00224E5E" w:rsidRDefault="00A41980" w:rsidP="00A41980">
      <w:pPr>
        <w:spacing w:line="360" w:lineRule="auto"/>
        <w:jc w:val="both"/>
        <w:rPr>
          <w:rFonts w:eastAsia="Calibri"/>
          <w:color w:val="000000"/>
        </w:rPr>
      </w:pPr>
      <w:r w:rsidRPr="008A496B">
        <w:rPr>
          <w:i/>
          <w:iCs/>
          <w:bdr w:val="none" w:sz="0" w:space="0" w:color="auto" w:frame="1"/>
        </w:rPr>
        <w:t xml:space="preserve">Calanus hyperboreus </w:t>
      </w:r>
      <w:r w:rsidRPr="008A496B">
        <w:rPr>
          <w:bdr w:val="none" w:sz="0" w:space="0" w:color="auto" w:frame="1"/>
        </w:rPr>
        <w:t xml:space="preserve">(Krøyer, 1838) is one of several </w:t>
      </w:r>
      <w:r w:rsidRPr="008A496B">
        <w:rPr>
          <w:i/>
          <w:iCs/>
          <w:bdr w:val="none" w:sz="0" w:space="0" w:color="auto" w:frame="1"/>
        </w:rPr>
        <w:t>Calanus</w:t>
      </w:r>
      <w:r w:rsidRPr="008A496B">
        <w:rPr>
          <w:bdr w:val="none" w:sz="0" w:space="0" w:color="auto" w:frame="1"/>
        </w:rPr>
        <w:t xml:space="preserve"> species that dominate the Arctic and </w:t>
      </w:r>
      <w:r w:rsidRPr="008A496B">
        <w:rPr>
          <w:rFonts w:eastAsia="Calibri"/>
        </w:rPr>
        <w:t>Northern Atlantic oceans</w:t>
      </w:r>
      <w:r w:rsidRPr="008A496B">
        <w:t xml:space="preserve"> </w:t>
      </w:r>
      <w:r w:rsidRPr="008A496B">
        <w:fldChar w:fldCharType="begin"/>
      </w:r>
      <w:r w:rsidRPr="008A496B">
        <w:instrText xml:space="preserve"> ADDIN ZOTERO_ITEM CSL_CITATION {"citationID":"2hR8OAjY","properties":{"formattedCitation":"(Carstensen {\\i{}et al.}, 2012)","plainCitation":"(Carstensen et al., 2012)","noteIndex":0},"citationItems":[{"id":132,"uris":["http://zotero.org/users/12331308/items/3CNKY5F5"],"itemData":{"id":132,"type":"article-journal","abstract":"The biomass of Calanus spp. in the Norwegian Atlantic Current and the West Spitsbergen Current (2001–2009) was statistically related to a combination of salinity, temperature, water depth and sea ice concentration. The aim of this study was to identify the significance of these environmental factors for controlling the species-specific biomass distribution and the nature of such relationships. Calanus finmarchicus dominated the entire area and its biomass was mainly related to salinity. Calanus glacialis was mainly found along the northwest shelf of the Barents Sea, but its biomass was also related to the sea ice concentration and temperature with a critical threshold </w:instrText>
      </w:r>
      <w:r w:rsidRPr="008A496B">
        <w:rPr>
          <w:rFonts w:ascii="Cambria Math" w:hAnsi="Cambria Math" w:cs="Cambria Math"/>
        </w:rPr>
        <w:instrText>∼</w:instrText>
      </w:r>
      <w:r w:rsidRPr="008A496B">
        <w:instrText xml:space="preserve">6°C, above which the presence and biomass of C. glacialis decreased. The Calanus hyperboreus biomass was related to all environmental factors, which characterized by a confined spatial distribution to water associated with the Greenland Sea Gyre. We conclude that C. hyperboreus is an expatriate to the study area. The Calanus biomass distribution will not change greatly in the study area with an expected increase of water temperature by 2°C, whereas the critical temperature threshold for C. glacialis will be exceeded with temperature increases of </w:instrText>
      </w:r>
      <w:r w:rsidRPr="008A496B">
        <w:rPr>
          <w:rFonts w:ascii="Cambria Math" w:hAnsi="Cambria Math" w:cs="Cambria Math"/>
        </w:rPr>
        <w:instrText>∼</w:instrText>
      </w:r>
      <w:r w:rsidRPr="008A496B">
        <w:instrText xml:space="preserve">4°C with a likely disappearance of this cold water species from the north-west shelf of the Barents Sea.","container-title":"Journal of Plankton Research","DOI":"10.1093/plankt/fbs059","ISSN":"0142-7873","issue":"11","journalAbbreviation":"Journal of Plankton Research","page":"951-966","source":"Silverchair","title":"Effects of environmental conditions on the biomass of Calanus spp. in the Nordic Seas","volume":"34","author":[{"family":"Carstensen","given":"Jacob"},{"family":"Weydmann","given":"Agata"},{"family":"Olszewska","given":"Anna"},{"family":"Kwaśniewski","given":"Sławomir"}],"issued":{"date-parts":[["2012",11,1]]}}}],"schema":"https://github.com/citation-style-language/schema/raw/master/csl-citation.json"} </w:instrText>
      </w:r>
      <w:r w:rsidRPr="008A496B">
        <w:fldChar w:fldCharType="separate"/>
      </w:r>
      <w:r w:rsidRPr="008A496B">
        <w:t xml:space="preserve">(Carstensen </w:t>
      </w:r>
      <w:r w:rsidRPr="008A496B">
        <w:rPr>
          <w:i/>
          <w:iCs/>
        </w:rPr>
        <w:t>et al.</w:t>
      </w:r>
      <w:r w:rsidRPr="008A496B">
        <w:t>, 2012)</w:t>
      </w:r>
      <w:r w:rsidRPr="008A496B">
        <w:fldChar w:fldCharType="end"/>
      </w:r>
      <w:r w:rsidRPr="008A496B">
        <w:rPr>
          <w:bdr w:val="none" w:sz="0" w:space="0" w:color="auto" w:frame="1"/>
        </w:rPr>
        <w:t>.</w:t>
      </w:r>
      <w:r>
        <w:rPr>
          <w:rFonts w:eastAsia="Calibri"/>
          <w:i/>
          <w:iCs/>
          <w:color w:val="000000"/>
        </w:rPr>
        <w:t xml:space="preserve"> </w:t>
      </w:r>
      <w:r w:rsidRPr="002E5E11">
        <w:rPr>
          <w:rFonts w:eastAsia="Calibri"/>
          <w:color w:val="000000"/>
        </w:rPr>
        <w:t>Recent</w:t>
      </w:r>
      <w:r w:rsidRPr="008A496B">
        <w:rPr>
          <w:rFonts w:eastAsia="Calibri"/>
          <w:color w:val="000000"/>
        </w:rPr>
        <w:t xml:space="preserve"> transcriptomics-based</w:t>
      </w:r>
      <w:r>
        <w:rPr>
          <w:rFonts w:eastAsia="Calibri"/>
          <w:color w:val="000000"/>
        </w:rPr>
        <w:t xml:space="preserve"> and microsatellite-based </w:t>
      </w:r>
      <w:r w:rsidRPr="008A496B">
        <w:rPr>
          <w:rFonts w:eastAsia="Calibri"/>
          <w:color w:val="000000"/>
        </w:rPr>
        <w:t xml:space="preserve">phylogeny places </w:t>
      </w:r>
      <w:r w:rsidRPr="008A496B">
        <w:rPr>
          <w:rFonts w:eastAsia="Calibri"/>
          <w:i/>
          <w:iCs/>
          <w:color w:val="000000"/>
        </w:rPr>
        <w:t>C. hyperboreus</w:t>
      </w:r>
      <w:r w:rsidRPr="008A496B">
        <w:rPr>
          <w:rFonts w:eastAsia="Calibri"/>
          <w:color w:val="000000"/>
        </w:rPr>
        <w:t xml:space="preserve"> in </w:t>
      </w:r>
      <w:r>
        <w:rPr>
          <w:rFonts w:eastAsia="Calibri"/>
          <w:color w:val="000000"/>
        </w:rPr>
        <w:t xml:space="preserve">a </w:t>
      </w:r>
      <w:r w:rsidRPr="008A496B">
        <w:rPr>
          <w:rFonts w:eastAsia="Calibri"/>
          <w:color w:val="000000"/>
        </w:rPr>
        <w:t>monophyletic group</w:t>
      </w:r>
      <w:r w:rsidR="006B5CD1">
        <w:rPr>
          <w:rFonts w:eastAsia="Calibri"/>
          <w:color w:val="000000"/>
        </w:rPr>
        <w:t xml:space="preserve"> </w:t>
      </w:r>
      <w:r w:rsidR="006B5CD1" w:rsidRPr="008A496B">
        <w:rPr>
          <w:rFonts w:eastAsia="Calibri"/>
          <w:color w:val="000000"/>
        </w:rPr>
        <w:fldChar w:fldCharType="begin"/>
      </w:r>
      <w:r w:rsidR="006B5CD1" w:rsidRPr="008A496B">
        <w:rPr>
          <w:rFonts w:eastAsia="Calibri"/>
          <w:color w:val="000000"/>
        </w:rPr>
        <w:instrText xml:space="preserve"> ADDIN ZOTERO_ITEM CSL_CITATION {"citationID":"Yt1jAzPv","properties":{"formattedCitation":"(Lizano {\\i{}et al.}, 2022)","plainCitation":"(Lizano et al., 2022)","noteIndex":0},"citationItems":[{"id":109,"uris":["http://zotero.org/users/12331308/items/JS6ESKS8"],"itemData":{"id":109,"type":"article-journal","abstract":"Copepods of the zooplankton genus Calanus play a key role in marine ecosystems in the northern seas. Although being among the most studied organisms on Earth, due to their ecological importance, genomic resources for Calanus spp. remain scarce, mostly due to their large genome size (from 6 to 12 Gbps). As an alternative to whole-genome sequencing in Calanus spp., we sequenced and de novo assembled transcriptomes of five Calanus species: Calanus glacialis, C. hyperboreus, C. marshallae, C. pacificus, and C. helgolandicus. Functional assignment of protein families based on clusters of orthologous genes (COG) and gene ontology (GO) annotations showed analogous patterns of protein functions across species. Phylogenetic analyses using maximum likelihood (ML) of 191 protein-coding genes mined from RNA-seq data fully resolved evolutionary relationships among seven Calanus species investigated (five species sequenced for this study and two species with published datasets), with gene and site concordance factors showing that 109 out of 191 protein-coding genes support a separation between three groups: the C. finmarchicus group (including C. finmarchicus, C. glacialis, and C. marshallae), the C. helgolandicus group (including C. helgolandicus, C. sinicus, and C. pacificus) and the monophyletic C. hyperboreus group. The tree topology obtained in ML analyses was similar to a previously proposed phylogeny based on morphological criteria and cleared certain ambiguities from past studies on evolutionary relationships among Calanus species.","container-title":"Ecology and evolution","DOI":"10.1002/ece3.8606","ISSN":"2045-7758","issue":"2","journalAbbreviation":"Ecol Evol","language":"eng","license":"cc by","note":"PMID: 35228861\nPMCID: PMC8861592","page":"e8606","source":"Europe PMC","title":"Insights into the species evolution of &lt;i&gt;Calanus&lt;/i&gt; copepods in the northern seas revealed by &lt;i&gt;de novo&lt;/i&gt; transcriptome sequencing","volume":"12","author":[{"family":"Lizano","given":"Apollo Marco"},{"family":"Smolina","given":"Irina"},{"family":"Choquet","given":"Marvin"},{"family":"Kopp","given":"Martina"},{"family":"Hoarau","given":"Galice"}],"issued":{"date-parts":[["2022",2,1]]}}}],"schema":"https://github.com/citation-style-language/schema/raw/master/csl-citation.json"} </w:instrText>
      </w:r>
      <w:r w:rsidR="006B5CD1" w:rsidRPr="008A496B">
        <w:rPr>
          <w:rFonts w:eastAsia="Calibri"/>
          <w:color w:val="000000"/>
        </w:rPr>
        <w:fldChar w:fldCharType="separate"/>
      </w:r>
      <w:r w:rsidR="006B5CD1" w:rsidRPr="008A496B">
        <w:t xml:space="preserve">(Lizano </w:t>
      </w:r>
      <w:r w:rsidR="006B5CD1" w:rsidRPr="008A496B">
        <w:rPr>
          <w:i/>
          <w:iCs/>
        </w:rPr>
        <w:t>et al.</w:t>
      </w:r>
      <w:r w:rsidR="006B5CD1" w:rsidRPr="008A496B">
        <w:t>, 2022)</w:t>
      </w:r>
      <w:r w:rsidR="006B5CD1" w:rsidRPr="008A496B">
        <w:rPr>
          <w:rFonts w:eastAsia="Calibri"/>
          <w:color w:val="000000"/>
        </w:rPr>
        <w:fldChar w:fldCharType="end"/>
      </w:r>
      <w:r w:rsidRPr="008A496B">
        <w:rPr>
          <w:rFonts w:eastAsia="Calibri"/>
          <w:color w:val="000000"/>
        </w:rPr>
        <w:t>.</w:t>
      </w:r>
      <w:r w:rsidRPr="008A496B">
        <w:rPr>
          <w:bdr w:val="none" w:sz="0" w:space="0" w:color="auto" w:frame="1"/>
        </w:rPr>
        <w:t xml:space="preserve"> A</w:t>
      </w:r>
      <w:r w:rsidRPr="008A496B">
        <w:rPr>
          <w:rFonts w:eastAsia="Calibri"/>
        </w:rPr>
        <w:t xml:space="preserve">s with its relatives such as </w:t>
      </w:r>
      <w:r w:rsidRPr="008A496B">
        <w:rPr>
          <w:rFonts w:eastAsia="Calibri"/>
          <w:i/>
          <w:iCs/>
        </w:rPr>
        <w:t>C. finmarchicus</w:t>
      </w:r>
      <w:r w:rsidRPr="008A496B">
        <w:rPr>
          <w:rFonts w:eastAsia="Calibri"/>
        </w:rPr>
        <w:t xml:space="preserve"> and </w:t>
      </w:r>
      <w:r w:rsidRPr="008A496B">
        <w:rPr>
          <w:rFonts w:eastAsia="Calibri"/>
          <w:i/>
          <w:iCs/>
        </w:rPr>
        <w:t>C. glacialis</w:t>
      </w:r>
      <w:r w:rsidRPr="008A496B">
        <w:rPr>
          <w:rFonts w:eastAsia="Calibri"/>
        </w:rPr>
        <w:t xml:space="preserve">, </w:t>
      </w:r>
      <w:r w:rsidRPr="008A496B">
        <w:rPr>
          <w:rFonts w:eastAsia="Calibri"/>
          <w:i/>
          <w:iCs/>
        </w:rPr>
        <w:t>C. hyperboreus</w:t>
      </w:r>
      <w:r w:rsidRPr="008A496B">
        <w:rPr>
          <w:i/>
          <w:iCs/>
        </w:rPr>
        <w:t> </w:t>
      </w:r>
      <w:r w:rsidRPr="008A496B">
        <w:rPr>
          <w:rFonts w:eastAsia="Calibri"/>
        </w:rPr>
        <w:t xml:space="preserve">has adapted to the predictable changes in food availability caused by seasonal algal blooms </w:t>
      </w:r>
      <w:r w:rsidRPr="008A496B">
        <w:rPr>
          <w:rFonts w:eastAsia="Calibri"/>
        </w:rPr>
        <w:fldChar w:fldCharType="begin"/>
      </w:r>
      <w:r w:rsidRPr="008A496B">
        <w:rPr>
          <w:rFonts w:eastAsia="Calibri"/>
        </w:rPr>
        <w:instrText xml:space="preserve"> ADDIN ZOTERO_ITEM CSL_CITATION {"citationID":"UhJ7bVk2","properties":{"formattedCitation":"(Hobbs {\\i{}et al.}, 2020; Skottene {\\i{}et al.}, 2020; Kvile, Prokopchuk and Stige, 2022)","plainCitation":"(Hobbs et al., 2020; Skottene et al., 2020; Kvile, Prokopchuk and Stige, 2022)","noteIndex":0},"citationItems":[{"id":93,"uris":["http://zotero.org/users/12331308/items/QA5Z2VHS"],"itemData":{"id":93,"type":"article-journal","container-title":"Frontiers in Marine Science","DOI":"10.3389/fmars.2020.541564","ISSN":"2296-7745","journalAbbreviation":"Front. Mar. Sci.","page":"541564","source":"DOI.org (Crossref)","title":"Eat or Sleep: Availability of Winter Prey Explains Mid-Winter and Spring Activity in an Arctic Calanus Population","title-short":"Eat or Sleep","volume":"7","author":[{"family":"Hobbs","given":"Laura"},{"family":"Banas","given":"Neil S."},{"family":"Cottier","given":"Finlo R."},{"family":"Berge","given":"Jørgen"},{"family":"Daase","given":"Malin"}],"issued":{"date-parts":[["2020",9,25]]}}},{"id":91,"uris":["http://zotero.org/users/12331308/items/WMGYWK8C"],"itemData":{"id":91,"type":"article-journal","abstract":"Abstract\n            The vertical migrations performed by zooplankton at daily and seasonal scales are important for marine ecosystem dynamics and biogeochemical cycles. We analysed associations between seasonal variation in abundance and depth distribution of the copepod Calanus finmarchicus and temperature and predation pressure from visual (capelin and herring) and non-visual (ctenophores) predators, using data from a &amp;gt; 30-year survey in the southwestern Barents Sea. Calanus finmarchicus abundances were significantly reduced in upper waters with increased capelin biomass, possibly due to a combination of predation mortality and active avoidance of the upper layer. The weighted mean depth of Calanus finmarchicus tended to become shallower, and abundances in deeper layers lower, with a high probability of ctenophore occurrence, possibly due to a predation effect at depth. Temperature influenced the seasonal timing of Calanus finmarchicus, but appeared less important for depth distribution. This study illustrates how climate-driven changes in the physical and biological environment can influence the seasonal and vertical distribution of zooplankton, which has major implications for the flow of energy and nutrients in marine ecosystems.","container-title":"ICES Journal of Marine Science","DOI":"10.1093/icesjms/fsab133","ISSN":"1054-3139, 1095-9289","issue":"3","language":"en","page":"815-828","source":"DOI.org (Crossref)","title":"Environmental effects on &lt;i&gt;Calanus finmarchicus&lt;/i&gt; abundance and depth distribution in the Barents Sea","volume":"79","author":[{"family":"Kvile","given":"Kristina Ø"},{"family":"Prokopchuk","given":"Irina P"},{"family":"Stige","given":"Leif C"}],"editor":[{"family":"Fields","given":"David"}],"issued":{"date-parts":[["2022",4,29]]}}},{"id":92,"uris":["http://zotero.org/users/12331308/items/XAS2SXWA"],"itemData":{"id":92,"type":"article-journal","abstract":"Abstract\n            \n              Late developmental stages of the marine copepods in the genus\n              Calanus\n              can spend extended periods in a dormant stage (diapause) that is preceded by the accumulation of large lipid stores. We assessed how lipid metabolism during development from the C4 stage to adult is altered in response to predation risk and varying food availability, to ultimately understand more of the metabolic processes during development in\n              Calanus\n              copepods. We used RNA sequencing to assess if perceived predation risk in combination with varied food availability affects expression of genes associated with lipid metabolism and diapause preparation in\n              C. finmarchicus\n              . The lipid metabolism r</w:instrText>
      </w:r>
      <w:r w:rsidRPr="009D2752">
        <w:rPr>
          <w:rFonts w:eastAsia="Calibri"/>
          <w:lang w:val="nb-NO"/>
        </w:rPr>
        <w:instrText xml:space="preserve">esponse to predation risk differed depending on food availability, time and life stage. Predation risk caused upregulation of lipid catabolism with high food, and downregulation with low food. Under low food conditions, predation risk disrupted lipid accumulation. The copepods showed no clear signs of diapause preparation, supporting earlier observations of the importance of multiple environmental cues in inducing diapause in\n              C. finmarchicus\n              . This study demonstrates that lipid metabolism is a sensitive endpoint for the interacting environmental effects of predation pressure and food availability. As diapause may be controlled by lipid accumulation, our findings may contribute towards understanding processes that can ultimately influence diapause timing.","container-title":"Scientific Reports","DOI":"10.1038/s41598-020-79165-6","ISSN":"2045-2322","issue":"1","journalAbbreviation":"Sci Rep","language":"en","page":"22322","source":"DOI.org (Crossref)","title":"Lipid metabolism in Calanus finmarchicus is sensitive to variations in predation risk and food availability","volume":"10","author":[{"family":"Skottene","given":"Elise"},{"family":"Tarrant","given":"Ann M."},{"family":"Altin","given":"Dag"},{"family":"Olsen","given":"Rolf Erik"},{"family":"Choquet","given":"Marvin"},{"family":"Kvile","given":"Kristina Ø."}],"issued":{"date-parts":[["2020",12,18]]}}}],"schema":"https://github.com/citation-style-language/schema/raw/master/csl-citation.json"} </w:instrText>
      </w:r>
      <w:r w:rsidRPr="008A496B">
        <w:rPr>
          <w:rFonts w:eastAsia="Calibri"/>
        </w:rPr>
        <w:fldChar w:fldCharType="separate"/>
      </w:r>
      <w:r w:rsidRPr="009D2752">
        <w:rPr>
          <w:lang w:val="nb-NO"/>
        </w:rPr>
        <w:t xml:space="preserve">(Hobbs </w:t>
      </w:r>
      <w:r w:rsidRPr="009D2752">
        <w:rPr>
          <w:i/>
          <w:iCs/>
          <w:lang w:val="nb-NO"/>
        </w:rPr>
        <w:t>et al.</w:t>
      </w:r>
      <w:r w:rsidRPr="009D2752">
        <w:rPr>
          <w:lang w:val="nb-NO"/>
        </w:rPr>
        <w:t xml:space="preserve">, 2020; Skottene </w:t>
      </w:r>
      <w:r w:rsidRPr="009D2752">
        <w:rPr>
          <w:i/>
          <w:iCs/>
          <w:lang w:val="nb-NO"/>
        </w:rPr>
        <w:t>et al.</w:t>
      </w:r>
      <w:r w:rsidRPr="009D2752">
        <w:rPr>
          <w:lang w:val="nb-NO"/>
        </w:rPr>
        <w:t>, 2020; Kvile, Prokopchuk and Stige, 2022)</w:t>
      </w:r>
      <w:r w:rsidRPr="008A496B">
        <w:rPr>
          <w:rFonts w:eastAsia="Calibri"/>
        </w:rPr>
        <w:fldChar w:fldCharType="end"/>
      </w:r>
      <w:r w:rsidRPr="009D2752">
        <w:rPr>
          <w:lang w:val="nb-NO"/>
        </w:rPr>
        <w:t>.</w:t>
      </w:r>
      <w:r w:rsidRPr="009D2752">
        <w:rPr>
          <w:rFonts w:eastAsia="Calibri"/>
          <w:lang w:val="nb-NO"/>
        </w:rPr>
        <w:t xml:space="preserve"> </w:t>
      </w:r>
      <w:r>
        <w:rPr>
          <w:bdr w:val="none" w:sz="0" w:space="0" w:color="auto" w:frame="1"/>
        </w:rPr>
        <w:t>It</w:t>
      </w:r>
      <w:r w:rsidRPr="008A496B">
        <w:rPr>
          <w:bdr w:val="none" w:sz="0" w:space="0" w:color="auto" w:frame="1"/>
        </w:rPr>
        <w:t xml:space="preserve"> is a keystone zooplankton species in Arctic food webs, acting as a vital link between primary producers (phytoplankton) and higher trophic levels, including fish, seabirds, and marine mammals </w:t>
      </w:r>
      <w:r w:rsidRPr="008A496B">
        <w:rPr>
          <w:bdr w:val="none" w:sz="0" w:space="0" w:color="auto" w:frame="1"/>
        </w:rPr>
        <w:fldChar w:fldCharType="begin"/>
      </w:r>
      <w:r w:rsidRPr="008A496B">
        <w:rPr>
          <w:bdr w:val="none" w:sz="0" w:space="0" w:color="auto" w:frame="1"/>
        </w:rPr>
        <w:instrText xml:space="preserve"> ADDIN ZOTERO_ITEM CSL_CITATION {"citationID":"WOdhWuhb","properties":{"formattedCitation":"(Falk-Petersen {\\i{}et al.}, 2009; Wold {\\i{}et al.}, 2011)","plainCitation":"(Falk-Petersen et al., 2009; Wold et al., 2011)","noteIndex":0},"citationItems":[{"id":54,"uris":["http://zotero.org/users/12331308/items/78WWTKE8"],"itemData":{"id":54,"type":"article-journal","container-title":"Marine Biology Research","DOI":"10.1080/17451000802512267","ISSN":"1745-1000, 1745-1019","issue":"1","journalAbbreviation":"Marine Biology Research","language":"en","page":"18-39","source":"DOI.org (Crossref)","title":"Lipids and life strategy of Arctic &lt;i&gt;Calanus&lt;/i&gt;","volume":"5","author":[{"family":"Falk-Petersen","given":"Stig"},{"family":"Mayzaud","given":"Patrick"},{"family":"Kattner","given":"Gerhard"},{"family":"Sargent","given":"John R."}],"issued":{"date-parts":[["2009",1,1]]}}},{"id":122,"uris":["http://zotero.org/users/12331308/items/X5SRIFA8"],"itemData":{"id":122,"type":"article-journal","abstract":"Marine birds are important predators in the marine ecosystem, and dietary studies can give useful information about their feeding ecology, food webs and oceanographic variability. The aim of this study was to increase our understanding of the diet and trophic level of the seabirds breeding in Kongsfjorden, Svalbard. We have used fatty acids and stable isotopes, both of which integrate diet information over space and time, to determine trophic relationships in marine food webs. Fatty acid compositions of muscle from Little auk (Alle alle), Brünnich’s guillemot (Uria lomvia), Black-legged kittiwake (Rissa tridactyla), Northern fulmar (Fulmarus glacialis) and Glaucous gull (Larus hyperboreus) were determined and compared with their prey species. Canonical analysis (CA) showed that fatty acid composition differed among the five seabird species. Little auk, Black-legged kittiwake and Northern fulmar had high levels of the Calanus markers 20:1n9 and 22:1, indicating that these seabirds are a part of the Calanus food chain. Brünnich’s guillemot differed from the other species with much lower levels of 20:1n9 and 22:1. Brünnich’s guillemot is a pursuit diver feeding on fish and amphipods deeper in the water column, below 30 m. Glaucous gull also differed from the other seabird species, with a larger variation in the fatty acid composition indicating a more diverse diet. Trophic level analysis placed Little auk at the lowest trophic level, Brünnich’s guillemot and Black-legged kittiwake at intermediate levels and Glaucous gull and Northern fulmar at the highest trophic level.","container-title":"Polar Biology","DOI":"10.1007/s00300-011-0975-4","ISSN":"1432-2056","issue":"8","journalAbbreviation":"Polar Biol","language":"en","page":"1147-1155","source":"Springer Link","title":"Arctic seabird food chains explored by fatty acid composition and stable isotopes in Kongsfjorden, Svalbard","volume":"34","author":[{"family":"Wold","given":"Anette"},{"family":"Jæger","given":"Iris"},{"family":"Hop","given":"Haakon"},{"family":"Gabrielsen","given":"Geir Wing"},{"family":"Falk-Petersen","given":"Stig"}],"issued":{"date-parts":[["2011",8,1]]}}}],"schema":"https://github.com/citation-style-language/schema/raw/master/csl-citation.json"} </w:instrText>
      </w:r>
      <w:r w:rsidRPr="008A496B">
        <w:rPr>
          <w:bdr w:val="none" w:sz="0" w:space="0" w:color="auto" w:frame="1"/>
        </w:rPr>
        <w:fldChar w:fldCharType="separate"/>
      </w:r>
      <w:r w:rsidRPr="008A496B">
        <w:t xml:space="preserve">(Falk-Petersen </w:t>
      </w:r>
      <w:r w:rsidRPr="008A496B">
        <w:rPr>
          <w:i/>
          <w:iCs/>
        </w:rPr>
        <w:t>et al.</w:t>
      </w:r>
      <w:r w:rsidRPr="008A496B">
        <w:t xml:space="preserve">, 2009; Wold </w:t>
      </w:r>
      <w:r w:rsidRPr="008A496B">
        <w:rPr>
          <w:i/>
          <w:iCs/>
        </w:rPr>
        <w:t>et al.</w:t>
      </w:r>
      <w:r w:rsidRPr="008A496B">
        <w:t>, 2011)</w:t>
      </w:r>
      <w:r w:rsidRPr="008A496B">
        <w:rPr>
          <w:bdr w:val="none" w:sz="0" w:space="0" w:color="auto" w:frame="1"/>
        </w:rPr>
        <w:fldChar w:fldCharType="end"/>
      </w:r>
    </w:p>
    <w:p w14:paraId="7FD38604" w14:textId="77777777" w:rsidR="00A41980" w:rsidRPr="008A496B" w:rsidRDefault="00A41980" w:rsidP="00A41980">
      <w:pPr>
        <w:spacing w:line="360" w:lineRule="auto"/>
        <w:jc w:val="both"/>
        <w:rPr>
          <w:lang w:eastAsia="ko-KR"/>
        </w:rPr>
      </w:pPr>
      <w:r w:rsidRPr="008A496B">
        <w:rPr>
          <w:i/>
          <w:iCs/>
          <w:lang w:eastAsia="ko-KR"/>
        </w:rPr>
        <w:t>C. hyperboreus</w:t>
      </w:r>
      <w:r w:rsidRPr="008A496B">
        <w:rPr>
          <w:lang w:eastAsia="ko-KR"/>
        </w:rPr>
        <w:t xml:space="preserve"> is uniquely adapted to thrive in the harsh and highly seasonal Arctic environment. </w:t>
      </w:r>
      <w:r>
        <w:rPr>
          <w:lang w:eastAsia="ko-KR"/>
        </w:rPr>
        <w:t>I</w:t>
      </w:r>
      <w:r w:rsidRPr="008A496B">
        <w:rPr>
          <w:lang w:eastAsia="ko-KR"/>
        </w:rPr>
        <w:t>t has a prolonged and variable life cycle</w:t>
      </w:r>
      <w:r w:rsidRPr="008A496B">
        <w:rPr>
          <w:rFonts w:eastAsia="Times New Roman"/>
          <w:color w:val="000000"/>
        </w:rPr>
        <w:t xml:space="preserve"> compared to its relatives</w:t>
      </w:r>
      <w:r w:rsidRPr="008A496B">
        <w:rPr>
          <w:lang w:eastAsia="ko-KR"/>
        </w:rPr>
        <w:t xml:space="preserve">, </w:t>
      </w:r>
      <w:r w:rsidRPr="008A496B">
        <w:rPr>
          <w:rFonts w:eastAsia="Times New Roman"/>
          <w:color w:val="000000"/>
        </w:rPr>
        <w:t>ranging from two to six years</w:t>
      </w:r>
      <w:r>
        <w:rPr>
          <w:rFonts w:eastAsia="Times New Roman"/>
          <w:color w:val="000000"/>
        </w:rPr>
        <w:t xml:space="preserve"> </w:t>
      </w:r>
      <w:r w:rsidRPr="008A496B">
        <w:rPr>
          <w:rFonts w:eastAsia="Times New Roman"/>
          <w:color w:val="000000"/>
        </w:rPr>
        <w:fldChar w:fldCharType="begin"/>
      </w:r>
      <w:r w:rsidRPr="008A496B">
        <w:rPr>
          <w:rFonts w:eastAsia="Times New Roman"/>
          <w:color w:val="000000"/>
        </w:rPr>
        <w:instrText xml:space="preserve"> ADDIN ZOTERO_ITEM CSL_CITATION {"citationID":"rmVCyHIc","properties":{"formattedCitation":"(Scott {\\i{}et al.}, 2000; Falk-Petersen {\\i{}et al.}, 2009)","plainCitation":"(Scott et al., 2000; Falk-Petersen et al., 2009)","noteIndex":0},"citationItems":[{"id":98,"uris":["http://zotero.org/users/12331308/items/N8849BZ6"],"itemData":{"id":98,"type":"article-journal","container-title":"Polar Biology","DOI":"10.1007/s003000000114","ISSN":"0722-4060, 1432-2056","issue":"7","journalAbbreviation":"Polar Biology","page":"510-516","source":"DOI.org (Crossref)","title":"Lipids and life strategies of Calanus finmarchicus , Calanus glacialis and Calanus hyperboreus in late autumn, Kongsfjorden, Svalbard","volume":"23","author":[{"family":"Scott","given":"Catherine L."},{"family":"Kwasniewski","given":"S."},{"family":"Falk-Petersen","given":"Stig"},{"family":"Sargent","given":"John R."}],"issued":{"date-parts":[["2000",6,23]]}}},{"id":54,"uris":["http://zotero.org/users/12331308/items/78WWTKE8"],"itemData":{"id":54,"type":"article-journal","container-title":"Marine Biology Research","DOI":"10.1080/17451000802512267","ISSN":"1745-1000, 1745-1019","issue":"1","journalAbbreviation":"Marine Biology Research","language":"en","page":"18-39","source":"DOI.org (Crossref)","title":"Lipids and life strategy of Arctic &lt;i&gt;Calanus&lt;/i&gt;","volume":"5","author":[{"family":"Falk-Petersen","given":"Stig"},{"family":"Mayzaud","given":"Patrick"},{"family":"Kattner","given":"Gerhard"},{"family":"Sargent","given":"John R."}],"issued":{"date-parts":[["2009",1,1]]}}}],"schema":"https://github.com/citation-style-language/schema/raw/master/csl-citation.json"} </w:instrText>
      </w:r>
      <w:r w:rsidRPr="008A496B">
        <w:rPr>
          <w:rFonts w:eastAsia="Times New Roman"/>
          <w:color w:val="000000"/>
        </w:rPr>
        <w:fldChar w:fldCharType="separate"/>
      </w:r>
      <w:r w:rsidRPr="008A496B">
        <w:t xml:space="preserve">(Scott </w:t>
      </w:r>
      <w:r w:rsidRPr="008A496B">
        <w:rPr>
          <w:i/>
          <w:iCs/>
        </w:rPr>
        <w:t>et al.</w:t>
      </w:r>
      <w:r w:rsidRPr="008A496B">
        <w:t xml:space="preserve">, 2000; Falk-Petersen </w:t>
      </w:r>
      <w:r w:rsidRPr="008A496B">
        <w:rPr>
          <w:i/>
          <w:iCs/>
        </w:rPr>
        <w:t>et al.</w:t>
      </w:r>
      <w:r w:rsidRPr="008A496B">
        <w:t>, 2009)</w:t>
      </w:r>
      <w:r w:rsidRPr="008A496B">
        <w:rPr>
          <w:rFonts w:eastAsia="Times New Roman"/>
          <w:color w:val="000000"/>
        </w:rPr>
        <w:fldChar w:fldCharType="end"/>
      </w:r>
      <w:r>
        <w:rPr>
          <w:rFonts w:eastAsia="Times New Roman"/>
          <w:color w:val="000000"/>
        </w:rPr>
        <w:t>.</w:t>
      </w:r>
      <w:r w:rsidRPr="008A496B">
        <w:rPr>
          <w:rFonts w:eastAsia="Times New Roman"/>
          <w:color w:val="000000"/>
        </w:rPr>
        <w:t xml:space="preserve"> This extended life cycle incorporates</w:t>
      </w:r>
      <w:r w:rsidRPr="008A496B">
        <w:rPr>
          <w:lang w:eastAsia="ko-KR"/>
        </w:rPr>
        <w:t xml:space="preserve"> three overwintering diapause phases during the CIII, CIV, and CV copepodite stages </w:t>
      </w:r>
      <w:r w:rsidRPr="008A496B">
        <w:rPr>
          <w:lang w:eastAsia="ko-KR"/>
        </w:rPr>
        <w:fldChar w:fldCharType="begin"/>
      </w:r>
      <w:r w:rsidRPr="008A496B">
        <w:rPr>
          <w:lang w:eastAsia="ko-KR"/>
        </w:rPr>
        <w:instrText xml:space="preserve"> ADDIN ZOTERO_ITEM CSL_CITATION {"citationID":"KhMt2Q2f","properties":{"formattedCitation":"(Falk-Petersen {\\i{}et al.}, 2009)","plainCitation":"(Falk-Petersen et al., 2009)","noteIndex":0},"citationItems":[{"id":54,"uris":["http://zotero.org/users/12331308/items/78WWTKE8"],"itemData":{"id":54,"type":"article-journal","container-title":"Marine Biology Research","DOI":"10.1080/17451000802512267","ISSN":"1745-1000, 1745-1019","issue":"1","journalAbbreviation":"Marine Biology Research","language":"en","page":"18-39","source":"DOI.org (Crossref)","title":"Lipids and life strategy of Arctic &lt;i&gt;Calanus&lt;/i&gt;","volume":"5","author":[{"family":"Falk-Petersen","given":"Stig"},{"family":"Mayzaud","given":"Patrick"},{"family":"Kattner","given":"Gerhard"},{"family":"Sargent","given":"John R."}],"issued":{"date-parts":[["2009",1,1]]}}}],"schema":"https://github.com/citation-style-language/schema/raw/master/csl-citation.json"} </w:instrText>
      </w:r>
      <w:r w:rsidRPr="008A496B">
        <w:rPr>
          <w:lang w:eastAsia="ko-KR"/>
        </w:rPr>
        <w:fldChar w:fldCharType="separate"/>
      </w:r>
      <w:r w:rsidRPr="008A496B">
        <w:t xml:space="preserve">(Falk-Petersen </w:t>
      </w:r>
      <w:r w:rsidRPr="008A496B">
        <w:rPr>
          <w:i/>
          <w:iCs/>
        </w:rPr>
        <w:t>et al.</w:t>
      </w:r>
      <w:r w:rsidRPr="008A496B">
        <w:t>, 2009)</w:t>
      </w:r>
      <w:r w:rsidRPr="008A496B">
        <w:rPr>
          <w:lang w:eastAsia="ko-KR"/>
        </w:rPr>
        <w:fldChar w:fldCharType="end"/>
      </w:r>
      <w:r w:rsidRPr="008A496B">
        <w:rPr>
          <w:lang w:eastAsia="ko-KR"/>
        </w:rPr>
        <w:t xml:space="preserve">. </w:t>
      </w:r>
      <w:r w:rsidRPr="008A496B">
        <w:rPr>
          <w:rFonts w:eastAsia="Calibri"/>
        </w:rPr>
        <w:t xml:space="preserve">Diapause length varies depending on </w:t>
      </w:r>
      <w:r w:rsidRPr="008A496B">
        <w:t xml:space="preserve">environmental conditions such as temperature </w:t>
      </w:r>
      <w:r w:rsidRPr="008A496B">
        <w:fldChar w:fldCharType="begin"/>
      </w:r>
      <w:r w:rsidRPr="008A496B">
        <w:instrText xml:space="preserve"> ADDIN ZOTERO_ITEM CSL_CITATION {"citationID":"a4XaziP4","properties":{"formattedCitation":"(Falk-Petersen {\\i{}et al.}, 2009; Maps, Record and Pershing, 2014)","plainCitation":"(Falk-Petersen et al., 2009; Maps, Record and Pershing, 2014)","noteIndex":0},"citationItems":[{"id":54,"uris":["http://zotero.org/users/12331308/items/78WWTKE8"],"itemData":{"id":54,"type":"article-journal","container-title":"Marine Biology Research","DOI":"10.1080/17451000802512267","ISSN":"1745-1000, 1745-1019","issue":"1","journalAbbreviation":"Marine Biology Research","language":"en","page":"18-39","source":"DOI.org (Crossref)","title":"Lipids and life strategy of Arctic &lt;i&gt;Calanus&lt;/i&gt;","volume":"5","author":[{"family":"Falk-Petersen","given":"Stig"},{"family":"Mayzaud","given":"Patrick"},{"family":"Kattner","given":"Gerhard"},{"family":"Sargent","given":"John R."}],"issued":{"date-parts":[["2009",1,1]]}}},{"id":130,"uris":["http://zotero.org/users/12331308/items/SWVYTSN4"],"itemData":{"id":130,"type":"article-journal","abstract":"Dormancy (diapause) is a key life-history strategy of pelagic copepods that allows them to thrive in highly seasonal environments. Successful dormancy of copepodid stages requires the ability to store energy efficiently (for example as lipids) and to slow down the rate of mobilization of this capital during the dormant period. The physiology of lipids in copepods has been extensively reviewed; however, data about the energetics of dormancy are currently scattered throughout the literature. Thus, we conducted a meta-analysis comparing the metabolism of active and dormant copepods in 15 species that undergo dormancy as copepodids. Linear mixed-effects models showed that the metabolic rate of dormant copepods is about one-fourth of the values for actively growing copepods, a level that remains consistent across a large range of body size or environmental conditions. Based on these metabolic rates, we used a numerical modelling approach to predict dormancy duration as a function of body mass and ambient temperature, and to explain the observed range of body masses at the initiation of dormancy. Our numerical approach also provides explanations for inter- and intra-specific variability in life-history strategies, such as which stages undergo dormancy and the prevalence of lipid-based reproduction in some copepod species.","container-title":"Journal of Plankton Research","DOI":"10.1093/plankt/fbt100","ISSN":"0142-7873","issue":"1","journalAbbreviation":"Journal of Plankton Research","page":"18-30","source":"Silverchair","title":"A metabolic approach to dormancy in pelagic copepods helps explaining inter- and intra-specific variability in life-history strategies","volume":"36","author":[{"family":"Maps","given":"Frédéric"},{"family":"Record","given":"Nicholas R."},{"family":"Pershing","given":"Andrew J."}],"issued":{"date-parts":[["2014",1,1]]}}}],"schema":"https://github.com/citation-style-language/schema/raw/master/csl-citation.json"} </w:instrText>
      </w:r>
      <w:r w:rsidRPr="008A496B">
        <w:fldChar w:fldCharType="separate"/>
      </w:r>
      <w:r w:rsidRPr="008A496B">
        <w:t xml:space="preserve">(Falk-Petersen </w:t>
      </w:r>
      <w:r w:rsidRPr="008A496B">
        <w:rPr>
          <w:i/>
          <w:iCs/>
        </w:rPr>
        <w:t>et al.</w:t>
      </w:r>
      <w:r w:rsidRPr="008A496B">
        <w:t>, 2009; Maps, Record and Pershing, 2014)</w:t>
      </w:r>
      <w:r w:rsidRPr="008A496B">
        <w:fldChar w:fldCharType="end"/>
      </w:r>
      <w:r w:rsidRPr="008A496B">
        <w:t xml:space="preserve">. </w:t>
      </w:r>
      <w:r w:rsidRPr="008A496B">
        <w:rPr>
          <w:lang w:eastAsia="ko-KR"/>
        </w:rPr>
        <w:t xml:space="preserve">During these diapause periods, </w:t>
      </w:r>
      <w:r w:rsidRPr="008A496B">
        <w:rPr>
          <w:i/>
          <w:iCs/>
          <w:lang w:eastAsia="ko-KR"/>
        </w:rPr>
        <w:t>C. hyperboreus</w:t>
      </w:r>
      <w:r w:rsidRPr="008A496B">
        <w:rPr>
          <w:lang w:eastAsia="ko-KR"/>
        </w:rPr>
        <w:t xml:space="preserve"> </w:t>
      </w:r>
      <w:r w:rsidRPr="008A496B">
        <w:t>migrates</w:t>
      </w:r>
      <w:r w:rsidRPr="008A496B">
        <w:rPr>
          <w:rFonts w:eastAsia="Calibri"/>
        </w:rPr>
        <w:t xml:space="preserve"> to deeper waters and reduces its metabolic rate, relying on stored lipid reserves for survival</w:t>
      </w:r>
      <w:r w:rsidRPr="008A496B">
        <w:t xml:space="preserve"> </w:t>
      </w:r>
      <w:r w:rsidRPr="008A496B">
        <w:fldChar w:fldCharType="begin"/>
      </w:r>
      <w:r w:rsidRPr="008A496B">
        <w:instrText xml:space="preserve"> ADDIN ZOTERO_ITEM CSL_CITATION {"citationID":"1WbxvvVU","properties":{"formattedCitation":"(Hirche, 1996; Maps, Record and Pershing, 2014)","plainCitation":"(Hirche, 1996; Maps, Record and Pershing, 2014)","noteIndex":0},"citationItems":[{"id":129,"uris":["http://zotero.org/users/12331308/items/VMD6PQ9X"],"itemData":{"id":129,"type":"article-journal","abstract":"Overwintering strategy plays a key role in the life cycle of Calanus Jinmarchicus. This species has developed adaptations such as arrested development, ontogenetic vertical migration and reduced metabolism in late developmental stages in order to survive long periods of food shortage, typical of temperate and high latitudes. At the same time preparations for the reproductive period are an integral part of its overwintering physiology. Terms such as resting phase or stage, dormancy, quiescence, hibernation and diapause are frequently encountered in descriptions of the overwintering conditions, but have not been defined. As many aspects of insect diapause are also found in the overwintering physiology of C. Jinmarchicus, an attempt was made to classify patterns of overwintering physiology according to insect diapause phases. A short comparison was also made with the diapause of freshwater cyclopoids. Although, with the knowledge available, it is difficult in some cases to correlate physiological patterns with a specific diapause phase, the similarity in phenology and close correspondence in the sequence of physiological changes suggest equivalence of insect and cyclopoid diapause and the physiology of the overwintering stages of Calanus Jinmarchicus.","container-title":"Ophelia","DOI":"10.1080/00785326.1995.10429843","ISSN":"0078-5326","issue":"1-3","note":"publisher: Taylor &amp; Francis\n_eprint: https://doi.org/10.1080/00785326.1995.10429843","page":"129-143","source":"Taylor and Francis+NEJM","title":"Diapause in the marine copepod, Calanus finmarchicus — A review","volume":"44","author":[{"family":"Hirche","given":"Hans-Jürgen"}],"issued":{"date-parts":[["1996",4,1]]}}},{"id":130,"uris":["http://zotero.org/users/12331308/items/SWVYTSN4"],"itemData":{"id":130,"type":"article-journal","abstract":"Dormancy (diapause) is a key life-history strategy of pelagic copepods that allows them to thrive in highly seasonal environments. Successful dormancy of copepodid stages requires the ability to store energy efficiently (for example as lipids) and to slow down the rate of mobilization of this capital during the dormant period. The physiology of lipids in copepods has been extensively reviewed; however, data about the energetics of dormancy are currently scattered throughout the literature. Thus, we conducted a meta-analysis comparing the metabolism of active and dormant copepods in 15 species that undergo dormancy as copepodids. Linear mixed-effects models showed that the metabolic rate of dormant copepods is about one-fourth of the values for actively growing copepods, a level that remains consistent across a large range of body size or environmental conditions. Based on these metabolic rates, we used a numerical modelling approach to predict dormancy duration as a function of body mass and ambient temperature, and to explain the observed range of body masses at the initiation of dormancy. Our numerical approach also provides explanations for inter- and intra-specific variability in life-history strategies, such as which stages undergo dormancy and the prevalence of lipid-based reproduction in some copepod species.","container-title":"Journal of Plankton Research","DOI":"10.1093/plankt/fbt100","ISSN":"0142-7873","issue":"1","journalAbbreviation":"Journal of Plankton Research","page":"18-30","source":"Silverchair","title":"A metabolic approach to dormancy in pelagic copepods helps explaining inter- and intra-specific variability in life-history strategies","volume":"36","author":[{"family":"Maps","given":"Frédéric"},{"family":"Record","given":"Nicholas R."},{"family":"Pershing","given":"Andrew J."}],"issued":{"date-parts":[["2014",1,1]]}}}],"schema":"https://github.com/citation-style-language/schema/raw/master/csl-citation.json"} </w:instrText>
      </w:r>
      <w:r w:rsidRPr="008A496B">
        <w:fldChar w:fldCharType="separate"/>
      </w:r>
      <w:r w:rsidRPr="008A496B">
        <w:t>(Hirche, 1996; Maps, Record and Pershing, 2014)</w:t>
      </w:r>
      <w:r w:rsidRPr="008A496B">
        <w:fldChar w:fldCharType="end"/>
      </w:r>
      <w:r w:rsidRPr="008A496B">
        <w:t>.</w:t>
      </w:r>
    </w:p>
    <w:p w14:paraId="70C94E52" w14:textId="77777777" w:rsidR="00A41980" w:rsidRPr="005416C3" w:rsidRDefault="00A41980" w:rsidP="00A41980">
      <w:pPr>
        <w:spacing w:line="360" w:lineRule="auto"/>
        <w:jc w:val="both"/>
        <w:rPr>
          <w:rFonts w:eastAsia="Times New Roman"/>
          <w:color w:val="000000"/>
        </w:rPr>
      </w:pPr>
      <w:r w:rsidRPr="008A496B">
        <w:rPr>
          <w:lang w:eastAsia="ko-KR"/>
        </w:rPr>
        <w:t>The</w:t>
      </w:r>
      <w:r>
        <w:rPr>
          <w:lang w:eastAsia="ko-KR"/>
        </w:rPr>
        <w:t xml:space="preserve"> energy</w:t>
      </w:r>
      <w:r w:rsidRPr="008A496B">
        <w:rPr>
          <w:lang w:eastAsia="ko-KR"/>
        </w:rPr>
        <w:t xml:space="preserve"> reserves also fuel reproduction </w:t>
      </w:r>
      <w:r w:rsidRPr="008A496B">
        <w:rPr>
          <w:lang w:eastAsia="ko-KR"/>
        </w:rPr>
        <w:fldChar w:fldCharType="begin"/>
      </w:r>
      <w:r w:rsidRPr="008A496B">
        <w:rPr>
          <w:lang w:eastAsia="ko-KR"/>
        </w:rPr>
        <w:instrText xml:space="preserve"> ADDIN ZOTERO_ITEM CSL_CITATION {"citationID":"8OOtGnVg","properties":{"formattedCitation":"(Falk-Petersen {\\i{}et al.}, 2009)","plainCitation":"(Falk-Petersen et al., 2009)","noteIndex":0},"citationItems":[{"id":54,"uris":["http://zotero.org/users/12331308/items/78WWTKE8"],"itemData":{"id":54,"type":"article-journal","container-title":"Marine Biology Research","DOI":"10.1080/17451000802512267","ISSN":"1745-1000, 1745-1019","issue":"1","journalAbbreviation":"Marine Biology Research","language":"en","page":"18-39","source":"DOI.org (Crossref)","title":"Lipids and life strategy of Arctic &lt;i&gt;Calanus&lt;/i&gt;","volume":"5","author":[{"family":"Falk-Petersen","given":"Stig"},{"family":"Mayzaud","given":"Patrick"},{"family":"Kattner","given":"Gerhard"},{"family":"Sargent","given":"John R."}],"issued":{"date-parts":[["2009",1,1]]}}}],"schema":"https://github.com/citation-style-language/schema/raw/master/csl-citation.json"} </w:instrText>
      </w:r>
      <w:r w:rsidRPr="008A496B">
        <w:rPr>
          <w:lang w:eastAsia="ko-KR"/>
        </w:rPr>
        <w:fldChar w:fldCharType="separate"/>
      </w:r>
      <w:r w:rsidRPr="008A496B">
        <w:t xml:space="preserve">(Falk-Petersen </w:t>
      </w:r>
      <w:r w:rsidRPr="008A496B">
        <w:rPr>
          <w:i/>
          <w:iCs/>
        </w:rPr>
        <w:t>et al.</w:t>
      </w:r>
      <w:r w:rsidRPr="008A496B">
        <w:t>, 2009)</w:t>
      </w:r>
      <w:r w:rsidRPr="008A496B">
        <w:rPr>
          <w:lang w:eastAsia="ko-KR"/>
        </w:rPr>
        <w:fldChar w:fldCharType="end"/>
      </w:r>
      <w:r w:rsidRPr="008A496B">
        <w:rPr>
          <w:lang w:eastAsia="ko-KR"/>
        </w:rPr>
        <w:t xml:space="preserve">. </w:t>
      </w:r>
      <w:r w:rsidRPr="008A496B">
        <w:rPr>
          <w:i/>
          <w:iCs/>
          <w:lang w:eastAsia="ko-KR"/>
        </w:rPr>
        <w:t>C. hyperboreus</w:t>
      </w:r>
      <w:r w:rsidRPr="008A496B">
        <w:rPr>
          <w:lang w:eastAsia="ko-KR"/>
        </w:rPr>
        <w:t xml:space="preserve"> employs a </w:t>
      </w:r>
      <w:r w:rsidRPr="008A496B">
        <w:rPr>
          <w:rFonts w:eastAsia="Times New Roman"/>
          <w:color w:val="000000"/>
        </w:rPr>
        <w:t xml:space="preserve">capital breeding strategy at depth </w:t>
      </w:r>
      <w:r w:rsidRPr="008A496B">
        <w:rPr>
          <w:rFonts w:eastAsia="Times New Roman"/>
          <w:color w:val="000000"/>
        </w:rPr>
        <w:fldChar w:fldCharType="begin"/>
      </w:r>
      <w:r w:rsidRPr="008A496B">
        <w:rPr>
          <w:rFonts w:eastAsia="Times New Roman"/>
          <w:color w:val="000000"/>
        </w:rPr>
        <w:instrText xml:space="preserve"> ADDIN ZOTERO_ITEM CSL_CITATION {"citationID":"wcAkL4Z8","properties":{"formattedCitation":"(Falk-Petersen {\\i{}et al.}, 2009)","plainCitation":"(Falk-Petersen et al., 2009)","noteIndex":0},"citationItems":[{"id":54,"uris":["http://zotero.org/users/12331308/items/78WWTKE8"],"itemData":{"id":54,"type":"article-journal","container-title":"Marine Biology Research","DOI":"10.1080/17451000802512267","ISSN":"1745-1000, 1745-1019","issue":"1","journalAbbreviation":"Marine Biology Research","language":"en","page":"18-39","source":"DOI.org (Crossref)","title":"Lipids and life strategy of Arctic &lt;i&gt;Calanus&lt;/i&gt;","volume":"5","author":[{"family":"Falk-Petersen","given":"Stig"},{"family":"Mayzaud","given":"Patrick"},{"family":"Kattner","given":"Gerhard"},{"family":"Sargent","given":"John R."}],"issued":{"date-parts":[["2009",1,1]]}}}],"schema":"https://github.com/citation-style-language/schema/raw/master/csl-citation.json"} </w:instrText>
      </w:r>
      <w:r w:rsidRPr="008A496B">
        <w:rPr>
          <w:rFonts w:eastAsia="Times New Roman"/>
          <w:color w:val="000000"/>
        </w:rPr>
        <w:fldChar w:fldCharType="separate"/>
      </w:r>
      <w:r w:rsidRPr="008A496B">
        <w:t xml:space="preserve">(Falk-Petersen </w:t>
      </w:r>
      <w:r w:rsidRPr="008A496B">
        <w:rPr>
          <w:i/>
          <w:iCs/>
        </w:rPr>
        <w:t>et al.</w:t>
      </w:r>
      <w:r w:rsidRPr="008A496B">
        <w:t>, 2009)</w:t>
      </w:r>
      <w:r w:rsidRPr="008A496B">
        <w:rPr>
          <w:rFonts w:eastAsia="Times New Roman"/>
          <w:color w:val="000000"/>
        </w:rPr>
        <w:fldChar w:fldCharType="end"/>
      </w:r>
      <w:r w:rsidRPr="008A496B">
        <w:rPr>
          <w:lang w:eastAsia="ko-KR"/>
        </w:rPr>
        <w:t xml:space="preserve">, ensuring young nauplii </w:t>
      </w:r>
      <w:r>
        <w:rPr>
          <w:lang w:eastAsia="ko-KR"/>
        </w:rPr>
        <w:t xml:space="preserve">spawn in </w:t>
      </w:r>
      <w:r>
        <w:rPr>
          <w:lang w:eastAsia="ko-KR"/>
        </w:rPr>
        <w:lastRenderedPageBreak/>
        <w:t xml:space="preserve">time to </w:t>
      </w:r>
      <w:r w:rsidRPr="008A496B">
        <w:rPr>
          <w:lang w:eastAsia="ko-KR"/>
        </w:rPr>
        <w:t>capitalize on the spring phytoplankton bloom.</w:t>
      </w:r>
      <w:r w:rsidRPr="008A496B">
        <w:rPr>
          <w:rFonts w:eastAsia="Calibri"/>
        </w:rPr>
        <w:t xml:space="preserve"> Bioenergetic modeling suggests </w:t>
      </w:r>
      <w:r w:rsidRPr="008A496B">
        <w:rPr>
          <w:rFonts w:eastAsia="Calibri"/>
          <w:i/>
          <w:iCs/>
        </w:rPr>
        <w:t>C. hyperboreus’</w:t>
      </w:r>
      <w:r w:rsidRPr="008A496B">
        <w:rPr>
          <w:rFonts w:eastAsia="Calibri"/>
        </w:rPr>
        <w:t xml:space="preserve"> lipid reserves can sustain diapause for over a year, highlighting the significant investment in this</w:t>
      </w:r>
      <w:r>
        <w:rPr>
          <w:rFonts w:eastAsia="Calibri"/>
        </w:rPr>
        <w:t xml:space="preserve"> </w:t>
      </w:r>
      <w:r w:rsidRPr="008A496B">
        <w:rPr>
          <w:rFonts w:eastAsia="Calibri"/>
        </w:rPr>
        <w:t xml:space="preserve">breeding approach </w:t>
      </w:r>
      <w:r w:rsidRPr="008A496B">
        <w:rPr>
          <w:rFonts w:eastAsia="Calibri"/>
        </w:rPr>
        <w:fldChar w:fldCharType="begin"/>
      </w:r>
      <w:r w:rsidRPr="008A496B">
        <w:rPr>
          <w:rFonts w:eastAsia="Calibri"/>
        </w:rPr>
        <w:instrText xml:space="preserve"> ADDIN ZOTERO_ITEM CSL_CITATION {"citationID":"ChCgdiJB","properties":{"formattedCitation":"(Schmid, Maps and Fortier, 2018)","plainCitation":"(Schmid, Maps and Fortier, 2018)","noteIndex":0},"citationItems":[{"id":96,"uris":["http://zotero.org/users/12331308/items/QZ9VM9H2"],"itemData":{"id":96,"type":"article-journal","container-title":"Journal of Plankton Research","DOI":"10.1093/plankt/fby012","ISSN":"0142-7873, 1464-3774","issue":"3","language":"en","page":"311-325","source":"DOI.org (Crossref)","title":"Lipid load triggers migration to diapause in Arctic Calanus copepods—insights from underwater imaging","volume":"40","author":[{"family":"Schmid","given":"Moritz S"},{"family":"Maps","given":"Frédéric"},{"family":"Fortier","given":"Louis"}],"issued":{"date-parts":[["2018",5,1]]}}}],"schema":"https://github.com/citation-style-language/schema/raw/master/csl-citation.json"} </w:instrText>
      </w:r>
      <w:r w:rsidRPr="008A496B">
        <w:rPr>
          <w:rFonts w:eastAsia="Calibri"/>
        </w:rPr>
        <w:fldChar w:fldCharType="separate"/>
      </w:r>
      <w:r w:rsidRPr="008A496B">
        <w:t>(Schmid, Maps and Fortier, 2018)</w:t>
      </w:r>
      <w:r w:rsidRPr="008A496B">
        <w:rPr>
          <w:rFonts w:eastAsia="Calibri"/>
        </w:rPr>
        <w:fldChar w:fldCharType="end"/>
      </w:r>
      <w:r w:rsidRPr="008A496B">
        <w:rPr>
          <w:rFonts w:eastAsia="Times New Roman"/>
          <w:color w:val="000000"/>
        </w:rPr>
        <w:t>.</w:t>
      </w:r>
      <w:r>
        <w:rPr>
          <w:rFonts w:eastAsia="Times New Roman"/>
          <w:color w:val="000000"/>
        </w:rPr>
        <w:t xml:space="preserve"> Additionally, </w:t>
      </w:r>
      <w:r>
        <w:rPr>
          <w:rFonts w:eastAsia="Times New Roman"/>
          <w:i/>
          <w:iCs/>
          <w:color w:val="000000"/>
        </w:rPr>
        <w:t>C.</w:t>
      </w:r>
      <w:r w:rsidRPr="005416C3">
        <w:rPr>
          <w:rFonts w:eastAsia="Times New Roman"/>
          <w:i/>
          <w:iCs/>
          <w:color w:val="000000"/>
        </w:rPr>
        <w:t xml:space="preserve"> hyperboreus</w:t>
      </w:r>
      <w:r w:rsidRPr="005416C3">
        <w:rPr>
          <w:rFonts w:eastAsia="Times New Roman"/>
          <w:color w:val="000000"/>
        </w:rPr>
        <w:t xml:space="preserve"> females are believed to be iteroparous</w:t>
      </w:r>
      <w:r>
        <w:rPr>
          <w:rFonts w:eastAsia="Times New Roman"/>
          <w:color w:val="000000"/>
        </w:rPr>
        <w:t xml:space="preserve"> </w:t>
      </w:r>
      <w:r>
        <w:rPr>
          <w:rFonts w:eastAsia="Times New Roman"/>
          <w:color w:val="000000"/>
        </w:rPr>
        <w:fldChar w:fldCharType="begin"/>
      </w:r>
      <w:r>
        <w:rPr>
          <w:rFonts w:eastAsia="Times New Roman"/>
          <w:color w:val="000000"/>
        </w:rPr>
        <w:instrText xml:space="preserve"> ADDIN ZOTERO_ITEM CSL_CITATION {"citationID":"ZCG2dC2T","properties":{"formattedCitation":"(Hirche {\\i{}et al.}, 2024)","plainCitation":"(Hirche et al., 2024)","noteIndex":0},"citationItems":[{"id":433,"uris":["http://zotero.org/users/12331308/items/A93G57F7"],"itemData":{"id":433,"type":"article-journal","abstract":"The large calanoids Calanus hyperboreus and C. glacialis dominate the zooplankton biomass in the central Arctic Ocean (CAO), but the absence of early life stages has raised speculation whether they complete their life cycle there, or whether they represent expatriates advected from adjacent regions. Our study, conducted across 2 transects of the CAO during fall 2011, focused on the distribution, stage composition, dry weight, individual lipid content, and egg production of these species. Although reproductive activity and early developmental stages were observed only on the fringes of the deep basins, late-stage copepodite and adult female abundances remained steady across the study area for C. glacialis and increased away from the shelves for C. hyperboreus. We found no decline in lipid content or dry weight in adult C. glacialis away from productive regions and only a minor reduction in adult C. hyperboreus. However, the lipid content and dry weight in C5 copepodites significantly decreased away from the shelf break, particularly in C. hyperboreus. This suggests that although early life stages struggle to survive in the resource-limited conditions of the deep CAO and even subadults remain vulnerable to starvation, adults have the resilience to survive long enough to be eventually transported by ocean currents to more favourable regions for reproduction. As such, we suggest that both species of Calanus are neither ‘residents’ nor ‘expatriates’ in the Arctic basins, but rather ontogenetic migrants that take advantage of different habitats within the Arctic Ocean to maximise their survival and reproductive success.","container-title":"Marine Ecology Progress Series","DOI":"10.3354/meps14665","ISSN":"0171-8630, 1616-1599","language":"en","page":"41-57","source":"www.int-res.com","title":"From fringe to basin: unravelling the survival strategies of Calanus hyperboreus and C. glacialis in the Arctic Ocean","title-short":"From fringe to basin","volume":"745","author":[{"family":"Hirche","given":"H. J."},{"family":"Ershova","given":"E. A."},{"family":"Kosobokova","given":"K. N."},{"family":"Hopcroft","given":"R. R."}],"issued":{"date-parts":[["2024",9,19]]}}}],"schema":"https://github.com/citation-style-language/schema/raw/master/csl-citation.json"} </w:instrText>
      </w:r>
      <w:r>
        <w:rPr>
          <w:rFonts w:eastAsia="Times New Roman"/>
          <w:color w:val="000000"/>
        </w:rPr>
        <w:fldChar w:fldCharType="separate"/>
      </w:r>
      <w:r w:rsidRPr="005416C3">
        <w:t xml:space="preserve">(Hirche </w:t>
      </w:r>
      <w:r w:rsidRPr="005416C3">
        <w:rPr>
          <w:i/>
          <w:iCs/>
        </w:rPr>
        <w:t>et al.</w:t>
      </w:r>
      <w:r w:rsidRPr="005416C3">
        <w:t>, 2024)</w:t>
      </w:r>
      <w:r>
        <w:rPr>
          <w:rFonts w:eastAsia="Times New Roman"/>
          <w:color w:val="000000"/>
        </w:rPr>
        <w:fldChar w:fldCharType="end"/>
      </w:r>
      <w:r>
        <w:rPr>
          <w:rFonts w:eastAsia="Times New Roman"/>
          <w:color w:val="000000"/>
        </w:rPr>
        <w:t>, which is unusual</w:t>
      </w:r>
      <w:r w:rsidRPr="005416C3">
        <w:rPr>
          <w:rFonts w:eastAsia="Times New Roman"/>
          <w:color w:val="000000"/>
        </w:rPr>
        <w:t xml:space="preserve"> among copepods</w:t>
      </w:r>
      <w:r>
        <w:rPr>
          <w:rFonts w:eastAsia="Times New Roman"/>
          <w:color w:val="000000"/>
        </w:rPr>
        <w:t xml:space="preserve">. </w:t>
      </w:r>
      <w:r w:rsidRPr="005416C3">
        <w:rPr>
          <w:rFonts w:eastAsia="Times New Roman"/>
          <w:color w:val="000000"/>
        </w:rPr>
        <w:t xml:space="preserve">The success of </w:t>
      </w:r>
      <w:r w:rsidRPr="005416C3">
        <w:rPr>
          <w:rFonts w:eastAsia="Times New Roman"/>
          <w:i/>
          <w:iCs/>
          <w:color w:val="000000"/>
        </w:rPr>
        <w:t>C. hyperboreus</w:t>
      </w:r>
      <w:r w:rsidRPr="005416C3">
        <w:rPr>
          <w:rFonts w:eastAsia="Times New Roman"/>
          <w:color w:val="000000"/>
        </w:rPr>
        <w:t xml:space="preserve"> in the Arctic Ocean is linked to the connectivity between the outer </w:t>
      </w:r>
      <w:r>
        <w:rPr>
          <w:rFonts w:eastAsia="Times New Roman"/>
          <w:color w:val="000000"/>
        </w:rPr>
        <w:t xml:space="preserve">continental </w:t>
      </w:r>
      <w:r w:rsidRPr="005416C3">
        <w:rPr>
          <w:rFonts w:eastAsia="Times New Roman"/>
          <w:color w:val="000000"/>
        </w:rPr>
        <w:t>shelf region and the deep basi</w:t>
      </w:r>
      <w:r>
        <w:rPr>
          <w:rFonts w:eastAsia="Times New Roman"/>
          <w:color w:val="000000"/>
        </w:rPr>
        <w:t xml:space="preserve">n, as different </w:t>
      </w:r>
      <w:r w:rsidRPr="005416C3">
        <w:rPr>
          <w:rFonts w:eastAsia="Times New Roman"/>
          <w:color w:val="000000"/>
        </w:rPr>
        <w:t xml:space="preserve">life stages of </w:t>
      </w:r>
      <w:r w:rsidRPr="005416C3">
        <w:rPr>
          <w:rFonts w:eastAsia="Times New Roman"/>
          <w:i/>
          <w:iCs/>
          <w:color w:val="000000"/>
        </w:rPr>
        <w:t>C. hyperboreus</w:t>
      </w:r>
      <w:r w:rsidRPr="005416C3">
        <w:rPr>
          <w:rFonts w:eastAsia="Times New Roman"/>
          <w:color w:val="000000"/>
        </w:rPr>
        <w:t xml:space="preserve"> utilize different habitats</w:t>
      </w:r>
      <w:r>
        <w:rPr>
          <w:rFonts w:eastAsia="Times New Roman"/>
          <w:color w:val="000000"/>
        </w:rPr>
        <w:t xml:space="preserve"> </w:t>
      </w:r>
      <w:r>
        <w:rPr>
          <w:rFonts w:eastAsia="Times New Roman"/>
          <w:color w:val="000000"/>
        </w:rPr>
        <w:fldChar w:fldCharType="begin"/>
      </w:r>
      <w:r>
        <w:rPr>
          <w:rFonts w:eastAsia="Times New Roman"/>
          <w:color w:val="000000"/>
        </w:rPr>
        <w:instrText xml:space="preserve"> ADDIN ZOTERO_ITEM CSL_CITATION {"citationID":"qMxCEV9q","properties":{"formattedCitation":"(Hirche {\\i{}et al.}, 2024)","plainCitation":"(Hirche et al., 2024)","noteIndex":0},"citationItems":[{"id":433,"uris":["http://zotero.org/users/12331308/items/A93G57F7"],"itemData":{"id":433,"type":"article-journal","abstract":"The large calanoids Calanus hyperboreus and C. glacialis dominate the zooplankton biomass in the central Arctic Ocean (CAO), but the absence of early life stages has raised speculation whether they complete their life cycle there, or whether they represent expatriates advected from adjacent regions. Our study, conducted across 2 transects of the CAO during fall 2011, focused on the distribution, stage composition, dry weight, individual lipid content, and egg production of these species. Although reproductive activity and early developmental stages were observed only on the fringes of the deep basins, late-stage copepodite and adult female abundances remained steady across the study area for C. glacialis and increased away from the shelves for C. hyperboreus. We found no decline in lipid content or dry weight in adult C. glacialis away from productive regions and only a minor reduction in adult C. hyperboreus. However, the lipid content and dry weight in C5 copepodites significantly decreased away from the shelf break, particularly in C. hyperboreus. This suggests that although early life stages struggle to survive in the resource-limited conditions of the deep CAO and even subadults remain vulnerable to starvation, adults have the resilience to survive long enough to be eventually transported by ocean currents to more favourable regions for reproduction. As such, we suggest that both species of Calanus are neither ‘residents’ nor ‘expatriates’ in the Arctic basins, but rather ontogenetic migrants that take advantage of different habitats within the Arctic Ocean to maximise their survival and reproductive success.","container-title":"Marine Ecology Progress Series","DOI":"10.3354/meps14665","ISSN":"0171-8630, 1616-1599","language":"en","page":"41-57","source":"www.int-res.com","title":"From fringe to basin: unravelling the survival strategies of Calanus hyperboreus and C. glacialis in the Arctic Ocean","title-short":"From fringe to basin","volume":"745","author":[{"family":"Hirche","given":"H. J."},{"family":"Ershova","given":"E. A."},{"family":"Kosobokova","given":"K. N."},{"family":"Hopcroft","given":"R. R."}],"issued":{"date-parts":[["2024",9,19]]}}}],"schema":"https://github.com/citation-style-language/schema/raw/master/csl-citation.json"} </w:instrText>
      </w:r>
      <w:r>
        <w:rPr>
          <w:rFonts w:eastAsia="Times New Roman"/>
          <w:color w:val="000000"/>
        </w:rPr>
        <w:fldChar w:fldCharType="separate"/>
      </w:r>
      <w:r w:rsidRPr="006C0D94">
        <w:t xml:space="preserve">(Hirche </w:t>
      </w:r>
      <w:r w:rsidRPr="006C0D94">
        <w:rPr>
          <w:i/>
          <w:iCs/>
        </w:rPr>
        <w:t>et al.</w:t>
      </w:r>
      <w:r w:rsidRPr="006C0D94">
        <w:t>, 2024)</w:t>
      </w:r>
      <w:r>
        <w:rPr>
          <w:rFonts w:eastAsia="Times New Roman"/>
          <w:color w:val="000000"/>
        </w:rPr>
        <w:fldChar w:fldCharType="end"/>
      </w:r>
      <w:r w:rsidRPr="005416C3">
        <w:rPr>
          <w:rFonts w:eastAsia="Times New Roman"/>
          <w:color w:val="000000"/>
        </w:rPr>
        <w:t>. The outer shelf region is more productive</w:t>
      </w:r>
      <w:r>
        <w:rPr>
          <w:rFonts w:eastAsia="Times New Roman"/>
          <w:color w:val="000000"/>
        </w:rPr>
        <w:t xml:space="preserve"> and</w:t>
      </w:r>
      <w:r w:rsidRPr="005416C3">
        <w:rPr>
          <w:rFonts w:eastAsia="Times New Roman"/>
          <w:color w:val="000000"/>
        </w:rPr>
        <w:t xml:space="preserve"> favors development, while the deep basin</w:t>
      </w:r>
      <w:r>
        <w:rPr>
          <w:rFonts w:eastAsia="Times New Roman"/>
          <w:color w:val="000000"/>
        </w:rPr>
        <w:t xml:space="preserve"> has</w:t>
      </w:r>
      <w:r w:rsidRPr="005416C3">
        <w:rPr>
          <w:rFonts w:eastAsia="Times New Roman"/>
          <w:color w:val="000000"/>
        </w:rPr>
        <w:t xml:space="preserve"> reduced predation pressure, </w:t>
      </w:r>
      <w:r>
        <w:rPr>
          <w:rFonts w:eastAsia="Times New Roman"/>
          <w:color w:val="000000"/>
        </w:rPr>
        <w:t>which benefits</w:t>
      </w:r>
      <w:r w:rsidRPr="005416C3">
        <w:rPr>
          <w:rFonts w:eastAsia="Times New Roman"/>
          <w:color w:val="000000"/>
        </w:rPr>
        <w:t xml:space="preserve"> adults. The deep basin serves as a potential site for </w:t>
      </w:r>
      <w:r w:rsidRPr="005416C3">
        <w:rPr>
          <w:rFonts w:eastAsia="Times New Roman"/>
          <w:i/>
          <w:iCs/>
          <w:color w:val="000000"/>
        </w:rPr>
        <w:t>C. hyperboreus</w:t>
      </w:r>
      <w:r w:rsidRPr="005416C3">
        <w:rPr>
          <w:rFonts w:eastAsia="Times New Roman"/>
          <w:color w:val="000000"/>
        </w:rPr>
        <w:t xml:space="preserve"> reproduction</w:t>
      </w:r>
      <w:r>
        <w:rPr>
          <w:rFonts w:eastAsia="Times New Roman"/>
          <w:color w:val="000000"/>
        </w:rPr>
        <w:t xml:space="preserve">. </w:t>
      </w:r>
      <w:r w:rsidRPr="008A496B">
        <w:rPr>
          <w:rFonts w:eastAsia="Times New Roman"/>
          <w:color w:val="000000"/>
        </w:rPr>
        <w:t>These adaptations</w:t>
      </w:r>
      <w:r>
        <w:rPr>
          <w:rFonts w:eastAsia="Times New Roman"/>
          <w:color w:val="000000"/>
        </w:rPr>
        <w:t>, along with larger body size,</w:t>
      </w:r>
      <w:r w:rsidRPr="008A496B">
        <w:rPr>
          <w:rFonts w:eastAsia="Times New Roman"/>
          <w:color w:val="000000"/>
        </w:rPr>
        <w:t xml:space="preserve"> allow </w:t>
      </w:r>
      <w:r w:rsidRPr="008A496B">
        <w:rPr>
          <w:rFonts w:eastAsia="Times New Roman"/>
          <w:i/>
          <w:iCs/>
          <w:color w:val="000000"/>
        </w:rPr>
        <w:t>C. hyperboreus</w:t>
      </w:r>
      <w:r w:rsidRPr="008A496B">
        <w:rPr>
          <w:rFonts w:eastAsia="Times New Roman"/>
          <w:color w:val="000000"/>
        </w:rPr>
        <w:t xml:space="preserve"> to cope with the harsh and seasonal Arctic </w:t>
      </w:r>
      <w:r w:rsidRPr="008A496B">
        <w:rPr>
          <w:rFonts w:eastAsia="Times New Roman"/>
          <w:color w:val="000000"/>
        </w:rPr>
        <w:fldChar w:fldCharType="begin"/>
      </w:r>
      <w:r w:rsidRPr="008A496B">
        <w:rPr>
          <w:rFonts w:eastAsia="Times New Roman"/>
          <w:color w:val="000000"/>
        </w:rPr>
        <w:instrText xml:space="preserve"> ADDIN ZOTERO_ITEM CSL_CITATION {"citationID":"qO4vl8BE","properties":{"formattedCitation":"(Broms, Melle and Kaartvedt, 2009; Falk-Petersen {\\i{}et al.}, 2009)","plainCitation":"(Broms, Melle and Kaartvedt, 2009; Falk-Petersen et al., 2009)","noteIndex":0},"citationItems":[{"id":134,"uris":["http://zotero.org/users/12331308/items/VE3G8WZW"],"itemData":{"id":134,"type":"article-journal","abstract":"The distribution and demography of Calanus finmarchicus, C. glacialis and C. hyperboreus were studied throughout their growth season on a basin scale in the Norwegian Sea using ordination techniques and generalized additive models. The distribution and demographic data were related to the seasonal development of the phytoplankton bloom and physical characteristics of water masses. The resulting quantified relationships were related to knowledge on life cycle and adaptations of Calanus species. C. finmarchicus was the numerically dominant Calanus species in Coastal, Atlantic and Arctic waters, showing strong association with both Atlantic and Arctic waters. C. hyperboreus and C. glacialis were associated with Arctic water; however, C. glacialis was occasionally observed in the Norwegian Sea and is probably an expatriate advected into the area from various origins. Demography indicated one generation per year of C. finmarchicus, a two-year life cycle of C. hyperboreus, and both one- and two-year life cycles for C. glacialis in the water masses where they were most abundant. For the examined Calanus species, young copepodites of the new generation seemed to be tuned to the phytoplankton bloom in their main water mass. The development of C. finmarchicus was delayed in Arctic water, and mis-match between feeding stages and the phytoplankton bloom may reduce survival and reproductive success of C. finmarchicus in Arctic water. Based on low abundances of C. hyperboreus CI–III in Atlantic water and main recruitment to CI prior to the phytoplankton bloom, we suggest that reproduction of C. hyperboreus in Atlantic water is not successful.","collection-title":"The Proceedings of the ECONORTH Symposium on Ecosystem Dynamics in the Norwegian Sea and Barents Sea","container-title":"Deep Sea Research Part II: Topical Studies in Oceanography","DOI":"10.1016/j.dsr2.2008.11.005","ISSN":"0967-0645","issue":"21","journalAbbreviation":"Deep Sea Research Part II: Topical Studies in Oceanography","page":"1910-1921","source":"ScienceDirect","title":"Oceanic distribution and life cycle of Calanus species in the Norwegian Sea and adjacent waters","volume":"56","author":[{"family":"Broms","given":"Cecilie"},{"family":"Melle","given":"Webjørn"},{"family":"Kaartvedt","given":"Stein"}],"issued":{"date-parts":[["2009",10,1]]}}},{"id":54,"uris":["http://zotero.org/users/12331308/items/78WWTKE8"],"itemData":{"id":54,"type":"article-journal","container-title":"Marine Biology Research","DOI":"10.1080/17451000802512267","ISSN":"1745-1000, 1745-1019","issue":"1","journalAbbreviation":"Marine Biology Research","language":"en","page":"18-39","source":"DOI.org (Crossref)","title":"Lipids and life strategy of Arctic &lt;i&gt;Calanus&lt;/i&gt;","volume":"5","author":[{"family":"Falk-Petersen","given":"Stig"},{"family":"Mayzaud","given":"Patrick"},{"family":"Kattner","given":"Gerhard"},{"family":"Sargent","given":"John R."}],"issued":{"date-parts":[["2009",1,1]]}}}],"schema":"https://github.com/citation-style-language/schema/raw/master/csl-citation.json"} </w:instrText>
      </w:r>
      <w:r w:rsidRPr="008A496B">
        <w:rPr>
          <w:rFonts w:eastAsia="Times New Roman"/>
          <w:color w:val="000000"/>
        </w:rPr>
        <w:fldChar w:fldCharType="separate"/>
      </w:r>
      <w:r w:rsidRPr="008A496B">
        <w:t xml:space="preserve">(Broms, Melle and Kaartvedt, 2009; Falk-Petersen </w:t>
      </w:r>
      <w:r w:rsidRPr="008A496B">
        <w:rPr>
          <w:i/>
          <w:iCs/>
        </w:rPr>
        <w:t>et al.</w:t>
      </w:r>
      <w:r w:rsidRPr="008A496B">
        <w:t>, 2009)</w:t>
      </w:r>
      <w:r w:rsidRPr="008A496B">
        <w:rPr>
          <w:rFonts w:eastAsia="Times New Roman"/>
          <w:color w:val="000000"/>
        </w:rPr>
        <w:fldChar w:fldCharType="end"/>
      </w:r>
      <w:r w:rsidRPr="008A496B">
        <w:rPr>
          <w:rFonts w:eastAsia="Times New Roman"/>
          <w:color w:val="000000"/>
        </w:rPr>
        <w:t xml:space="preserve">. </w:t>
      </w:r>
    </w:p>
    <w:p w14:paraId="759C57D9" w14:textId="75B09074" w:rsidR="00A41980" w:rsidRPr="00A41980" w:rsidRDefault="00A41980" w:rsidP="007E52DE">
      <w:pPr>
        <w:spacing w:line="360" w:lineRule="auto"/>
        <w:jc w:val="both"/>
      </w:pPr>
      <w:r w:rsidRPr="008A496B">
        <w:rPr>
          <w:color w:val="1F1F1F"/>
          <w:bdr w:val="none" w:sz="0" w:space="0" w:color="auto" w:frame="1"/>
        </w:rPr>
        <w:t xml:space="preserve">The ecological significance of </w:t>
      </w:r>
      <w:r w:rsidRPr="008A496B">
        <w:rPr>
          <w:i/>
          <w:iCs/>
          <w:color w:val="1F1F1F"/>
          <w:bdr w:val="none" w:sz="0" w:space="0" w:color="auto" w:frame="1"/>
        </w:rPr>
        <w:t>C. hyperboreus</w:t>
      </w:r>
      <w:r w:rsidRPr="008A496B">
        <w:rPr>
          <w:color w:val="1F1F1F"/>
          <w:bdr w:val="none" w:sz="0" w:space="0" w:color="auto" w:frame="1"/>
        </w:rPr>
        <w:t xml:space="preserve"> extends beyond its role as a food source. </w:t>
      </w:r>
      <w:r w:rsidRPr="008A496B">
        <w:t xml:space="preserve">It contributes to nutrient cycling </w:t>
      </w:r>
      <w:r>
        <w:t>by</w:t>
      </w:r>
      <w:r w:rsidRPr="008A496B">
        <w:t xml:space="preserve"> producin</w:t>
      </w:r>
      <w:r>
        <w:t>g</w:t>
      </w:r>
      <w:r w:rsidRPr="008A496B">
        <w:t xml:space="preserve"> detritus (marine snow) </w:t>
      </w:r>
      <w:r w:rsidRPr="008A496B">
        <w:rPr>
          <w:rFonts w:eastAsia="Calibri"/>
        </w:rPr>
        <w:t xml:space="preserve">and vertical migration in the water column. Furthermore, </w:t>
      </w:r>
      <w:r w:rsidRPr="008A496B">
        <w:rPr>
          <w:rFonts w:eastAsia="Calibri"/>
          <w:i/>
          <w:iCs/>
        </w:rPr>
        <w:t>C. hyperboreus</w:t>
      </w:r>
      <w:r w:rsidRPr="008A496B">
        <w:rPr>
          <w:rFonts w:eastAsia="Calibri"/>
        </w:rPr>
        <w:t xml:space="preserve"> participates in</w:t>
      </w:r>
      <w:r w:rsidRPr="008A496B">
        <w:t xml:space="preserve"> the biological carbon pump by packaging carbon into fecal pellets that sink into the deep ocean, removing carbon from surface waters and sequestering it </w:t>
      </w:r>
      <w:r w:rsidRPr="008A496B">
        <w:fldChar w:fldCharType="begin"/>
      </w:r>
      <w:r w:rsidRPr="008A496B">
        <w:instrText xml:space="preserve"> ADDIN ZOTERO_ITEM CSL_CITATION {"citationID":"oyNw9o9h","properties":{"formattedCitation":"(Visser, Gr\\uc0\\u248{}nning and J\\uc0\\u243{}nasd\\uc0\\u243{}ttir, 2017)","plainCitation":"(Visser, Grønning and Jónasdóttir, 2017)","noteIndex":0},"citationItems":[{"id":88,"uris":["http://zotero.org/users/12331308/items/855ZXCGU"],"itemData":{"id":88,"type":"article-journal","abstract":"Lipid-fuelled overwintering by copepods can be a regionally important contribution to carbon sequestration in the deep oceans. Here, we estimate the contribution for Calanus hyperboreus, found in abundance in the northern reaches of the North Atlantic and Arctic Ocean. Estimates for regions with high overwintering populations, Fram Strait, Greenland Sea and Iceland Sea lie between 3.5 gC m−2 yr−1 and 6.0 gC m−2 yr−1 at depths of 1000–3000 m, comparable to the flux of detrital organic carbon at commensurate depths. Apart from the variation in the abundance of overwintering populations, these estimates are most sensitive to mortality rates. We present a general model based on metabolic theory and isomorphism that can be used to constrain estimates for data poor species in other parts of the global ocean.","container-title":"Limnology and Oceanography","DOI":"10.1002/lno.10492","ISSN":"1939-5590","issue":"3","language":"en","note":"_eprint: https://onlinelibrary.wiley.com/doi/pdf/10.1002/lno.10492","page":"1155-1165","source":"Wiley Online Library","title":"Calanus hyperboreus and the lipid pump","volume":"62","author":[{"family":"Visser","given":"Andre W."},{"family":"Grønning","given":"Josephine"},{"family":"Jónasdóttir","given":"Sigrún Huld"}],"issued":{"date-parts":[["2017"]]}}}],"schema":"https://github.com/citation-style-language/schema/raw/master/csl-citation.json"} </w:instrText>
      </w:r>
      <w:r w:rsidRPr="008A496B">
        <w:fldChar w:fldCharType="separate"/>
      </w:r>
      <w:r w:rsidRPr="008A496B">
        <w:t>(Visser, Grønning and Jónasdóttir, 2017)</w:t>
      </w:r>
      <w:r w:rsidRPr="008A496B">
        <w:fldChar w:fldCharType="end"/>
      </w:r>
      <w:r w:rsidRPr="008A496B">
        <w:t xml:space="preserve">. </w:t>
      </w:r>
      <w:r w:rsidRPr="008A496B">
        <w:rPr>
          <w:rFonts w:eastAsia="Calibri"/>
        </w:rPr>
        <w:t xml:space="preserve">Sloppy feeding can further increase carbon cycling by releasing dissolved organic carbon (DOC) into the water column </w:t>
      </w:r>
      <w:r w:rsidRPr="008A496B">
        <w:rPr>
          <w:rFonts w:eastAsia="Calibri"/>
        </w:rPr>
        <w:fldChar w:fldCharType="begin"/>
      </w:r>
      <w:r w:rsidRPr="008A496B">
        <w:rPr>
          <w:rFonts w:eastAsia="Calibri"/>
        </w:rPr>
        <w:instrText xml:space="preserve"> ADDIN ZOTERO_ITEM CSL_CITATION {"citationID":"WuFcM9MM","properties":{"formattedCitation":"(M\\uc0\\u248{}ller, Thor and Nielsen, 2003)","plainCitation":"(Møller, Thor and Nielsen, 2003)","noteIndex":0},"citationItems":[{"id":373,"uris":["http://zotero.org/users/12331308/items/CZST9PMZ"],"itemData":{"id":373,"type":"article-journal","abstract":"Using 14C-labeled phytoplankton as tracer, we investigated 2 mechanisms of immediate dissolved organic carbon (DOC) release during grazing activity of Calanus spp. ‹ sloppy feeding and leakage from newly expelled fecal pellets.\nHalf of the carbon cleared by Calanus spp. was released as DOC through sloppy feeding. Freshly expelled fecal pellets lost more than 20% of their carbon content within the first hour, corresponding to 6% of the carbon cleared. Thus, copepods\nshould not only be considered as an essential link to higher trophic levels, but also as a feedback link to the microbial food web.","container-title":"Marine Ecology Progress Series","DOI":"10.3354/meps262185","ISSN":"0171-8630, 1616-1599","language":"en","page":"185-191","source":"www.int-res.com","title":"Production of DOC by Calanus finmarchicus, C. glacialis and C. hyperboreus through sloppy feeding and leakage from fecal pellets","volume":"262","author":[{"family":"Møller","given":"Eva Friis"},{"family":"Thor","given":"Peter"},{"family":"Nielsen","given":"Torkel Gissel"}],"issued":{"date-parts":[["2003",11,7]]}}}],"schema":"https://github.com/citation-style-language/schema/raw/master/csl-citation.json"} </w:instrText>
      </w:r>
      <w:r w:rsidRPr="008A496B">
        <w:rPr>
          <w:rFonts w:eastAsia="Calibri"/>
        </w:rPr>
        <w:fldChar w:fldCharType="separate"/>
      </w:r>
      <w:r w:rsidRPr="008A496B">
        <w:t>(Møller, Thor and Nielsen, 2003)</w:t>
      </w:r>
      <w:r w:rsidRPr="008A496B">
        <w:rPr>
          <w:rFonts w:eastAsia="Calibri"/>
        </w:rPr>
        <w:fldChar w:fldCharType="end"/>
      </w:r>
      <w:r w:rsidRPr="008A496B">
        <w:rPr>
          <w:rFonts w:eastAsia="Calibri"/>
        </w:rPr>
        <w:t>.</w:t>
      </w:r>
    </w:p>
    <w:p w14:paraId="0963B685" w14:textId="096CEFBD" w:rsidR="00915913" w:rsidRPr="007E52DE" w:rsidRDefault="00AC760A" w:rsidP="00F7296B">
      <w:pPr>
        <w:pStyle w:val="Heading2"/>
      </w:pPr>
      <w:bookmarkStart w:id="23" w:name="_Toc182556891"/>
      <w:r w:rsidRPr="007E52DE">
        <w:t xml:space="preserve">Molecular </w:t>
      </w:r>
      <w:r w:rsidR="00A55126">
        <w:t>Tools</w:t>
      </w:r>
      <w:r w:rsidRPr="007E52DE">
        <w:t xml:space="preserve"> in </w:t>
      </w:r>
      <w:r w:rsidRPr="00F7296B">
        <w:rPr>
          <w:rFonts w:ascii="Calibri" w:hAnsi="Calibri"/>
          <w:i/>
        </w:rPr>
        <w:t>Calanus</w:t>
      </w:r>
      <w:r w:rsidR="00A55126">
        <w:t xml:space="preserve"> Research</w:t>
      </w:r>
      <w:bookmarkEnd w:id="23"/>
    </w:p>
    <w:p w14:paraId="63A27B8B" w14:textId="71F02ADE" w:rsidR="00AC760A" w:rsidRPr="007E52DE" w:rsidRDefault="00AC760A" w:rsidP="009E1E03">
      <w:pPr>
        <w:pStyle w:val="Heading3"/>
        <w:numPr>
          <w:ilvl w:val="2"/>
          <w:numId w:val="6"/>
        </w:numPr>
      </w:pPr>
      <w:r w:rsidRPr="007E52DE">
        <w:t>Molecular markers</w:t>
      </w:r>
    </w:p>
    <w:p w14:paraId="25F0F84F" w14:textId="77777777" w:rsidR="009E1E03" w:rsidRDefault="00FA0888" w:rsidP="009E1E03">
      <w:pPr>
        <w:spacing w:line="360" w:lineRule="auto"/>
        <w:jc w:val="both"/>
      </w:pPr>
      <w:r w:rsidRPr="00FA0888">
        <w:t xml:space="preserve">Population genetic studies </w:t>
      </w:r>
      <w:r w:rsidR="00DA02AB">
        <w:t xml:space="preserve">of zooplankton </w:t>
      </w:r>
      <w:r w:rsidRPr="00FA0888">
        <w:t>rely heavily on</w:t>
      </w:r>
      <w:r w:rsidR="00377AE8">
        <w:t xml:space="preserve"> </w:t>
      </w:r>
      <w:r w:rsidRPr="00FA0888">
        <w:t>molecular markers</w:t>
      </w:r>
      <w:r w:rsidR="00377AE8">
        <w:t xml:space="preserve">, </w:t>
      </w:r>
      <w:r w:rsidRPr="00FA0888">
        <w:t>polymorphic DNA sequences present in both nuclear and mitochondrial DNA</w:t>
      </w:r>
      <w:r w:rsidR="0003226D">
        <w:t xml:space="preserve"> </w:t>
      </w:r>
      <w:r w:rsidR="0003226D">
        <w:fldChar w:fldCharType="begin"/>
      </w:r>
      <w:r w:rsidR="0003226D">
        <w:instrText xml:space="preserve"> ADDIN ZOTERO_ITEM CSL_CITATION {"citationID":"g0O8PYw7","properties":{"formattedCitation":"(Anne, 2006; Fr\\uc0\\u237{}as-L\\uc0\\u243{}pez {\\i{}et al.}, 2016)","plainCitation":"(Anne, 2006; Frías-López et al., 2016)","noteIndex":0},"citationItems":[{"id":9,"uris":["http://zotero.org/users/12331308/items/5E2I4JY4"],"itemData":{"id":9,"type":"article-journal","abstract":"The use of molecular genetic markers (MGMs) has become widespread among evolutionary biologists, and the methods of analysis of genetic data improve rapidly, yet an organized framework in which scientists can work is lacking. Elements of molecular evolution are summarized to explain the origin of variation at the DNA level, its measures, and the relationships linking genetic variability to the biological parameters of the studied organisms. MGM are defined by two components: the DNA region(s) screened, and the technique used to reveal its variation. Criteria of choice belong to three categories: (1) the level of variability, (2) the nature of the information (e.g. dominance vs. codominance, ploidy, ... ) which must be determined according to the biological question and (3) some practical criteria which mainly depend on the equipment of the laboratory and experience of the scientist. A three-step procedure is proposed for drawing up MGMs suitable to answer given biological questions, and compiled data are organized to guide the choice at each step: (1) choice, determined by the biological question, of the level of variability and of the criteria of the nature of information, (2) choice of the DNA region and (3) choice of the technique.","container-title":"Genetica","DOI":"10.1007/s10709-005-2485-1","ISSN":"1573-6857","issue":"1","journalAbbreviation":"Genetica","language":"en","page":"101-120","source":"Springer Link","title":"Choosing the right molecular genetic markers for studying biodiversity: from molecular evolution to practical aspects","title-short":"Choosing the right molecular genetic markers for studying biodiversity","volume":"127","author":[{"family":"Anne","given":"Chenuil"}],"issued":{"date-parts":[["2006",5,1]]}}},{"id":119,"uris":["http://zotero.org/users/12331308/items/KHYPXJHM"],"itemData":{"id":119,"type":"article-journal","abstract":"Motivation: The development of molecular markers is one of the most important challenges in phylogenetic and genome wide population genetics studies, especially in studies with non-model organisms. A highly promising approach for obtaining suitable markers is the utilization of genomic partitioning strategies for the simultaneous discovery and genotyping of a large number of markers. Unfortunately, not all markers obtained from these strategies provide enough information for solving multiple evolutionary questions at a reasonable taxonomic resolution.Results: We have developed Development Of Molecular markers In Non-model Organisms (DOMINO), a bioinformatics tool for informative marker development from both next generation sequencing (NGS) data and pre-computed sequence alignments. The application implements popular NGS tools with new utilities in a highly versatile pipeline specifically designed to discover or select personalized markers at different levels of taxonomic resolution. These markers can be directly used to study the taxa surveyed for their design, utilized for further downstream PCR amplification in a broader set taxonomic scope, or exploited as suitable templates to bait design for target DNA enrichment techniques. We conducted an exhaustive evaluation of the performance of DOMINO via computer simulations and illustrate its utility to find informative markers in an empirical dataset.Availability and Implementation: DOMINO is freely available from www.ub.edu/softevol/domino.Contact:  elsanchez@ub.edu or jrozas@ub.eduSupplementary information:  Supplementary data are available at Bioinformatics online.","container-title":"Bioinformatics","DOI":"10.1093/bioinformatics/btw534","ISSN":"1367-4803","issue":"24","journalAbbreviation":"Bioinformatics","page":"3753-3759","source":"Silverchair","title":"DOMINO: development of informative molecular markers for phylogenetic and genome-wide population genetic studies in non-model organisms","title-short":"DOMINO","volume":"32","author":[{"family":"Frías-López","given":"Cristina"},{"family":"Sánchez-Herrero","given":"José F."},{"family":"Guirao-Rico","given":"Sara"},{"family":"Mora","given":"Elisa"},{"family":"Arnedo","given":"Miquel A."},{"family":"Sánchez-Gracia","given":"Alejandro"},{"family":"Rozas","given":"Julio"}],"issued":{"date-parts":[["2016",12,15]]}},"label":"page"}],"schema":"https://github.com/citation-style-language/schema/raw/master/csl-citation.json"} </w:instrText>
      </w:r>
      <w:r w:rsidR="0003226D">
        <w:fldChar w:fldCharType="separate"/>
      </w:r>
      <w:r w:rsidR="0003226D" w:rsidRPr="00377AE8">
        <w:t xml:space="preserve">(Anne, 2006; Frías-López </w:t>
      </w:r>
      <w:r w:rsidR="0003226D" w:rsidRPr="00377AE8">
        <w:rPr>
          <w:i/>
          <w:iCs/>
        </w:rPr>
        <w:t>et al.</w:t>
      </w:r>
      <w:r w:rsidR="0003226D" w:rsidRPr="00377AE8">
        <w:t>, 2016)</w:t>
      </w:r>
      <w:r w:rsidR="0003226D">
        <w:fldChar w:fldCharType="end"/>
      </w:r>
      <w:r w:rsidR="001228A5">
        <w:t>.</w:t>
      </w:r>
    </w:p>
    <w:p w14:paraId="0580E19E" w14:textId="70C7395F" w:rsidR="00FA0888" w:rsidRDefault="001228A5" w:rsidP="007E52DE">
      <w:pPr>
        <w:spacing w:line="360" w:lineRule="auto"/>
        <w:jc w:val="both"/>
      </w:pPr>
      <w:r>
        <w:t>Mitochondrial</w:t>
      </w:r>
      <w:r w:rsidRPr="001228A5">
        <w:t xml:space="preserve"> </w:t>
      </w:r>
      <w:r>
        <w:t xml:space="preserve">DNA (mtDNA) </w:t>
      </w:r>
      <w:r w:rsidRPr="001228A5">
        <w:t>markers are maternally inherited and exhibit a higher mutation rate than nuclear DNA. However, it is important to note that the ratio between nuclear and mitochondrial DNA mutation rates can vary across taxa</w:t>
      </w:r>
      <w:r w:rsidR="00FA0888" w:rsidRPr="00FA0888">
        <w:t xml:space="preserve"> </w:t>
      </w:r>
      <w:r w:rsidR="008A496B">
        <w:fldChar w:fldCharType="begin"/>
      </w:r>
      <w:r w:rsidR="008A496B">
        <w:instrText xml:space="preserve"> ADDIN ZOTERO_ITEM CSL_CITATION {"citationID":"kaSLvs7m","properties":{"formattedCitation":"(Allio {\\i{}et al.}, 2017)","plainCitation":"(Allio et al., 2017)","noteIndex":0},"citationItems":[{"id":107,"uris":["http://zotero.org/users/12331308/items/NQJY8SZW"],"itemData":{"id":107,"type":"article-journal","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 mitochondrial over nuclear mutation rate is highly variable among animal taxa. In nonvertebrates, such as insects and arachnids, the ratio of 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container-title":"Molecular Biology and Evolution","DOI":"10.1093/molbev/msx197","ISSN":"0737-4038","issue":"11","journalAbbreviation":"Molecular Biology and Evolution","page":"2762-2772","source":"Silverchair","title":"Large Variation in the Ratio of Mitochondrial to Nuclear Mutation Rate across Animals: Implications for Genetic Diversity and the Use of Mitochondrial DNA as a Molecular Marker","title-short":"Large Variation in the Ratio of Mitochondrial to Nuclear Mutation Rate across Animals","volume":"34","author":[{"family":"Allio","given":"Remi"},{"family":"Donega","given":"Stefano"},{"family":"Galtier","given":"Nicolas"},{"family":"Nabholz","given":"Benoit"}],"issued":{"date-parts":[["2017",11,1]]}}}],"schema":"https://github.com/citation-style-language/schema/raw/master/csl-citation.json"} </w:instrText>
      </w:r>
      <w:r w:rsidR="008A496B">
        <w:fldChar w:fldCharType="separate"/>
      </w:r>
      <w:r w:rsidR="008A496B" w:rsidRPr="008A496B">
        <w:t xml:space="preserve">(Allio </w:t>
      </w:r>
      <w:r w:rsidR="008A496B" w:rsidRPr="00D83F7B">
        <w:rPr>
          <w:i/>
          <w:iCs/>
        </w:rPr>
        <w:t>et al.</w:t>
      </w:r>
      <w:r w:rsidR="008A496B" w:rsidRPr="008A496B">
        <w:t>, 2017)</w:t>
      </w:r>
      <w:r w:rsidR="008A496B">
        <w:fldChar w:fldCharType="end"/>
      </w:r>
      <w:r w:rsidR="00FA0888" w:rsidRPr="00FA0888">
        <w:t xml:space="preserve">. </w:t>
      </w:r>
      <w:r w:rsidRPr="001228A5">
        <w:t xml:space="preserve">Furthermore, mtDNA can be prone to homoplasy, where identical variants arise from independent evolutionary origins, potentially leading to misleading phylogenetic interpretations if used without complementary </w:t>
      </w:r>
      <w:r w:rsidRPr="001228A5">
        <w:lastRenderedPageBreak/>
        <w:t>nuclear markers</w:t>
      </w:r>
      <w:r w:rsidR="00FA0888" w:rsidRPr="00FA0888">
        <w:t xml:space="preserve"> </w:t>
      </w:r>
      <w:r w:rsidR="008A496B">
        <w:fldChar w:fldCharType="begin"/>
      </w:r>
      <w:r w:rsidR="008A496B">
        <w:instrText xml:space="preserve"> ADDIN ZOTERO_ITEM CSL_CITATION {"citationID":"xFIIkQGH","properties":{"formattedCitation":"(Anne, 2006)","plainCitation":"(Anne, 2006)","noteIndex":0},"citationItems":[{"id":9,"uris":["http://zotero.org/users/12331308/items/5E2I4JY4"],"itemData":{"id":9,"type":"article-journal","abstract":"The use of molecular genetic markers (MGMs) has become widespread among evolutionary biologists, and the methods of analysis of genetic data improve rapidly, yet an organized framework in which scientists can work is lacking. Elements of molecular evolution are summarized to explain the origin of variation at the DNA level, its measures, and the relationships linking genetic variability to the biological parameters of the studied organisms. MGM are defined by two components: the DNA region(s) screened, and the technique used to reveal its variation. Criteria of choice belong to three categories: (1) the level of variability, (2) the nature of the information (e.g. dominance vs. codominance, ploidy, ... ) which must be determined according to the biological question and (3) some practical criteria which mainly depend on the equipment of the laboratory and experience of the scientist. A three-step procedure is proposed for drawing up MGMs suitable to answer given biological questions, and compiled data are organized to guide the choice at each step: (1) choice, determined by the biological question, of the level of variability and of the criteria of the nature of information, (2) choice of the DNA region and (3) choice of the technique.","container-title":"Genetica","DOI":"10.1007/s10709-005-2485-1","ISSN":"1573-6857","issue":"1","journalAbbreviation":"Genetica","language":"en","page":"101-120","source":"Springer Link","title":"Choosing the right molecular genetic markers for studying biodiversity: from molecular evolution to practical aspects","title-short":"Choosing the right molecular genetic markers for studying biodiversity","volume":"127","author":[{"family":"Anne","given":"Chenuil"}],"issued":{"date-parts":[["2006",5,1]]}}}],"schema":"https://github.com/citation-style-language/schema/raw/master/csl-citation.json"} </w:instrText>
      </w:r>
      <w:r w:rsidR="008A496B">
        <w:fldChar w:fldCharType="separate"/>
      </w:r>
      <w:r w:rsidR="008A496B" w:rsidRPr="008A496B">
        <w:t>(Anne, 2006)</w:t>
      </w:r>
      <w:r w:rsidR="008A496B">
        <w:fldChar w:fldCharType="end"/>
      </w:r>
      <w:r w:rsidR="00FA0888" w:rsidRPr="00FA0888">
        <w:t>.</w:t>
      </w:r>
      <w:r w:rsidR="00DA02AB">
        <w:t xml:space="preserve"> In comparison, n</w:t>
      </w:r>
      <w:r>
        <w:t>uclear DNA (nDNA) markers</w:t>
      </w:r>
      <w:r w:rsidRPr="001228A5">
        <w:t xml:space="preserve"> are biparentally inherited and feature a lower mutation rate than mtDNA markers</w:t>
      </w:r>
      <w:r>
        <w:t xml:space="preserve"> </w:t>
      </w:r>
      <w:r w:rsidR="007C3BA5">
        <w:fldChar w:fldCharType="begin"/>
      </w:r>
      <w:r w:rsidR="007C3BA5">
        <w:instrText xml:space="preserve"> ADDIN ZOTERO_ITEM CSL_CITATION {"citationID":"ElVUauWp","properties":{"formattedCitation":"(Anne, 2006)","plainCitation":"(Anne, 2006)","noteIndex":0},"citationItems":[{"id":9,"uris":["http://zotero.org/users/12331308/items/5E2I4JY4"],"itemData":{"id":9,"type":"article-journal","abstract":"The use of molecular genetic markers (MGMs) has become widespread among evolutionary biologists, and the methods of analysis of genetic data improve rapidly, yet an organized framework in which scientists can work is lacking. Elements of molecular evolution are summarized to explain the origin of variation at the DNA level, its measures, and the relationships linking genetic variability to the biological parameters of the studied organisms. MGM are defined by two components: the DNA region(s) screened, and the technique used to reveal its variation. Criteria of choice belong to three categories: (1) the level of variability, (2) the nature of the information (e.g. dominance vs. codominance, ploidy, ... ) which must be determined according to the biological question and (3) some practical criteria which mainly depend on the equipment of the laboratory and experience of the scientist. A three-step procedure is proposed for drawing up MGMs suitable to answer given biological questions, and compiled data are organized to guide the choice at each step: (1) choice, determined by the biological question, of the level of variability and of the criteria of the nature of information, (2) choice of the DNA region and (3) choice of the technique.","container-title":"Genetica","DOI":"10.1007/s10709-005-2485-1","ISSN":"1573-6857","issue":"1","journalAbbreviation":"Genetica","language":"en","page":"101-120","source":"Springer Link","title":"Choosing the right molecular genetic markers for studying biodiversity: from molecular evolution to practical aspects","title-short":"Choosing the right molecular genetic markers for studying biodiversity","volume":"127","author":[{"family":"Anne","given":"Chenuil"}],"issued":{"date-parts":[["2006",5,1]]}}}],"schema":"https://github.com/citation-style-language/schema/raw/master/csl-citation.json"} </w:instrText>
      </w:r>
      <w:r w:rsidR="007C3BA5">
        <w:fldChar w:fldCharType="separate"/>
      </w:r>
      <w:r w:rsidR="007C3BA5" w:rsidRPr="007C3BA5">
        <w:t>(Anne, 2006)</w:t>
      </w:r>
      <w:r w:rsidR="007C3BA5">
        <w:fldChar w:fldCharType="end"/>
      </w:r>
      <w:r w:rsidR="00FA0888" w:rsidRPr="00FA0888">
        <w:t>.</w:t>
      </w:r>
    </w:p>
    <w:p w14:paraId="2C6B5E27" w14:textId="1DF9F5A7" w:rsidR="00FA0888" w:rsidRDefault="001228A5" w:rsidP="007E52DE">
      <w:pPr>
        <w:spacing w:line="360" w:lineRule="auto"/>
        <w:jc w:val="both"/>
      </w:pPr>
      <w:r w:rsidRPr="001228A5">
        <w:t xml:space="preserve">Both mtDNA and nDNA can harbor various categories of molecular markers, including microsatellites, single nucleotide polymorphisms (SNPs), and InDels. </w:t>
      </w:r>
      <w:r w:rsidR="00720206" w:rsidRPr="00720206">
        <w:t>Microsatellites are useful as molecular markers because of their high variability across individuals. Extensive polymorphism and co-dominant inheritance patterns make them valuable for population genetic analyses. However, it's crucial to consider the potential complications when using them</w:t>
      </w:r>
      <w:r w:rsidR="001D4B59">
        <w:t xml:space="preserve"> </w:t>
      </w:r>
      <w:r w:rsidR="001D4B59">
        <w:fldChar w:fldCharType="begin"/>
      </w:r>
      <w:r w:rsidR="001D4B59">
        <w:instrText xml:space="preserve"> ADDIN ZOTERO_ITEM CSL_CITATION {"citationID":"DEas9aja","properties":{"formattedCitation":"(Choquet {\\i{}et al.}, 2023)","plainCitation":"(Choquet et al., 2023)","noteIndex":0},"citationItems":[{"id":80,"uris":["http://zotero.org/users/12331308/items/STVDGAHJ"],"itemData":{"id":80,"type":"article-journal","abstract":"Interspecific hybridization events are on the rise in natural systems due to climate change disrupting species barriers. Across taxa, microsatellites have long been the molecular markers of choice to identify admixed individuals. However, with the advent of high-throughput sequencing easing the generation of genome-wide datasets, incorrect reports of hybridization resulting from microsatellite technical artefacts have been uncovered in a growing number of taxa. In the marine zooplankton genus Calanus (Copepoda), whose species are used as climate change indicators, microsatellite markers have suggested hybridization between C. finmarchicus and C. glacialis, while other nuclear markers (InDels) never detected any admixed individuals, leaving the scientific community divided. Here, for the first time, we investigated the potential for hybridization among C. finmarchicus, C. glacialis, C. helgolandicus and C. hyperboreus using two large and independent SNP datasets. These were derived firstly from a protocol of target-capture applied to 179 individuals collected from 17 sites across the North Atlantic and Arctic Oceans, including sympatric areas, and second from published RNA sequences. All SNP-based analyses were congruent in showing that Calanus species are distinct and do not appear to hybridize. We then thoroughly re-assessed the microsatellites showing hybrids, with the support of published transcriptomes, and identified technical issues plaguing eight out of 10 microsatellites, including size homoplasy, paralogy, potential for null alleles and even two primer pairs targeting the same locus. Our study illustrates how deceptive microsatellites can be when applied to the investigation of hybridization.","container-title":"Molecular Ecology","DOI":"10.1111/mec.17183","ISSN":"1365-294X","issue":"24","language":"en","license":"© 2023 The Authors. Molecular Ecology published by John Wiley &amp; Sons Ltd.","note":"_eprint: https://onlinelibrary.wiley.com/doi/pdf/10.1111/mec.17183","page":"6854-6873","source":"Wiley Online Library","title":"Unmasking microsatellite deceptiveness and debunking hybridization with SNPs in four marine copepod species of Calanus","volume":"32","author":[{"family":"Choquet","given":"Marvin"},{"family":"Lizano","given":"Apollo M."},{"family":"Le Moan","given":"Alan"},{"family":"Ravinet","given":"Mark"},{"family":"Dhanasiri","given":"Anusha K. S."},{"family":"Hoarau","given":"Galice"}],"issued":{"date-parts":[["2023"]]}},"label":"page"}],"schema":"https://github.com/citation-style-language/schema/raw/master/csl-citation.json"} </w:instrText>
      </w:r>
      <w:r w:rsidR="001D4B59">
        <w:fldChar w:fldCharType="separate"/>
      </w:r>
      <w:r w:rsidR="001D4B59" w:rsidRPr="001D4B59">
        <w:t xml:space="preserve">(Choquet </w:t>
      </w:r>
      <w:r w:rsidR="001D4B59" w:rsidRPr="001D4B59">
        <w:rPr>
          <w:i/>
          <w:iCs/>
        </w:rPr>
        <w:t>et al.</w:t>
      </w:r>
      <w:r w:rsidR="001D4B59" w:rsidRPr="001D4B59">
        <w:t>, 2023)</w:t>
      </w:r>
      <w:r w:rsidR="001D4B59">
        <w:fldChar w:fldCharType="end"/>
      </w:r>
      <w:r w:rsidR="00720206" w:rsidRPr="00720206">
        <w:t>. Homoplasy can lead to misidentification. Additionally, null alleles, which do not amplify during PCR, can result in misinterpretation of genotypes. Issues with paralogous loci, which are duplicated in the genome, can lead to amplification of the wrong locus. Locus duplication, where multiple primer pairs target the same locus, can also cause problems. Finally, multiple reverse primer sites within the same locus can amplify multiple PCR products. These complications need to be carefully considered when applying microsatellites in population genetic studies</w:t>
      </w:r>
      <w:r w:rsidR="00720206">
        <w:t xml:space="preserve"> </w:t>
      </w:r>
      <w:r w:rsidR="00D83F7B">
        <w:fldChar w:fldCharType="begin"/>
      </w:r>
      <w:r w:rsidR="00720206">
        <w:instrText xml:space="preserve"> ADDIN ZOTERO_ITEM CSL_CITATION {"citationID":"s7gvcuIK","properties":{"formattedCitation":"(Selkoe and Toonen, 2006; Choquet {\\i{}et al.}, 2023)","plainCitation":"(Selkoe and Toonen, 2006; Choquet et al., 2023)","noteIndex":0},"citationItems":[{"id":346,"uris":["http://zotero.org/users/12331308/items/JFMXIFJF"],"itemData":{"id":346,"type":"article-journal","abstract":"Recent improvements in genetic analysis and genotyping methods have resulted in a rapid expansion of the power of molecular markers to address ecological questions. Microsatellites have emerged as the most popular and versatile marker type for ecological applications. The rise of commercial services that can isolate microsatellites for new study species and genotype samples at reasonable prices presents ecologists with the unprecedented ability to employ genetic approaches without heavy investment in specialized equipment. Nevertheless, the lack of accessible, synthesized information on the practicalities and pitfalls of using genetic tools impedes ecologists’ ability to make informed decisions on using molecular approaches and creates the risk that some will use microsatellites without understanding the steps needed to evaluate the quality of a genetic data set. The first goal of this synthesis is to provide an overview of the strengths and limitations of microsatellite markers and the risks, cost and time requirements of isolating and using microsatellites with the aid of commercial services. The second goal is to encourage the use and consistent reporting of thorough marker screening to ensure high quality data. To that end, we present a multistep screening process to evaluate candidate loci for inclusion in a genetic study that is broadly targeted to both novice and experienced geneticists alike.","container-title":"Ecology Letters","DOI":"10.1111/j.1461-0248.2006.00889.x","ISSN":"1461-0248","issue":"5","language":"en","note":"_eprint: https://onlinelibrary.wiley.com/doi/pdf/10.1111/j.1461-0248.2006.00889.x","page":"615-629","source":"Wiley Online Library","title":"Microsatellites for ecologists: a practical guide to using and evaluating microsatellite markers","title-short":"Microsatellites for ecologists","volume":"9","author":[{"family":"Selkoe","given":"Kimberly A."},{"family":"Toonen","given":"Robert J."}],"issued":{"date-parts":[["2006"]]}}},{"id":80,"uris":["http://zotero.org/users/12331308/items/STVDGAHJ"],"itemData":{"id":80,"type":"article-journal","abstract":"Interspecific hybridization events are on the rise in natural systems due to climate change disrupting species barriers. Across taxa, microsatellites have long been the molecular markers of choice to identify admixed individuals. However, with the advent of high-throughput sequencing easing the generation of genome-wide datasets, incorrect reports of hybridization resulting from microsatellite technical artefacts have been uncovered in a growing number of taxa. In the marine zooplankton genus Calanus (Copepoda), whose species are used as climate change indicators, microsatellite markers have suggested hybridization between C. finmarchicus and C. glacialis, while other nuclear markers (InDels) never detected any admixed individuals, leaving the scientific community divided. Here, for the first time, we investigated the potential for hybridization among C. finmarchicus, C. glacialis, C. helgolandicus and C. hyperboreus using two large and independent SNP datasets. These were derived firstly from a protocol of target-capture applied to 179 individuals collected from 17 sites across the North Atlantic and Arctic Oceans, including sympatric areas, and second from published RNA sequences. All SNP-based analyses were congruent in showing that Calanus species are distinct and do not appear to hybridize. We then thoroughly re-assessed the microsatellites showing hybrids, with the support of published transcriptomes, and identified technical issues plaguing eight out of 10 microsatellites, including size homoplasy, paralogy, potential for null alleles and even two primer pairs targeting the same locus. Our study illustrates how deceptive microsatellites can be when applied to the investigation of hybridization.","container-title":"Molecular Ecology","DOI":"10.1111/mec.17183","ISSN":"1365-294X","issue":"24","language":"en","license":"© 2023 The Authors. Molecular Ecology published by John Wiley &amp; Sons Ltd.","note":"_eprint: https://onlinelibrary.wiley.com/doi/pdf/10.1111/mec.17183","page":"6854-6873","source":"Wiley Online Library","title":"Unmasking microsatellite deceptiveness and debunking hybridization with SNPs in four marine copepod species of Calanus","volume":"32","author":[{"family":"Choquet","given":"Marvin"},{"family":"Lizano","given":"Apollo M."},{"family":"Le Moan","given":"Alan"},{"family":"Ravinet","given":"Mark"},{"family":"Dhanasiri","given":"Anusha K. S."},{"family":"Hoarau","given":"Galice"}],"issued":{"date-parts":[["2023"]]}}}],"schema":"https://github.com/citation-style-language/schema/raw/master/csl-citation.json"} </w:instrText>
      </w:r>
      <w:r w:rsidR="00D83F7B">
        <w:fldChar w:fldCharType="separate"/>
      </w:r>
      <w:r w:rsidR="00720206" w:rsidRPr="00720206">
        <w:t xml:space="preserve">(Selkoe and Toonen, 2006; Choquet </w:t>
      </w:r>
      <w:r w:rsidR="00720206" w:rsidRPr="00720206">
        <w:rPr>
          <w:i/>
          <w:iCs/>
        </w:rPr>
        <w:t>et al.</w:t>
      </w:r>
      <w:r w:rsidR="00720206" w:rsidRPr="00720206">
        <w:t>, 2023)</w:t>
      </w:r>
      <w:r w:rsidR="00D83F7B">
        <w:fldChar w:fldCharType="end"/>
      </w:r>
      <w:r>
        <w:t>.</w:t>
      </w:r>
      <w:r w:rsidR="0087697B">
        <w:t xml:space="preserve"> </w:t>
      </w:r>
      <w:r w:rsidRPr="001228A5">
        <w:t>SNPs are single-base-pair variations in DNA sequences that are ubiquitous throughout the genome. High-throughput sequencing technologies facilitate their efficient identification</w:t>
      </w:r>
      <w:r w:rsidR="00FC0483">
        <w:t xml:space="preserve"> through genotyping-by-sequencing </w:t>
      </w:r>
      <w:r w:rsidR="00FC0483">
        <w:fldChar w:fldCharType="begin"/>
      </w:r>
      <w:r w:rsidR="009E6396">
        <w:instrText xml:space="preserve"> ADDIN ZOTERO_ITEM CSL_CITATION {"citationID":"4hYHCevf","properties":{"formattedCitation":"(Bucklin {\\i{}et al.}, 2020)","plainCitation":"(Bucklin et al., 2020)","dontUpdate":true,"noteIndex":0},"citationItems":[{"id":432,"uris":["http://zotero.org/users/12331308/items/Q9TSTH7F"],"itemData":{"id":432,"type":"chapter","abstract":"The exceptionally large population size and cosmopolitan biogeographic distribution that distinguish many – but not all – marine zooplankton species generate similarly exceptional patterns of population genetic and genomic diversity and structure. The phylogenetic diversity of zooplankton has slowed the application of population genomic approaches, due to lack of genomic resources for closely related species and diversity of genomic architecture, including highly replicated genomes of many crustaceans. Use of numerous genomic markers, especially single nucleotide polymorphisms (SNPs), is transforming our ability to analyze population genetics and connectivity of marine zooplankton, and providing new understanding and different answers than earlier analyses, which typically used mitochondrial DNA and microsatellite markers. Population genomic approaches have confirmed that, despite high dispersal potential, many zooplankton species exhibit genetic structuring among geographic populations, especially at large ocean-basin scales, and have revealed patterns and pathways of population connectivity that do not always track ocean circulation. Genomic and transcriptomic resources are critically needed to allow further examination of micro-evolution and local adaptation, including identification of genes that show evidence of selection. These new tools will also enable further examination of the significance of small-scale genetic heterogeneity of marine zooplankton, to discriminate genetic “noise” in large and patchy populations from local adaptation to environmental conditions and change.","container-title":"Population Genomics: Marine Organisms","event-place":"Cham","ISBN":"978-3-030-37936-0","language":"en","note":"DOI: 10.1007/13836_2017_9","page":"61-102","publisher":"Springer International Publishing","publisher-place":"Cham","source":"Springer Link","title":"Population Genomics of Marine Zooplankton","URL":"https://doi.org/10.1007/13836_2017_9","author":[{"family":"Bucklin","given":"Ann"},{"family":"DiVito","given":"Kate R."},{"family":"Smolina","given":"Irina"},{"family":"Choquet","given":"Marvin"},{"family":"Questel","given":"Jennifer M."},{"family":"Hoarau","given":"Galice"},{"family":"O’Neill","given":"Rachel J."}],"editor":[{"family":"Oleksiak","given":"Marjorie F."},{"family":"Rajora","given":"Om P."}],"accessed":{"date-parts":[["2024",11,10]]},"issued":{"date-parts":[["2020"]]}}}],"schema":"https://github.com/citation-style-language/schema/raw/master/csl-citation.json"} </w:instrText>
      </w:r>
      <w:r w:rsidR="00FC0483">
        <w:fldChar w:fldCharType="separate"/>
      </w:r>
      <w:r w:rsidR="00FC0483" w:rsidRPr="00FC0483">
        <w:t>(</w:t>
      </w:r>
      <w:r w:rsidR="00DA02AB">
        <w:t xml:space="preserve">GBS; </w:t>
      </w:r>
      <w:r w:rsidR="00FC0483" w:rsidRPr="00FC0483">
        <w:t xml:space="preserve">Bucklin </w:t>
      </w:r>
      <w:r w:rsidR="00FC0483" w:rsidRPr="00FC0483">
        <w:rPr>
          <w:i/>
          <w:iCs/>
        </w:rPr>
        <w:t>et al.</w:t>
      </w:r>
      <w:r w:rsidR="00FC0483" w:rsidRPr="00FC0483">
        <w:t>, 2020)</w:t>
      </w:r>
      <w:r w:rsidR="00FC0483">
        <w:fldChar w:fldCharType="end"/>
      </w:r>
      <w:r w:rsidRPr="001228A5">
        <w:t>. SNPs are predominantly biallelic and well-suited for</w:t>
      </w:r>
      <w:r w:rsidR="00DA02AB">
        <w:t xml:space="preserve"> discerning</w:t>
      </w:r>
      <w:r w:rsidRPr="001228A5">
        <w:t xml:space="preserve"> </w:t>
      </w:r>
      <w:r w:rsidR="00DA02AB">
        <w:t>regional to large</w:t>
      </w:r>
      <w:r w:rsidRPr="001228A5">
        <w:t xml:space="preserve">-scale population </w:t>
      </w:r>
      <w:r w:rsidR="00DA02AB">
        <w:t xml:space="preserve">structure </w:t>
      </w:r>
      <w:r w:rsidR="00DA02AB">
        <w:fldChar w:fldCharType="begin"/>
      </w:r>
      <w:r w:rsidR="00DA02AB">
        <w:instrText xml:space="preserve"> ADDIN ZOTERO_ITEM CSL_CITATION {"citationID":"8jErNPQz","properties":{"formattedCitation":"(Bucklin {\\i{}et al.}, 2020)","plainCitation":"(Bucklin et al., 2020)","noteIndex":0},"citationItems":[{"id":432,"uris":["http://zotero.org/users/12331308/items/Q9TSTH7F"],"itemData":{"id":432,"type":"chapter","abstract":"The exceptionally large population size and cosmopolitan biogeographic distribution that distinguish many – but not all – marine zooplankton species generate similarly exceptional patterns of population genetic and genomic diversity and structure. The phylogenetic diversity of zooplankton has slowed the application of population genomic approaches, due to lack of genomic resources for closely related species and diversity of genomic architecture, including highly replicated genomes of many crustaceans. Use of numerous genomic markers, especially single nucleotide polymorphisms (SNPs), is transforming our ability to analyze population genetics and connectivity of marine zooplankton, and providing new understanding and different answers than earlier analyses, which typically used mitochondrial DNA and microsatellite markers. Population genomic approaches have confirmed that, despite high dispersal potential, many zooplankton species exhibit genetic structuring among geographic populations, especially at large ocean-basin scales, and have revealed patterns and pathways of population connectivity that do not always track ocean circulation. Genomic and transcriptomic resources are critically needed to allow further examination of micro-evolution and local adaptation, including identification of genes that show evidence of selection. These new tools will also enable further examination of the significance of small-scale genetic heterogeneity of marine zooplankton, to discriminate genetic “noise” in large and patchy populations from local adaptation to environmental conditions and change.","container-title":"Population Genomics: Marine Organisms","event-place":"Cham","ISBN":"978-3-030-37936-0","language":"en","note":"DOI: 10.1007/13836_2017_9","page":"61-102","publisher":"Springer International Publishing","publisher-place":"Cham","source":"Springer Link","title":"Population Genomics of Marine Zooplankton","URL":"https://doi.org/10.1007/13836_2017_9","author":[{"family":"Bucklin","given":"Ann"},{"family":"DiVito","given":"Kate R."},{"family":"Smolina","given":"Irina"},{"family":"Choquet","given":"Marvin"},{"family":"Questel","given":"Jennifer M."},{"family":"Hoarau","given":"Galice"},{"family":"O’Neill","given":"Rachel J."}],"editor":[{"family":"Oleksiak","given":"Marjorie F."},{"family":"Rajora","given":"Om P."}],"accessed":{"date-parts":[["2024",11,10]]},"issued":{"date-parts":[["2020"]]}}}],"schema":"https://github.com/citation-style-language/schema/raw/master/csl-citation.json"} </w:instrText>
      </w:r>
      <w:r w:rsidR="00DA02AB">
        <w:fldChar w:fldCharType="separate"/>
      </w:r>
      <w:r w:rsidR="00DA02AB" w:rsidRPr="00DA02AB">
        <w:t xml:space="preserve">(Bucklin </w:t>
      </w:r>
      <w:r w:rsidR="00DA02AB" w:rsidRPr="00DA02AB">
        <w:rPr>
          <w:i/>
          <w:iCs/>
        </w:rPr>
        <w:t>et al.</w:t>
      </w:r>
      <w:r w:rsidR="00DA02AB" w:rsidRPr="00DA02AB">
        <w:t>, 2020)</w:t>
      </w:r>
      <w:r w:rsidR="00DA02AB">
        <w:fldChar w:fldCharType="end"/>
      </w:r>
      <w:r w:rsidR="00DA02AB">
        <w:t>.</w:t>
      </w:r>
    </w:p>
    <w:p w14:paraId="5AA57F59" w14:textId="5B782260" w:rsidR="007B2826" w:rsidRPr="007B2826" w:rsidRDefault="001228A5" w:rsidP="007E52DE">
      <w:pPr>
        <w:spacing w:line="360" w:lineRule="auto"/>
        <w:jc w:val="both"/>
      </w:pPr>
      <w:r w:rsidRPr="001228A5">
        <w:t>The selection of appropriate molecular markers, whether mitochondrial or nuclear, is guided by the specific research objectives, the availability of genomic resources for the species in question, and considerations of cost-effectiveness associated with genotyping methodologies</w:t>
      </w:r>
      <w:r w:rsidR="00FA0888" w:rsidRPr="00FA0888">
        <w:t>.</w:t>
      </w:r>
    </w:p>
    <w:p w14:paraId="515DBE98" w14:textId="115C4C81" w:rsidR="00915913" w:rsidRDefault="00FA0888" w:rsidP="008264A5">
      <w:pPr>
        <w:pStyle w:val="Heading3"/>
        <w:numPr>
          <w:ilvl w:val="2"/>
          <w:numId w:val="6"/>
        </w:numPr>
      </w:pPr>
      <w:bookmarkStart w:id="24" w:name="target-approach"/>
      <w:r>
        <w:t xml:space="preserve">Reduced Representation Sequencing and </w:t>
      </w:r>
      <w:r w:rsidR="001A74A8" w:rsidRPr="008760A1">
        <w:t xml:space="preserve">Target </w:t>
      </w:r>
      <w:r>
        <w:t>Capture Sequencing</w:t>
      </w:r>
      <w:bookmarkEnd w:id="24"/>
    </w:p>
    <w:p w14:paraId="2794B116" w14:textId="57274860" w:rsidR="00347E53" w:rsidRDefault="00570C35" w:rsidP="00C27F94">
      <w:pPr>
        <w:spacing w:after="160" w:line="360" w:lineRule="auto"/>
        <w:jc w:val="both"/>
        <w:rPr>
          <w:rFonts w:eastAsia="Aptos"/>
          <w:kern w:val="2"/>
          <w14:ligatures w14:val="standardContextual"/>
        </w:rPr>
      </w:pPr>
      <w:r w:rsidRPr="003443AB">
        <w:rPr>
          <w:rFonts w:eastAsia="Aptos"/>
          <w:kern w:val="2"/>
          <w14:ligatures w14:val="standardContextual"/>
        </w:rPr>
        <w:t>The</w:t>
      </w:r>
      <w:r w:rsidR="00720206">
        <w:rPr>
          <w:rFonts w:eastAsia="Aptos"/>
          <w:kern w:val="2"/>
          <w14:ligatures w14:val="standardContextual"/>
        </w:rPr>
        <w:t xml:space="preserve"> known</w:t>
      </w:r>
      <w:r w:rsidRPr="003443AB">
        <w:rPr>
          <w:rFonts w:eastAsia="Aptos"/>
          <w:kern w:val="2"/>
          <w14:ligatures w14:val="standardContextual"/>
        </w:rPr>
        <w:t xml:space="preserve"> genome</w:t>
      </w:r>
      <w:r w:rsidR="00720206">
        <w:rPr>
          <w:rFonts w:eastAsia="Aptos"/>
          <w:kern w:val="2"/>
          <w14:ligatures w14:val="standardContextual"/>
        </w:rPr>
        <w:t xml:space="preserve"> sizes </w:t>
      </w:r>
      <w:r w:rsidRPr="003443AB">
        <w:rPr>
          <w:rFonts w:eastAsia="Aptos"/>
          <w:kern w:val="2"/>
          <w14:ligatures w14:val="standardContextual"/>
        </w:rPr>
        <w:t>of</w:t>
      </w:r>
      <w:r w:rsidR="006C1C05">
        <w:rPr>
          <w:rFonts w:eastAsia="Aptos"/>
          <w:kern w:val="2"/>
          <w14:ligatures w14:val="standardContextual"/>
        </w:rPr>
        <w:t xml:space="preserve"> </w:t>
      </w:r>
      <w:r w:rsidRPr="003443AB">
        <w:rPr>
          <w:rFonts w:eastAsia="Aptos"/>
          <w:i/>
          <w:iCs/>
          <w:kern w:val="2"/>
          <w14:ligatures w14:val="standardContextual"/>
        </w:rPr>
        <w:t>Calanus</w:t>
      </w:r>
      <w:r w:rsidR="006C1C05">
        <w:rPr>
          <w:rFonts w:eastAsia="Aptos"/>
          <w:i/>
          <w:iCs/>
          <w:kern w:val="2"/>
          <w14:ligatures w14:val="standardContextual"/>
        </w:rPr>
        <w:t xml:space="preserve"> spp.</w:t>
      </w:r>
      <w:r w:rsidR="006C1C05">
        <w:rPr>
          <w:rFonts w:eastAsia="Aptos"/>
          <w:kern w:val="2"/>
          <w14:ligatures w14:val="standardContextual"/>
        </w:rPr>
        <w:t xml:space="preserve"> are </w:t>
      </w:r>
      <w:r w:rsidR="0003226D">
        <w:rPr>
          <w:rFonts w:eastAsia="Aptos"/>
          <w:kern w:val="2"/>
          <w14:ligatures w14:val="standardContextual"/>
        </w:rPr>
        <w:t>huge</w:t>
      </w:r>
      <w:r w:rsidR="006C1C05">
        <w:rPr>
          <w:rFonts w:eastAsia="Aptos"/>
          <w:kern w:val="2"/>
          <w14:ligatures w14:val="standardContextual"/>
        </w:rPr>
        <w:t xml:space="preserve"> and </w:t>
      </w:r>
      <w:r w:rsidR="002E5E11">
        <w:rPr>
          <w:rFonts w:eastAsia="Aptos"/>
          <w:kern w:val="2"/>
          <w14:ligatures w14:val="standardContextual"/>
        </w:rPr>
        <w:t xml:space="preserve">highly </w:t>
      </w:r>
      <w:r w:rsidR="006C1C05">
        <w:rPr>
          <w:rFonts w:eastAsia="Aptos"/>
          <w:kern w:val="2"/>
          <w14:ligatures w14:val="standardContextual"/>
        </w:rPr>
        <w:t>repetitive</w:t>
      </w:r>
      <w:r w:rsidR="002E5E11">
        <w:rPr>
          <w:rFonts w:eastAsia="Aptos"/>
          <w:kern w:val="2"/>
          <w14:ligatures w14:val="standardContextual"/>
        </w:rPr>
        <w:t xml:space="preserve"> </w:t>
      </w:r>
      <w:r w:rsidR="00A74C00">
        <w:rPr>
          <w:rFonts w:eastAsia="Aptos"/>
          <w:kern w:val="2"/>
          <w14:ligatures w14:val="standardContextual"/>
        </w:rPr>
        <w:fldChar w:fldCharType="begin"/>
      </w:r>
      <w:r w:rsidR="00A74C00">
        <w:rPr>
          <w:rFonts w:eastAsia="Aptos"/>
          <w:kern w:val="2"/>
          <w14:ligatures w14:val="standardContextual"/>
        </w:rPr>
        <w:instrText xml:space="preserve"> ADDIN ZOTERO_ITEM CSL_CITATION {"citationID":"O46N4cw2","properties":{"formattedCitation":"(McLaren et al., 1988)","plainCitation":"(McLaren et al., 1988)","dontUpdate":true,"noteIndex":0},"citationItems":[{"id":108,"uris":["http://zotero.org/users/12331308/items/FUW5BZ4I"],"itemData":{"id":108,"type":"article-journal","abstract":"Data on embryonic and larval development times (D) of Calanus species are analysed using Bělehrádek's temperature (T) function, D = a (T − α)b, with b = − 2.05 as in previous studies. Among these species, α for embryonic duration varies directly with temperatures in their geographical ranges and a is related to egg diameter. Using α and b from embryonic durations, the fitted values of a for older stages are related to body sizes. Roughly estimated nucleus numbers in single adult females of C. finmarchicus, glacialis and hyperboreus were similar at 72 000, 85 000, and 96 000 respectively. Genome sizes (2C) of adult females are ca. 13 pg DNA in C. finmarchicus and pacificus, ca. 17 pg in C. sinicus, ca. 21 pg in C. helgolandicus and marshallae, and ca. 25 pg in C. glacialis and hyperboreus. These correspond roughly to body sizes and temperature-corrected development rates, quite precisely so in the sibling pair C. finmarchicus and C. glacialis, suggesting that, given similar nucleus numbers, there is nucleotypic control of whole-organism characteristics.","container-title":"Hydrobiologia","DOI":"10.1007/BF00026315","ISSN":"1573-5117","issue":"1","journalAbbreviation":"Hydrobiologia","language":"en","page":"275-284","source":"Springer Link","title":"Body sizes, development rates, and genome sizes among Calanus species","volume":"167","author":[{"family":"McLaren","given":"I. A."},{"family":"Sevigny","given":"J. M."},{"family":"Corkett","given":"C. J."}],"issued":{"date-parts":[["1988",10,1]]}}}],"schema":"https://github.com/citation-style-language/schema/raw/master/csl-citation.json"} </w:instrText>
      </w:r>
      <w:r w:rsidR="00A74C00">
        <w:rPr>
          <w:rFonts w:eastAsia="Aptos"/>
          <w:kern w:val="2"/>
          <w14:ligatures w14:val="standardContextual"/>
        </w:rPr>
        <w:fldChar w:fldCharType="separate"/>
      </w:r>
      <w:r w:rsidR="00A74C00" w:rsidRPr="009D22CF">
        <w:t>(</w:t>
      </w:r>
      <w:r w:rsidR="00C535BC">
        <w:t xml:space="preserve">e.g., </w:t>
      </w:r>
      <w:r w:rsidR="006C1C05">
        <w:rPr>
          <w:i/>
          <w:iCs/>
        </w:rPr>
        <w:t xml:space="preserve">C. hyperboreus, </w:t>
      </w:r>
      <w:r w:rsidR="00A74C00">
        <w:rPr>
          <w:rFonts w:eastAsia="Aptos"/>
          <w:kern w:val="2"/>
          <w14:ligatures w14:val="standardContextual"/>
        </w:rPr>
        <w:t>12</w:t>
      </w:r>
      <w:r w:rsidR="00EC7D2C">
        <w:rPr>
          <w:rFonts w:eastAsia="Aptos"/>
          <w:kern w:val="2"/>
          <w14:ligatures w14:val="standardContextual"/>
        </w:rPr>
        <w:t xml:space="preserve">.2 </w:t>
      </w:r>
      <w:r w:rsidR="00A74C00">
        <w:rPr>
          <w:rFonts w:eastAsia="Aptos"/>
          <w:kern w:val="2"/>
          <w14:ligatures w14:val="standardContextual"/>
        </w:rPr>
        <w:t>Gb</w:t>
      </w:r>
      <w:r w:rsidR="00EC7D2C">
        <w:rPr>
          <w:rFonts w:eastAsia="Aptos"/>
          <w:kern w:val="2"/>
          <w14:ligatures w14:val="standardContextual"/>
        </w:rPr>
        <w:t>,</w:t>
      </w:r>
      <w:r w:rsidR="00A21D9F">
        <w:rPr>
          <w:rFonts w:eastAsia="Aptos"/>
          <w:kern w:val="2"/>
          <w14:ligatures w14:val="standardContextual"/>
        </w:rPr>
        <w:t xml:space="preserve"> </w:t>
      </w:r>
      <w:r w:rsidR="00A21D9F">
        <w:rPr>
          <w:rFonts w:eastAsia="Aptos"/>
          <w:i/>
          <w:iCs/>
          <w:kern w:val="2"/>
          <w14:ligatures w14:val="standardContextual"/>
        </w:rPr>
        <w:t xml:space="preserve">C. glacialis, </w:t>
      </w:r>
      <w:r w:rsidR="00A21D9F" w:rsidRPr="002A72FE">
        <w:rPr>
          <w:rFonts w:eastAsia="Aptos"/>
          <w:kern w:val="2"/>
          <w14:ligatures w14:val="standardContextual"/>
        </w:rPr>
        <w:t>11.8</w:t>
      </w:r>
      <w:r w:rsidR="002A72FE" w:rsidRPr="002A72FE">
        <w:rPr>
          <w:rFonts w:eastAsia="Aptos"/>
          <w:kern w:val="2"/>
          <w14:ligatures w14:val="standardContextual"/>
        </w:rPr>
        <w:t>3 Gb</w:t>
      </w:r>
      <w:r w:rsidR="002A72FE">
        <w:rPr>
          <w:rFonts w:eastAsia="Aptos"/>
          <w:i/>
          <w:iCs/>
          <w:kern w:val="2"/>
          <w14:ligatures w14:val="standardContextual"/>
        </w:rPr>
        <w:t xml:space="preserve">, </w:t>
      </w:r>
      <w:r w:rsidR="00EC7D2C">
        <w:rPr>
          <w:rFonts w:eastAsia="Aptos"/>
          <w:kern w:val="2"/>
          <w14:ligatures w14:val="standardContextual"/>
        </w:rPr>
        <w:t xml:space="preserve"> haploid</w:t>
      </w:r>
      <w:r w:rsidR="00A74C00">
        <w:rPr>
          <w:rFonts w:eastAsia="Aptos"/>
          <w:kern w:val="2"/>
          <w14:ligatures w14:val="standardContextual"/>
        </w:rPr>
        <w:t xml:space="preserve">; </w:t>
      </w:r>
      <w:r w:rsidR="00A74C00" w:rsidRPr="009D22CF">
        <w:t>McLaren et al., 1988)</w:t>
      </w:r>
      <w:r w:rsidR="00A74C00">
        <w:rPr>
          <w:rFonts w:eastAsia="Aptos"/>
          <w:kern w:val="2"/>
          <w14:ligatures w14:val="standardContextual"/>
        </w:rPr>
        <w:fldChar w:fldCharType="end"/>
      </w:r>
      <w:r w:rsidR="006C1C05">
        <w:rPr>
          <w:rFonts w:eastAsia="Aptos"/>
          <w:kern w:val="2"/>
          <w14:ligatures w14:val="standardContextual"/>
        </w:rPr>
        <w:t>.</w:t>
      </w:r>
      <w:r w:rsidR="008A72B0" w:rsidRPr="003443AB">
        <w:rPr>
          <w:rFonts w:eastAsia="Aptos"/>
          <w:kern w:val="2"/>
          <w14:ligatures w14:val="standardContextual"/>
        </w:rPr>
        <w:t xml:space="preserve"> </w:t>
      </w:r>
      <w:r w:rsidR="006C1C05">
        <w:rPr>
          <w:rFonts w:eastAsia="Aptos"/>
          <w:kern w:val="2"/>
          <w14:ligatures w14:val="standardContextual"/>
        </w:rPr>
        <w:t>The genome size and complexity introduce</w:t>
      </w:r>
      <w:r w:rsidR="0003226D">
        <w:rPr>
          <w:rFonts w:eastAsia="Aptos"/>
          <w:kern w:val="2"/>
          <w14:ligatures w14:val="standardContextual"/>
        </w:rPr>
        <w:t xml:space="preserve"> significant</w:t>
      </w:r>
      <w:r w:rsidR="006C1C05">
        <w:rPr>
          <w:rFonts w:eastAsia="Aptos"/>
          <w:kern w:val="2"/>
          <w14:ligatures w14:val="standardContextual"/>
        </w:rPr>
        <w:t xml:space="preserve"> challenges to sequencing efforts and </w:t>
      </w:r>
      <w:r w:rsidR="002A72FE">
        <w:rPr>
          <w:rFonts w:eastAsia="Aptos"/>
          <w:kern w:val="2"/>
          <w14:ligatures w14:val="standardContextual"/>
        </w:rPr>
        <w:t xml:space="preserve">bioinformatics in </w:t>
      </w:r>
      <w:r w:rsidR="006C1C05">
        <w:rPr>
          <w:rFonts w:eastAsia="Aptos"/>
          <w:kern w:val="2"/>
          <w14:ligatures w14:val="standardContextual"/>
        </w:rPr>
        <w:t>genomic studies</w:t>
      </w:r>
      <w:r>
        <w:rPr>
          <w:rFonts w:eastAsia="Aptos"/>
          <w:i/>
          <w:iCs/>
          <w:kern w:val="2"/>
          <w14:ligatures w14:val="standardContextual"/>
        </w:rPr>
        <w:t xml:space="preserve"> </w:t>
      </w:r>
      <w:r>
        <w:rPr>
          <w:rFonts w:eastAsia="Aptos"/>
          <w:i/>
          <w:iCs/>
          <w:kern w:val="2"/>
          <w14:ligatures w14:val="standardContextual"/>
        </w:rPr>
        <w:fldChar w:fldCharType="begin"/>
      </w:r>
      <w:r w:rsidR="00C32C81">
        <w:rPr>
          <w:rFonts w:eastAsia="Aptos"/>
          <w:i/>
          <w:iCs/>
          <w:kern w:val="2"/>
          <w14:ligatures w14:val="standardContextual"/>
        </w:rPr>
        <w:instrText xml:space="preserve"> ADDIN ZOTERO_ITEM CSL_CITATION {"citationID":"6ETuwmdF","properties":{"formattedCitation":"(Weydmann {\\i{}et al.}, 2017; Lizano {\\i{}et al.}, 2022)","plainCitation":"(Weydmann et al., 2017; Lizano et al., 2022)","noteIndex":0},"citationItems":[{"id":109,"uris":["http://zotero.org/users/12331308/items/JS6ESKS8"],"itemData":{"id":109,"type":"article-journal","abstract":"Copepods of the zooplankton genus Calanus play a key role in marine ecosystems in the northern seas. Although being among the most studied organisms on Earth, due to their ecological importance, genomic resources for Calanus spp. remain scarce, mostly due to their large genome size (from 6 to 12 Gbps). As an alternative to whole-genome sequencing in Calanus spp., we sequenced and de novo assembled transcriptomes of five Calanus species: Calanus glacialis, C. hyperboreus, C. marshallae, C. pacificus, and C. helgolandicus. Functional assignment of protein families based on clusters of orthologous genes (COG) and gene ontology (GO) annotations showed analogous patterns of protein functions across species. Phylogenetic analyses using maximum likelihood (ML) of 191 protein-coding genes mined from RNA-seq data fully resolved evolutionary relationships among seven Calanus species investigated (five species sequenced for this study and two species with published datasets), with gene and site concordance factors showing that 109 out of 191 protein-coding genes support a separation between three groups: the C. finmarchicus group (including C. finmarchicus, C. glacialis, and C. marshallae), the C. helgolandicus group (including C. helgolandicus, C. sinicus, and C. pacificus) and the monophyletic C. hyperboreus group. The tree topology obtained in ML analyses was similar to a previously proposed phylogeny based on morphological criteria and cleared certain ambiguities from past studies on evolutionary relationships among Calanus species.","container-title":"Ecology and evolution","DOI":"10.1002/ece3.8606","ISSN":"2045-7758","issue":"2","journalAbbreviation":"Ecol Evol","language":"eng","license":"cc by","note":"PMID: 35228861\nPMCID: PMC8861592","page":"e8606","source":"Europe PMC","title":"Insights into the species evolution of &lt;i&gt;Calanus&lt;/i&gt; copepods in the northern seas revealed by &lt;i&gt;de novo&lt;/i&gt; transcriptome sequencing","volume":"12","author":[{"family":"Lizano","given":"Apollo Marco"},{"family":"Smolina","given":"Irina"},{"family":"Choquet","given":"Marvin"},{"family":"Kopp","given":"Martina"},{"family":"Hoarau","given":"Galice"}],"issued":{"date-parts":[["2022",2,1]]}}},{"id":141,"uris":["http://zotero.org/users/12331308/items/SMWE396C"],"itemData":{"id":141,"type":"article-journal","abstract":"We determined the nearly complete mitochondrial genomes of the Arctic Calanus glacialis and its North Atlantic sibling Calanus finmarchicus, which are key zooplankton components in marine ecosystems. The sequenced part of C. glacialis mitogenome is 27,342 bp long and consists of two contigs, while for C. finmarchicus it is 29,462 bp and six contigs, what makes them the longest reported copepod mitogenomes. The typical set of metazoan mitochondrial genes is present in these mitogenomes, although the non-coding regions (NCRs) are unusually long and complex. The mitogenomes of the closest species C. glacialis and C. finmarchicus, followed by the North Pacific C. sinicus, are structurally similar and differ from the much more typical of deep-water, Arctic C. hyperboreus. This evolutionary trend for the expansion of NCRs within the Calanus mitogenomes increases mitochondrial DNA density, what resulted in its similar density to the nuclear genome. Given large differences in the length and structure of C. glacialis and C. finmarchicus mitogenomes, we conclude that the species are genetically distinct and thus cannot hybridize. The molecular resources presented here: the mitogenomic and rDNA sequences, and the database of repetitive elements should facilitate the development of genetic markers suitable in pursuing evolutionary research in copepods.","container-title":"Scientific Reports","DOI":"10.1038/s41598-017-13807-0","ISSN":"2045-2322","issue":"1","page":"13702","source":"www.nature.com","title":"Mitochondrial genomes of the key zooplankton copepods Arctic Calanus glacialis and North Atlantic Calanus finmarchicus with the longest crustacean non-coding regions | Scientific Reports","volume":"7","author":[{"family":"Weydmann","given":"Agata"},{"family":"Przyłucka","given":"Aleksandra"},{"family":"Lubośny","given":"Marek"},{"family":"Walczyńska","given":"Katarzyna S."},{"family":"Serrão","given":"Ester A."},{"family":"Pearson","given":"Gareth A."},{"family":"Burzyński","given":"Artur"}],"issued":{"date-parts":[["2017",10,20]]}}}],"schema":"https://github.com/citation-style-language/schema/raw/master/csl-citation.json"} </w:instrText>
      </w:r>
      <w:r>
        <w:rPr>
          <w:rFonts w:eastAsia="Aptos"/>
          <w:i/>
          <w:iCs/>
          <w:kern w:val="2"/>
          <w14:ligatures w14:val="standardContextual"/>
        </w:rPr>
        <w:fldChar w:fldCharType="separate"/>
      </w:r>
      <w:r w:rsidR="00C32C81" w:rsidRPr="00C32C81">
        <w:t xml:space="preserve">(Weydmann </w:t>
      </w:r>
      <w:r w:rsidR="00C32C81" w:rsidRPr="00C32C81">
        <w:rPr>
          <w:i/>
          <w:iCs/>
        </w:rPr>
        <w:t>et al.</w:t>
      </w:r>
      <w:r w:rsidR="00C32C81" w:rsidRPr="00C32C81">
        <w:t xml:space="preserve">, 2017; Lizano </w:t>
      </w:r>
      <w:r w:rsidR="00C32C81" w:rsidRPr="00C32C81">
        <w:rPr>
          <w:i/>
          <w:iCs/>
        </w:rPr>
        <w:t>et al.</w:t>
      </w:r>
      <w:r w:rsidR="00C32C81" w:rsidRPr="00C32C81">
        <w:t>, 2022)</w:t>
      </w:r>
      <w:r>
        <w:rPr>
          <w:rFonts w:eastAsia="Aptos"/>
          <w:i/>
          <w:iCs/>
          <w:kern w:val="2"/>
          <w14:ligatures w14:val="standardContextual"/>
        </w:rPr>
        <w:fldChar w:fldCharType="end"/>
      </w:r>
      <w:r w:rsidR="008A72B0">
        <w:rPr>
          <w:rFonts w:eastAsia="Aptos"/>
          <w:kern w:val="2"/>
          <w14:ligatures w14:val="standardContextual"/>
        </w:rPr>
        <w:t>.</w:t>
      </w:r>
      <w:r w:rsidR="00340709">
        <w:rPr>
          <w:rFonts w:eastAsia="Aptos"/>
          <w:kern w:val="2"/>
          <w14:ligatures w14:val="standardContextual"/>
        </w:rPr>
        <w:t xml:space="preserve"> </w:t>
      </w:r>
      <w:r w:rsidR="00E401BE">
        <w:rPr>
          <w:rFonts w:eastAsia="Aptos"/>
          <w:kern w:val="2"/>
          <w14:ligatures w14:val="standardContextual"/>
        </w:rPr>
        <w:t>Next-</w:t>
      </w:r>
      <w:r w:rsidR="000F217C">
        <w:rPr>
          <w:rFonts w:eastAsia="Aptos"/>
          <w:kern w:val="2"/>
          <w14:ligatures w14:val="standardContextual"/>
        </w:rPr>
        <w:t>g</w:t>
      </w:r>
      <w:r w:rsidR="00E401BE">
        <w:rPr>
          <w:rFonts w:eastAsia="Aptos"/>
          <w:kern w:val="2"/>
          <w14:ligatures w14:val="standardContextual"/>
        </w:rPr>
        <w:t xml:space="preserve">eneration </w:t>
      </w:r>
      <w:r w:rsidR="000F217C">
        <w:rPr>
          <w:rFonts w:eastAsia="Aptos"/>
          <w:kern w:val="2"/>
          <w14:ligatures w14:val="standardContextual"/>
        </w:rPr>
        <w:t>s</w:t>
      </w:r>
      <w:r w:rsidR="00E401BE">
        <w:rPr>
          <w:rFonts w:eastAsia="Aptos"/>
          <w:kern w:val="2"/>
          <w14:ligatures w14:val="standardContextual"/>
        </w:rPr>
        <w:t xml:space="preserve">equencing (NGS) has </w:t>
      </w:r>
      <w:r w:rsidR="001A78F0">
        <w:rPr>
          <w:rFonts w:eastAsia="Aptos"/>
          <w:kern w:val="2"/>
          <w14:ligatures w14:val="standardContextual"/>
        </w:rPr>
        <w:t xml:space="preserve">dramatically </w:t>
      </w:r>
      <w:r w:rsidR="002E5E11">
        <w:rPr>
          <w:rFonts w:eastAsia="Aptos"/>
          <w:kern w:val="2"/>
          <w14:ligatures w14:val="standardContextual"/>
        </w:rPr>
        <w:t>improved the field of</w:t>
      </w:r>
      <w:r w:rsidR="00363FC5">
        <w:rPr>
          <w:rFonts w:eastAsia="Aptos"/>
          <w:kern w:val="2"/>
          <w14:ligatures w14:val="standardContextual"/>
        </w:rPr>
        <w:t xml:space="preserve"> genomic</w:t>
      </w:r>
      <w:r w:rsidR="00A47C8E">
        <w:rPr>
          <w:rFonts w:eastAsia="Aptos"/>
          <w:kern w:val="2"/>
          <w14:ligatures w14:val="standardContextual"/>
        </w:rPr>
        <w:t>s, population structure,</w:t>
      </w:r>
      <w:r w:rsidR="00FA012A">
        <w:rPr>
          <w:rFonts w:eastAsia="Aptos"/>
          <w:kern w:val="2"/>
          <w14:ligatures w14:val="standardContextual"/>
        </w:rPr>
        <w:t xml:space="preserve"> </w:t>
      </w:r>
      <w:r w:rsidR="0030312D">
        <w:rPr>
          <w:rFonts w:eastAsia="Aptos"/>
          <w:kern w:val="2"/>
          <w14:ligatures w14:val="standardContextual"/>
        </w:rPr>
        <w:t>molecular marker development</w:t>
      </w:r>
      <w:r w:rsidR="00347E53">
        <w:rPr>
          <w:rFonts w:eastAsia="Aptos"/>
          <w:kern w:val="2"/>
          <w14:ligatures w14:val="standardContextual"/>
        </w:rPr>
        <w:t xml:space="preserve">, </w:t>
      </w:r>
      <w:r w:rsidR="002E5E11">
        <w:rPr>
          <w:rFonts w:eastAsia="Aptos"/>
          <w:kern w:val="2"/>
          <w14:ligatures w14:val="standardContextual"/>
        </w:rPr>
        <w:t>and</w:t>
      </w:r>
      <w:r w:rsidR="002D37C8">
        <w:rPr>
          <w:rFonts w:eastAsia="Aptos"/>
          <w:kern w:val="2"/>
          <w14:ligatures w14:val="standardContextual"/>
        </w:rPr>
        <w:t xml:space="preserve"> </w:t>
      </w:r>
      <w:r w:rsidR="00E401BE">
        <w:rPr>
          <w:rFonts w:eastAsia="Aptos"/>
          <w:kern w:val="2"/>
          <w14:ligatures w14:val="standardContextual"/>
        </w:rPr>
        <w:t>whole genome sequencing</w:t>
      </w:r>
      <w:r w:rsidR="002E5E11">
        <w:rPr>
          <w:rFonts w:eastAsia="Aptos"/>
          <w:kern w:val="2"/>
          <w14:ligatures w14:val="standardContextual"/>
        </w:rPr>
        <w:t>.</w:t>
      </w:r>
      <w:r w:rsidR="0039506E">
        <w:rPr>
          <w:rFonts w:eastAsia="Aptos"/>
          <w:kern w:val="2"/>
          <w14:ligatures w14:val="standardContextual"/>
        </w:rPr>
        <w:t xml:space="preserve"> </w:t>
      </w:r>
      <w:r w:rsidR="002E5E11">
        <w:rPr>
          <w:rFonts w:eastAsia="Aptos"/>
          <w:kern w:val="2"/>
          <w14:ligatures w14:val="standardContextual"/>
        </w:rPr>
        <w:t xml:space="preserve">However, generating NGS data for </w:t>
      </w:r>
      <w:r w:rsidR="00347E53">
        <w:rPr>
          <w:rFonts w:eastAsia="Aptos"/>
          <w:kern w:val="2"/>
          <w14:ligatures w14:val="standardContextual"/>
        </w:rPr>
        <w:t xml:space="preserve">large repetitive genomes </w:t>
      </w:r>
      <w:r w:rsidR="002E5E11">
        <w:rPr>
          <w:rFonts w:eastAsia="Aptos"/>
          <w:kern w:val="2"/>
          <w14:ligatures w14:val="standardContextual"/>
        </w:rPr>
        <w:t>still</w:t>
      </w:r>
      <w:r w:rsidR="0039506E">
        <w:rPr>
          <w:rFonts w:eastAsia="Aptos"/>
          <w:kern w:val="2"/>
          <w14:ligatures w14:val="standardContextual"/>
        </w:rPr>
        <w:t xml:space="preserve"> </w:t>
      </w:r>
      <w:r w:rsidR="00363FC5">
        <w:rPr>
          <w:rFonts w:eastAsia="Aptos"/>
          <w:kern w:val="2"/>
          <w14:ligatures w14:val="standardContextual"/>
        </w:rPr>
        <w:t xml:space="preserve">often </w:t>
      </w:r>
      <w:r w:rsidR="0039506E">
        <w:rPr>
          <w:rFonts w:eastAsia="Aptos"/>
          <w:kern w:val="2"/>
          <w14:ligatures w14:val="standardContextual"/>
        </w:rPr>
        <w:t>lead</w:t>
      </w:r>
      <w:r w:rsidR="002E5E11">
        <w:rPr>
          <w:rFonts w:eastAsia="Aptos"/>
          <w:kern w:val="2"/>
          <w14:ligatures w14:val="standardContextual"/>
        </w:rPr>
        <w:t>s</w:t>
      </w:r>
      <w:r w:rsidR="00347E53">
        <w:rPr>
          <w:rFonts w:eastAsia="Aptos"/>
          <w:kern w:val="2"/>
          <w14:ligatures w14:val="standardContextual"/>
        </w:rPr>
        <w:t xml:space="preserve"> </w:t>
      </w:r>
      <w:r w:rsidR="0039506E">
        <w:rPr>
          <w:rFonts w:eastAsia="Aptos"/>
          <w:kern w:val="2"/>
          <w14:ligatures w14:val="standardContextual"/>
        </w:rPr>
        <w:lastRenderedPageBreak/>
        <w:t>to high error</w:t>
      </w:r>
      <w:r w:rsidR="00347E53">
        <w:rPr>
          <w:rFonts w:eastAsia="Aptos"/>
          <w:kern w:val="2"/>
          <w14:ligatures w14:val="standardContextual"/>
        </w:rPr>
        <w:t xml:space="preserve"> rates </w:t>
      </w:r>
      <w:r w:rsidR="0039506E">
        <w:rPr>
          <w:rFonts w:eastAsia="Aptos"/>
          <w:kern w:val="2"/>
          <w14:ligatures w14:val="standardContextual"/>
        </w:rPr>
        <w:fldChar w:fldCharType="begin"/>
      </w:r>
      <w:r w:rsidR="00C32C81">
        <w:rPr>
          <w:rFonts w:eastAsia="Aptos"/>
          <w:kern w:val="2"/>
          <w14:ligatures w14:val="standardContextual"/>
        </w:rPr>
        <w:instrText xml:space="preserve"> ADDIN ZOTERO_ITEM CSL_CITATION {"citationID":"GdFhDOZs","properties":{"formattedCitation":"(Fr\\uc0\\u237{}as-L\\uc0\\u243{}pez {\\i{}et al.}, 2016; Morton {\\i{}et al.}, 2020)","plainCitation":"(Frías-López et al., 2016; Morton et al., 2020)","noteIndex":0},"citationItems":[{"id":119,"uris":["http://zotero.org/users/12331308/items/KHYPXJHM"],"itemData":{"id":119,"type":"article-journal","abstract":"Motivation: The development of molecular markers is one of the most important challenges in phylogenetic and genome wide population genetics studies, especially in studies with non-model organisms. A highly promising approach for obtaining suitable markers is the utilization of genomic partitioning strategies for the simultaneous discovery and genotyping of a large number of markers. Unfortunately, not all markers obtained from these strategies provide enough information for solving multiple evolutionary questions at a reasonable taxonomic resolution.Results: We have developed Development Of Molecular markers In Non-model Organisms (DOMINO), a bioinformatics tool for informative marker development from both next generation sequencing (NGS) data and pre-computed sequence alignments. The application implements popular NGS tools with new utilities in a highly versatile pipeline specifically designed to discover or select personalized markers at different levels of taxonomic resolution. These markers can be directly used to study the taxa surveyed for their design, utilized for further downstream PCR amplification in a broader set taxonomic scope, or exploited as suitable templates to bait design for target DNA enrichment techniques. We conducted an exhaustive evaluation of the performance of DOMINO via computer simulations and illustrate its utility to find informative markers in an empirical dataset.Availability and Implementation: DOMINO is freely available from www.ub.edu/softevol/domino.Contact:  elsanchez@ub.edu or jrozas@ub.eduSupplementary information:  Supplementary data are available at Bioinformatics online.","container-title":"Bioinformatics","DOI":"10.1093/bioinformatics/btw534","ISSN":"1367-4803","issue":"24","journalAbbreviation":"Bioinformatics","page":"3753-3759","source":"Silverchair","title":"DOMINO: development of informative molecular markers for phylogenetic and genome-wide population genetic studies in non-model organisms","title-short":"DOMINO","volume":"32","author":[{"family":"Frías-López","given":"Cristina"},{"family":"Sánchez-Herrero","given":"José F."},{"family":"Guirao-Rico","given":"Sara"},{"family":"Mora","given":"Elisa"},{"family":"Arnedo","given":"Miquel A."},{"family":"Sánchez-Gracia","given":"Alejandro"},{"family":"Rozas","given":"Julio"}],"issued":{"date-parts":[["2016",12,15]]}}},{"id":290,"uris":["http://zotero.org/users/12331308/items/UR7B3A78"],"itemData":{"id":290,"type":"article-journal","abstract":"Individuals within a species can exhibit vast variation in copy number of repetitive DNA elements. This variation may contribute to complex traits such as lifespan and disease, yet it is only infrequently considered in genotype-phenotype associations. Although the possible importance of copy number variation is widely recognized, accurate copy number quantification remains challenging. Here, we assess the technical reproducibility of several major methods for copy number estimation as they apply to the large repetitive ribosomal DNA array (rDNA). rDNA encodes the ribosomal RNAs and exists as a tandem gene array in all eukaryotes. Repeat units of rDNA are kilobases in size, often with several hundred units comprising the array, making rDNA particularly intractable to common quantification techniques. We evaluate pulsed-field gel electrophoresis, droplet digital PCR, and Nextera-based whole genome sequencing as approaches to copy number estimation, comparing techniques across model organisms and spanning wide ranges of copy numbers. Nextera-based whole genome sequencing, though commonly used in recent literature, produced high error. We explore possible causes for this error and provide recommendations for best practices in rDNA copy number estimation. We present a resource of high-confidence rDNA copy number estimates for a set of S. cerevisiae and C. elegans strains for future use. We furthermore explore the possibility for FISH-based copy number estimation, an alternative that could potentially characterize copy number on a cellular level.","container-title":"G3 Genes|Genomes|Genetics","DOI":"10.1534/g3.119.400771","ISSN":"2160-1836","issue":"1","journalAbbreviation":"G3 Genes|Genomes|Genetics","page":"417-430","source":"Silverchair","title":"Challenges and Approaches to Genotyping Repetitive DNA","volume":"10","author":[{"family":"Morton","given":"Elizabeth A"},{"family":"Hall","given":"Ashley N"},{"family":"Kwan","given":"Elizabeth"},{"family":"Mok","given":"Calvin"},{"family":"Queitsch","given":"Konstantin"},{"family":"Nandakumar","given":"Vivek"},{"family":"Stamatoyannopoulos","given":"John"},{"family":"Brewer","given":"Bonita J"},{"family":"Waterston","given":"Robert"},{"family":"Queitsch","given":"Christine"}],"issued":{"date-parts":[["2020",1,1]]}}}],"schema":"https://github.com/citation-style-language/schema/raw/master/csl-citation.json"} </w:instrText>
      </w:r>
      <w:r w:rsidR="0039506E">
        <w:rPr>
          <w:rFonts w:eastAsia="Aptos"/>
          <w:kern w:val="2"/>
          <w14:ligatures w14:val="standardContextual"/>
        </w:rPr>
        <w:fldChar w:fldCharType="separate"/>
      </w:r>
      <w:r w:rsidR="00C32C81" w:rsidRPr="00C32C81">
        <w:t xml:space="preserve">(Frías-López </w:t>
      </w:r>
      <w:r w:rsidR="00C32C81" w:rsidRPr="00C32C81">
        <w:rPr>
          <w:i/>
          <w:iCs/>
        </w:rPr>
        <w:t>et al.</w:t>
      </w:r>
      <w:r w:rsidR="00C32C81" w:rsidRPr="00C32C81">
        <w:t xml:space="preserve">, 2016; Morton </w:t>
      </w:r>
      <w:r w:rsidR="00C32C81" w:rsidRPr="00C32C81">
        <w:rPr>
          <w:i/>
          <w:iCs/>
        </w:rPr>
        <w:t>et al.</w:t>
      </w:r>
      <w:r w:rsidR="00C32C81" w:rsidRPr="00C32C81">
        <w:t>, 2020)</w:t>
      </w:r>
      <w:r w:rsidR="0039506E">
        <w:rPr>
          <w:rFonts w:eastAsia="Aptos"/>
          <w:kern w:val="2"/>
          <w14:ligatures w14:val="standardContextual"/>
        </w:rPr>
        <w:fldChar w:fldCharType="end"/>
      </w:r>
      <w:r w:rsidR="00103102">
        <w:rPr>
          <w:rFonts w:eastAsia="Aptos"/>
          <w:kern w:val="2"/>
          <w14:ligatures w14:val="standardContextual"/>
        </w:rPr>
        <w:t xml:space="preserve">. </w:t>
      </w:r>
      <w:r w:rsidR="00DF6D1F" w:rsidRPr="00DF6D1F">
        <w:t xml:space="preserve">Whole-genome sequencing can also be prohibitively expensive and computationally intensive for species such as </w:t>
      </w:r>
      <w:r w:rsidR="00DF6D1F" w:rsidRPr="00DF6D1F">
        <w:rPr>
          <w:i/>
          <w:iCs/>
        </w:rPr>
        <w:t>C. hyperboreus</w:t>
      </w:r>
      <w:r w:rsidR="00DF6D1F" w:rsidRPr="00DF6D1F">
        <w:t xml:space="preserve">. </w:t>
      </w:r>
      <w:r w:rsidR="0003226D">
        <w:t>Due to the small body size of copepods, these methods are often hindered by the limited amount of DNA that can be extracted</w:t>
      </w:r>
      <w:r w:rsidR="00DF6D1F" w:rsidRPr="00DF6D1F">
        <w:t>. Therefore, alternative approaches are necessary to overcome these challenges.</w:t>
      </w:r>
    </w:p>
    <w:p w14:paraId="2E52401F" w14:textId="4D3D09D7" w:rsidR="00570C35" w:rsidRDefault="007A13B6" w:rsidP="00570C35">
      <w:pPr>
        <w:spacing w:after="160" w:line="360" w:lineRule="auto"/>
        <w:jc w:val="both"/>
        <w:rPr>
          <w:rFonts w:eastAsia="Aptos"/>
          <w:kern w:val="2"/>
          <w14:ligatures w14:val="standardContextual"/>
        </w:rPr>
      </w:pPr>
      <w:r>
        <w:rPr>
          <w:rFonts w:eastAsia="Aptos"/>
          <w:kern w:val="2"/>
          <w14:ligatures w14:val="standardContextual"/>
        </w:rPr>
        <w:t>One set of approaches is reduced representation sequencing (RRS). RRS are</w:t>
      </w:r>
      <w:r w:rsidR="00FA012A">
        <w:rPr>
          <w:rFonts w:eastAsia="Aptos"/>
          <w:kern w:val="2"/>
          <w14:ligatures w14:val="standardContextual"/>
        </w:rPr>
        <w:t xml:space="preserve"> genomic subsampling procedures such as</w:t>
      </w:r>
      <w:r w:rsidR="002A72FE">
        <w:rPr>
          <w:rFonts w:eastAsia="Aptos"/>
          <w:kern w:val="2"/>
          <w14:ligatures w14:val="standardContextual"/>
        </w:rPr>
        <w:t xml:space="preserve"> for example,</w:t>
      </w:r>
      <w:r w:rsidR="00FA012A">
        <w:rPr>
          <w:rFonts w:eastAsia="Aptos"/>
          <w:kern w:val="2"/>
          <w14:ligatures w14:val="standardContextual"/>
        </w:rPr>
        <w:t xml:space="preserve"> Target-capture sequencing (TCS)</w:t>
      </w:r>
      <w:r>
        <w:rPr>
          <w:rFonts w:eastAsia="Aptos"/>
          <w:kern w:val="2"/>
          <w14:ligatures w14:val="standardContextual"/>
        </w:rPr>
        <w:t xml:space="preserve">, which </w:t>
      </w:r>
      <w:r w:rsidR="00FA012A">
        <w:rPr>
          <w:rFonts w:eastAsia="Aptos"/>
          <w:kern w:val="2"/>
          <w14:ligatures w14:val="standardContextual"/>
        </w:rPr>
        <w:t>offer</w:t>
      </w:r>
      <w:r>
        <w:rPr>
          <w:rFonts w:eastAsia="Aptos"/>
          <w:kern w:val="2"/>
          <w14:ligatures w14:val="standardContextual"/>
        </w:rPr>
        <w:t>s</w:t>
      </w:r>
      <w:r w:rsidR="00FA012A">
        <w:rPr>
          <w:rFonts w:eastAsia="Aptos"/>
          <w:kern w:val="2"/>
          <w14:ligatures w14:val="standardContextual"/>
        </w:rPr>
        <w:t xml:space="preserve"> distinct advantages over WGS, especially</w:t>
      </w:r>
      <w:r w:rsidR="00347E53">
        <w:rPr>
          <w:rFonts w:eastAsia="Aptos"/>
          <w:kern w:val="2"/>
          <w14:ligatures w14:val="standardContextual"/>
        </w:rPr>
        <w:t xml:space="preserve"> for phylogenetic studies</w:t>
      </w:r>
      <w:r w:rsidR="00534C5D">
        <w:rPr>
          <w:rFonts w:eastAsia="Aptos"/>
          <w:kern w:val="2"/>
          <w14:ligatures w14:val="standardContextual"/>
        </w:rPr>
        <w:t xml:space="preserve"> </w:t>
      </w:r>
      <w:r w:rsidR="00534C5D">
        <w:rPr>
          <w:rFonts w:eastAsia="Aptos"/>
          <w:kern w:val="2"/>
          <w14:ligatures w14:val="standardContextual"/>
        </w:rPr>
        <w:fldChar w:fldCharType="begin"/>
      </w:r>
      <w:r w:rsidR="00C32C81">
        <w:rPr>
          <w:rFonts w:eastAsia="Aptos"/>
          <w:kern w:val="2"/>
          <w14:ligatures w14:val="standardContextual"/>
        </w:rPr>
        <w:instrText xml:space="preserve"> ADDIN ZOTERO_ITEM CSL_CITATION {"citationID":"zDKGbNxq","properties":{"formattedCitation":"(Davey {\\i{}et al.}, 2011)","plainCitation":"(Davey et al., 2011)","noteIndex":0},"citationItems":[{"id":281,"uris":["http://zotero.org/users/12331308/items/5BD7ULGU"],"itemData":{"id":281,"type":"article-journal","abstract":"New methods that make use of high-throughput sequencing are enabling the simultaneous discovery and sequencing of thousands of genetic markers across whole genomes.These methods can be used to study wild populations of tens or hundreds of individuals for which genomic resources were not previously available.They also enable the rapid genotyping of hundreds of individuals in a mapping cross, for quantitative trait locus (QTL) mapping and marker-assisted selection.We describe best practices and make recommendations for a group of methods involving the use of restriction enzymes, namely reduced-representation libraries, complexity reduction of polymorphic sequences, restriction-site-associated DNA sequencing, multiplexed shotgun genotyping and genotyping by sequencing.We discuss the impact of several factors — such as the availability of genomic resources, the levels of polymorphism, the pooling of samples and the choice of restriction enzyme — on the design and implementation of high-throughput marker discovery and genotyping experiments.The analysis of data from these methods can be challenging and new methods for processing high-throughput marker data are described.At present these methods are far more economical than whole-genome sequencing. We discuss how this situation is likely to change over the next few years, as sequencing costs continue to fall rapidly.","container-title":"Nature Reviews Genetics","DOI":"10.1038/nrg3012","ISSN":"1471-0064","issue":"7","journalAbbreviation":"Nat Rev Genet","language":"en","license":"2011 Springer Nature Limited","note":"publisher: Nature Publishing Group","page":"499-510","source":"www.nature.com","title":"Genome-wide genetic marker discovery and genotyping using next-generation sequencing","volume":"12","author":[{"family":"Davey","given":"John W."},{"family":"Hohenlohe","given":"Paul A."},{"family":"Etter","given":"Paul D."},{"family":"Boone","given":"Jason Q."},{"family":"Catchen","given":"Julian M."},{"family":"Blaxter","given":"Mark L."}],"issued":{"date-parts":[["2011",7]]}}}],"schema":"https://github.com/citation-style-language/schema/raw/master/csl-citation.json"} </w:instrText>
      </w:r>
      <w:r w:rsidR="00534C5D">
        <w:rPr>
          <w:rFonts w:eastAsia="Aptos"/>
          <w:kern w:val="2"/>
          <w14:ligatures w14:val="standardContextual"/>
        </w:rPr>
        <w:fldChar w:fldCharType="separate"/>
      </w:r>
      <w:r w:rsidR="00C32C81" w:rsidRPr="00C32C81">
        <w:t xml:space="preserve">(Davey </w:t>
      </w:r>
      <w:r w:rsidR="00C32C81" w:rsidRPr="00C32C81">
        <w:rPr>
          <w:i/>
          <w:iCs/>
        </w:rPr>
        <w:t>et al.</w:t>
      </w:r>
      <w:r w:rsidR="00C32C81" w:rsidRPr="00C32C81">
        <w:t>, 2011)</w:t>
      </w:r>
      <w:r w:rsidR="00534C5D">
        <w:rPr>
          <w:rFonts w:eastAsia="Aptos"/>
          <w:kern w:val="2"/>
          <w14:ligatures w14:val="standardContextual"/>
        </w:rPr>
        <w:fldChar w:fldCharType="end"/>
      </w:r>
      <w:r w:rsidR="008A72B0">
        <w:rPr>
          <w:rFonts w:eastAsia="Aptos"/>
          <w:kern w:val="2"/>
          <w14:ligatures w14:val="standardContextual"/>
        </w:rPr>
        <w:t xml:space="preserve">. </w:t>
      </w:r>
      <w:r w:rsidR="00570C35" w:rsidRPr="003443AB">
        <w:rPr>
          <w:rFonts w:eastAsia="Aptos"/>
          <w:kern w:val="2"/>
          <w14:ligatures w14:val="standardContextual"/>
        </w:rPr>
        <w:t>Target-capture sequencing</w:t>
      </w:r>
      <w:r w:rsidR="008A72B0">
        <w:rPr>
          <w:rFonts w:eastAsia="Aptos"/>
          <w:kern w:val="2"/>
          <w14:ligatures w14:val="standardContextual"/>
        </w:rPr>
        <w:t xml:space="preserve"> </w:t>
      </w:r>
      <w:r w:rsidR="00347E53">
        <w:rPr>
          <w:rFonts w:eastAsia="Aptos"/>
          <w:kern w:val="2"/>
          <w14:ligatures w14:val="standardContextual"/>
        </w:rPr>
        <w:t>selectively enriches and sequences specific genomic regions of interest</w:t>
      </w:r>
      <w:r w:rsidR="002A72FE">
        <w:rPr>
          <w:rFonts w:eastAsia="Aptos"/>
          <w:kern w:val="2"/>
          <w14:ligatures w14:val="standardContextual"/>
        </w:rPr>
        <w:t xml:space="preserve"> in all samples</w:t>
      </w:r>
      <w:r w:rsidR="00347E53">
        <w:rPr>
          <w:rFonts w:eastAsia="Aptos"/>
          <w:kern w:val="2"/>
          <w14:ligatures w14:val="standardContextual"/>
        </w:rPr>
        <w:t xml:space="preserve">, </w:t>
      </w:r>
      <w:r w:rsidR="008A72B0">
        <w:rPr>
          <w:rFonts w:eastAsia="Aptos"/>
          <w:kern w:val="2"/>
          <w14:ligatures w14:val="standardContextual"/>
        </w:rPr>
        <w:t>redu</w:t>
      </w:r>
      <w:r w:rsidR="00347E53">
        <w:rPr>
          <w:rFonts w:eastAsia="Aptos"/>
          <w:kern w:val="2"/>
          <w14:ligatures w14:val="standardContextual"/>
        </w:rPr>
        <w:t>cing</w:t>
      </w:r>
      <w:r w:rsidR="008A72B0">
        <w:rPr>
          <w:rFonts w:eastAsia="Aptos"/>
          <w:kern w:val="2"/>
          <w14:ligatures w14:val="standardContextual"/>
        </w:rPr>
        <w:t xml:space="preserve"> costs and data complexity </w:t>
      </w:r>
      <w:r w:rsidR="00E401BE">
        <w:rPr>
          <w:rFonts w:eastAsia="Aptos"/>
          <w:kern w:val="2"/>
          <w14:ligatures w14:val="standardContextual"/>
        </w:rPr>
        <w:fldChar w:fldCharType="begin"/>
      </w:r>
      <w:r w:rsidR="00C32C81">
        <w:rPr>
          <w:rFonts w:eastAsia="Aptos"/>
          <w:kern w:val="2"/>
          <w14:ligatures w14:val="standardContextual"/>
        </w:rPr>
        <w:instrText xml:space="preserve"> ADDIN ZOTERO_ITEM CSL_CITATION {"citationID":"MCLOQt8Z","properties":{"formattedCitation":"(Jones and Good, 2016)","plainCitation":"(Jones and Good, 2016)","noteIndex":0},"citationItems":[{"id":282,"uris":["http://zotero.org/users/12331308/items/39CJQJQB"],"itemData":{"id":282,"type":"article-journal","abstract":"The rapid expansion of next-generation sequencing has yielded a powerful array of tools to address fundamental biological questions at a scale that was inconceivable just a few years ago. Various genome-partitioning strategies to sequence select subsets of the genome have emerged as powerful alternatives to whole-genome sequencing in ecological and evolutionary genomic studies. High-throughput targeted capture is one such strategy that involves the parallel enrichment of preselected genomic regions of interest. The growing use of targeted capture demonstrates its potential power to address a range of research questions, yet these approaches have yet to expand broadly across laboratories focused on evolutionary and ecological genomics. In part, the use of targeted capture has been hindered by the logistics of capture design and implementation in species without established reference genomes. Here we aim to (i) increase the accessibility of targeted capture to researchers working in nonmodel taxa by discussing capture methods that circumvent the need of a reference genome, (ii) highlight the evolutionary and ecological applications where this approach is emerging as a powerful sequencing strategy and (iii) discuss the future of targeted capture and other genome-partitioning approaches in the light of the increasing accessibility of whole-genome sequencing. Given the practical advantages and increasing feasibility of high-throughput targeted capture, we anticipate an ongoing expansion of capture-based approaches in evolutionary and ecological research, synergistic with an expansion of whole-genome sequencing.","container-title":"Molecular Ecology","DOI":"10.1111/mec.13304","ISSN":"1365-294X","issue":"1","language":"en","license":"© 2015 John Wiley &amp; Sons Ltd","note":"_eprint: https://onlinelibrary.wiley.com/doi/pdf/10.1111/mec.13304","page":"185-202","source":"Wiley Online Library","title":"Targeted capture in evolutionary and ecological genomics","volume":"25","author":[{"family":"Jones","given":"Matthew R."},{"family":"Good","given":"Jeffrey M."}],"issued":{"date-parts":[["2016"]]}}}],"schema":"https://github.com/citation-style-language/schema/raw/master/csl-citation.json"} </w:instrText>
      </w:r>
      <w:r w:rsidR="00E401BE">
        <w:rPr>
          <w:rFonts w:eastAsia="Aptos"/>
          <w:kern w:val="2"/>
          <w14:ligatures w14:val="standardContextual"/>
        </w:rPr>
        <w:fldChar w:fldCharType="separate"/>
      </w:r>
      <w:r w:rsidR="00C32C81" w:rsidRPr="00C32C81">
        <w:t>(Jones and Good, 2016)</w:t>
      </w:r>
      <w:r w:rsidR="00E401BE">
        <w:rPr>
          <w:rFonts w:eastAsia="Aptos"/>
          <w:kern w:val="2"/>
          <w14:ligatures w14:val="standardContextual"/>
        </w:rPr>
        <w:fldChar w:fldCharType="end"/>
      </w:r>
      <w:r w:rsidR="00E01717">
        <w:rPr>
          <w:rFonts w:eastAsia="Aptos"/>
          <w:kern w:val="2"/>
          <w14:ligatures w14:val="standardContextual"/>
        </w:rPr>
        <w:t xml:space="preserve">. </w:t>
      </w:r>
      <w:r w:rsidR="00DF6D1F" w:rsidRPr="00DF6D1F">
        <w:rPr>
          <w:rFonts w:eastAsia="Aptos"/>
          <w:kern w:val="2"/>
          <w14:ligatures w14:val="standardContextual"/>
        </w:rPr>
        <w:t xml:space="preserve">Enriching targeted regions is done by designing biotinylated capture baits that hybridize (bind) with the targeted region. The biotin causes the bound sequences to stick to beads while non-hybridized fragments are </w:t>
      </w:r>
      <w:r w:rsidR="002A72FE">
        <w:rPr>
          <w:rFonts w:eastAsia="Aptos"/>
          <w:kern w:val="2"/>
          <w14:ligatures w14:val="standardContextual"/>
        </w:rPr>
        <w:t>washed away</w:t>
      </w:r>
      <w:r w:rsidR="00DF6D1F" w:rsidRPr="00DF6D1F">
        <w:rPr>
          <w:rFonts w:eastAsia="Aptos"/>
          <w:kern w:val="2"/>
          <w14:ligatures w14:val="standardContextual"/>
        </w:rPr>
        <w:t>. This is particularly beneficial for large and repetitive genomes.</w:t>
      </w:r>
    </w:p>
    <w:p w14:paraId="46F27FC5" w14:textId="478668B8" w:rsidR="00AC760A" w:rsidRPr="00C61A51" w:rsidRDefault="00686E3B" w:rsidP="00AC760A">
      <w:pPr>
        <w:spacing w:line="360" w:lineRule="auto"/>
        <w:jc w:val="both"/>
      </w:pPr>
      <w:r w:rsidRPr="00E373E6">
        <w:t>T</w:t>
      </w:r>
      <w:r w:rsidR="00FA012A" w:rsidRPr="00E373E6">
        <w:t xml:space="preserve">he design of TCS </w:t>
      </w:r>
      <w:r w:rsidR="00363FC5">
        <w:t>probes</w:t>
      </w:r>
      <w:r w:rsidR="00FA012A" w:rsidRPr="00E373E6">
        <w:t xml:space="preserve"> necessitates prior knowledge of the genomic regions of interest, which may be lacking when sequencing non-model species like those in the </w:t>
      </w:r>
      <w:r w:rsidR="00FA012A" w:rsidRPr="00E373E6">
        <w:rPr>
          <w:i/>
          <w:iCs/>
        </w:rPr>
        <w:t>Calanus</w:t>
      </w:r>
      <w:r w:rsidR="00FA012A" w:rsidRPr="00E373E6">
        <w:t xml:space="preserve"> genus. In such cases, reference genomes from closely related species, or de novo transcriptome assembly or </w:t>
      </w:r>
      <w:r w:rsidR="00363FC5">
        <w:t>draft</w:t>
      </w:r>
      <w:r w:rsidR="00BE64FA">
        <w:t xml:space="preserve"> genome</w:t>
      </w:r>
      <w:r w:rsidR="00FA012A" w:rsidRPr="00E373E6">
        <w:t xml:space="preserve"> assembly, can be used to guide the design of</w:t>
      </w:r>
      <w:r w:rsidR="00941D50" w:rsidRPr="00E373E6">
        <w:t xml:space="preserve"> the capture bait</w:t>
      </w:r>
      <w:r w:rsidR="00E533FF" w:rsidRPr="00E373E6">
        <w:t xml:space="preserve"> </w:t>
      </w:r>
      <w:r w:rsidR="00E533FF" w:rsidRPr="00E373E6">
        <w:fldChar w:fldCharType="begin"/>
      </w:r>
      <w:r w:rsidR="00C32C81" w:rsidRPr="00E373E6">
        <w:instrText xml:space="preserve"> ADDIN ZOTERO_ITEM CSL_CITATION {"citationID":"Qkoi3oZO","properties":{"formattedCitation":"(Choquet {\\i{}et al.}, 2019; Andermann {\\i{}et al.}, 2020)","plainCitation":"(Choquet et al., 2019; Andermann et al., 2020)","noteIndex":0},"citationItems":[{"id":293,"uris":["http://zotero.org/users/12331308/items/VZWCRLSM"],"itemData":{"id":293,"type":"article-journal","abstract":"&lt;p&gt;High-throughput DNA sequencing techniques enable time- and cost-effective sequencing of large portions of the genome. Instead of sequencing and annotating whole genomes, many phylogenetic studies focus sequencing effort on large sets of pre-selected loci, which further reduces costs and bioinformatic challenges while increasing coverage. One common approach that enriches loci before sequencing is often referred to as target sequence capture. This technique has been shown to be applicable to phylogenetic studies of greatly varying evolutionary depth. Moreover, it has proven to produce powerful, large multi-locus DNA sequence datasets suitable for phylogenetic analyses. However, target capture requires careful considerations, which may greatly affect the success of experiments. Here we provide a simple flowchart for designing phylogenomic target capture experiments. We discuss necessary decisions from the identification of target loci to the final bioinformatic processing of sequence data. We outline challenges and solutions related to the taxonomic scope, sample quality, and available genomic resources of target capture projects. We hope this review will serve as a useful roadmap for designing and carrying out successful phylogenetic target capture studies.&lt;/p&gt;","container-title":"Frontiers in Genetics","DOI":"10.3389/fgene.2019.01407","ISSN":"1664-8021","journalAbbreviation":"Front. Genet.","language":"English","note":"publisher: Frontiers","source":"Frontiers","title":"A Guide to Carrying Out a Phylogenomic Target Sequence Capture Project","URL":"https://www.frontiersin.org/journals/genetics/articles/10.3389/fgene.2019.01407/full","volume":"10","author":[{"family":"Andermann","given":"Tobias"},{"family":"Torres Jiménez","given":"Maria Fernanda"},{"family":"Matos-Maraví","given":"Pável"},{"family":"Batista","given":"Romina"},{"family":"Blanco-Pastor","given":"José L."},{"family":"Gustafsson","given":"A. Lovisa S."},{"family":"Kistler","given":"Logan"},{"family":"Liberal","given":"Isabel M."},{"family":"Oxelman","given":"Bengt"},{"family":"Bacon","given":"Christine D."},{"family":"Antonelli","given":"Alexandre"}],"accessed":{"date-parts":[["2024",9,30]]},"issued":{"date-parts":[["2020",2,21]]}}},{"id":112,"uris":["http://zotero.org/users/12331308/items/EZ79TCA9"],"itemData":{"id":112,"type":"article-journal","abstract":"Advances in next-generation sequencing technologies and the development of genome-reduced representation protocols have opened the way to genome-wide population studies in non-model species. However, species with large genomes remain challenging, hampering the development of genomic resources for a number of taxa including marine arthropods. Here, we developed a genome-reduced representation method for the ecologically important marine copepod Calanus finmarchicus (haploid genome size of 6.34 Gbp). We optimized a capture enrichment-based protocol based on 2656 single-copy genes, yielding a total of 154 087 high-quality SNPs in C. finmarchicus including 62 372 in common among the three locations tested. The set of capture probes was also successfully applied to the congeneric C. glacialis. Preliminary analyses of these markers revealed similar levels of genetic diversity between the two Calanus species, while populations of C. glacialis showed stronger genetic structure compared to C. finmarchicus. Using this powerful set of markers, we did not detect any evidence of hybridization between C. finmarchicus and C. glacialis. Finally, we propose a shortened version of our protocol, offering a promising solution for population genomics studies in non-model species with large genomes.","container-title":"Royal Society open science","DOI":"10.1098/rsos.180608","ISSN":"2054-5703","issue":"2","journalAbbreviation":"R Soc Open Sci","language":"eng","license":"cc by","note":"PMID: 30891252\nPMCID: PMC6408391","page":"180608","source":"Europe PMC","title":"Towards population genomics in non-model species with large genomes: a case study of the marine zooplankton Calanus finmarchicus","title-short":"Towards population genomics in non-model species with large genomes","volume":"6","author":[{"family":"Choquet","given":"Marvin"},{"family":"Smolina","given":"Irina"},{"family":"Dhanasiri","given":"Anusha K S"},{"family":"Blanco-Bercial","given":"Leocadio"},{"family":"Kopp","given":"Martina"},{"family":"Jueterbock","given":"Alexander"},{"family":"Sundaram","given":"Arvind Y M"},{"family":"Hoarau","given":"Galice"}],"issued":{"date-parts":[["2019",2,1]]}}}],"schema":"https://github.com/citation-style-language/schema/raw/master/csl-citation.json"} </w:instrText>
      </w:r>
      <w:r w:rsidR="00E533FF" w:rsidRPr="00E373E6">
        <w:fldChar w:fldCharType="separate"/>
      </w:r>
      <w:r w:rsidR="00C32C81" w:rsidRPr="00E373E6">
        <w:t xml:space="preserve">(Choquet </w:t>
      </w:r>
      <w:r w:rsidR="00C32C81" w:rsidRPr="00E373E6">
        <w:rPr>
          <w:i/>
          <w:iCs/>
        </w:rPr>
        <w:t>et al.</w:t>
      </w:r>
      <w:r w:rsidR="00C32C81" w:rsidRPr="00E373E6">
        <w:t xml:space="preserve">, 2019; Andermann </w:t>
      </w:r>
      <w:r w:rsidR="00C32C81" w:rsidRPr="00E373E6">
        <w:rPr>
          <w:i/>
          <w:iCs/>
        </w:rPr>
        <w:t>et al.</w:t>
      </w:r>
      <w:r w:rsidR="00C32C81" w:rsidRPr="00E373E6">
        <w:t>, 2020)</w:t>
      </w:r>
      <w:r w:rsidR="00E533FF" w:rsidRPr="00E373E6">
        <w:fldChar w:fldCharType="end"/>
      </w:r>
      <w:r w:rsidR="001B5E2E">
        <w:t xml:space="preserve">. </w:t>
      </w:r>
      <w:r w:rsidR="00BE3023" w:rsidRPr="00E373E6">
        <w:t xml:space="preserve">This </w:t>
      </w:r>
      <w:r w:rsidR="00A74C00">
        <w:t>thesis uses</w:t>
      </w:r>
      <w:r w:rsidR="006A3A38" w:rsidRPr="00E373E6">
        <w:t xml:space="preserve"> </w:t>
      </w:r>
      <w:r w:rsidR="001B5E2E">
        <w:t>SNPs</w:t>
      </w:r>
      <w:r w:rsidR="006A3A38" w:rsidRPr="00E373E6">
        <w:t xml:space="preserve"> called from</w:t>
      </w:r>
      <w:r w:rsidR="00BE3023" w:rsidRPr="00E373E6">
        <w:t xml:space="preserve"> </w:t>
      </w:r>
      <w:r w:rsidR="001B5E2E">
        <w:t>c</w:t>
      </w:r>
      <w:r w:rsidR="006A3A38" w:rsidRPr="00E373E6">
        <w:t>apture-sequenc</w:t>
      </w:r>
      <w:r w:rsidR="001B5E2E">
        <w:t xml:space="preserve">ed </w:t>
      </w:r>
      <w:r w:rsidRPr="00E373E6">
        <w:t xml:space="preserve">nDNA </w:t>
      </w:r>
      <w:r w:rsidR="006A3A38" w:rsidRPr="00E373E6">
        <w:t>sequences</w:t>
      </w:r>
      <w:r w:rsidR="00BE3023" w:rsidRPr="00E373E6">
        <w:t xml:space="preserve"> to investigate the population genetic structure of </w:t>
      </w:r>
      <w:r w:rsidR="00BE3023" w:rsidRPr="00E373E6">
        <w:rPr>
          <w:i/>
          <w:iCs/>
        </w:rPr>
        <w:t>C. hyperboreus</w:t>
      </w:r>
      <w:r w:rsidR="00BE3023" w:rsidRPr="00E373E6">
        <w:t>.</w:t>
      </w:r>
      <w:r w:rsidR="00C61A51">
        <w:t xml:space="preserve"> </w:t>
      </w:r>
      <w:r w:rsidR="00847B21">
        <w:t>S</w:t>
      </w:r>
      <w:r w:rsidR="00C61A51">
        <w:t xml:space="preserve">tudies </w:t>
      </w:r>
      <w:r w:rsidR="00847B21">
        <w:t xml:space="preserve">using the same capture probes </w:t>
      </w:r>
      <w:r w:rsidR="00C61A51">
        <w:t xml:space="preserve">have been performed for </w:t>
      </w:r>
      <w:r w:rsidR="00C61A51">
        <w:rPr>
          <w:i/>
          <w:iCs/>
        </w:rPr>
        <w:t>C. finmarchicus</w:t>
      </w:r>
      <w:r w:rsidR="00C61A51">
        <w:t xml:space="preserve"> and </w:t>
      </w:r>
      <w:r w:rsidR="00C61A51">
        <w:rPr>
          <w:i/>
          <w:iCs/>
        </w:rPr>
        <w:t>C. glacialis</w:t>
      </w:r>
      <w:r w:rsidR="00C61A51">
        <w:t xml:space="preserve"> </w:t>
      </w:r>
      <w:r w:rsidR="007A13B6">
        <w:fldChar w:fldCharType="begin"/>
      </w:r>
      <w:r w:rsidR="007A13B6">
        <w:instrText xml:space="preserve"> ADDIN ZOTERO_ITEM CSL_CITATION {"citationID":"HEUoXu7T","properties":{"formattedCitation":"(Choquet {\\i{}et al.}, 2019)","plainCitation":"(Choquet et al., 2019)","noteIndex":0},"citationItems":[{"id":112,"uris":["http://zotero.org/users/12331308/items/EZ79TCA9"],"itemData":{"id":112,"type":"article-journal","abstract":"Advances in next-generation sequencing technologies and the development of genome-reduced representation protocols have opened the way to genome-wide population studies in non-model species. However, species with large genomes remain challenging, hampering the development of genomic resources for a number of taxa including marine arthropods. Here, we developed a genome-reduced representation method for the ecologically important marine copepod Calanus finmarchicus (haploid genome size of 6.34 Gbp). We optimized a capture enrichment-based protocol based on 2656 single-copy genes, yielding a total of 154 087 high-quality SNPs in C. finmarchicus including 62 372 in common among the three locations tested. The set of capture probes was also successfully applied to the congeneric C. glacialis. Preliminary analyses of these markers revealed similar levels of genetic diversity between the two Calanus species, while populations of C. glacialis showed stronger genetic structure compared to C. finmarchicus. Using this powerful set of markers, we did not detect any evidence of hybridization between C. finmarchicus and C. glacialis. Finally, we propose a shortened version of our protocol, offering a promising solution for population genomics studies in non-model species with large genomes.","container-title":"Royal Society open science","DOI":"10.1098/rsos.180608","ISSN":"2054-5703","issue":"2","journalAbbreviation":"R Soc Open Sci","language":"eng","license":"cc by","note":"PMID: 30891252\nPMCID: PMC6408391","page":"180608","source":"Europe PMC","title":"Towards population genomics in non-model species with large genomes: a case study of the marine zooplankton Calanus finmarchicus","title-short":"Towards population genomics in non-model species with large genomes","volume":"6","author":[{"family":"Choquet","given":"Marvin"},{"family":"Smolina","given":"Irina"},{"family":"Dhanasiri","given":"Anusha K S"},{"family":"Blanco-Bercial","given":"Leocadio"},{"family":"Kopp","given":"Martina"},{"family":"Jueterbock","given":"Alexander"},{"family":"Sundaram","given":"Arvind Y M"},{"family":"Hoarau","given":"Galice"}],"issued":{"date-parts":[["2019",2,1]]}}}],"schema":"https://github.com/citation-style-language/schema/raw/master/csl-citation.json"} </w:instrText>
      </w:r>
      <w:r w:rsidR="007A13B6">
        <w:fldChar w:fldCharType="separate"/>
      </w:r>
      <w:r w:rsidR="007A13B6" w:rsidRPr="007A13B6">
        <w:t xml:space="preserve">(Choquet </w:t>
      </w:r>
      <w:r w:rsidR="007A13B6" w:rsidRPr="007A13B6">
        <w:rPr>
          <w:i/>
          <w:iCs/>
        </w:rPr>
        <w:t>et al.</w:t>
      </w:r>
      <w:r w:rsidR="007A13B6" w:rsidRPr="007A13B6">
        <w:t>, 2019)</w:t>
      </w:r>
      <w:r w:rsidR="007A13B6">
        <w:fldChar w:fldCharType="end"/>
      </w:r>
      <w:r w:rsidR="007A13B6">
        <w:t>.</w:t>
      </w:r>
      <w:r w:rsidR="00C61A51">
        <w:t xml:space="preserve"> </w:t>
      </w:r>
    </w:p>
    <w:p w14:paraId="138B2F0B" w14:textId="77777777" w:rsidR="008F6DF3" w:rsidRPr="008F6DF3" w:rsidRDefault="008F6DF3" w:rsidP="008F6DF3">
      <w:pPr>
        <w:pStyle w:val="ListParagraph"/>
        <w:keepNext/>
        <w:keepLines/>
        <w:numPr>
          <w:ilvl w:val="0"/>
          <w:numId w:val="7"/>
        </w:numPr>
        <w:spacing w:before="200" w:after="0" w:line="360" w:lineRule="auto"/>
        <w:contextualSpacing w:val="0"/>
        <w:outlineLvl w:val="1"/>
        <w:rPr>
          <w:rFonts w:asciiTheme="majorHAnsi" w:eastAsiaTheme="majorEastAsia" w:hAnsiTheme="majorHAnsi" w:cstheme="majorBidi"/>
          <w:b/>
          <w:bCs/>
          <w:vanish/>
          <w:color w:val="000000" w:themeColor="text1"/>
        </w:rPr>
      </w:pPr>
      <w:bookmarkStart w:id="25" w:name="_Toc182087045"/>
      <w:bookmarkStart w:id="26" w:name="_Toc182087088"/>
      <w:bookmarkStart w:id="27" w:name="_Toc182138408"/>
      <w:bookmarkStart w:id="28" w:name="_Toc182141838"/>
      <w:bookmarkStart w:id="29" w:name="_Toc182142047"/>
      <w:bookmarkStart w:id="30" w:name="_Toc182179428"/>
      <w:bookmarkStart w:id="31" w:name="_Toc182179468"/>
      <w:bookmarkStart w:id="32" w:name="_Toc182182953"/>
      <w:bookmarkStart w:id="33" w:name="_Toc182396395"/>
      <w:bookmarkStart w:id="34" w:name="_Toc182422121"/>
      <w:bookmarkStart w:id="35" w:name="_Toc182422242"/>
      <w:bookmarkStart w:id="36" w:name="_Toc182422286"/>
      <w:bookmarkStart w:id="37" w:name="_Toc182516595"/>
      <w:bookmarkStart w:id="38" w:name="_Toc182555183"/>
      <w:bookmarkStart w:id="39" w:name="_Toc182556892"/>
      <w:bookmarkStart w:id="40" w:name="research-questions"/>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p>
    <w:p w14:paraId="3EC7CA20" w14:textId="77777777" w:rsidR="008F6DF3" w:rsidRPr="008F6DF3" w:rsidRDefault="008F6DF3" w:rsidP="008F6DF3">
      <w:pPr>
        <w:pStyle w:val="ListParagraph"/>
        <w:keepNext/>
        <w:keepLines/>
        <w:numPr>
          <w:ilvl w:val="0"/>
          <w:numId w:val="7"/>
        </w:numPr>
        <w:spacing w:before="200" w:after="0" w:line="360" w:lineRule="auto"/>
        <w:contextualSpacing w:val="0"/>
        <w:outlineLvl w:val="1"/>
        <w:rPr>
          <w:rFonts w:asciiTheme="majorHAnsi" w:eastAsiaTheme="majorEastAsia" w:hAnsiTheme="majorHAnsi" w:cstheme="majorBidi"/>
          <w:b/>
          <w:bCs/>
          <w:vanish/>
          <w:color w:val="000000" w:themeColor="text1"/>
        </w:rPr>
      </w:pPr>
      <w:bookmarkStart w:id="41" w:name="_Toc182422243"/>
      <w:bookmarkStart w:id="42" w:name="_Toc182422287"/>
      <w:bookmarkStart w:id="43" w:name="_Toc182516596"/>
      <w:bookmarkStart w:id="44" w:name="_Toc182555184"/>
      <w:bookmarkStart w:id="45" w:name="_Toc182556893"/>
      <w:bookmarkEnd w:id="41"/>
      <w:bookmarkEnd w:id="42"/>
      <w:bookmarkEnd w:id="43"/>
      <w:bookmarkEnd w:id="44"/>
      <w:bookmarkEnd w:id="45"/>
    </w:p>
    <w:p w14:paraId="0F13BCC5" w14:textId="77777777" w:rsidR="008F6DF3" w:rsidRPr="008F6DF3" w:rsidRDefault="008F6DF3" w:rsidP="008F6DF3">
      <w:pPr>
        <w:pStyle w:val="ListParagraph"/>
        <w:keepNext/>
        <w:keepLines/>
        <w:numPr>
          <w:ilvl w:val="1"/>
          <w:numId w:val="7"/>
        </w:numPr>
        <w:spacing w:before="200" w:after="0" w:line="360" w:lineRule="auto"/>
        <w:contextualSpacing w:val="0"/>
        <w:outlineLvl w:val="1"/>
        <w:rPr>
          <w:rFonts w:asciiTheme="majorHAnsi" w:eastAsiaTheme="majorEastAsia" w:hAnsiTheme="majorHAnsi" w:cstheme="majorBidi"/>
          <w:b/>
          <w:bCs/>
          <w:vanish/>
          <w:color w:val="000000" w:themeColor="text1"/>
        </w:rPr>
      </w:pPr>
      <w:bookmarkStart w:id="46" w:name="_Toc182422244"/>
      <w:bookmarkStart w:id="47" w:name="_Toc182422288"/>
      <w:bookmarkStart w:id="48" w:name="_Toc182516597"/>
      <w:bookmarkStart w:id="49" w:name="_Toc182555185"/>
      <w:bookmarkStart w:id="50" w:name="_Toc182556894"/>
      <w:bookmarkEnd w:id="46"/>
      <w:bookmarkEnd w:id="47"/>
      <w:bookmarkEnd w:id="48"/>
      <w:bookmarkEnd w:id="49"/>
      <w:bookmarkEnd w:id="50"/>
    </w:p>
    <w:p w14:paraId="6A3707E4" w14:textId="77777777" w:rsidR="008F6DF3" w:rsidRPr="008F6DF3" w:rsidRDefault="008F6DF3" w:rsidP="008F6DF3">
      <w:pPr>
        <w:pStyle w:val="ListParagraph"/>
        <w:keepNext/>
        <w:keepLines/>
        <w:numPr>
          <w:ilvl w:val="1"/>
          <w:numId w:val="7"/>
        </w:numPr>
        <w:spacing w:before="200" w:after="0" w:line="360" w:lineRule="auto"/>
        <w:contextualSpacing w:val="0"/>
        <w:outlineLvl w:val="1"/>
        <w:rPr>
          <w:rFonts w:asciiTheme="majorHAnsi" w:eastAsiaTheme="majorEastAsia" w:hAnsiTheme="majorHAnsi" w:cstheme="majorBidi"/>
          <w:b/>
          <w:bCs/>
          <w:vanish/>
          <w:color w:val="000000" w:themeColor="text1"/>
        </w:rPr>
      </w:pPr>
      <w:bookmarkStart w:id="51" w:name="_Toc182422245"/>
      <w:bookmarkStart w:id="52" w:name="_Toc182422289"/>
      <w:bookmarkStart w:id="53" w:name="_Toc182516598"/>
      <w:bookmarkStart w:id="54" w:name="_Toc182555186"/>
      <w:bookmarkStart w:id="55" w:name="_Toc182556895"/>
      <w:bookmarkEnd w:id="51"/>
      <w:bookmarkEnd w:id="52"/>
      <w:bookmarkEnd w:id="53"/>
      <w:bookmarkEnd w:id="54"/>
      <w:bookmarkEnd w:id="55"/>
    </w:p>
    <w:p w14:paraId="362C6509" w14:textId="77777777" w:rsidR="008F6DF3" w:rsidRPr="008F6DF3" w:rsidRDefault="008F6DF3" w:rsidP="008F6DF3">
      <w:pPr>
        <w:pStyle w:val="ListParagraph"/>
        <w:keepNext/>
        <w:keepLines/>
        <w:numPr>
          <w:ilvl w:val="1"/>
          <w:numId w:val="7"/>
        </w:numPr>
        <w:spacing w:before="200" w:after="0" w:line="360" w:lineRule="auto"/>
        <w:contextualSpacing w:val="0"/>
        <w:outlineLvl w:val="1"/>
        <w:rPr>
          <w:rFonts w:asciiTheme="majorHAnsi" w:eastAsiaTheme="majorEastAsia" w:hAnsiTheme="majorHAnsi" w:cstheme="majorBidi"/>
          <w:b/>
          <w:bCs/>
          <w:vanish/>
          <w:color w:val="000000" w:themeColor="text1"/>
        </w:rPr>
      </w:pPr>
      <w:bookmarkStart w:id="56" w:name="_Toc182422246"/>
      <w:bookmarkStart w:id="57" w:name="_Toc182422290"/>
      <w:bookmarkStart w:id="58" w:name="_Toc182516599"/>
      <w:bookmarkStart w:id="59" w:name="_Toc182555187"/>
      <w:bookmarkStart w:id="60" w:name="_Toc182556896"/>
      <w:bookmarkEnd w:id="56"/>
      <w:bookmarkEnd w:id="57"/>
      <w:bookmarkEnd w:id="58"/>
      <w:bookmarkEnd w:id="59"/>
      <w:bookmarkEnd w:id="60"/>
    </w:p>
    <w:p w14:paraId="3454C210" w14:textId="77777777" w:rsidR="008F6DF3" w:rsidRPr="008F6DF3" w:rsidRDefault="008F6DF3" w:rsidP="008F6DF3">
      <w:pPr>
        <w:pStyle w:val="ListParagraph"/>
        <w:keepNext/>
        <w:keepLines/>
        <w:numPr>
          <w:ilvl w:val="1"/>
          <w:numId w:val="7"/>
        </w:numPr>
        <w:spacing w:before="200" w:after="0" w:line="360" w:lineRule="auto"/>
        <w:contextualSpacing w:val="0"/>
        <w:outlineLvl w:val="1"/>
        <w:rPr>
          <w:rFonts w:asciiTheme="majorHAnsi" w:eastAsiaTheme="majorEastAsia" w:hAnsiTheme="majorHAnsi" w:cstheme="majorBidi"/>
          <w:b/>
          <w:bCs/>
          <w:vanish/>
          <w:color w:val="000000" w:themeColor="text1"/>
        </w:rPr>
      </w:pPr>
      <w:bookmarkStart w:id="61" w:name="_Toc182422247"/>
      <w:bookmarkStart w:id="62" w:name="_Toc182422291"/>
      <w:bookmarkStart w:id="63" w:name="_Toc182516600"/>
      <w:bookmarkStart w:id="64" w:name="_Toc182555188"/>
      <w:bookmarkStart w:id="65" w:name="_Toc182556897"/>
      <w:bookmarkEnd w:id="61"/>
      <w:bookmarkEnd w:id="62"/>
      <w:bookmarkEnd w:id="63"/>
      <w:bookmarkEnd w:id="64"/>
      <w:bookmarkEnd w:id="65"/>
    </w:p>
    <w:p w14:paraId="17CAD022" w14:textId="77777777" w:rsidR="008F6DF3" w:rsidRPr="008F6DF3" w:rsidRDefault="008F6DF3" w:rsidP="008F6DF3">
      <w:pPr>
        <w:pStyle w:val="ListParagraph"/>
        <w:keepNext/>
        <w:keepLines/>
        <w:numPr>
          <w:ilvl w:val="1"/>
          <w:numId w:val="7"/>
        </w:numPr>
        <w:spacing w:before="200" w:after="0" w:line="360" w:lineRule="auto"/>
        <w:contextualSpacing w:val="0"/>
        <w:outlineLvl w:val="1"/>
        <w:rPr>
          <w:rFonts w:asciiTheme="majorHAnsi" w:eastAsiaTheme="majorEastAsia" w:hAnsiTheme="majorHAnsi" w:cstheme="majorBidi"/>
          <w:b/>
          <w:bCs/>
          <w:vanish/>
          <w:color w:val="000000" w:themeColor="text1"/>
        </w:rPr>
      </w:pPr>
      <w:bookmarkStart w:id="66" w:name="_Toc182422248"/>
      <w:bookmarkStart w:id="67" w:name="_Toc182422292"/>
      <w:bookmarkStart w:id="68" w:name="_Toc182516601"/>
      <w:bookmarkStart w:id="69" w:name="_Toc182555189"/>
      <w:bookmarkStart w:id="70" w:name="_Toc182556898"/>
      <w:bookmarkEnd w:id="66"/>
      <w:bookmarkEnd w:id="67"/>
      <w:bookmarkEnd w:id="68"/>
      <w:bookmarkEnd w:id="69"/>
      <w:bookmarkEnd w:id="70"/>
    </w:p>
    <w:p w14:paraId="00FAB09A" w14:textId="32A5A57F" w:rsidR="00915913" w:rsidRDefault="001A74A8" w:rsidP="008F6DF3">
      <w:pPr>
        <w:pStyle w:val="Heading2"/>
        <w:numPr>
          <w:ilvl w:val="1"/>
          <w:numId w:val="7"/>
        </w:numPr>
      </w:pPr>
      <w:bookmarkStart w:id="71" w:name="_Toc182556899"/>
      <w:r>
        <w:t>Research Question</w:t>
      </w:r>
      <w:bookmarkEnd w:id="40"/>
      <w:bookmarkEnd w:id="71"/>
    </w:p>
    <w:p w14:paraId="4C6B947F" w14:textId="56900817" w:rsidR="006D7232" w:rsidRDefault="006D7232" w:rsidP="002C3078">
      <w:pPr>
        <w:pStyle w:val="Compact"/>
        <w:spacing w:line="360" w:lineRule="auto"/>
      </w:pPr>
      <w:r>
        <w:t xml:space="preserve">What was the efficacy of TCS probes designed for other </w:t>
      </w:r>
      <w:r>
        <w:rPr>
          <w:i/>
          <w:iCs/>
        </w:rPr>
        <w:t>C</w:t>
      </w:r>
      <w:r w:rsidRPr="006D7232">
        <w:rPr>
          <w:i/>
          <w:iCs/>
        </w:rPr>
        <w:t>alanus</w:t>
      </w:r>
      <w:r>
        <w:rPr>
          <w:i/>
          <w:iCs/>
        </w:rPr>
        <w:t xml:space="preserve"> </w:t>
      </w:r>
      <w:r>
        <w:t xml:space="preserve">on </w:t>
      </w:r>
      <w:r>
        <w:rPr>
          <w:i/>
          <w:iCs/>
        </w:rPr>
        <w:t>C. hyperboreus</w:t>
      </w:r>
      <w:r w:rsidR="005F67FC">
        <w:rPr>
          <w:i/>
          <w:iCs/>
        </w:rPr>
        <w:t>?</w:t>
      </w:r>
    </w:p>
    <w:p w14:paraId="2C55BF4A" w14:textId="5DE59AAC" w:rsidR="00915913" w:rsidRDefault="001A74A8" w:rsidP="002C3078">
      <w:pPr>
        <w:pStyle w:val="Compact"/>
        <w:spacing w:line="360" w:lineRule="auto"/>
      </w:pPr>
      <w:r>
        <w:t xml:space="preserve">Does </w:t>
      </w:r>
      <w:r w:rsidR="007D7D6D" w:rsidRPr="007D7D6D">
        <w:rPr>
          <w:i/>
          <w:iCs/>
        </w:rPr>
        <w:t>Calanus hyperboreus</w:t>
      </w:r>
      <w:r>
        <w:t xml:space="preserve"> exhibit population structure across the sampling range?</w:t>
      </w:r>
    </w:p>
    <w:p w14:paraId="21996B76" w14:textId="77777777" w:rsidR="005F67FC" w:rsidRDefault="001A74A8" w:rsidP="002C3078">
      <w:pPr>
        <w:pStyle w:val="Compact"/>
        <w:spacing w:line="360" w:lineRule="auto"/>
      </w:pPr>
      <w:r>
        <w:t>What are the potential drivers of population differentiation?</w:t>
      </w:r>
    </w:p>
    <w:p w14:paraId="70984E53" w14:textId="231026FB" w:rsidR="00915913" w:rsidRDefault="00A56270" w:rsidP="002C3078">
      <w:pPr>
        <w:pStyle w:val="Compact"/>
        <w:spacing w:line="360" w:lineRule="auto"/>
      </w:pPr>
      <w:r>
        <w:rPr>
          <w:noProof/>
        </w:rPr>
        <w:lastRenderedPageBreak/>
        <mc:AlternateContent>
          <mc:Choice Requires="wpg">
            <w:drawing>
              <wp:anchor distT="0" distB="91440" distL="274320" distR="114300" simplePos="0" relativeHeight="251643904" behindDoc="0" locked="0" layoutInCell="1" allowOverlap="1" wp14:anchorId="75E49D79" wp14:editId="51EC5E27">
                <wp:simplePos x="0" y="0"/>
                <wp:positionH relativeFrom="margin">
                  <wp:posOffset>2814320</wp:posOffset>
                </wp:positionH>
                <wp:positionV relativeFrom="paragraph">
                  <wp:posOffset>302260</wp:posOffset>
                </wp:positionV>
                <wp:extent cx="3200400" cy="3499485"/>
                <wp:effectExtent l="0" t="0" r="0" b="5715"/>
                <wp:wrapSquare wrapText="bothSides"/>
                <wp:docPr id="1910808005"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499485"/>
                          <a:chOff x="310010" y="-51885"/>
                          <a:chExt cx="2772431" cy="3048898"/>
                        </a:xfrm>
                      </wpg:grpSpPr>
                      <pic:pic xmlns:pic="http://schemas.openxmlformats.org/drawingml/2006/picture">
                        <pic:nvPicPr>
                          <pic:cNvPr id="593291850" name="Picture 1"/>
                          <pic:cNvPicPr>
                            <a:picLocks noChangeAspect="1"/>
                          </pic:cNvPicPr>
                        </pic:nvPicPr>
                        <pic:blipFill>
                          <a:blip r:embed="rId11" cstate="print">
                            <a:extLst>
                              <a:ext uri="{28A0092B-C50C-407E-A947-70E740481C1C}">
                                <a14:useLocalDpi xmlns:a14="http://schemas.microsoft.com/office/drawing/2010/main" val="0"/>
                              </a:ext>
                            </a:extLst>
                          </a:blip>
                          <a:srcRect/>
                          <a:stretch/>
                        </pic:blipFill>
                        <pic:spPr>
                          <a:xfrm>
                            <a:off x="310010" y="-51885"/>
                            <a:ext cx="2772431" cy="2799861"/>
                          </a:xfrm>
                          <a:prstGeom prst="rect">
                            <a:avLst/>
                          </a:prstGeom>
                        </pic:spPr>
                      </pic:pic>
                      <wps:wsp>
                        <wps:cNvPr id="1554210151" name="Text Box 1"/>
                        <wps:cNvSpPr txBox="1"/>
                        <wps:spPr>
                          <a:xfrm>
                            <a:off x="342895" y="2579003"/>
                            <a:ext cx="2701798" cy="418010"/>
                          </a:xfrm>
                          <a:prstGeom prst="rect">
                            <a:avLst/>
                          </a:prstGeom>
                          <a:solidFill>
                            <a:prstClr val="white"/>
                          </a:solidFill>
                          <a:ln>
                            <a:noFill/>
                          </a:ln>
                        </wps:spPr>
                        <wps:txbx>
                          <w:txbxContent>
                            <w:p w14:paraId="4D0E1492" w14:textId="2D2F5829" w:rsidR="00C62B25" w:rsidRPr="00EF4BC9" w:rsidRDefault="00C62B25" w:rsidP="00A56270">
                              <w:pPr>
                                <w:pStyle w:val="Caption"/>
                                <w:jc w:val="both"/>
                                <w:rPr>
                                  <w:sz w:val="20"/>
                                  <w:szCs w:val="20"/>
                                </w:rPr>
                              </w:pPr>
                              <w:r w:rsidRPr="00EF4BC9">
                                <w:rPr>
                                  <w:sz w:val="20"/>
                                  <w:szCs w:val="20"/>
                                </w:rPr>
                                <w:t xml:space="preserve">Figure </w:t>
                              </w:r>
                              <w:r w:rsidRPr="00EF4BC9">
                                <w:rPr>
                                  <w:sz w:val="20"/>
                                  <w:szCs w:val="20"/>
                                </w:rPr>
                                <w:fldChar w:fldCharType="begin"/>
                              </w:r>
                              <w:r w:rsidRPr="00EF4BC9">
                                <w:rPr>
                                  <w:sz w:val="20"/>
                                  <w:szCs w:val="20"/>
                                </w:rPr>
                                <w:instrText xml:space="preserve"> SEQ Figure \* ARABIC </w:instrText>
                              </w:r>
                              <w:r w:rsidRPr="00EF4BC9">
                                <w:rPr>
                                  <w:sz w:val="20"/>
                                  <w:szCs w:val="20"/>
                                </w:rPr>
                                <w:fldChar w:fldCharType="separate"/>
                              </w:r>
                              <w:r w:rsidR="006F4035">
                                <w:rPr>
                                  <w:noProof/>
                                  <w:sz w:val="20"/>
                                  <w:szCs w:val="20"/>
                                </w:rPr>
                                <w:t>1</w:t>
                              </w:r>
                              <w:r w:rsidRPr="00EF4BC9">
                                <w:rPr>
                                  <w:noProof/>
                                  <w:sz w:val="20"/>
                                  <w:szCs w:val="20"/>
                                </w:rPr>
                                <w:fldChar w:fldCharType="end"/>
                              </w:r>
                              <w:r w:rsidRPr="00EF4BC9">
                                <w:rPr>
                                  <w:sz w:val="20"/>
                                  <w:szCs w:val="20"/>
                                </w:rPr>
                                <w:t xml:space="preserve">. Map of </w:t>
                              </w:r>
                              <w:r w:rsidR="005F67FC">
                                <w:rPr>
                                  <w:sz w:val="20"/>
                                  <w:szCs w:val="20"/>
                                </w:rPr>
                                <w:t>s</w:t>
                              </w:r>
                              <w:r w:rsidRPr="00EF4BC9">
                                <w:rPr>
                                  <w:sz w:val="20"/>
                                  <w:szCs w:val="20"/>
                                </w:rPr>
                                <w:t xml:space="preserve">ampling </w:t>
                              </w:r>
                              <w:r w:rsidR="005F67FC">
                                <w:rPr>
                                  <w:sz w:val="20"/>
                                  <w:szCs w:val="20"/>
                                </w:rPr>
                                <w:t>l</w:t>
                              </w:r>
                              <w:r w:rsidRPr="00EF4BC9">
                                <w:rPr>
                                  <w:sz w:val="20"/>
                                  <w:szCs w:val="20"/>
                                </w:rPr>
                                <w:t xml:space="preserve">ocations </w:t>
                              </w:r>
                              <w:r w:rsidR="00233879">
                                <w:rPr>
                                  <w:sz w:val="20"/>
                                  <w:szCs w:val="20"/>
                                </w:rPr>
                                <w:t>a</w:t>
                              </w:r>
                              <w:r w:rsidRPr="00EF4BC9">
                                <w:rPr>
                                  <w:sz w:val="20"/>
                                  <w:szCs w:val="20"/>
                                </w:rPr>
                                <w:t xml:space="preserve">cross the Northern Hemisphere.  </w:t>
                              </w:r>
                              <w:r w:rsidR="00DE7033">
                                <w:rPr>
                                  <w:sz w:val="20"/>
                                  <w:szCs w:val="20"/>
                                </w:rPr>
                                <w:t xml:space="preserve">Locations from the </w:t>
                              </w:r>
                              <w:r w:rsidR="005F67FC">
                                <w:rPr>
                                  <w:sz w:val="20"/>
                                  <w:szCs w:val="20"/>
                                </w:rPr>
                                <w:t>full-scale</w:t>
                              </w:r>
                              <w:r w:rsidR="00DE7033">
                                <w:rPr>
                                  <w:sz w:val="20"/>
                                  <w:szCs w:val="20"/>
                                </w:rPr>
                                <w:t xml:space="preserve"> and </w:t>
                              </w:r>
                              <w:r w:rsidR="005F67FC">
                                <w:rPr>
                                  <w:sz w:val="20"/>
                                  <w:szCs w:val="20"/>
                                </w:rPr>
                                <w:t>pilot</w:t>
                              </w:r>
                              <w:r w:rsidR="00DE7033">
                                <w:rPr>
                                  <w:sz w:val="20"/>
                                  <w:szCs w:val="20"/>
                                </w:rPr>
                                <w:t xml:space="preserve"> study are colored </w:t>
                              </w:r>
                              <w:r w:rsidR="000C28B6">
                                <w:rPr>
                                  <w:sz w:val="20"/>
                                  <w:szCs w:val="20"/>
                                </w:rPr>
                                <w:t>blue and green respectively</w:t>
                              </w:r>
                              <w:r w:rsidRPr="00EF4BC9">
                                <w:rPr>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5E49D79" id="Group 2" o:spid="_x0000_s1029" style="position:absolute;left:0;text-align:left;margin-left:221.6pt;margin-top:23.8pt;width:252pt;height:275.55pt;z-index:251643904;mso-wrap-distance-left:21.6pt;mso-wrap-distance-bottom:7.2pt;mso-position-horizontal-relative:margin;mso-width-relative:margin;mso-height-relative:margin" coordorigin="3100,-518" coordsize="27724,304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0" type="#_x0000_t75" style="position:absolute;left:3100;top:-518;width:27724;height:27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">
                  <v:imagedata r:id="rId12" o:title=""/>
                </v:shape>
                <v:shape id="Text Box 1" o:spid="_x0000_s1031" type="#_x0000_t202" style="position:absolute;left:3428;top:25790;width:27018;height:4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" stroked="f">
                  <v:textbox inset="0,0,0,0">
                    <w:txbxContent>
                      <w:p w14:paraId="4D0E1492" w14:textId="2D2F5829" w:rsidR="00C62B25" w:rsidRPr="00EF4BC9" w:rsidRDefault="00C62B25" w:rsidP="00A56270">
                        <w:pPr>
                          <w:pStyle w:val="Caption"/>
                          <w:jc w:val="both"/>
                          <w:rPr>
                            <w:sz w:val="20"/>
                            <w:szCs w:val="20"/>
                          </w:rPr>
                        </w:pPr>
                        <w:r w:rsidRPr="00EF4BC9">
                          <w:rPr>
                            <w:sz w:val="20"/>
                            <w:szCs w:val="20"/>
                          </w:rPr>
                          <w:t xml:space="preserve">Figure </w:t>
                        </w:r>
                        <w:r w:rsidRPr="00EF4BC9">
                          <w:rPr>
                            <w:sz w:val="20"/>
                            <w:szCs w:val="20"/>
                          </w:rPr>
                          <w:fldChar w:fldCharType="begin"/>
                        </w:r>
                        <w:r w:rsidRPr="00EF4BC9">
                          <w:rPr>
                            <w:sz w:val="20"/>
                            <w:szCs w:val="20"/>
                          </w:rPr>
                          <w:instrText xml:space="preserve"> SEQ Figure \* ARABIC </w:instrText>
                        </w:r>
                        <w:r w:rsidRPr="00EF4BC9">
                          <w:rPr>
                            <w:sz w:val="20"/>
                            <w:szCs w:val="20"/>
                          </w:rPr>
                          <w:fldChar w:fldCharType="separate"/>
                        </w:r>
                        <w:r w:rsidR="006F4035">
                          <w:rPr>
                            <w:noProof/>
                            <w:sz w:val="20"/>
                            <w:szCs w:val="20"/>
                          </w:rPr>
                          <w:t>1</w:t>
                        </w:r>
                        <w:r w:rsidRPr="00EF4BC9">
                          <w:rPr>
                            <w:noProof/>
                            <w:sz w:val="20"/>
                            <w:szCs w:val="20"/>
                          </w:rPr>
                          <w:fldChar w:fldCharType="end"/>
                        </w:r>
                        <w:r w:rsidRPr="00EF4BC9">
                          <w:rPr>
                            <w:sz w:val="20"/>
                            <w:szCs w:val="20"/>
                          </w:rPr>
                          <w:t xml:space="preserve">. Map of </w:t>
                        </w:r>
                        <w:r w:rsidR="005F67FC">
                          <w:rPr>
                            <w:sz w:val="20"/>
                            <w:szCs w:val="20"/>
                          </w:rPr>
                          <w:t>s</w:t>
                        </w:r>
                        <w:r w:rsidRPr="00EF4BC9">
                          <w:rPr>
                            <w:sz w:val="20"/>
                            <w:szCs w:val="20"/>
                          </w:rPr>
                          <w:t xml:space="preserve">ampling </w:t>
                        </w:r>
                        <w:r w:rsidR="005F67FC">
                          <w:rPr>
                            <w:sz w:val="20"/>
                            <w:szCs w:val="20"/>
                          </w:rPr>
                          <w:t>l</w:t>
                        </w:r>
                        <w:r w:rsidRPr="00EF4BC9">
                          <w:rPr>
                            <w:sz w:val="20"/>
                            <w:szCs w:val="20"/>
                          </w:rPr>
                          <w:t xml:space="preserve">ocations </w:t>
                        </w:r>
                        <w:r w:rsidR="00233879">
                          <w:rPr>
                            <w:sz w:val="20"/>
                            <w:szCs w:val="20"/>
                          </w:rPr>
                          <w:t>a</w:t>
                        </w:r>
                        <w:r w:rsidRPr="00EF4BC9">
                          <w:rPr>
                            <w:sz w:val="20"/>
                            <w:szCs w:val="20"/>
                          </w:rPr>
                          <w:t xml:space="preserve">cross the Northern Hemisphere.  </w:t>
                        </w:r>
                        <w:r w:rsidR="00DE7033">
                          <w:rPr>
                            <w:sz w:val="20"/>
                            <w:szCs w:val="20"/>
                          </w:rPr>
                          <w:t xml:space="preserve">Locations from the </w:t>
                        </w:r>
                        <w:r w:rsidR="005F67FC">
                          <w:rPr>
                            <w:sz w:val="20"/>
                            <w:szCs w:val="20"/>
                          </w:rPr>
                          <w:t>full-scale</w:t>
                        </w:r>
                        <w:r w:rsidR="00DE7033">
                          <w:rPr>
                            <w:sz w:val="20"/>
                            <w:szCs w:val="20"/>
                          </w:rPr>
                          <w:t xml:space="preserve"> and </w:t>
                        </w:r>
                        <w:r w:rsidR="005F67FC">
                          <w:rPr>
                            <w:sz w:val="20"/>
                            <w:szCs w:val="20"/>
                          </w:rPr>
                          <w:t>pilot</w:t>
                        </w:r>
                        <w:r w:rsidR="00DE7033">
                          <w:rPr>
                            <w:sz w:val="20"/>
                            <w:szCs w:val="20"/>
                          </w:rPr>
                          <w:t xml:space="preserve"> study are colored </w:t>
                        </w:r>
                        <w:r w:rsidR="000C28B6">
                          <w:rPr>
                            <w:sz w:val="20"/>
                            <w:szCs w:val="20"/>
                          </w:rPr>
                          <w:t>blue and green respectively</w:t>
                        </w:r>
                        <w:r w:rsidRPr="00EF4BC9">
                          <w:rPr>
                            <w:sz w:val="20"/>
                            <w:szCs w:val="20"/>
                          </w:rPr>
                          <w:t>.</w:t>
                        </w:r>
                      </w:p>
                    </w:txbxContent>
                  </v:textbox>
                </v:shape>
                <w10:wrap type="square" anchorx="margin"/>
              </v:group>
            </w:pict>
          </mc:Fallback>
        </mc:AlternateContent>
      </w:r>
      <w:r w:rsidR="005F67FC">
        <w:t>What is the</w:t>
      </w:r>
      <w:r w:rsidR="007C36A2">
        <w:t xml:space="preserve"> demographic </w:t>
      </w:r>
      <w:r w:rsidR="005F67FC">
        <w:t xml:space="preserve">history of </w:t>
      </w:r>
      <w:r w:rsidR="005F67FC">
        <w:rPr>
          <w:i/>
          <w:iCs/>
        </w:rPr>
        <w:t>C. hyperboreus?</w:t>
      </w:r>
    </w:p>
    <w:p w14:paraId="6356915F" w14:textId="5BB8E001" w:rsidR="006F207B" w:rsidRDefault="001A74A8" w:rsidP="00A56270">
      <w:pPr>
        <w:pStyle w:val="Heading1"/>
        <w:spacing w:line="360" w:lineRule="auto"/>
      </w:pPr>
      <w:bookmarkStart w:id="72" w:name="materials-and-methods"/>
      <w:bookmarkStart w:id="73" w:name="_Toc182556900"/>
      <w:r>
        <w:t>Materials and Methods</w:t>
      </w:r>
      <w:bookmarkEnd w:id="72"/>
      <w:bookmarkEnd w:id="73"/>
    </w:p>
    <w:p w14:paraId="28A20404" w14:textId="0F4AFF4B" w:rsidR="00915913" w:rsidRDefault="00E373E6" w:rsidP="00A56270">
      <w:pPr>
        <w:spacing w:line="360" w:lineRule="auto"/>
        <w:jc w:val="both"/>
      </w:pPr>
      <w:r>
        <w:t>T</w:t>
      </w:r>
      <w:r w:rsidR="00B05D92">
        <w:t xml:space="preserve">arget Capture Sequencing data </w:t>
      </w:r>
      <w:r w:rsidR="00DC7B5B">
        <w:t>of</w:t>
      </w:r>
      <w:r w:rsidR="00B05D92">
        <w:t xml:space="preserve"> </w:t>
      </w:r>
      <w:r w:rsidR="007D7D6D" w:rsidRPr="007D7D6D">
        <w:rPr>
          <w:i/>
          <w:iCs/>
        </w:rPr>
        <w:t>Calanus hyperboreus</w:t>
      </w:r>
      <w:r w:rsidR="00B05D92">
        <w:t xml:space="preserve"> </w:t>
      </w:r>
      <w:r w:rsidR="00B8468D">
        <w:t xml:space="preserve">specimens </w:t>
      </w:r>
      <w:r w:rsidR="00DC7B5B">
        <w:t>was pooled from prior</w:t>
      </w:r>
      <w:r w:rsidR="00B05D92">
        <w:t xml:space="preserve"> </w:t>
      </w:r>
      <w:r w:rsidR="00BE64FA">
        <w:t>work</w:t>
      </w:r>
      <w:r w:rsidR="00B05D92">
        <w:t xml:space="preserve"> on</w:t>
      </w:r>
      <w:r w:rsidR="008A46F6">
        <w:t xml:space="preserve"> </w:t>
      </w:r>
      <w:r w:rsidR="00BE64FA">
        <w:t xml:space="preserve">species boundaries in four </w:t>
      </w:r>
      <w:r w:rsidR="00B05D92" w:rsidRPr="0066371C">
        <w:rPr>
          <w:i/>
          <w:iCs/>
        </w:rPr>
        <w:t>Calanus</w:t>
      </w:r>
      <w:r w:rsidR="00BE64FA">
        <w:t xml:space="preserve"> species </w:t>
      </w:r>
      <w:r w:rsidR="006E0E2B">
        <w:fldChar w:fldCharType="begin"/>
      </w:r>
      <w:r w:rsidR="001C1A0E">
        <w:instrText xml:space="preserve"> ADDIN ZOTERO_ITEM CSL_CITATION {"citationID":"9XVDlcaK","properties":{"formattedCitation":"(Choquet {\\i{}et al.}, 2023)","plainCitation":"(Choquet et al., 2023)","noteIndex":0},"citationItems":[{"id":80,"uris":["http://zotero.org/users/12331308/items/STVDGAHJ"],"itemData":{"id":80,"type":"article-journal","abstract":"Interspecific hybridization events are on the rise in natural systems due to climate change disrupting species barriers. Across taxa, microsatellites have long been the molecular markers of choice to identify admixed individuals. However, with the advent of high-throughput sequencing easing the generation of genome-wide datasets, incorrect reports of hybridization resulting from microsatellite technical artefacts have been uncovered in a growing number of taxa. In the marine zooplankton genus Calanus (Copepoda), whose species are used as climate change indicators, microsatellite markers have suggested hybridization between C. finmarchicus and C. glacialis, while other nuclear markers (InDels) never detected any admixed individuals, leaving the scientific community divided. Here, for the first time, we investigated the potential for hybridization among C. finmarchicus, C. glacialis, C. helgolandicus and C. hyperboreus using two large and independent SNP datasets. These were derived firstly from a protocol of target-capture applied to 179 individuals collected from 17 sites across the North Atlantic and Arctic Oceans, including sympatric areas, and second from published RNA sequences. All SNP-based analyses were congruent in showing that Calanus species are distinct and do not appear to hybridize. We then thoroughly re-assessed the microsatellites showing hybrids, with the support of published transcriptomes, and identified technical issues plaguing eight out of 10 microsatellites, including size homoplasy, paralogy, potential for null alleles and even two primer pairs targeting the same locus. Our study illustrates how deceptive microsatellites can be when applied to the investigation of hybridization.","container-title":"Molecular Ecology","DOI":"10.1111/mec.17183","ISSN":"1365-294X","issue":"24","language":"en","license":"© 2023 The Authors. Molecular Ecology published by John Wiley &amp; Sons Ltd.","note":"_eprint: https://onlinelibrary.wiley.com/doi/pdf/10.1111/mec.17183","page":"6854-6873","source":"Wiley Online Library","title":"Unmasking microsatellite deceptiveness and debunking hybridization with SNPs in four marine copepod species of Calanus","volume":"32","author":[{"family":"Choquet","given":"Marvin"},{"family":"Lizano","given":"Apollo M."},{"family":"Le Moan","given":"Alan"},{"family":"Ravinet","given":"Mark"},{"family":"Dhanasiri","given":"Anusha K. S."},{"family":"Hoarau","given":"Galice"}],"issued":{"date-parts":[["2023"]]}}}],"schema":"https://github.com/citation-style-language/schema/raw/master/csl-citation.json"} </w:instrText>
      </w:r>
      <w:r w:rsidR="006E0E2B">
        <w:fldChar w:fldCharType="separate"/>
      </w:r>
      <w:r w:rsidR="001C1A0E" w:rsidRPr="001C1A0E">
        <w:t xml:space="preserve">(Choquet </w:t>
      </w:r>
      <w:r w:rsidR="001C1A0E" w:rsidRPr="001C1A0E">
        <w:rPr>
          <w:i/>
          <w:iCs/>
        </w:rPr>
        <w:t>et al.</w:t>
      </w:r>
      <w:r w:rsidR="001C1A0E" w:rsidRPr="001C1A0E">
        <w:t>, 2023)</w:t>
      </w:r>
      <w:r w:rsidR="006E0E2B">
        <w:fldChar w:fldCharType="end"/>
      </w:r>
      <w:r w:rsidR="0017375E">
        <w:t>.</w:t>
      </w:r>
      <w:r w:rsidR="005123BF">
        <w:t xml:space="preserve"> </w:t>
      </w:r>
      <w:r w:rsidR="0094179C" w:rsidRPr="0094179C">
        <w:t>The</w:t>
      </w:r>
      <w:r w:rsidR="00BE64FA">
        <w:t xml:space="preserve"> work was</w:t>
      </w:r>
      <w:r w:rsidR="0094179C" w:rsidRPr="0094179C">
        <w:t xml:space="preserve"> conducted in two batches</w:t>
      </w:r>
      <w:r w:rsidR="0094179C">
        <w:t xml:space="preserve"> (</w:t>
      </w:r>
      <w:r w:rsidR="0094179C" w:rsidRPr="0094179C">
        <w:t>a pilot and a full-scale batch</w:t>
      </w:r>
      <w:r w:rsidR="0094179C">
        <w:t>)</w:t>
      </w:r>
      <w:r w:rsidR="0094179C" w:rsidRPr="0094179C">
        <w:t xml:space="preserve"> performed by different people. The pair-end sequencing data generated from these batches were then analyzed for this master project. The pilot batch covered four sampling sites where </w:t>
      </w:r>
      <w:r w:rsidR="0094179C" w:rsidRPr="0094179C">
        <w:rPr>
          <w:i/>
          <w:iCs/>
        </w:rPr>
        <w:t>C. hyperboreus</w:t>
      </w:r>
      <w:r w:rsidR="0094179C" w:rsidRPr="0094179C">
        <w:t xml:space="preserve"> was present, while the full-scale batch collected </w:t>
      </w:r>
      <w:r w:rsidR="0094179C" w:rsidRPr="0094179C">
        <w:rPr>
          <w:i/>
          <w:iCs/>
        </w:rPr>
        <w:t>C. hyperboreus</w:t>
      </w:r>
      <w:r w:rsidR="0094179C" w:rsidRPr="0094179C">
        <w:t xml:space="preserve"> from eleven sites. The sampling area of both included locations across the Atlantic and Arctic oceans, with some overlap (Figure 1). The number of samples per site and coordinates are detailed in Table </w:t>
      </w:r>
      <w:r w:rsidR="00A56270">
        <w:t>1</w:t>
      </w:r>
      <w:r w:rsidR="005E7473">
        <w:t xml:space="preserve">. </w:t>
      </w:r>
    </w:p>
    <w:p w14:paraId="03B9D2F3" w14:textId="77777777" w:rsidR="00A56270" w:rsidRDefault="00A56270">
      <w:r>
        <w:rPr>
          <w:iCs/>
        </w:rPr>
        <w:br w:type="page"/>
      </w:r>
    </w:p>
    <w:tbl>
      <w:tblPr>
        <w:tblStyle w:val="PlainTable5"/>
        <w:tblpPr w:leftFromText="187" w:rightFromText="187" w:vertAnchor="text" w:horzAnchor="margin" w:tblpY="1"/>
        <w:tblOverlap w:val="never"/>
        <w:tblW w:w="0" w:type="auto"/>
        <w:tblLook w:val="0420" w:firstRow="1" w:lastRow="0" w:firstColumn="0" w:lastColumn="0" w:noHBand="0" w:noVBand="1"/>
      </w:tblPr>
      <w:tblGrid>
        <w:gridCol w:w="2882"/>
        <w:gridCol w:w="1602"/>
        <w:gridCol w:w="1677"/>
        <w:gridCol w:w="1781"/>
        <w:gridCol w:w="1143"/>
        <w:gridCol w:w="333"/>
      </w:tblGrid>
      <w:tr w:rsidR="00A56270" w:rsidRPr="00663746" w14:paraId="158A9962" w14:textId="77777777" w:rsidTr="0035194F">
        <w:trPr>
          <w:cnfStyle w:val="100000000000" w:firstRow="1" w:lastRow="0" w:firstColumn="0" w:lastColumn="0" w:oddVBand="0" w:evenVBand="0" w:oddHBand="0" w:evenHBand="0" w:firstRowFirstColumn="0" w:firstRowLastColumn="0" w:lastRowFirstColumn="0" w:lastRowLastColumn="0"/>
          <w:cantSplit/>
          <w:trHeight w:val="20"/>
        </w:trPr>
        <w:tc>
          <w:tcPr>
            <w:tcW w:w="0" w:type="auto"/>
            <w:gridSpan w:val="5"/>
            <w:tcBorders>
              <w:bottom w:val="single" w:sz="4" w:space="0" w:color="auto"/>
            </w:tcBorders>
          </w:tcPr>
          <w:p w14:paraId="21ACABEA" w14:textId="1FC88717" w:rsidR="00A56270" w:rsidRPr="001A5876" w:rsidRDefault="00A56270" w:rsidP="0035194F">
            <w:pPr>
              <w:pStyle w:val="Caption"/>
              <w:rPr>
                <w:i/>
                <w:iCs w:val="0"/>
                <w:sz w:val="22"/>
                <w:szCs w:val="20"/>
              </w:rPr>
            </w:pPr>
            <w:r w:rsidRPr="001A5876">
              <w:rPr>
                <w:i/>
                <w:iCs w:val="0"/>
                <w:sz w:val="22"/>
                <w:szCs w:val="22"/>
              </w:rPr>
              <w:lastRenderedPageBreak/>
              <w:t xml:space="preserve">Table </w:t>
            </w:r>
            <w:r>
              <w:rPr>
                <w:i/>
                <w:iCs w:val="0"/>
                <w:sz w:val="22"/>
                <w:szCs w:val="22"/>
              </w:rPr>
              <w:t>1</w:t>
            </w:r>
            <w:r w:rsidRPr="001A5876">
              <w:rPr>
                <w:i/>
                <w:iCs w:val="0"/>
                <w:sz w:val="22"/>
                <w:szCs w:val="22"/>
              </w:rPr>
              <w:t xml:space="preserve">. Sampling Locations, abbreviation, sampling location coordinates, batch membership, and number of samples per location. </w:t>
            </w:r>
          </w:p>
        </w:tc>
        <w:tc>
          <w:tcPr>
            <w:tcW w:w="0" w:type="auto"/>
            <w:tcBorders>
              <w:bottom w:val="single" w:sz="4" w:space="0" w:color="auto"/>
            </w:tcBorders>
          </w:tcPr>
          <w:p w14:paraId="784BF889" w14:textId="77777777" w:rsidR="00A56270" w:rsidRPr="00BD1E56" w:rsidRDefault="00A56270" w:rsidP="0035194F">
            <w:pPr>
              <w:pStyle w:val="Compact"/>
              <w:numPr>
                <w:ilvl w:val="0"/>
                <w:numId w:val="0"/>
              </w:numPr>
              <w:rPr>
                <w:sz w:val="22"/>
                <w:szCs w:val="20"/>
              </w:rPr>
            </w:pPr>
          </w:p>
        </w:tc>
      </w:tr>
      <w:tr w:rsidR="00A56270" w:rsidRPr="00663746" w14:paraId="697A61C6" w14:textId="77777777" w:rsidTr="0035194F">
        <w:trPr>
          <w:cnfStyle w:val="000000100000" w:firstRow="0" w:lastRow="0" w:firstColumn="0" w:lastColumn="0" w:oddVBand="0" w:evenVBand="0" w:oddHBand="1" w:evenHBand="0" w:firstRowFirstColumn="0" w:firstRowLastColumn="0" w:lastRowFirstColumn="0" w:lastRowLastColumn="0"/>
          <w:cantSplit/>
          <w:trHeight w:val="20"/>
        </w:trPr>
        <w:tc>
          <w:tcPr>
            <w:tcW w:w="0" w:type="auto"/>
            <w:tcBorders>
              <w:top w:val="single" w:sz="4" w:space="0" w:color="auto"/>
              <w:left w:val="single" w:sz="4" w:space="0" w:color="auto"/>
              <w:bottom w:val="single" w:sz="4" w:space="0" w:color="auto"/>
              <w:right w:val="single" w:sz="4" w:space="0" w:color="auto"/>
            </w:tcBorders>
          </w:tcPr>
          <w:p w14:paraId="012AF097" w14:textId="77777777" w:rsidR="00A56270" w:rsidRPr="00E64665" w:rsidRDefault="00A56270" w:rsidP="0035194F">
            <w:pPr>
              <w:pStyle w:val="Compact"/>
              <w:numPr>
                <w:ilvl w:val="0"/>
                <w:numId w:val="0"/>
              </w:numPr>
              <w:rPr>
                <w:b/>
                <w:bCs/>
                <w:sz w:val="22"/>
                <w:szCs w:val="20"/>
              </w:rPr>
            </w:pPr>
            <w:r w:rsidRPr="00E64665">
              <w:rPr>
                <w:b/>
                <w:bCs/>
                <w:sz w:val="22"/>
                <w:szCs w:val="20"/>
              </w:rPr>
              <w:t>Location</w:t>
            </w:r>
          </w:p>
        </w:tc>
        <w:tc>
          <w:tcPr>
            <w:tcW w:w="0" w:type="auto"/>
            <w:tcBorders>
              <w:top w:val="single" w:sz="4" w:space="0" w:color="auto"/>
              <w:left w:val="single" w:sz="4" w:space="0" w:color="auto"/>
              <w:bottom w:val="single" w:sz="4" w:space="0" w:color="auto"/>
              <w:right w:val="single" w:sz="4" w:space="0" w:color="auto"/>
            </w:tcBorders>
          </w:tcPr>
          <w:p w14:paraId="675C75DE" w14:textId="77777777" w:rsidR="00A56270" w:rsidRPr="00E64665" w:rsidRDefault="00A56270" w:rsidP="0035194F">
            <w:pPr>
              <w:pStyle w:val="Compact"/>
              <w:numPr>
                <w:ilvl w:val="0"/>
                <w:numId w:val="0"/>
              </w:numPr>
              <w:rPr>
                <w:b/>
                <w:bCs/>
                <w:sz w:val="22"/>
                <w:szCs w:val="20"/>
              </w:rPr>
            </w:pPr>
            <w:r w:rsidRPr="00E64665">
              <w:rPr>
                <w:b/>
                <w:bCs/>
                <w:sz w:val="20"/>
                <w:szCs w:val="20"/>
              </w:rPr>
              <w:t>Abbreviated</w:t>
            </w:r>
          </w:p>
        </w:tc>
        <w:tc>
          <w:tcPr>
            <w:tcW w:w="0" w:type="auto"/>
            <w:tcBorders>
              <w:top w:val="single" w:sz="4" w:space="0" w:color="auto"/>
              <w:left w:val="single" w:sz="4" w:space="0" w:color="auto"/>
              <w:bottom w:val="single" w:sz="4" w:space="0" w:color="auto"/>
              <w:right w:val="single" w:sz="4" w:space="0" w:color="auto"/>
            </w:tcBorders>
          </w:tcPr>
          <w:p w14:paraId="6122BB83" w14:textId="77777777" w:rsidR="00A56270" w:rsidRPr="00E64665" w:rsidRDefault="00A56270" w:rsidP="0035194F">
            <w:pPr>
              <w:pStyle w:val="Compact"/>
              <w:numPr>
                <w:ilvl w:val="0"/>
                <w:numId w:val="0"/>
              </w:numPr>
              <w:rPr>
                <w:b/>
                <w:bCs/>
                <w:sz w:val="22"/>
                <w:szCs w:val="20"/>
              </w:rPr>
            </w:pPr>
            <w:r w:rsidRPr="00E64665">
              <w:rPr>
                <w:b/>
                <w:bCs/>
                <w:sz w:val="22"/>
                <w:szCs w:val="20"/>
              </w:rPr>
              <w:t>Latitude</w:t>
            </w:r>
          </w:p>
        </w:tc>
        <w:tc>
          <w:tcPr>
            <w:tcW w:w="0" w:type="auto"/>
            <w:tcBorders>
              <w:top w:val="single" w:sz="4" w:space="0" w:color="auto"/>
              <w:left w:val="single" w:sz="4" w:space="0" w:color="auto"/>
              <w:bottom w:val="single" w:sz="4" w:space="0" w:color="auto"/>
              <w:right w:val="single" w:sz="4" w:space="0" w:color="auto"/>
            </w:tcBorders>
          </w:tcPr>
          <w:p w14:paraId="0C806B2E" w14:textId="77777777" w:rsidR="00A56270" w:rsidRPr="00E64665" w:rsidRDefault="00A56270" w:rsidP="0035194F">
            <w:pPr>
              <w:pStyle w:val="Compact"/>
              <w:numPr>
                <w:ilvl w:val="0"/>
                <w:numId w:val="0"/>
              </w:numPr>
              <w:rPr>
                <w:b/>
                <w:bCs/>
                <w:sz w:val="22"/>
                <w:szCs w:val="20"/>
              </w:rPr>
            </w:pPr>
            <w:r w:rsidRPr="00E64665">
              <w:rPr>
                <w:b/>
                <w:bCs/>
                <w:sz w:val="22"/>
                <w:szCs w:val="20"/>
              </w:rPr>
              <w:t>Longitude</w:t>
            </w:r>
          </w:p>
        </w:tc>
        <w:tc>
          <w:tcPr>
            <w:tcW w:w="0" w:type="auto"/>
            <w:tcBorders>
              <w:top w:val="single" w:sz="4" w:space="0" w:color="auto"/>
              <w:left w:val="single" w:sz="4" w:space="0" w:color="auto"/>
              <w:bottom w:val="single" w:sz="4" w:space="0" w:color="auto"/>
              <w:right w:val="single" w:sz="4" w:space="0" w:color="auto"/>
            </w:tcBorders>
          </w:tcPr>
          <w:p w14:paraId="359C8E57" w14:textId="77777777" w:rsidR="00A56270" w:rsidRPr="00E64665" w:rsidRDefault="00A56270" w:rsidP="0035194F">
            <w:pPr>
              <w:pStyle w:val="Compact"/>
              <w:numPr>
                <w:ilvl w:val="0"/>
                <w:numId w:val="0"/>
              </w:numPr>
              <w:rPr>
                <w:b/>
                <w:bCs/>
                <w:sz w:val="22"/>
                <w:szCs w:val="20"/>
              </w:rPr>
            </w:pPr>
            <w:r w:rsidRPr="00E64665">
              <w:rPr>
                <w:b/>
                <w:bCs/>
                <w:sz w:val="22"/>
                <w:szCs w:val="20"/>
              </w:rPr>
              <w:t>Study</w:t>
            </w:r>
          </w:p>
        </w:tc>
        <w:tc>
          <w:tcPr>
            <w:tcW w:w="0" w:type="auto"/>
            <w:tcBorders>
              <w:top w:val="single" w:sz="4" w:space="0" w:color="auto"/>
              <w:left w:val="single" w:sz="4" w:space="0" w:color="auto"/>
              <w:bottom w:val="single" w:sz="4" w:space="0" w:color="auto"/>
              <w:right w:val="single" w:sz="4" w:space="0" w:color="auto"/>
            </w:tcBorders>
          </w:tcPr>
          <w:p w14:paraId="520D7626" w14:textId="77777777" w:rsidR="00A56270" w:rsidRPr="00E64665" w:rsidRDefault="00A56270" w:rsidP="0035194F">
            <w:pPr>
              <w:pStyle w:val="Compact"/>
              <w:numPr>
                <w:ilvl w:val="0"/>
                <w:numId w:val="0"/>
              </w:numPr>
              <w:rPr>
                <w:b/>
                <w:bCs/>
                <w:i/>
                <w:iCs/>
                <w:sz w:val="22"/>
                <w:szCs w:val="20"/>
              </w:rPr>
            </w:pPr>
            <w:r w:rsidRPr="00E64665">
              <w:rPr>
                <w:b/>
                <w:bCs/>
                <w:i/>
                <w:iCs/>
                <w:sz w:val="22"/>
                <w:szCs w:val="20"/>
              </w:rPr>
              <w:t>n</w:t>
            </w:r>
          </w:p>
        </w:tc>
      </w:tr>
      <w:tr w:rsidR="00A56270" w:rsidRPr="00663746" w14:paraId="1A33A9CD" w14:textId="77777777" w:rsidTr="0035194F">
        <w:trPr>
          <w:cantSplit/>
          <w:trHeight w:val="20"/>
        </w:trPr>
        <w:tc>
          <w:tcPr>
            <w:tcW w:w="0" w:type="auto"/>
            <w:tcBorders>
              <w:top w:val="single" w:sz="4" w:space="0" w:color="auto"/>
              <w:left w:val="single" w:sz="4" w:space="0" w:color="auto"/>
              <w:bottom w:val="single" w:sz="4" w:space="0" w:color="auto"/>
              <w:right w:val="single" w:sz="4" w:space="0" w:color="auto"/>
            </w:tcBorders>
          </w:tcPr>
          <w:p w14:paraId="1705DE32" w14:textId="77777777" w:rsidR="00A56270" w:rsidRPr="00E64665" w:rsidRDefault="00A56270" w:rsidP="0035194F">
            <w:pPr>
              <w:pStyle w:val="Compact"/>
              <w:numPr>
                <w:ilvl w:val="0"/>
                <w:numId w:val="0"/>
              </w:numPr>
              <w:rPr>
                <w:sz w:val="20"/>
                <w:szCs w:val="20"/>
              </w:rPr>
            </w:pPr>
            <w:r w:rsidRPr="00E64665">
              <w:rPr>
                <w:sz w:val="20"/>
                <w:szCs w:val="20"/>
              </w:rPr>
              <w:t>Norwegian Sea</w:t>
            </w:r>
          </w:p>
        </w:tc>
        <w:tc>
          <w:tcPr>
            <w:tcW w:w="0" w:type="auto"/>
            <w:tcBorders>
              <w:top w:val="single" w:sz="4" w:space="0" w:color="auto"/>
              <w:left w:val="single" w:sz="4" w:space="0" w:color="auto"/>
              <w:bottom w:val="single" w:sz="4" w:space="0" w:color="auto"/>
              <w:right w:val="single" w:sz="4" w:space="0" w:color="auto"/>
            </w:tcBorders>
          </w:tcPr>
          <w:p w14:paraId="5729E1E7" w14:textId="77777777" w:rsidR="00A56270" w:rsidRPr="000F2951" w:rsidRDefault="00A56270" w:rsidP="0035194F">
            <w:pPr>
              <w:pStyle w:val="Compact"/>
              <w:numPr>
                <w:ilvl w:val="0"/>
                <w:numId w:val="0"/>
              </w:numPr>
              <w:rPr>
                <w:sz w:val="20"/>
                <w:szCs w:val="20"/>
              </w:rPr>
            </w:pPr>
            <w:r>
              <w:rPr>
                <w:sz w:val="20"/>
                <w:szCs w:val="20"/>
              </w:rPr>
              <w:t>Norwe.</w:t>
            </w:r>
          </w:p>
        </w:tc>
        <w:tc>
          <w:tcPr>
            <w:tcW w:w="0" w:type="auto"/>
            <w:tcBorders>
              <w:top w:val="single" w:sz="4" w:space="0" w:color="auto"/>
              <w:left w:val="single" w:sz="4" w:space="0" w:color="auto"/>
              <w:bottom w:val="single" w:sz="4" w:space="0" w:color="auto"/>
              <w:right w:val="single" w:sz="4" w:space="0" w:color="auto"/>
            </w:tcBorders>
          </w:tcPr>
          <w:p w14:paraId="7CCC4E87" w14:textId="77777777" w:rsidR="00A56270" w:rsidRPr="000F2951" w:rsidRDefault="00A56270" w:rsidP="0035194F">
            <w:pPr>
              <w:pStyle w:val="Compact"/>
              <w:numPr>
                <w:ilvl w:val="0"/>
                <w:numId w:val="0"/>
              </w:numPr>
              <w:rPr>
                <w:sz w:val="20"/>
                <w:szCs w:val="20"/>
              </w:rPr>
            </w:pPr>
            <w:r w:rsidRPr="000F2951">
              <w:rPr>
                <w:sz w:val="20"/>
                <w:szCs w:val="20"/>
              </w:rPr>
              <w:t>65°03 N</w:t>
            </w:r>
          </w:p>
        </w:tc>
        <w:tc>
          <w:tcPr>
            <w:tcW w:w="0" w:type="auto"/>
            <w:tcBorders>
              <w:top w:val="single" w:sz="4" w:space="0" w:color="auto"/>
              <w:left w:val="single" w:sz="4" w:space="0" w:color="auto"/>
              <w:bottom w:val="single" w:sz="4" w:space="0" w:color="auto"/>
              <w:right w:val="single" w:sz="4" w:space="0" w:color="auto"/>
            </w:tcBorders>
          </w:tcPr>
          <w:p w14:paraId="44ED9BA9" w14:textId="77777777" w:rsidR="00A56270" w:rsidRPr="000F2951" w:rsidRDefault="00A56270" w:rsidP="0035194F">
            <w:pPr>
              <w:pStyle w:val="Compact"/>
              <w:numPr>
                <w:ilvl w:val="0"/>
                <w:numId w:val="0"/>
              </w:numPr>
              <w:rPr>
                <w:sz w:val="20"/>
                <w:szCs w:val="20"/>
              </w:rPr>
            </w:pPr>
            <w:r w:rsidRPr="000F2951">
              <w:rPr>
                <w:sz w:val="20"/>
                <w:szCs w:val="20"/>
              </w:rPr>
              <w:t>00°51 W</w:t>
            </w:r>
          </w:p>
        </w:tc>
        <w:tc>
          <w:tcPr>
            <w:tcW w:w="0" w:type="auto"/>
            <w:tcBorders>
              <w:top w:val="single" w:sz="4" w:space="0" w:color="auto"/>
              <w:left w:val="single" w:sz="4" w:space="0" w:color="auto"/>
              <w:bottom w:val="single" w:sz="4" w:space="0" w:color="auto"/>
              <w:right w:val="single" w:sz="4" w:space="0" w:color="auto"/>
            </w:tcBorders>
          </w:tcPr>
          <w:p w14:paraId="6A797DBB" w14:textId="77777777" w:rsidR="00A56270" w:rsidRPr="000F2951" w:rsidRDefault="00A56270" w:rsidP="0035194F">
            <w:pPr>
              <w:pStyle w:val="Compact"/>
              <w:numPr>
                <w:ilvl w:val="0"/>
                <w:numId w:val="0"/>
              </w:numPr>
              <w:rPr>
                <w:sz w:val="20"/>
                <w:szCs w:val="20"/>
              </w:rPr>
            </w:pPr>
            <w:r>
              <w:rPr>
                <w:sz w:val="20"/>
                <w:szCs w:val="20"/>
              </w:rPr>
              <w:t>Full-scale</w:t>
            </w:r>
          </w:p>
        </w:tc>
        <w:tc>
          <w:tcPr>
            <w:tcW w:w="0" w:type="auto"/>
            <w:tcBorders>
              <w:top w:val="single" w:sz="4" w:space="0" w:color="auto"/>
              <w:left w:val="single" w:sz="4" w:space="0" w:color="auto"/>
              <w:bottom w:val="single" w:sz="4" w:space="0" w:color="auto"/>
              <w:right w:val="single" w:sz="4" w:space="0" w:color="auto"/>
            </w:tcBorders>
          </w:tcPr>
          <w:p w14:paraId="51D958E2" w14:textId="77777777" w:rsidR="00A56270" w:rsidRPr="000F2951" w:rsidRDefault="00A56270" w:rsidP="0035194F">
            <w:pPr>
              <w:pStyle w:val="Compact"/>
              <w:numPr>
                <w:ilvl w:val="0"/>
                <w:numId w:val="0"/>
              </w:numPr>
              <w:rPr>
                <w:sz w:val="20"/>
                <w:szCs w:val="20"/>
              </w:rPr>
            </w:pPr>
            <w:r w:rsidRPr="000F2951">
              <w:rPr>
                <w:sz w:val="20"/>
                <w:szCs w:val="20"/>
              </w:rPr>
              <w:t>4</w:t>
            </w:r>
          </w:p>
        </w:tc>
      </w:tr>
      <w:tr w:rsidR="00A56270" w:rsidRPr="00663746" w14:paraId="683A015F" w14:textId="77777777" w:rsidTr="0035194F">
        <w:trPr>
          <w:cnfStyle w:val="000000100000" w:firstRow="0" w:lastRow="0" w:firstColumn="0" w:lastColumn="0" w:oddVBand="0" w:evenVBand="0" w:oddHBand="1" w:evenHBand="0" w:firstRowFirstColumn="0" w:firstRowLastColumn="0" w:lastRowFirstColumn="0" w:lastRowLastColumn="0"/>
          <w:cantSplit/>
          <w:trHeight w:val="20"/>
        </w:trPr>
        <w:tc>
          <w:tcPr>
            <w:tcW w:w="0" w:type="auto"/>
            <w:tcBorders>
              <w:top w:val="single" w:sz="4" w:space="0" w:color="auto"/>
              <w:left w:val="single" w:sz="4" w:space="0" w:color="auto"/>
              <w:bottom w:val="single" w:sz="4" w:space="0" w:color="auto"/>
              <w:right w:val="single" w:sz="4" w:space="0" w:color="auto"/>
            </w:tcBorders>
          </w:tcPr>
          <w:p w14:paraId="4B05CCD4" w14:textId="77777777" w:rsidR="00A56270" w:rsidRPr="00E64665" w:rsidRDefault="00A56270" w:rsidP="0035194F">
            <w:pPr>
              <w:pStyle w:val="Compact"/>
              <w:numPr>
                <w:ilvl w:val="0"/>
                <w:numId w:val="0"/>
              </w:numPr>
              <w:rPr>
                <w:sz w:val="20"/>
                <w:szCs w:val="20"/>
              </w:rPr>
            </w:pPr>
            <w:r w:rsidRPr="00E64665">
              <w:rPr>
                <w:sz w:val="20"/>
                <w:szCs w:val="20"/>
              </w:rPr>
              <w:t>East Greenland / North Iceland</w:t>
            </w:r>
          </w:p>
        </w:tc>
        <w:tc>
          <w:tcPr>
            <w:tcW w:w="0" w:type="auto"/>
            <w:tcBorders>
              <w:top w:val="single" w:sz="4" w:space="0" w:color="auto"/>
              <w:left w:val="single" w:sz="4" w:space="0" w:color="auto"/>
              <w:bottom w:val="single" w:sz="4" w:space="0" w:color="auto"/>
              <w:right w:val="single" w:sz="4" w:space="0" w:color="auto"/>
            </w:tcBorders>
          </w:tcPr>
          <w:p w14:paraId="388FB310" w14:textId="77777777" w:rsidR="00A56270" w:rsidRPr="000F2951" w:rsidRDefault="00A56270" w:rsidP="0035194F">
            <w:pPr>
              <w:pStyle w:val="Compact"/>
              <w:numPr>
                <w:ilvl w:val="0"/>
                <w:numId w:val="0"/>
              </w:numPr>
              <w:rPr>
                <w:sz w:val="20"/>
                <w:szCs w:val="20"/>
              </w:rPr>
            </w:pPr>
            <w:proofErr w:type="spellStart"/>
            <w:proofErr w:type="gramStart"/>
            <w:r>
              <w:rPr>
                <w:sz w:val="20"/>
                <w:szCs w:val="20"/>
              </w:rPr>
              <w:t>E.Gre</w:t>
            </w:r>
            <w:proofErr w:type="spellEnd"/>
            <w:proofErr w:type="gramEnd"/>
            <w:r>
              <w:rPr>
                <w:sz w:val="20"/>
                <w:szCs w:val="20"/>
              </w:rPr>
              <w:t>.</w:t>
            </w:r>
          </w:p>
        </w:tc>
        <w:tc>
          <w:tcPr>
            <w:tcW w:w="0" w:type="auto"/>
            <w:tcBorders>
              <w:top w:val="single" w:sz="4" w:space="0" w:color="auto"/>
              <w:left w:val="single" w:sz="4" w:space="0" w:color="auto"/>
              <w:bottom w:val="single" w:sz="4" w:space="0" w:color="auto"/>
              <w:right w:val="single" w:sz="4" w:space="0" w:color="auto"/>
            </w:tcBorders>
          </w:tcPr>
          <w:p w14:paraId="7BD542AD" w14:textId="77777777" w:rsidR="00A56270" w:rsidRPr="000F2951" w:rsidRDefault="00A56270" w:rsidP="0035194F">
            <w:pPr>
              <w:pStyle w:val="Compact"/>
              <w:numPr>
                <w:ilvl w:val="0"/>
                <w:numId w:val="0"/>
              </w:numPr>
              <w:rPr>
                <w:sz w:val="20"/>
                <w:szCs w:val="20"/>
              </w:rPr>
            </w:pPr>
            <w:r w:rsidRPr="000F2951">
              <w:rPr>
                <w:sz w:val="20"/>
                <w:szCs w:val="20"/>
              </w:rPr>
              <w:t>68°48 N</w:t>
            </w:r>
          </w:p>
        </w:tc>
        <w:tc>
          <w:tcPr>
            <w:tcW w:w="0" w:type="auto"/>
            <w:tcBorders>
              <w:top w:val="single" w:sz="4" w:space="0" w:color="auto"/>
              <w:left w:val="single" w:sz="4" w:space="0" w:color="auto"/>
              <w:bottom w:val="single" w:sz="4" w:space="0" w:color="auto"/>
              <w:right w:val="single" w:sz="4" w:space="0" w:color="auto"/>
            </w:tcBorders>
          </w:tcPr>
          <w:p w14:paraId="3F6BED32" w14:textId="77777777" w:rsidR="00A56270" w:rsidRPr="000F2951" w:rsidRDefault="00A56270" w:rsidP="0035194F">
            <w:pPr>
              <w:pStyle w:val="Compact"/>
              <w:numPr>
                <w:ilvl w:val="0"/>
                <w:numId w:val="0"/>
              </w:numPr>
              <w:rPr>
                <w:sz w:val="20"/>
                <w:szCs w:val="20"/>
              </w:rPr>
            </w:pPr>
            <w:r w:rsidRPr="000F2951">
              <w:rPr>
                <w:sz w:val="20"/>
                <w:szCs w:val="20"/>
              </w:rPr>
              <w:t>18°23 W</w:t>
            </w:r>
          </w:p>
        </w:tc>
        <w:tc>
          <w:tcPr>
            <w:tcW w:w="0" w:type="auto"/>
            <w:tcBorders>
              <w:top w:val="single" w:sz="4" w:space="0" w:color="auto"/>
              <w:left w:val="single" w:sz="4" w:space="0" w:color="auto"/>
              <w:bottom w:val="single" w:sz="4" w:space="0" w:color="auto"/>
              <w:right w:val="single" w:sz="4" w:space="0" w:color="auto"/>
            </w:tcBorders>
          </w:tcPr>
          <w:p w14:paraId="2A7764DE" w14:textId="77777777" w:rsidR="00A56270" w:rsidRPr="000F2951" w:rsidRDefault="00A56270" w:rsidP="0035194F">
            <w:pPr>
              <w:pStyle w:val="Compact"/>
              <w:numPr>
                <w:ilvl w:val="0"/>
                <w:numId w:val="0"/>
              </w:numPr>
              <w:rPr>
                <w:sz w:val="20"/>
                <w:szCs w:val="20"/>
              </w:rPr>
            </w:pPr>
            <w:r>
              <w:rPr>
                <w:sz w:val="20"/>
                <w:szCs w:val="20"/>
              </w:rPr>
              <w:t>Full-scale</w:t>
            </w:r>
          </w:p>
        </w:tc>
        <w:tc>
          <w:tcPr>
            <w:tcW w:w="0" w:type="auto"/>
            <w:tcBorders>
              <w:top w:val="single" w:sz="4" w:space="0" w:color="auto"/>
              <w:left w:val="single" w:sz="4" w:space="0" w:color="auto"/>
              <w:bottom w:val="single" w:sz="4" w:space="0" w:color="auto"/>
              <w:right w:val="single" w:sz="4" w:space="0" w:color="auto"/>
            </w:tcBorders>
          </w:tcPr>
          <w:p w14:paraId="416559FC" w14:textId="77777777" w:rsidR="00A56270" w:rsidRPr="000F2951" w:rsidRDefault="00A56270" w:rsidP="0035194F">
            <w:pPr>
              <w:pStyle w:val="Compact"/>
              <w:numPr>
                <w:ilvl w:val="0"/>
                <w:numId w:val="0"/>
              </w:numPr>
              <w:rPr>
                <w:sz w:val="20"/>
                <w:szCs w:val="20"/>
              </w:rPr>
            </w:pPr>
            <w:r w:rsidRPr="000F2951">
              <w:rPr>
                <w:sz w:val="20"/>
                <w:szCs w:val="20"/>
              </w:rPr>
              <w:t>4</w:t>
            </w:r>
          </w:p>
        </w:tc>
      </w:tr>
      <w:tr w:rsidR="00A56270" w:rsidRPr="00663746" w14:paraId="794274E3" w14:textId="77777777" w:rsidTr="0035194F">
        <w:trPr>
          <w:cantSplit/>
          <w:trHeight w:val="20"/>
        </w:trPr>
        <w:tc>
          <w:tcPr>
            <w:tcW w:w="0" w:type="auto"/>
            <w:tcBorders>
              <w:top w:val="single" w:sz="4" w:space="0" w:color="auto"/>
              <w:left w:val="single" w:sz="4" w:space="0" w:color="auto"/>
              <w:bottom w:val="single" w:sz="4" w:space="0" w:color="auto"/>
              <w:right w:val="single" w:sz="4" w:space="0" w:color="auto"/>
            </w:tcBorders>
          </w:tcPr>
          <w:p w14:paraId="145377C6" w14:textId="77777777" w:rsidR="00A56270" w:rsidRPr="00E64665" w:rsidRDefault="00A56270" w:rsidP="0035194F">
            <w:pPr>
              <w:pStyle w:val="Compact"/>
              <w:numPr>
                <w:ilvl w:val="0"/>
                <w:numId w:val="0"/>
              </w:numPr>
              <w:rPr>
                <w:sz w:val="20"/>
                <w:szCs w:val="20"/>
              </w:rPr>
            </w:pPr>
            <w:r w:rsidRPr="00E64665">
              <w:rPr>
                <w:sz w:val="20"/>
                <w:szCs w:val="20"/>
              </w:rPr>
              <w:t>Greenland Sea</w:t>
            </w:r>
          </w:p>
        </w:tc>
        <w:tc>
          <w:tcPr>
            <w:tcW w:w="0" w:type="auto"/>
            <w:tcBorders>
              <w:top w:val="single" w:sz="4" w:space="0" w:color="auto"/>
              <w:left w:val="single" w:sz="4" w:space="0" w:color="auto"/>
              <w:bottom w:val="single" w:sz="4" w:space="0" w:color="auto"/>
              <w:right w:val="single" w:sz="4" w:space="0" w:color="auto"/>
            </w:tcBorders>
          </w:tcPr>
          <w:p w14:paraId="6126ADBC" w14:textId="77777777" w:rsidR="00A56270" w:rsidRPr="000F2951" w:rsidRDefault="00A56270" w:rsidP="0035194F">
            <w:pPr>
              <w:pStyle w:val="Compact"/>
              <w:numPr>
                <w:ilvl w:val="0"/>
                <w:numId w:val="0"/>
              </w:numPr>
              <w:rPr>
                <w:sz w:val="20"/>
                <w:szCs w:val="20"/>
              </w:rPr>
            </w:pPr>
            <w:r w:rsidRPr="00C6405A">
              <w:rPr>
                <w:sz w:val="20"/>
                <w:szCs w:val="20"/>
              </w:rPr>
              <w:t>G</w:t>
            </w:r>
            <w:r>
              <w:rPr>
                <w:sz w:val="20"/>
                <w:szCs w:val="20"/>
              </w:rPr>
              <w:t>reen.</w:t>
            </w:r>
          </w:p>
        </w:tc>
        <w:tc>
          <w:tcPr>
            <w:tcW w:w="0" w:type="auto"/>
            <w:tcBorders>
              <w:top w:val="single" w:sz="4" w:space="0" w:color="auto"/>
              <w:left w:val="single" w:sz="4" w:space="0" w:color="auto"/>
              <w:bottom w:val="single" w:sz="4" w:space="0" w:color="auto"/>
              <w:right w:val="single" w:sz="4" w:space="0" w:color="auto"/>
            </w:tcBorders>
          </w:tcPr>
          <w:p w14:paraId="23E3F817" w14:textId="77777777" w:rsidR="00A56270" w:rsidRPr="000F2951" w:rsidRDefault="00A56270" w:rsidP="0035194F">
            <w:pPr>
              <w:pStyle w:val="Compact"/>
              <w:numPr>
                <w:ilvl w:val="0"/>
                <w:numId w:val="0"/>
              </w:numPr>
              <w:rPr>
                <w:sz w:val="20"/>
                <w:szCs w:val="20"/>
              </w:rPr>
            </w:pPr>
            <w:r w:rsidRPr="000F2951">
              <w:rPr>
                <w:sz w:val="20"/>
                <w:szCs w:val="20"/>
              </w:rPr>
              <w:t>62°50 N</w:t>
            </w:r>
          </w:p>
        </w:tc>
        <w:tc>
          <w:tcPr>
            <w:tcW w:w="0" w:type="auto"/>
            <w:tcBorders>
              <w:top w:val="single" w:sz="4" w:space="0" w:color="auto"/>
              <w:left w:val="single" w:sz="4" w:space="0" w:color="auto"/>
              <w:bottom w:val="single" w:sz="4" w:space="0" w:color="auto"/>
              <w:right w:val="single" w:sz="4" w:space="0" w:color="auto"/>
            </w:tcBorders>
          </w:tcPr>
          <w:p w14:paraId="7BB14851" w14:textId="77777777" w:rsidR="00A56270" w:rsidRPr="000F2951" w:rsidRDefault="00A56270" w:rsidP="0035194F">
            <w:pPr>
              <w:pStyle w:val="Compact"/>
              <w:numPr>
                <w:ilvl w:val="0"/>
                <w:numId w:val="0"/>
              </w:numPr>
              <w:rPr>
                <w:sz w:val="20"/>
                <w:szCs w:val="20"/>
              </w:rPr>
            </w:pPr>
            <w:r w:rsidRPr="000F2951">
              <w:rPr>
                <w:sz w:val="20"/>
                <w:szCs w:val="20"/>
              </w:rPr>
              <w:t>28°17 W</w:t>
            </w:r>
          </w:p>
        </w:tc>
        <w:tc>
          <w:tcPr>
            <w:tcW w:w="0" w:type="auto"/>
            <w:tcBorders>
              <w:top w:val="single" w:sz="4" w:space="0" w:color="auto"/>
              <w:left w:val="single" w:sz="4" w:space="0" w:color="auto"/>
              <w:bottom w:val="single" w:sz="4" w:space="0" w:color="auto"/>
              <w:right w:val="single" w:sz="4" w:space="0" w:color="auto"/>
            </w:tcBorders>
          </w:tcPr>
          <w:p w14:paraId="5B3053F2" w14:textId="77777777" w:rsidR="00A56270" w:rsidRPr="000F2951" w:rsidRDefault="00A56270" w:rsidP="0035194F">
            <w:pPr>
              <w:pStyle w:val="Compact"/>
              <w:numPr>
                <w:ilvl w:val="0"/>
                <w:numId w:val="0"/>
              </w:numPr>
              <w:rPr>
                <w:sz w:val="20"/>
                <w:szCs w:val="20"/>
              </w:rPr>
            </w:pPr>
            <w:r>
              <w:rPr>
                <w:sz w:val="20"/>
                <w:szCs w:val="20"/>
              </w:rPr>
              <w:t>Full-scale</w:t>
            </w:r>
          </w:p>
        </w:tc>
        <w:tc>
          <w:tcPr>
            <w:tcW w:w="0" w:type="auto"/>
            <w:tcBorders>
              <w:top w:val="single" w:sz="4" w:space="0" w:color="auto"/>
              <w:left w:val="single" w:sz="4" w:space="0" w:color="auto"/>
              <w:bottom w:val="single" w:sz="4" w:space="0" w:color="auto"/>
              <w:right w:val="single" w:sz="4" w:space="0" w:color="auto"/>
            </w:tcBorders>
          </w:tcPr>
          <w:p w14:paraId="681142F4" w14:textId="77777777" w:rsidR="00A56270" w:rsidRPr="000F2951" w:rsidRDefault="00A56270" w:rsidP="0035194F">
            <w:pPr>
              <w:pStyle w:val="Compact"/>
              <w:numPr>
                <w:ilvl w:val="0"/>
                <w:numId w:val="0"/>
              </w:numPr>
              <w:rPr>
                <w:sz w:val="20"/>
                <w:szCs w:val="20"/>
              </w:rPr>
            </w:pPr>
            <w:r w:rsidRPr="000F2951">
              <w:rPr>
                <w:sz w:val="20"/>
                <w:szCs w:val="20"/>
              </w:rPr>
              <w:t>4</w:t>
            </w:r>
          </w:p>
        </w:tc>
      </w:tr>
      <w:tr w:rsidR="00A56270" w:rsidRPr="00663746" w14:paraId="26F9FB74" w14:textId="77777777" w:rsidTr="0035194F">
        <w:trPr>
          <w:cnfStyle w:val="000000100000" w:firstRow="0" w:lastRow="0" w:firstColumn="0" w:lastColumn="0" w:oddVBand="0" w:evenVBand="0" w:oddHBand="1" w:evenHBand="0" w:firstRowFirstColumn="0" w:firstRowLastColumn="0" w:lastRowFirstColumn="0" w:lastRowLastColumn="0"/>
          <w:cantSplit/>
          <w:trHeight w:val="20"/>
        </w:trPr>
        <w:tc>
          <w:tcPr>
            <w:tcW w:w="0" w:type="auto"/>
            <w:tcBorders>
              <w:top w:val="single" w:sz="4" w:space="0" w:color="auto"/>
              <w:left w:val="single" w:sz="4" w:space="0" w:color="auto"/>
              <w:bottom w:val="single" w:sz="4" w:space="0" w:color="auto"/>
              <w:right w:val="single" w:sz="4" w:space="0" w:color="auto"/>
            </w:tcBorders>
          </w:tcPr>
          <w:p w14:paraId="058B1809" w14:textId="77777777" w:rsidR="00A56270" w:rsidRPr="00E64665" w:rsidRDefault="00A56270" w:rsidP="0035194F">
            <w:pPr>
              <w:pStyle w:val="Compact"/>
              <w:numPr>
                <w:ilvl w:val="0"/>
                <w:numId w:val="0"/>
              </w:numPr>
              <w:rPr>
                <w:sz w:val="20"/>
                <w:szCs w:val="20"/>
              </w:rPr>
            </w:pPr>
            <w:r w:rsidRPr="00E64665">
              <w:rPr>
                <w:sz w:val="20"/>
                <w:szCs w:val="20"/>
              </w:rPr>
              <w:t>Labrador Sea</w:t>
            </w:r>
          </w:p>
        </w:tc>
        <w:tc>
          <w:tcPr>
            <w:tcW w:w="0" w:type="auto"/>
            <w:tcBorders>
              <w:top w:val="single" w:sz="4" w:space="0" w:color="auto"/>
              <w:left w:val="single" w:sz="4" w:space="0" w:color="auto"/>
              <w:bottom w:val="single" w:sz="4" w:space="0" w:color="auto"/>
              <w:right w:val="single" w:sz="4" w:space="0" w:color="auto"/>
            </w:tcBorders>
          </w:tcPr>
          <w:p w14:paraId="4425D694" w14:textId="77777777" w:rsidR="00A56270" w:rsidRPr="000F2951" w:rsidRDefault="00A56270" w:rsidP="0035194F">
            <w:pPr>
              <w:pStyle w:val="Compact"/>
              <w:numPr>
                <w:ilvl w:val="0"/>
                <w:numId w:val="0"/>
              </w:numPr>
              <w:rPr>
                <w:sz w:val="20"/>
                <w:szCs w:val="20"/>
              </w:rPr>
            </w:pPr>
            <w:r w:rsidRPr="00C6405A">
              <w:rPr>
                <w:sz w:val="20"/>
                <w:szCs w:val="20"/>
              </w:rPr>
              <w:t>L</w:t>
            </w:r>
            <w:r>
              <w:rPr>
                <w:sz w:val="20"/>
                <w:szCs w:val="20"/>
              </w:rPr>
              <w:t>abra.</w:t>
            </w:r>
          </w:p>
        </w:tc>
        <w:tc>
          <w:tcPr>
            <w:tcW w:w="0" w:type="auto"/>
            <w:tcBorders>
              <w:top w:val="single" w:sz="4" w:space="0" w:color="auto"/>
              <w:left w:val="single" w:sz="4" w:space="0" w:color="auto"/>
              <w:bottom w:val="single" w:sz="4" w:space="0" w:color="auto"/>
              <w:right w:val="single" w:sz="4" w:space="0" w:color="auto"/>
            </w:tcBorders>
          </w:tcPr>
          <w:p w14:paraId="7AA5C647" w14:textId="77777777" w:rsidR="00A56270" w:rsidRPr="000F2951" w:rsidRDefault="00A56270" w:rsidP="0035194F">
            <w:pPr>
              <w:pStyle w:val="Compact"/>
              <w:numPr>
                <w:ilvl w:val="0"/>
                <w:numId w:val="0"/>
              </w:numPr>
              <w:rPr>
                <w:sz w:val="20"/>
                <w:szCs w:val="20"/>
              </w:rPr>
            </w:pPr>
            <w:r w:rsidRPr="000F2951">
              <w:rPr>
                <w:sz w:val="20"/>
                <w:szCs w:val="20"/>
              </w:rPr>
              <w:t>62°13 N</w:t>
            </w:r>
          </w:p>
        </w:tc>
        <w:tc>
          <w:tcPr>
            <w:tcW w:w="0" w:type="auto"/>
            <w:tcBorders>
              <w:top w:val="single" w:sz="4" w:space="0" w:color="auto"/>
              <w:left w:val="single" w:sz="4" w:space="0" w:color="auto"/>
              <w:bottom w:val="single" w:sz="4" w:space="0" w:color="auto"/>
              <w:right w:val="single" w:sz="4" w:space="0" w:color="auto"/>
            </w:tcBorders>
          </w:tcPr>
          <w:p w14:paraId="44B47BD1" w14:textId="77777777" w:rsidR="00A56270" w:rsidRPr="000F2951" w:rsidRDefault="00A56270" w:rsidP="0035194F">
            <w:pPr>
              <w:pStyle w:val="Compact"/>
              <w:numPr>
                <w:ilvl w:val="0"/>
                <w:numId w:val="0"/>
              </w:numPr>
              <w:rPr>
                <w:sz w:val="20"/>
                <w:szCs w:val="20"/>
              </w:rPr>
            </w:pPr>
            <w:r w:rsidRPr="000F2951">
              <w:rPr>
                <w:sz w:val="20"/>
                <w:szCs w:val="20"/>
              </w:rPr>
              <w:t>57°21 W</w:t>
            </w:r>
          </w:p>
        </w:tc>
        <w:tc>
          <w:tcPr>
            <w:tcW w:w="0" w:type="auto"/>
            <w:tcBorders>
              <w:top w:val="single" w:sz="4" w:space="0" w:color="auto"/>
              <w:left w:val="single" w:sz="4" w:space="0" w:color="auto"/>
              <w:bottom w:val="single" w:sz="4" w:space="0" w:color="auto"/>
              <w:right w:val="single" w:sz="4" w:space="0" w:color="auto"/>
            </w:tcBorders>
          </w:tcPr>
          <w:p w14:paraId="5AFEDBAA" w14:textId="77777777" w:rsidR="00A56270" w:rsidRPr="000F2951" w:rsidRDefault="00A56270" w:rsidP="0035194F">
            <w:pPr>
              <w:pStyle w:val="Compact"/>
              <w:numPr>
                <w:ilvl w:val="0"/>
                <w:numId w:val="0"/>
              </w:numPr>
              <w:rPr>
                <w:sz w:val="20"/>
                <w:szCs w:val="20"/>
              </w:rPr>
            </w:pPr>
            <w:r>
              <w:rPr>
                <w:sz w:val="20"/>
                <w:szCs w:val="20"/>
              </w:rPr>
              <w:t>Full-scale</w:t>
            </w:r>
          </w:p>
        </w:tc>
        <w:tc>
          <w:tcPr>
            <w:tcW w:w="0" w:type="auto"/>
            <w:tcBorders>
              <w:top w:val="single" w:sz="4" w:space="0" w:color="auto"/>
              <w:left w:val="single" w:sz="4" w:space="0" w:color="auto"/>
              <w:bottom w:val="single" w:sz="4" w:space="0" w:color="auto"/>
              <w:right w:val="single" w:sz="4" w:space="0" w:color="auto"/>
            </w:tcBorders>
          </w:tcPr>
          <w:p w14:paraId="7E3DE152" w14:textId="77777777" w:rsidR="00A56270" w:rsidRPr="000F2951" w:rsidRDefault="00A56270" w:rsidP="0035194F">
            <w:pPr>
              <w:pStyle w:val="Compact"/>
              <w:numPr>
                <w:ilvl w:val="0"/>
                <w:numId w:val="0"/>
              </w:numPr>
              <w:rPr>
                <w:sz w:val="20"/>
                <w:szCs w:val="20"/>
              </w:rPr>
            </w:pPr>
            <w:r>
              <w:rPr>
                <w:sz w:val="20"/>
                <w:szCs w:val="20"/>
              </w:rPr>
              <w:t>5</w:t>
            </w:r>
          </w:p>
        </w:tc>
      </w:tr>
      <w:tr w:rsidR="00A56270" w:rsidRPr="00663746" w14:paraId="3541DC3D" w14:textId="77777777" w:rsidTr="0035194F">
        <w:trPr>
          <w:cantSplit/>
          <w:trHeight w:val="20"/>
        </w:trPr>
        <w:tc>
          <w:tcPr>
            <w:tcW w:w="0" w:type="auto"/>
            <w:tcBorders>
              <w:top w:val="single" w:sz="4" w:space="0" w:color="auto"/>
              <w:left w:val="single" w:sz="4" w:space="0" w:color="auto"/>
              <w:bottom w:val="single" w:sz="4" w:space="0" w:color="auto"/>
              <w:right w:val="single" w:sz="4" w:space="0" w:color="auto"/>
            </w:tcBorders>
          </w:tcPr>
          <w:p w14:paraId="5F3063EF" w14:textId="77777777" w:rsidR="00A56270" w:rsidRPr="00E64665" w:rsidRDefault="00A56270" w:rsidP="0035194F">
            <w:pPr>
              <w:pStyle w:val="Compact"/>
              <w:numPr>
                <w:ilvl w:val="0"/>
                <w:numId w:val="0"/>
              </w:numPr>
              <w:rPr>
                <w:sz w:val="20"/>
                <w:szCs w:val="20"/>
              </w:rPr>
            </w:pPr>
            <w:proofErr w:type="spellStart"/>
            <w:r w:rsidRPr="00E64665">
              <w:rPr>
                <w:sz w:val="20"/>
                <w:szCs w:val="20"/>
              </w:rPr>
              <w:t>Balsfjord</w:t>
            </w:r>
            <w:proofErr w:type="spellEnd"/>
          </w:p>
        </w:tc>
        <w:tc>
          <w:tcPr>
            <w:tcW w:w="0" w:type="auto"/>
            <w:tcBorders>
              <w:top w:val="single" w:sz="4" w:space="0" w:color="auto"/>
              <w:left w:val="single" w:sz="4" w:space="0" w:color="auto"/>
              <w:bottom w:val="single" w:sz="4" w:space="0" w:color="auto"/>
              <w:right w:val="single" w:sz="4" w:space="0" w:color="auto"/>
            </w:tcBorders>
          </w:tcPr>
          <w:p w14:paraId="5E76BD03" w14:textId="77777777" w:rsidR="00A56270" w:rsidRPr="000F2951" w:rsidRDefault="00A56270" w:rsidP="0035194F">
            <w:pPr>
              <w:pStyle w:val="Compact"/>
              <w:numPr>
                <w:ilvl w:val="0"/>
                <w:numId w:val="0"/>
              </w:numPr>
              <w:rPr>
                <w:sz w:val="20"/>
                <w:szCs w:val="20"/>
              </w:rPr>
            </w:pPr>
            <w:r w:rsidRPr="00C6405A">
              <w:rPr>
                <w:sz w:val="20"/>
                <w:szCs w:val="20"/>
              </w:rPr>
              <w:t>B</w:t>
            </w:r>
            <w:r>
              <w:rPr>
                <w:sz w:val="20"/>
                <w:szCs w:val="20"/>
              </w:rPr>
              <w:t>alsf.</w:t>
            </w:r>
          </w:p>
        </w:tc>
        <w:tc>
          <w:tcPr>
            <w:tcW w:w="0" w:type="auto"/>
            <w:tcBorders>
              <w:top w:val="single" w:sz="4" w:space="0" w:color="auto"/>
              <w:left w:val="single" w:sz="4" w:space="0" w:color="auto"/>
              <w:bottom w:val="single" w:sz="4" w:space="0" w:color="auto"/>
              <w:right w:val="single" w:sz="4" w:space="0" w:color="auto"/>
            </w:tcBorders>
          </w:tcPr>
          <w:p w14:paraId="0C3DF93B" w14:textId="77777777" w:rsidR="00A56270" w:rsidRPr="000F2951" w:rsidRDefault="00A56270" w:rsidP="0035194F">
            <w:pPr>
              <w:pStyle w:val="Compact"/>
              <w:numPr>
                <w:ilvl w:val="0"/>
                <w:numId w:val="0"/>
              </w:numPr>
              <w:rPr>
                <w:sz w:val="20"/>
                <w:szCs w:val="20"/>
              </w:rPr>
            </w:pPr>
            <w:r w:rsidRPr="000F2951">
              <w:rPr>
                <w:sz w:val="20"/>
                <w:szCs w:val="20"/>
              </w:rPr>
              <w:t>69°21 N</w:t>
            </w:r>
          </w:p>
        </w:tc>
        <w:tc>
          <w:tcPr>
            <w:tcW w:w="0" w:type="auto"/>
            <w:tcBorders>
              <w:top w:val="single" w:sz="4" w:space="0" w:color="auto"/>
              <w:left w:val="single" w:sz="4" w:space="0" w:color="auto"/>
              <w:bottom w:val="single" w:sz="4" w:space="0" w:color="auto"/>
              <w:right w:val="single" w:sz="4" w:space="0" w:color="auto"/>
            </w:tcBorders>
          </w:tcPr>
          <w:p w14:paraId="408EF771" w14:textId="77777777" w:rsidR="00A56270" w:rsidRPr="000F2951" w:rsidRDefault="00A56270" w:rsidP="0035194F">
            <w:pPr>
              <w:pStyle w:val="Compact"/>
              <w:numPr>
                <w:ilvl w:val="0"/>
                <w:numId w:val="0"/>
              </w:numPr>
              <w:rPr>
                <w:sz w:val="20"/>
                <w:szCs w:val="20"/>
              </w:rPr>
            </w:pPr>
            <w:r w:rsidRPr="000F2951">
              <w:rPr>
                <w:sz w:val="20"/>
                <w:szCs w:val="20"/>
              </w:rPr>
              <w:t>19°13 E</w:t>
            </w:r>
          </w:p>
        </w:tc>
        <w:tc>
          <w:tcPr>
            <w:tcW w:w="0" w:type="auto"/>
            <w:tcBorders>
              <w:top w:val="single" w:sz="4" w:space="0" w:color="auto"/>
              <w:left w:val="single" w:sz="4" w:space="0" w:color="auto"/>
              <w:bottom w:val="single" w:sz="4" w:space="0" w:color="auto"/>
              <w:right w:val="single" w:sz="4" w:space="0" w:color="auto"/>
            </w:tcBorders>
          </w:tcPr>
          <w:p w14:paraId="47B78DEE" w14:textId="77777777" w:rsidR="00A56270" w:rsidRPr="000F2951" w:rsidRDefault="00A56270" w:rsidP="0035194F">
            <w:pPr>
              <w:pStyle w:val="Compact"/>
              <w:numPr>
                <w:ilvl w:val="0"/>
                <w:numId w:val="0"/>
              </w:numPr>
              <w:rPr>
                <w:sz w:val="20"/>
                <w:szCs w:val="20"/>
              </w:rPr>
            </w:pPr>
            <w:r>
              <w:rPr>
                <w:sz w:val="20"/>
                <w:szCs w:val="20"/>
              </w:rPr>
              <w:t>Full-scale</w:t>
            </w:r>
          </w:p>
        </w:tc>
        <w:tc>
          <w:tcPr>
            <w:tcW w:w="0" w:type="auto"/>
            <w:tcBorders>
              <w:top w:val="single" w:sz="4" w:space="0" w:color="auto"/>
              <w:left w:val="single" w:sz="4" w:space="0" w:color="auto"/>
              <w:bottom w:val="single" w:sz="4" w:space="0" w:color="auto"/>
              <w:right w:val="single" w:sz="4" w:space="0" w:color="auto"/>
            </w:tcBorders>
          </w:tcPr>
          <w:p w14:paraId="67CCC22B" w14:textId="77777777" w:rsidR="00A56270" w:rsidRPr="000F2951" w:rsidRDefault="00A56270" w:rsidP="0035194F">
            <w:pPr>
              <w:pStyle w:val="Compact"/>
              <w:numPr>
                <w:ilvl w:val="0"/>
                <w:numId w:val="0"/>
              </w:numPr>
              <w:rPr>
                <w:sz w:val="20"/>
                <w:szCs w:val="20"/>
              </w:rPr>
            </w:pPr>
            <w:r w:rsidRPr="000F2951">
              <w:rPr>
                <w:sz w:val="20"/>
                <w:szCs w:val="20"/>
              </w:rPr>
              <w:t>4</w:t>
            </w:r>
          </w:p>
        </w:tc>
      </w:tr>
      <w:tr w:rsidR="00A56270" w:rsidRPr="00663746" w14:paraId="36288C9A" w14:textId="77777777" w:rsidTr="0035194F">
        <w:trPr>
          <w:cnfStyle w:val="000000100000" w:firstRow="0" w:lastRow="0" w:firstColumn="0" w:lastColumn="0" w:oddVBand="0" w:evenVBand="0" w:oddHBand="1" w:evenHBand="0" w:firstRowFirstColumn="0" w:firstRowLastColumn="0" w:lastRowFirstColumn="0" w:lastRowLastColumn="0"/>
          <w:cantSplit/>
          <w:trHeight w:val="20"/>
        </w:trPr>
        <w:tc>
          <w:tcPr>
            <w:tcW w:w="0" w:type="auto"/>
            <w:tcBorders>
              <w:top w:val="single" w:sz="4" w:space="0" w:color="auto"/>
              <w:left w:val="single" w:sz="4" w:space="0" w:color="auto"/>
              <w:bottom w:val="single" w:sz="4" w:space="0" w:color="auto"/>
              <w:right w:val="single" w:sz="4" w:space="0" w:color="auto"/>
            </w:tcBorders>
          </w:tcPr>
          <w:p w14:paraId="3AAAEA3A" w14:textId="77777777" w:rsidR="00A56270" w:rsidRPr="00E64665" w:rsidRDefault="00A56270" w:rsidP="0035194F">
            <w:pPr>
              <w:pStyle w:val="Compact"/>
              <w:numPr>
                <w:ilvl w:val="0"/>
                <w:numId w:val="0"/>
              </w:numPr>
              <w:rPr>
                <w:sz w:val="20"/>
                <w:szCs w:val="20"/>
              </w:rPr>
            </w:pPr>
            <w:r w:rsidRPr="00E64665">
              <w:rPr>
                <w:sz w:val="20"/>
                <w:szCs w:val="20"/>
              </w:rPr>
              <w:t>Chukchi Sea</w:t>
            </w:r>
          </w:p>
        </w:tc>
        <w:tc>
          <w:tcPr>
            <w:tcW w:w="0" w:type="auto"/>
            <w:tcBorders>
              <w:top w:val="single" w:sz="4" w:space="0" w:color="auto"/>
              <w:left w:val="single" w:sz="4" w:space="0" w:color="auto"/>
              <w:bottom w:val="single" w:sz="4" w:space="0" w:color="auto"/>
              <w:right w:val="single" w:sz="4" w:space="0" w:color="auto"/>
            </w:tcBorders>
          </w:tcPr>
          <w:p w14:paraId="49E87349" w14:textId="77777777" w:rsidR="00A56270" w:rsidRPr="000F2951" w:rsidRDefault="00A56270" w:rsidP="0035194F">
            <w:pPr>
              <w:pStyle w:val="Compact"/>
              <w:numPr>
                <w:ilvl w:val="0"/>
                <w:numId w:val="0"/>
              </w:numPr>
              <w:rPr>
                <w:sz w:val="20"/>
                <w:szCs w:val="20"/>
              </w:rPr>
            </w:pPr>
            <w:proofErr w:type="spellStart"/>
            <w:r w:rsidRPr="00C6405A">
              <w:rPr>
                <w:sz w:val="20"/>
                <w:szCs w:val="20"/>
              </w:rPr>
              <w:t>Ch</w:t>
            </w:r>
            <w:r>
              <w:rPr>
                <w:sz w:val="20"/>
                <w:szCs w:val="20"/>
              </w:rPr>
              <w:t>uckc</w:t>
            </w:r>
            <w:proofErr w:type="spellEnd"/>
            <w:r>
              <w:rPr>
                <w:sz w:val="20"/>
                <w:szCs w:val="20"/>
              </w:rPr>
              <w:t>.</w:t>
            </w:r>
          </w:p>
        </w:tc>
        <w:tc>
          <w:tcPr>
            <w:tcW w:w="0" w:type="auto"/>
            <w:tcBorders>
              <w:top w:val="single" w:sz="4" w:space="0" w:color="auto"/>
              <w:left w:val="single" w:sz="4" w:space="0" w:color="auto"/>
              <w:bottom w:val="single" w:sz="4" w:space="0" w:color="auto"/>
              <w:right w:val="single" w:sz="4" w:space="0" w:color="auto"/>
            </w:tcBorders>
          </w:tcPr>
          <w:p w14:paraId="759B848B" w14:textId="77777777" w:rsidR="00A56270" w:rsidRPr="000F2951" w:rsidRDefault="00A56270" w:rsidP="0035194F">
            <w:pPr>
              <w:pStyle w:val="Compact"/>
              <w:numPr>
                <w:ilvl w:val="0"/>
                <w:numId w:val="0"/>
              </w:numPr>
              <w:rPr>
                <w:sz w:val="20"/>
                <w:szCs w:val="20"/>
              </w:rPr>
            </w:pPr>
            <w:r w:rsidRPr="000F2951">
              <w:rPr>
                <w:sz w:val="20"/>
                <w:szCs w:val="20"/>
              </w:rPr>
              <w:t>76°24 N</w:t>
            </w:r>
          </w:p>
        </w:tc>
        <w:tc>
          <w:tcPr>
            <w:tcW w:w="0" w:type="auto"/>
            <w:tcBorders>
              <w:top w:val="single" w:sz="4" w:space="0" w:color="auto"/>
              <w:left w:val="single" w:sz="4" w:space="0" w:color="auto"/>
              <w:bottom w:val="single" w:sz="4" w:space="0" w:color="auto"/>
              <w:right w:val="single" w:sz="4" w:space="0" w:color="auto"/>
            </w:tcBorders>
          </w:tcPr>
          <w:p w14:paraId="6A38BE35" w14:textId="77777777" w:rsidR="00A56270" w:rsidRPr="000F2951" w:rsidRDefault="00A56270" w:rsidP="0035194F">
            <w:pPr>
              <w:pStyle w:val="Compact"/>
              <w:numPr>
                <w:ilvl w:val="0"/>
                <w:numId w:val="0"/>
              </w:numPr>
              <w:rPr>
                <w:sz w:val="20"/>
                <w:szCs w:val="20"/>
              </w:rPr>
            </w:pPr>
            <w:r w:rsidRPr="000F2951">
              <w:rPr>
                <w:sz w:val="20"/>
                <w:szCs w:val="20"/>
              </w:rPr>
              <w:t>162°14 W</w:t>
            </w:r>
          </w:p>
        </w:tc>
        <w:tc>
          <w:tcPr>
            <w:tcW w:w="0" w:type="auto"/>
            <w:tcBorders>
              <w:top w:val="single" w:sz="4" w:space="0" w:color="auto"/>
              <w:left w:val="single" w:sz="4" w:space="0" w:color="auto"/>
              <w:bottom w:val="single" w:sz="4" w:space="0" w:color="auto"/>
              <w:right w:val="single" w:sz="4" w:space="0" w:color="auto"/>
            </w:tcBorders>
          </w:tcPr>
          <w:p w14:paraId="1DE5DEE2" w14:textId="77777777" w:rsidR="00A56270" w:rsidRPr="000F2951" w:rsidRDefault="00A56270" w:rsidP="0035194F">
            <w:pPr>
              <w:pStyle w:val="Compact"/>
              <w:numPr>
                <w:ilvl w:val="0"/>
                <w:numId w:val="0"/>
              </w:numPr>
              <w:rPr>
                <w:sz w:val="20"/>
                <w:szCs w:val="20"/>
              </w:rPr>
            </w:pPr>
            <w:r>
              <w:rPr>
                <w:sz w:val="20"/>
                <w:szCs w:val="20"/>
              </w:rPr>
              <w:t>Full-scale</w:t>
            </w:r>
          </w:p>
        </w:tc>
        <w:tc>
          <w:tcPr>
            <w:tcW w:w="0" w:type="auto"/>
            <w:tcBorders>
              <w:top w:val="single" w:sz="4" w:space="0" w:color="auto"/>
              <w:left w:val="single" w:sz="4" w:space="0" w:color="auto"/>
              <w:bottom w:val="single" w:sz="4" w:space="0" w:color="auto"/>
              <w:right w:val="single" w:sz="4" w:space="0" w:color="auto"/>
            </w:tcBorders>
          </w:tcPr>
          <w:p w14:paraId="16A43F99" w14:textId="77777777" w:rsidR="00A56270" w:rsidRPr="000F2951" w:rsidRDefault="00A56270" w:rsidP="0035194F">
            <w:pPr>
              <w:pStyle w:val="Compact"/>
              <w:numPr>
                <w:ilvl w:val="0"/>
                <w:numId w:val="0"/>
              </w:numPr>
              <w:rPr>
                <w:sz w:val="20"/>
                <w:szCs w:val="20"/>
              </w:rPr>
            </w:pPr>
            <w:r>
              <w:rPr>
                <w:sz w:val="20"/>
                <w:szCs w:val="20"/>
              </w:rPr>
              <w:t>5</w:t>
            </w:r>
          </w:p>
        </w:tc>
      </w:tr>
      <w:tr w:rsidR="00A56270" w:rsidRPr="00663746" w14:paraId="277EA4DF" w14:textId="77777777" w:rsidTr="0035194F">
        <w:trPr>
          <w:cantSplit/>
          <w:trHeight w:val="20"/>
        </w:trPr>
        <w:tc>
          <w:tcPr>
            <w:tcW w:w="0" w:type="auto"/>
            <w:tcBorders>
              <w:top w:val="single" w:sz="4" w:space="0" w:color="auto"/>
              <w:left w:val="single" w:sz="4" w:space="0" w:color="auto"/>
              <w:bottom w:val="single" w:sz="4" w:space="0" w:color="auto"/>
              <w:right w:val="single" w:sz="4" w:space="0" w:color="auto"/>
            </w:tcBorders>
          </w:tcPr>
          <w:p w14:paraId="4CA6B661" w14:textId="77777777" w:rsidR="00A56270" w:rsidRPr="00E64665" w:rsidRDefault="00A56270" w:rsidP="0035194F">
            <w:pPr>
              <w:pStyle w:val="Compact"/>
              <w:numPr>
                <w:ilvl w:val="0"/>
                <w:numId w:val="0"/>
              </w:numPr>
              <w:rPr>
                <w:sz w:val="20"/>
                <w:szCs w:val="20"/>
              </w:rPr>
            </w:pPr>
            <w:proofErr w:type="spellStart"/>
            <w:r w:rsidRPr="00E64665">
              <w:rPr>
                <w:sz w:val="20"/>
                <w:szCs w:val="20"/>
              </w:rPr>
              <w:t>Mistfjord</w:t>
            </w:r>
            <w:proofErr w:type="spellEnd"/>
          </w:p>
        </w:tc>
        <w:tc>
          <w:tcPr>
            <w:tcW w:w="0" w:type="auto"/>
            <w:tcBorders>
              <w:top w:val="single" w:sz="4" w:space="0" w:color="auto"/>
              <w:left w:val="single" w:sz="4" w:space="0" w:color="auto"/>
              <w:bottom w:val="single" w:sz="4" w:space="0" w:color="auto"/>
              <w:right w:val="single" w:sz="4" w:space="0" w:color="auto"/>
            </w:tcBorders>
          </w:tcPr>
          <w:p w14:paraId="32AF7730" w14:textId="77777777" w:rsidR="00A56270" w:rsidRPr="000F2951" w:rsidRDefault="00A56270" w:rsidP="0035194F">
            <w:pPr>
              <w:pStyle w:val="Compact"/>
              <w:numPr>
                <w:ilvl w:val="0"/>
                <w:numId w:val="0"/>
              </w:numPr>
              <w:rPr>
                <w:sz w:val="20"/>
                <w:szCs w:val="20"/>
              </w:rPr>
            </w:pPr>
            <w:r w:rsidRPr="00C6405A">
              <w:rPr>
                <w:sz w:val="20"/>
                <w:szCs w:val="20"/>
              </w:rPr>
              <w:t>M</w:t>
            </w:r>
            <w:r>
              <w:rPr>
                <w:sz w:val="20"/>
                <w:szCs w:val="20"/>
              </w:rPr>
              <w:t>istf.</w:t>
            </w:r>
          </w:p>
        </w:tc>
        <w:tc>
          <w:tcPr>
            <w:tcW w:w="0" w:type="auto"/>
            <w:tcBorders>
              <w:top w:val="single" w:sz="4" w:space="0" w:color="auto"/>
              <w:left w:val="single" w:sz="4" w:space="0" w:color="auto"/>
              <w:bottom w:val="single" w:sz="4" w:space="0" w:color="auto"/>
              <w:right w:val="single" w:sz="4" w:space="0" w:color="auto"/>
            </w:tcBorders>
          </w:tcPr>
          <w:p w14:paraId="107C3F03" w14:textId="77777777" w:rsidR="00A56270" w:rsidRPr="000F2951" w:rsidRDefault="00A56270" w:rsidP="0035194F">
            <w:pPr>
              <w:pStyle w:val="Compact"/>
              <w:numPr>
                <w:ilvl w:val="0"/>
                <w:numId w:val="0"/>
              </w:numPr>
              <w:rPr>
                <w:sz w:val="20"/>
                <w:szCs w:val="20"/>
              </w:rPr>
            </w:pPr>
            <w:r w:rsidRPr="000F2951">
              <w:rPr>
                <w:sz w:val="20"/>
                <w:szCs w:val="20"/>
              </w:rPr>
              <w:t>67°27 N</w:t>
            </w:r>
          </w:p>
        </w:tc>
        <w:tc>
          <w:tcPr>
            <w:tcW w:w="0" w:type="auto"/>
            <w:tcBorders>
              <w:top w:val="single" w:sz="4" w:space="0" w:color="auto"/>
              <w:left w:val="single" w:sz="4" w:space="0" w:color="auto"/>
              <w:bottom w:val="single" w:sz="4" w:space="0" w:color="auto"/>
              <w:right w:val="single" w:sz="4" w:space="0" w:color="auto"/>
            </w:tcBorders>
          </w:tcPr>
          <w:p w14:paraId="098A1003" w14:textId="77777777" w:rsidR="00A56270" w:rsidRPr="000F2951" w:rsidRDefault="00A56270" w:rsidP="0035194F">
            <w:pPr>
              <w:pStyle w:val="Compact"/>
              <w:numPr>
                <w:ilvl w:val="0"/>
                <w:numId w:val="0"/>
              </w:numPr>
              <w:rPr>
                <w:sz w:val="20"/>
                <w:szCs w:val="20"/>
              </w:rPr>
            </w:pPr>
            <w:r w:rsidRPr="000F2951">
              <w:rPr>
                <w:sz w:val="20"/>
                <w:szCs w:val="20"/>
              </w:rPr>
              <w:t>14°50 E</w:t>
            </w:r>
          </w:p>
        </w:tc>
        <w:tc>
          <w:tcPr>
            <w:tcW w:w="0" w:type="auto"/>
            <w:tcBorders>
              <w:top w:val="single" w:sz="4" w:space="0" w:color="auto"/>
              <w:left w:val="single" w:sz="4" w:space="0" w:color="auto"/>
              <w:bottom w:val="single" w:sz="4" w:space="0" w:color="auto"/>
              <w:right w:val="single" w:sz="4" w:space="0" w:color="auto"/>
            </w:tcBorders>
          </w:tcPr>
          <w:p w14:paraId="1095063B" w14:textId="77777777" w:rsidR="00A56270" w:rsidRPr="000F2951" w:rsidRDefault="00A56270" w:rsidP="0035194F">
            <w:pPr>
              <w:pStyle w:val="Compact"/>
              <w:numPr>
                <w:ilvl w:val="0"/>
                <w:numId w:val="0"/>
              </w:numPr>
              <w:rPr>
                <w:sz w:val="20"/>
                <w:szCs w:val="20"/>
              </w:rPr>
            </w:pPr>
            <w:r>
              <w:rPr>
                <w:sz w:val="20"/>
                <w:szCs w:val="20"/>
              </w:rPr>
              <w:t>Full-scale</w:t>
            </w:r>
          </w:p>
        </w:tc>
        <w:tc>
          <w:tcPr>
            <w:tcW w:w="0" w:type="auto"/>
            <w:tcBorders>
              <w:top w:val="single" w:sz="4" w:space="0" w:color="auto"/>
              <w:left w:val="single" w:sz="4" w:space="0" w:color="auto"/>
              <w:bottom w:val="single" w:sz="4" w:space="0" w:color="auto"/>
              <w:right w:val="single" w:sz="4" w:space="0" w:color="auto"/>
            </w:tcBorders>
          </w:tcPr>
          <w:p w14:paraId="401CAF52" w14:textId="77777777" w:rsidR="00A56270" w:rsidRPr="000F2951" w:rsidRDefault="00A56270" w:rsidP="0035194F">
            <w:pPr>
              <w:pStyle w:val="Compact"/>
              <w:numPr>
                <w:ilvl w:val="0"/>
                <w:numId w:val="0"/>
              </w:numPr>
              <w:rPr>
                <w:sz w:val="20"/>
                <w:szCs w:val="20"/>
              </w:rPr>
            </w:pPr>
            <w:r w:rsidRPr="000F2951">
              <w:rPr>
                <w:sz w:val="20"/>
                <w:szCs w:val="20"/>
              </w:rPr>
              <w:t>4</w:t>
            </w:r>
          </w:p>
        </w:tc>
      </w:tr>
      <w:tr w:rsidR="00A56270" w:rsidRPr="00663746" w14:paraId="4DB0A0C8" w14:textId="77777777" w:rsidTr="0035194F">
        <w:trPr>
          <w:cnfStyle w:val="000000100000" w:firstRow="0" w:lastRow="0" w:firstColumn="0" w:lastColumn="0" w:oddVBand="0" w:evenVBand="0" w:oddHBand="1" w:evenHBand="0" w:firstRowFirstColumn="0" w:firstRowLastColumn="0" w:lastRowFirstColumn="0" w:lastRowLastColumn="0"/>
          <w:cantSplit/>
          <w:trHeight w:val="20"/>
        </w:trPr>
        <w:tc>
          <w:tcPr>
            <w:tcW w:w="0" w:type="auto"/>
            <w:tcBorders>
              <w:top w:val="single" w:sz="4" w:space="0" w:color="auto"/>
              <w:left w:val="single" w:sz="4" w:space="0" w:color="auto"/>
              <w:bottom w:val="single" w:sz="4" w:space="0" w:color="auto"/>
              <w:right w:val="single" w:sz="4" w:space="0" w:color="auto"/>
            </w:tcBorders>
          </w:tcPr>
          <w:p w14:paraId="4087CED0" w14:textId="77777777" w:rsidR="00A56270" w:rsidRPr="00E64665" w:rsidRDefault="00A56270" w:rsidP="0035194F">
            <w:pPr>
              <w:pStyle w:val="Compact"/>
              <w:numPr>
                <w:ilvl w:val="0"/>
                <w:numId w:val="0"/>
              </w:numPr>
              <w:rPr>
                <w:sz w:val="20"/>
                <w:szCs w:val="20"/>
              </w:rPr>
            </w:pPr>
            <w:r w:rsidRPr="00E64665">
              <w:rPr>
                <w:sz w:val="20"/>
                <w:szCs w:val="20"/>
              </w:rPr>
              <w:t>Oslofjord</w:t>
            </w:r>
          </w:p>
        </w:tc>
        <w:tc>
          <w:tcPr>
            <w:tcW w:w="0" w:type="auto"/>
            <w:tcBorders>
              <w:top w:val="single" w:sz="4" w:space="0" w:color="auto"/>
              <w:left w:val="single" w:sz="4" w:space="0" w:color="auto"/>
              <w:bottom w:val="single" w:sz="4" w:space="0" w:color="auto"/>
              <w:right w:val="single" w:sz="4" w:space="0" w:color="auto"/>
            </w:tcBorders>
          </w:tcPr>
          <w:p w14:paraId="3515C633" w14:textId="77777777" w:rsidR="00A56270" w:rsidRPr="000F2951" w:rsidRDefault="00A56270" w:rsidP="0035194F">
            <w:pPr>
              <w:pStyle w:val="Compact"/>
              <w:numPr>
                <w:ilvl w:val="0"/>
                <w:numId w:val="0"/>
              </w:numPr>
              <w:rPr>
                <w:sz w:val="20"/>
                <w:szCs w:val="20"/>
              </w:rPr>
            </w:pPr>
            <w:proofErr w:type="spellStart"/>
            <w:r w:rsidRPr="00C6405A">
              <w:rPr>
                <w:sz w:val="20"/>
                <w:szCs w:val="20"/>
              </w:rPr>
              <w:t>Osl</w:t>
            </w:r>
            <w:r>
              <w:rPr>
                <w:sz w:val="20"/>
                <w:szCs w:val="20"/>
              </w:rPr>
              <w:t>of</w:t>
            </w:r>
            <w:proofErr w:type="spellEnd"/>
            <w:r>
              <w:rPr>
                <w:sz w:val="20"/>
                <w:szCs w:val="20"/>
              </w:rPr>
              <w:t>.</w:t>
            </w:r>
          </w:p>
        </w:tc>
        <w:tc>
          <w:tcPr>
            <w:tcW w:w="0" w:type="auto"/>
            <w:tcBorders>
              <w:top w:val="single" w:sz="4" w:space="0" w:color="auto"/>
              <w:left w:val="single" w:sz="4" w:space="0" w:color="auto"/>
              <w:bottom w:val="single" w:sz="4" w:space="0" w:color="auto"/>
              <w:right w:val="single" w:sz="4" w:space="0" w:color="auto"/>
            </w:tcBorders>
          </w:tcPr>
          <w:p w14:paraId="1F6154B1" w14:textId="77777777" w:rsidR="00A56270" w:rsidRPr="000F2951" w:rsidRDefault="00A56270" w:rsidP="0035194F">
            <w:pPr>
              <w:pStyle w:val="Compact"/>
              <w:numPr>
                <w:ilvl w:val="0"/>
                <w:numId w:val="0"/>
              </w:numPr>
              <w:rPr>
                <w:sz w:val="20"/>
                <w:szCs w:val="20"/>
              </w:rPr>
            </w:pPr>
            <w:r w:rsidRPr="000F2951">
              <w:rPr>
                <w:sz w:val="20"/>
                <w:szCs w:val="20"/>
              </w:rPr>
              <w:t>59°12 N</w:t>
            </w:r>
          </w:p>
        </w:tc>
        <w:tc>
          <w:tcPr>
            <w:tcW w:w="0" w:type="auto"/>
            <w:tcBorders>
              <w:top w:val="single" w:sz="4" w:space="0" w:color="auto"/>
              <w:left w:val="single" w:sz="4" w:space="0" w:color="auto"/>
              <w:bottom w:val="single" w:sz="4" w:space="0" w:color="auto"/>
              <w:right w:val="single" w:sz="4" w:space="0" w:color="auto"/>
            </w:tcBorders>
          </w:tcPr>
          <w:p w14:paraId="73FACCAF" w14:textId="77777777" w:rsidR="00A56270" w:rsidRPr="000F2951" w:rsidRDefault="00A56270" w:rsidP="0035194F">
            <w:pPr>
              <w:pStyle w:val="Compact"/>
              <w:numPr>
                <w:ilvl w:val="0"/>
                <w:numId w:val="0"/>
              </w:numPr>
              <w:rPr>
                <w:sz w:val="20"/>
                <w:szCs w:val="20"/>
              </w:rPr>
            </w:pPr>
            <w:r w:rsidRPr="000F2951">
              <w:rPr>
                <w:sz w:val="20"/>
                <w:szCs w:val="20"/>
              </w:rPr>
              <w:t>10°38 E</w:t>
            </w:r>
          </w:p>
        </w:tc>
        <w:tc>
          <w:tcPr>
            <w:tcW w:w="0" w:type="auto"/>
            <w:tcBorders>
              <w:top w:val="single" w:sz="4" w:space="0" w:color="auto"/>
              <w:left w:val="single" w:sz="4" w:space="0" w:color="auto"/>
              <w:bottom w:val="single" w:sz="4" w:space="0" w:color="auto"/>
              <w:right w:val="single" w:sz="4" w:space="0" w:color="auto"/>
            </w:tcBorders>
          </w:tcPr>
          <w:p w14:paraId="778B533A" w14:textId="77777777" w:rsidR="00A56270" w:rsidRPr="000F2951" w:rsidRDefault="00A56270" w:rsidP="0035194F">
            <w:pPr>
              <w:pStyle w:val="Compact"/>
              <w:numPr>
                <w:ilvl w:val="0"/>
                <w:numId w:val="0"/>
              </w:numPr>
              <w:rPr>
                <w:sz w:val="20"/>
                <w:szCs w:val="20"/>
              </w:rPr>
            </w:pPr>
            <w:r>
              <w:rPr>
                <w:sz w:val="20"/>
                <w:szCs w:val="20"/>
              </w:rPr>
              <w:t>Full-scale</w:t>
            </w:r>
          </w:p>
        </w:tc>
        <w:tc>
          <w:tcPr>
            <w:tcW w:w="0" w:type="auto"/>
            <w:tcBorders>
              <w:top w:val="single" w:sz="4" w:space="0" w:color="auto"/>
              <w:left w:val="single" w:sz="4" w:space="0" w:color="auto"/>
              <w:bottom w:val="single" w:sz="4" w:space="0" w:color="auto"/>
              <w:right w:val="single" w:sz="4" w:space="0" w:color="auto"/>
            </w:tcBorders>
          </w:tcPr>
          <w:p w14:paraId="3704C970" w14:textId="77777777" w:rsidR="00A56270" w:rsidRPr="000F2951" w:rsidRDefault="00A56270" w:rsidP="0035194F">
            <w:pPr>
              <w:pStyle w:val="Compact"/>
              <w:numPr>
                <w:ilvl w:val="0"/>
                <w:numId w:val="0"/>
              </w:numPr>
              <w:rPr>
                <w:sz w:val="20"/>
                <w:szCs w:val="20"/>
              </w:rPr>
            </w:pPr>
            <w:r w:rsidRPr="000F2951">
              <w:rPr>
                <w:sz w:val="20"/>
                <w:szCs w:val="20"/>
              </w:rPr>
              <w:t>4</w:t>
            </w:r>
          </w:p>
        </w:tc>
      </w:tr>
      <w:tr w:rsidR="00A56270" w:rsidRPr="00663746" w14:paraId="3C1DC967" w14:textId="77777777" w:rsidTr="0035194F">
        <w:trPr>
          <w:cantSplit/>
          <w:trHeight w:val="20"/>
        </w:trPr>
        <w:tc>
          <w:tcPr>
            <w:tcW w:w="0" w:type="auto"/>
            <w:tcBorders>
              <w:top w:val="single" w:sz="4" w:space="0" w:color="auto"/>
              <w:left w:val="single" w:sz="4" w:space="0" w:color="auto"/>
              <w:bottom w:val="single" w:sz="4" w:space="0" w:color="auto"/>
              <w:right w:val="single" w:sz="4" w:space="0" w:color="auto"/>
            </w:tcBorders>
          </w:tcPr>
          <w:p w14:paraId="0C15035C" w14:textId="77777777" w:rsidR="00A56270" w:rsidRPr="00E64665" w:rsidRDefault="00A56270" w:rsidP="0035194F">
            <w:pPr>
              <w:pStyle w:val="Compact"/>
              <w:numPr>
                <w:ilvl w:val="0"/>
                <w:numId w:val="0"/>
              </w:numPr>
              <w:rPr>
                <w:sz w:val="20"/>
                <w:szCs w:val="20"/>
              </w:rPr>
            </w:pPr>
            <w:r w:rsidRPr="00E64665">
              <w:rPr>
                <w:sz w:val="20"/>
                <w:szCs w:val="20"/>
              </w:rPr>
              <w:t>Off-Quebec</w:t>
            </w:r>
          </w:p>
        </w:tc>
        <w:tc>
          <w:tcPr>
            <w:tcW w:w="0" w:type="auto"/>
            <w:tcBorders>
              <w:top w:val="single" w:sz="4" w:space="0" w:color="auto"/>
              <w:left w:val="single" w:sz="4" w:space="0" w:color="auto"/>
              <w:bottom w:val="single" w:sz="4" w:space="0" w:color="auto"/>
              <w:right w:val="single" w:sz="4" w:space="0" w:color="auto"/>
            </w:tcBorders>
          </w:tcPr>
          <w:p w14:paraId="1D2E86B6" w14:textId="77777777" w:rsidR="00A56270" w:rsidRPr="000F2951" w:rsidRDefault="00A56270" w:rsidP="0035194F">
            <w:pPr>
              <w:pStyle w:val="Compact"/>
              <w:numPr>
                <w:ilvl w:val="0"/>
                <w:numId w:val="0"/>
              </w:numPr>
              <w:rPr>
                <w:sz w:val="20"/>
                <w:szCs w:val="20"/>
              </w:rPr>
            </w:pPr>
            <w:proofErr w:type="spellStart"/>
            <w:r>
              <w:rPr>
                <w:sz w:val="20"/>
                <w:szCs w:val="20"/>
              </w:rPr>
              <w:t>O.Que</w:t>
            </w:r>
            <w:proofErr w:type="spellEnd"/>
            <w:r>
              <w:rPr>
                <w:sz w:val="20"/>
                <w:szCs w:val="20"/>
              </w:rPr>
              <w:t>.</w:t>
            </w:r>
          </w:p>
        </w:tc>
        <w:tc>
          <w:tcPr>
            <w:tcW w:w="0" w:type="auto"/>
            <w:tcBorders>
              <w:top w:val="single" w:sz="4" w:space="0" w:color="auto"/>
              <w:left w:val="single" w:sz="4" w:space="0" w:color="auto"/>
              <w:bottom w:val="single" w:sz="4" w:space="0" w:color="auto"/>
              <w:right w:val="single" w:sz="4" w:space="0" w:color="auto"/>
            </w:tcBorders>
          </w:tcPr>
          <w:p w14:paraId="1CF2C6FE" w14:textId="77777777" w:rsidR="00A56270" w:rsidRPr="000F2951" w:rsidRDefault="00A56270" w:rsidP="0035194F">
            <w:pPr>
              <w:pStyle w:val="Compact"/>
              <w:numPr>
                <w:ilvl w:val="0"/>
                <w:numId w:val="0"/>
              </w:numPr>
              <w:rPr>
                <w:sz w:val="20"/>
                <w:szCs w:val="20"/>
              </w:rPr>
            </w:pPr>
            <w:r w:rsidRPr="000F2951">
              <w:rPr>
                <w:sz w:val="20"/>
                <w:szCs w:val="20"/>
              </w:rPr>
              <w:t>45°05 N</w:t>
            </w:r>
          </w:p>
        </w:tc>
        <w:tc>
          <w:tcPr>
            <w:tcW w:w="0" w:type="auto"/>
            <w:tcBorders>
              <w:top w:val="single" w:sz="4" w:space="0" w:color="auto"/>
              <w:left w:val="single" w:sz="4" w:space="0" w:color="auto"/>
              <w:bottom w:val="single" w:sz="4" w:space="0" w:color="auto"/>
              <w:right w:val="single" w:sz="4" w:space="0" w:color="auto"/>
            </w:tcBorders>
          </w:tcPr>
          <w:p w14:paraId="28C8ADB4" w14:textId="77777777" w:rsidR="00A56270" w:rsidRPr="000F2951" w:rsidRDefault="00A56270" w:rsidP="0035194F">
            <w:pPr>
              <w:pStyle w:val="Compact"/>
              <w:numPr>
                <w:ilvl w:val="0"/>
                <w:numId w:val="0"/>
              </w:numPr>
              <w:rPr>
                <w:sz w:val="20"/>
                <w:szCs w:val="20"/>
              </w:rPr>
            </w:pPr>
            <w:r w:rsidRPr="000F2951">
              <w:rPr>
                <w:sz w:val="20"/>
                <w:szCs w:val="20"/>
              </w:rPr>
              <w:t>53°44 W</w:t>
            </w:r>
          </w:p>
        </w:tc>
        <w:tc>
          <w:tcPr>
            <w:tcW w:w="0" w:type="auto"/>
            <w:tcBorders>
              <w:top w:val="single" w:sz="4" w:space="0" w:color="auto"/>
              <w:left w:val="single" w:sz="4" w:space="0" w:color="auto"/>
              <w:bottom w:val="single" w:sz="4" w:space="0" w:color="auto"/>
              <w:right w:val="single" w:sz="4" w:space="0" w:color="auto"/>
            </w:tcBorders>
          </w:tcPr>
          <w:p w14:paraId="35BCAB68" w14:textId="77777777" w:rsidR="00A56270" w:rsidRPr="000F2951" w:rsidRDefault="00A56270" w:rsidP="0035194F">
            <w:pPr>
              <w:pStyle w:val="Compact"/>
              <w:numPr>
                <w:ilvl w:val="0"/>
                <w:numId w:val="0"/>
              </w:numPr>
              <w:rPr>
                <w:sz w:val="20"/>
                <w:szCs w:val="20"/>
              </w:rPr>
            </w:pPr>
            <w:r>
              <w:rPr>
                <w:sz w:val="20"/>
                <w:szCs w:val="20"/>
              </w:rPr>
              <w:t>Full-scale</w:t>
            </w:r>
          </w:p>
        </w:tc>
        <w:tc>
          <w:tcPr>
            <w:tcW w:w="0" w:type="auto"/>
            <w:tcBorders>
              <w:top w:val="single" w:sz="4" w:space="0" w:color="auto"/>
              <w:left w:val="single" w:sz="4" w:space="0" w:color="auto"/>
              <w:bottom w:val="single" w:sz="4" w:space="0" w:color="auto"/>
              <w:right w:val="single" w:sz="4" w:space="0" w:color="auto"/>
            </w:tcBorders>
          </w:tcPr>
          <w:p w14:paraId="22088688" w14:textId="77777777" w:rsidR="00A56270" w:rsidRPr="000F2951" w:rsidRDefault="00A56270" w:rsidP="0035194F">
            <w:pPr>
              <w:pStyle w:val="Compact"/>
              <w:numPr>
                <w:ilvl w:val="0"/>
                <w:numId w:val="0"/>
              </w:numPr>
              <w:rPr>
                <w:sz w:val="20"/>
                <w:szCs w:val="20"/>
              </w:rPr>
            </w:pPr>
            <w:r w:rsidRPr="000F2951">
              <w:rPr>
                <w:sz w:val="20"/>
                <w:szCs w:val="20"/>
              </w:rPr>
              <w:t>4</w:t>
            </w:r>
          </w:p>
        </w:tc>
      </w:tr>
      <w:tr w:rsidR="00A56270" w:rsidRPr="00663746" w14:paraId="1CDB8C21" w14:textId="77777777" w:rsidTr="0035194F">
        <w:trPr>
          <w:cnfStyle w:val="000000100000" w:firstRow="0" w:lastRow="0" w:firstColumn="0" w:lastColumn="0" w:oddVBand="0" w:evenVBand="0" w:oddHBand="1" w:evenHBand="0" w:firstRowFirstColumn="0" w:firstRowLastColumn="0" w:lastRowFirstColumn="0" w:lastRowLastColumn="0"/>
          <w:cantSplit/>
          <w:trHeight w:val="20"/>
        </w:trPr>
        <w:tc>
          <w:tcPr>
            <w:tcW w:w="0" w:type="auto"/>
            <w:tcBorders>
              <w:top w:val="single" w:sz="4" w:space="0" w:color="auto"/>
              <w:left w:val="single" w:sz="4" w:space="0" w:color="auto"/>
              <w:bottom w:val="single" w:sz="4" w:space="0" w:color="auto"/>
              <w:right w:val="single" w:sz="4" w:space="0" w:color="auto"/>
            </w:tcBorders>
          </w:tcPr>
          <w:p w14:paraId="5DC43E85" w14:textId="77777777" w:rsidR="00A56270" w:rsidRPr="00E64665" w:rsidRDefault="00A56270" w:rsidP="0035194F">
            <w:pPr>
              <w:pStyle w:val="Compact"/>
              <w:numPr>
                <w:ilvl w:val="0"/>
                <w:numId w:val="0"/>
              </w:numPr>
              <w:rPr>
                <w:sz w:val="20"/>
                <w:szCs w:val="20"/>
              </w:rPr>
            </w:pPr>
            <w:r w:rsidRPr="00E64665">
              <w:rPr>
                <w:sz w:val="20"/>
                <w:szCs w:val="20"/>
              </w:rPr>
              <w:t>North of East-Siberian Sea</w:t>
            </w:r>
          </w:p>
        </w:tc>
        <w:tc>
          <w:tcPr>
            <w:tcW w:w="0" w:type="auto"/>
            <w:tcBorders>
              <w:top w:val="single" w:sz="4" w:space="0" w:color="auto"/>
              <w:left w:val="single" w:sz="4" w:space="0" w:color="auto"/>
              <w:bottom w:val="single" w:sz="4" w:space="0" w:color="auto"/>
              <w:right w:val="single" w:sz="4" w:space="0" w:color="auto"/>
            </w:tcBorders>
          </w:tcPr>
          <w:p w14:paraId="4C9F66CE" w14:textId="77777777" w:rsidR="00A56270" w:rsidRPr="000F2951" w:rsidRDefault="00A56270" w:rsidP="0035194F">
            <w:pPr>
              <w:pStyle w:val="Compact"/>
              <w:numPr>
                <w:ilvl w:val="0"/>
                <w:numId w:val="0"/>
              </w:numPr>
              <w:rPr>
                <w:sz w:val="20"/>
                <w:szCs w:val="20"/>
              </w:rPr>
            </w:pPr>
            <w:proofErr w:type="spellStart"/>
            <w:r>
              <w:rPr>
                <w:sz w:val="20"/>
                <w:szCs w:val="20"/>
              </w:rPr>
              <w:t>E.Sib</w:t>
            </w:r>
            <w:proofErr w:type="spellEnd"/>
            <w:r>
              <w:rPr>
                <w:sz w:val="20"/>
                <w:szCs w:val="20"/>
              </w:rPr>
              <w:t>.</w:t>
            </w:r>
          </w:p>
        </w:tc>
        <w:tc>
          <w:tcPr>
            <w:tcW w:w="0" w:type="auto"/>
            <w:tcBorders>
              <w:top w:val="single" w:sz="4" w:space="0" w:color="auto"/>
              <w:left w:val="single" w:sz="4" w:space="0" w:color="auto"/>
              <w:bottom w:val="single" w:sz="4" w:space="0" w:color="auto"/>
              <w:right w:val="single" w:sz="4" w:space="0" w:color="auto"/>
            </w:tcBorders>
          </w:tcPr>
          <w:p w14:paraId="1A37DBA8" w14:textId="77777777" w:rsidR="00A56270" w:rsidRPr="000F2951" w:rsidRDefault="00A56270" w:rsidP="0035194F">
            <w:pPr>
              <w:pStyle w:val="Compact"/>
              <w:numPr>
                <w:ilvl w:val="0"/>
                <w:numId w:val="0"/>
              </w:numPr>
              <w:rPr>
                <w:sz w:val="20"/>
                <w:szCs w:val="20"/>
              </w:rPr>
            </w:pPr>
            <w:r w:rsidRPr="000F2951">
              <w:rPr>
                <w:sz w:val="20"/>
                <w:szCs w:val="20"/>
              </w:rPr>
              <w:t>77°27 N</w:t>
            </w:r>
          </w:p>
        </w:tc>
        <w:tc>
          <w:tcPr>
            <w:tcW w:w="0" w:type="auto"/>
            <w:tcBorders>
              <w:top w:val="single" w:sz="4" w:space="0" w:color="auto"/>
              <w:left w:val="single" w:sz="4" w:space="0" w:color="auto"/>
              <w:bottom w:val="single" w:sz="4" w:space="0" w:color="auto"/>
              <w:right w:val="single" w:sz="4" w:space="0" w:color="auto"/>
            </w:tcBorders>
          </w:tcPr>
          <w:p w14:paraId="6BF2884E" w14:textId="77777777" w:rsidR="00A56270" w:rsidRPr="000F2951" w:rsidRDefault="00A56270" w:rsidP="0035194F">
            <w:pPr>
              <w:pStyle w:val="Compact"/>
              <w:numPr>
                <w:ilvl w:val="0"/>
                <w:numId w:val="0"/>
              </w:numPr>
              <w:rPr>
                <w:sz w:val="20"/>
                <w:szCs w:val="20"/>
              </w:rPr>
            </w:pPr>
            <w:r w:rsidRPr="000F2951">
              <w:rPr>
                <w:sz w:val="20"/>
                <w:szCs w:val="20"/>
              </w:rPr>
              <w:t>163°58 E</w:t>
            </w:r>
          </w:p>
        </w:tc>
        <w:tc>
          <w:tcPr>
            <w:tcW w:w="0" w:type="auto"/>
            <w:tcBorders>
              <w:top w:val="single" w:sz="4" w:space="0" w:color="auto"/>
              <w:left w:val="single" w:sz="4" w:space="0" w:color="auto"/>
              <w:bottom w:val="single" w:sz="4" w:space="0" w:color="auto"/>
              <w:right w:val="single" w:sz="4" w:space="0" w:color="auto"/>
            </w:tcBorders>
          </w:tcPr>
          <w:p w14:paraId="52641517" w14:textId="77777777" w:rsidR="00A56270" w:rsidRPr="000F2951" w:rsidRDefault="00A56270" w:rsidP="0035194F">
            <w:pPr>
              <w:pStyle w:val="Compact"/>
              <w:numPr>
                <w:ilvl w:val="0"/>
                <w:numId w:val="0"/>
              </w:numPr>
              <w:rPr>
                <w:sz w:val="20"/>
                <w:szCs w:val="20"/>
              </w:rPr>
            </w:pPr>
            <w:r>
              <w:rPr>
                <w:sz w:val="20"/>
                <w:szCs w:val="20"/>
              </w:rPr>
              <w:t>Full-scale</w:t>
            </w:r>
          </w:p>
        </w:tc>
        <w:tc>
          <w:tcPr>
            <w:tcW w:w="0" w:type="auto"/>
            <w:tcBorders>
              <w:top w:val="single" w:sz="4" w:space="0" w:color="auto"/>
              <w:left w:val="single" w:sz="4" w:space="0" w:color="auto"/>
              <w:bottom w:val="single" w:sz="4" w:space="0" w:color="auto"/>
              <w:right w:val="single" w:sz="4" w:space="0" w:color="auto"/>
            </w:tcBorders>
          </w:tcPr>
          <w:p w14:paraId="6489FDD4" w14:textId="77777777" w:rsidR="00A56270" w:rsidRPr="000F2951" w:rsidRDefault="00A56270" w:rsidP="0035194F">
            <w:pPr>
              <w:pStyle w:val="Compact"/>
              <w:numPr>
                <w:ilvl w:val="0"/>
                <w:numId w:val="0"/>
              </w:numPr>
              <w:rPr>
                <w:sz w:val="20"/>
                <w:szCs w:val="20"/>
              </w:rPr>
            </w:pPr>
            <w:r>
              <w:rPr>
                <w:sz w:val="20"/>
                <w:szCs w:val="20"/>
              </w:rPr>
              <w:t>5</w:t>
            </w:r>
          </w:p>
        </w:tc>
      </w:tr>
      <w:tr w:rsidR="00A56270" w:rsidRPr="00663746" w14:paraId="2DDF47DC" w14:textId="77777777" w:rsidTr="0035194F">
        <w:trPr>
          <w:cantSplit/>
          <w:trHeight w:val="20"/>
        </w:trPr>
        <w:tc>
          <w:tcPr>
            <w:tcW w:w="0" w:type="auto"/>
            <w:tcBorders>
              <w:top w:val="single" w:sz="4" w:space="0" w:color="auto"/>
              <w:left w:val="single" w:sz="4" w:space="0" w:color="auto"/>
              <w:bottom w:val="single" w:sz="4" w:space="0" w:color="auto"/>
              <w:right w:val="single" w:sz="4" w:space="0" w:color="auto"/>
            </w:tcBorders>
          </w:tcPr>
          <w:p w14:paraId="2D9B86DC" w14:textId="77777777" w:rsidR="00A56270" w:rsidRPr="00E64665" w:rsidRDefault="00A56270" w:rsidP="0035194F">
            <w:pPr>
              <w:pStyle w:val="Compact"/>
              <w:numPr>
                <w:ilvl w:val="0"/>
                <w:numId w:val="0"/>
              </w:numPr>
              <w:rPr>
                <w:sz w:val="20"/>
                <w:szCs w:val="20"/>
              </w:rPr>
            </w:pPr>
            <w:r w:rsidRPr="00E64665">
              <w:rPr>
                <w:sz w:val="20"/>
                <w:szCs w:val="20"/>
              </w:rPr>
              <w:t>Northern Barents Sea</w:t>
            </w:r>
          </w:p>
        </w:tc>
        <w:tc>
          <w:tcPr>
            <w:tcW w:w="0" w:type="auto"/>
            <w:tcBorders>
              <w:top w:val="single" w:sz="4" w:space="0" w:color="auto"/>
              <w:left w:val="single" w:sz="4" w:space="0" w:color="auto"/>
              <w:bottom w:val="single" w:sz="4" w:space="0" w:color="auto"/>
              <w:right w:val="single" w:sz="4" w:space="0" w:color="auto"/>
            </w:tcBorders>
          </w:tcPr>
          <w:p w14:paraId="42917A97" w14:textId="77777777" w:rsidR="00A56270" w:rsidRPr="000F2951" w:rsidRDefault="00A56270" w:rsidP="0035194F">
            <w:pPr>
              <w:pStyle w:val="Compact"/>
              <w:numPr>
                <w:ilvl w:val="0"/>
                <w:numId w:val="0"/>
              </w:numPr>
              <w:rPr>
                <w:sz w:val="20"/>
                <w:szCs w:val="20"/>
              </w:rPr>
            </w:pPr>
            <w:r>
              <w:rPr>
                <w:sz w:val="20"/>
                <w:szCs w:val="20"/>
              </w:rPr>
              <w:t>Baren.</w:t>
            </w:r>
          </w:p>
        </w:tc>
        <w:tc>
          <w:tcPr>
            <w:tcW w:w="0" w:type="auto"/>
            <w:tcBorders>
              <w:top w:val="single" w:sz="4" w:space="0" w:color="auto"/>
              <w:left w:val="single" w:sz="4" w:space="0" w:color="auto"/>
              <w:bottom w:val="single" w:sz="4" w:space="0" w:color="auto"/>
              <w:right w:val="single" w:sz="4" w:space="0" w:color="auto"/>
            </w:tcBorders>
          </w:tcPr>
          <w:p w14:paraId="6218D66F" w14:textId="77777777" w:rsidR="00A56270" w:rsidRPr="000F2951" w:rsidRDefault="00A56270" w:rsidP="0035194F">
            <w:pPr>
              <w:pStyle w:val="Compact"/>
              <w:numPr>
                <w:ilvl w:val="0"/>
                <w:numId w:val="0"/>
              </w:numPr>
              <w:rPr>
                <w:sz w:val="20"/>
                <w:szCs w:val="20"/>
              </w:rPr>
            </w:pPr>
            <w:r w:rsidRPr="000F2951">
              <w:rPr>
                <w:sz w:val="20"/>
                <w:szCs w:val="20"/>
              </w:rPr>
              <w:t>81°50'46.32 N</w:t>
            </w:r>
          </w:p>
        </w:tc>
        <w:tc>
          <w:tcPr>
            <w:tcW w:w="0" w:type="auto"/>
            <w:tcBorders>
              <w:top w:val="single" w:sz="4" w:space="0" w:color="auto"/>
              <w:left w:val="single" w:sz="4" w:space="0" w:color="auto"/>
              <w:bottom w:val="single" w:sz="4" w:space="0" w:color="auto"/>
              <w:right w:val="single" w:sz="4" w:space="0" w:color="auto"/>
            </w:tcBorders>
          </w:tcPr>
          <w:p w14:paraId="6DE74985" w14:textId="77777777" w:rsidR="00A56270" w:rsidRPr="000F2951" w:rsidRDefault="00A56270" w:rsidP="0035194F">
            <w:pPr>
              <w:pStyle w:val="Compact"/>
              <w:numPr>
                <w:ilvl w:val="0"/>
                <w:numId w:val="0"/>
              </w:numPr>
              <w:rPr>
                <w:sz w:val="20"/>
                <w:szCs w:val="20"/>
              </w:rPr>
            </w:pPr>
            <w:r w:rsidRPr="000F2951">
              <w:rPr>
                <w:sz w:val="20"/>
                <w:szCs w:val="20"/>
              </w:rPr>
              <w:t>28°47'8.159 E</w:t>
            </w:r>
          </w:p>
        </w:tc>
        <w:tc>
          <w:tcPr>
            <w:tcW w:w="0" w:type="auto"/>
            <w:tcBorders>
              <w:top w:val="single" w:sz="4" w:space="0" w:color="auto"/>
              <w:left w:val="single" w:sz="4" w:space="0" w:color="auto"/>
              <w:bottom w:val="single" w:sz="4" w:space="0" w:color="auto"/>
              <w:right w:val="single" w:sz="4" w:space="0" w:color="auto"/>
            </w:tcBorders>
          </w:tcPr>
          <w:p w14:paraId="5CFC746B" w14:textId="77777777" w:rsidR="00A56270" w:rsidRPr="000F2951" w:rsidRDefault="00A56270" w:rsidP="0035194F">
            <w:pPr>
              <w:pStyle w:val="Compact"/>
              <w:numPr>
                <w:ilvl w:val="0"/>
                <w:numId w:val="0"/>
              </w:numPr>
              <w:rPr>
                <w:sz w:val="20"/>
                <w:szCs w:val="20"/>
              </w:rPr>
            </w:pPr>
            <w:r>
              <w:rPr>
                <w:sz w:val="20"/>
                <w:szCs w:val="20"/>
              </w:rPr>
              <w:t>Full-scale</w:t>
            </w:r>
          </w:p>
        </w:tc>
        <w:tc>
          <w:tcPr>
            <w:tcW w:w="0" w:type="auto"/>
            <w:tcBorders>
              <w:top w:val="single" w:sz="4" w:space="0" w:color="auto"/>
              <w:left w:val="single" w:sz="4" w:space="0" w:color="auto"/>
              <w:bottom w:val="single" w:sz="4" w:space="0" w:color="auto"/>
              <w:right w:val="single" w:sz="4" w:space="0" w:color="auto"/>
            </w:tcBorders>
          </w:tcPr>
          <w:p w14:paraId="5C0B0583" w14:textId="77777777" w:rsidR="00A56270" w:rsidRPr="000F2951" w:rsidRDefault="00A56270" w:rsidP="0035194F">
            <w:pPr>
              <w:pStyle w:val="Compact"/>
              <w:numPr>
                <w:ilvl w:val="0"/>
                <w:numId w:val="0"/>
              </w:numPr>
              <w:rPr>
                <w:sz w:val="20"/>
                <w:szCs w:val="20"/>
              </w:rPr>
            </w:pPr>
            <w:r>
              <w:rPr>
                <w:sz w:val="20"/>
                <w:szCs w:val="20"/>
              </w:rPr>
              <w:t>5</w:t>
            </w:r>
          </w:p>
        </w:tc>
      </w:tr>
      <w:tr w:rsidR="00A56270" w:rsidRPr="00663746" w14:paraId="781E1010" w14:textId="77777777" w:rsidTr="0035194F">
        <w:trPr>
          <w:cnfStyle w:val="000000100000" w:firstRow="0" w:lastRow="0" w:firstColumn="0" w:lastColumn="0" w:oddVBand="0" w:evenVBand="0" w:oddHBand="1" w:evenHBand="0" w:firstRowFirstColumn="0" w:firstRowLastColumn="0" w:lastRowFirstColumn="0" w:lastRowLastColumn="0"/>
          <w:cantSplit/>
          <w:trHeight w:val="20"/>
        </w:trPr>
        <w:tc>
          <w:tcPr>
            <w:tcW w:w="0" w:type="auto"/>
            <w:tcBorders>
              <w:top w:val="single" w:sz="4" w:space="0" w:color="auto"/>
              <w:left w:val="single" w:sz="4" w:space="0" w:color="auto"/>
              <w:bottom w:val="single" w:sz="4" w:space="0" w:color="auto"/>
              <w:right w:val="single" w:sz="4" w:space="0" w:color="auto"/>
            </w:tcBorders>
          </w:tcPr>
          <w:p w14:paraId="69D49185" w14:textId="77777777" w:rsidR="00A56270" w:rsidRPr="00E64665" w:rsidRDefault="00A56270" w:rsidP="0035194F">
            <w:pPr>
              <w:pStyle w:val="Compact"/>
              <w:numPr>
                <w:ilvl w:val="0"/>
                <w:numId w:val="0"/>
              </w:numPr>
              <w:rPr>
                <w:sz w:val="20"/>
                <w:szCs w:val="20"/>
              </w:rPr>
            </w:pPr>
            <w:r w:rsidRPr="00E64665">
              <w:rPr>
                <w:sz w:val="20"/>
                <w:szCs w:val="20"/>
              </w:rPr>
              <w:t>Laptev Sea</w:t>
            </w:r>
          </w:p>
        </w:tc>
        <w:tc>
          <w:tcPr>
            <w:tcW w:w="0" w:type="auto"/>
            <w:tcBorders>
              <w:top w:val="single" w:sz="4" w:space="0" w:color="auto"/>
              <w:left w:val="single" w:sz="4" w:space="0" w:color="auto"/>
              <w:bottom w:val="single" w:sz="4" w:space="0" w:color="auto"/>
              <w:right w:val="single" w:sz="4" w:space="0" w:color="auto"/>
            </w:tcBorders>
          </w:tcPr>
          <w:p w14:paraId="1ADF89EA" w14:textId="77777777" w:rsidR="00A56270" w:rsidRPr="000F2951" w:rsidRDefault="00A56270" w:rsidP="0035194F">
            <w:pPr>
              <w:pStyle w:val="Compact"/>
              <w:numPr>
                <w:ilvl w:val="0"/>
                <w:numId w:val="0"/>
              </w:numPr>
              <w:rPr>
                <w:sz w:val="20"/>
                <w:szCs w:val="20"/>
              </w:rPr>
            </w:pPr>
            <w:proofErr w:type="spellStart"/>
            <w:r>
              <w:rPr>
                <w:sz w:val="20"/>
                <w:szCs w:val="20"/>
              </w:rPr>
              <w:t>Lapte</w:t>
            </w:r>
            <w:proofErr w:type="spellEnd"/>
            <w:r>
              <w:rPr>
                <w:sz w:val="20"/>
                <w:szCs w:val="20"/>
              </w:rPr>
              <w:t>.</w:t>
            </w:r>
          </w:p>
        </w:tc>
        <w:tc>
          <w:tcPr>
            <w:tcW w:w="0" w:type="auto"/>
            <w:tcBorders>
              <w:top w:val="single" w:sz="4" w:space="0" w:color="auto"/>
              <w:left w:val="single" w:sz="4" w:space="0" w:color="auto"/>
              <w:bottom w:val="single" w:sz="4" w:space="0" w:color="auto"/>
              <w:right w:val="single" w:sz="4" w:space="0" w:color="auto"/>
            </w:tcBorders>
          </w:tcPr>
          <w:p w14:paraId="0CBA8D62" w14:textId="77777777" w:rsidR="00A56270" w:rsidRPr="000F2951" w:rsidRDefault="00A56270" w:rsidP="0035194F">
            <w:pPr>
              <w:pStyle w:val="Compact"/>
              <w:numPr>
                <w:ilvl w:val="0"/>
                <w:numId w:val="0"/>
              </w:numPr>
              <w:rPr>
                <w:sz w:val="20"/>
                <w:szCs w:val="20"/>
              </w:rPr>
            </w:pPr>
            <w:r w:rsidRPr="000F2951">
              <w:rPr>
                <w:sz w:val="20"/>
                <w:szCs w:val="20"/>
              </w:rPr>
              <w:t>78°17'60 N</w:t>
            </w:r>
          </w:p>
        </w:tc>
        <w:tc>
          <w:tcPr>
            <w:tcW w:w="0" w:type="auto"/>
            <w:tcBorders>
              <w:top w:val="single" w:sz="4" w:space="0" w:color="auto"/>
              <w:left w:val="single" w:sz="4" w:space="0" w:color="auto"/>
              <w:bottom w:val="single" w:sz="4" w:space="0" w:color="auto"/>
              <w:right w:val="single" w:sz="4" w:space="0" w:color="auto"/>
            </w:tcBorders>
          </w:tcPr>
          <w:p w14:paraId="6BCEA4FE" w14:textId="77777777" w:rsidR="00A56270" w:rsidRPr="000F2951" w:rsidRDefault="00A56270" w:rsidP="0035194F">
            <w:pPr>
              <w:pStyle w:val="Compact"/>
              <w:numPr>
                <w:ilvl w:val="0"/>
                <w:numId w:val="0"/>
              </w:numPr>
              <w:rPr>
                <w:sz w:val="20"/>
                <w:szCs w:val="20"/>
              </w:rPr>
            </w:pPr>
            <w:r w:rsidRPr="000F2951">
              <w:rPr>
                <w:sz w:val="20"/>
                <w:szCs w:val="20"/>
              </w:rPr>
              <w:t>113°0'36 E</w:t>
            </w:r>
          </w:p>
        </w:tc>
        <w:tc>
          <w:tcPr>
            <w:tcW w:w="0" w:type="auto"/>
            <w:tcBorders>
              <w:top w:val="single" w:sz="4" w:space="0" w:color="auto"/>
              <w:left w:val="single" w:sz="4" w:space="0" w:color="auto"/>
              <w:bottom w:val="single" w:sz="4" w:space="0" w:color="auto"/>
              <w:right w:val="single" w:sz="4" w:space="0" w:color="auto"/>
            </w:tcBorders>
          </w:tcPr>
          <w:p w14:paraId="719C8D8C" w14:textId="77777777" w:rsidR="00A56270" w:rsidRPr="000F2951" w:rsidRDefault="00A56270" w:rsidP="0035194F">
            <w:pPr>
              <w:pStyle w:val="Compact"/>
              <w:numPr>
                <w:ilvl w:val="0"/>
                <w:numId w:val="0"/>
              </w:numPr>
              <w:rPr>
                <w:sz w:val="20"/>
                <w:szCs w:val="20"/>
              </w:rPr>
            </w:pPr>
            <w:r>
              <w:rPr>
                <w:sz w:val="20"/>
                <w:szCs w:val="20"/>
              </w:rPr>
              <w:t>Pilot</w:t>
            </w:r>
          </w:p>
        </w:tc>
        <w:tc>
          <w:tcPr>
            <w:tcW w:w="0" w:type="auto"/>
            <w:tcBorders>
              <w:top w:val="single" w:sz="4" w:space="0" w:color="auto"/>
              <w:left w:val="single" w:sz="4" w:space="0" w:color="auto"/>
              <w:bottom w:val="single" w:sz="4" w:space="0" w:color="auto"/>
              <w:right w:val="single" w:sz="4" w:space="0" w:color="auto"/>
            </w:tcBorders>
          </w:tcPr>
          <w:p w14:paraId="1DEF15A5" w14:textId="77777777" w:rsidR="00A56270" w:rsidRPr="000F2951" w:rsidRDefault="00A56270" w:rsidP="0035194F">
            <w:pPr>
              <w:pStyle w:val="Compact"/>
              <w:numPr>
                <w:ilvl w:val="0"/>
                <w:numId w:val="0"/>
              </w:numPr>
              <w:rPr>
                <w:sz w:val="20"/>
                <w:szCs w:val="20"/>
              </w:rPr>
            </w:pPr>
            <w:r>
              <w:rPr>
                <w:sz w:val="20"/>
                <w:szCs w:val="20"/>
              </w:rPr>
              <w:t>5</w:t>
            </w:r>
          </w:p>
        </w:tc>
      </w:tr>
      <w:tr w:rsidR="00A56270" w:rsidRPr="00663746" w14:paraId="46B33D7E" w14:textId="77777777" w:rsidTr="0035194F">
        <w:trPr>
          <w:cantSplit/>
          <w:trHeight w:val="20"/>
        </w:trPr>
        <w:tc>
          <w:tcPr>
            <w:tcW w:w="0" w:type="auto"/>
            <w:tcBorders>
              <w:top w:val="single" w:sz="4" w:space="0" w:color="auto"/>
              <w:left w:val="single" w:sz="4" w:space="0" w:color="auto"/>
              <w:bottom w:val="single" w:sz="4" w:space="0" w:color="auto"/>
              <w:right w:val="single" w:sz="4" w:space="0" w:color="auto"/>
            </w:tcBorders>
          </w:tcPr>
          <w:p w14:paraId="345B2DB3" w14:textId="77777777" w:rsidR="00A56270" w:rsidRPr="00E64665" w:rsidRDefault="00A56270" w:rsidP="0035194F">
            <w:pPr>
              <w:pStyle w:val="Compact"/>
              <w:numPr>
                <w:ilvl w:val="0"/>
                <w:numId w:val="0"/>
              </w:numPr>
              <w:rPr>
                <w:sz w:val="20"/>
                <w:szCs w:val="20"/>
              </w:rPr>
            </w:pPr>
            <w:proofErr w:type="spellStart"/>
            <w:r w:rsidRPr="00E64665">
              <w:rPr>
                <w:sz w:val="20"/>
                <w:szCs w:val="20"/>
              </w:rPr>
              <w:t>Lenefjord</w:t>
            </w:r>
            <w:proofErr w:type="spellEnd"/>
          </w:p>
        </w:tc>
        <w:tc>
          <w:tcPr>
            <w:tcW w:w="0" w:type="auto"/>
            <w:tcBorders>
              <w:top w:val="single" w:sz="4" w:space="0" w:color="auto"/>
              <w:left w:val="single" w:sz="4" w:space="0" w:color="auto"/>
              <w:bottom w:val="single" w:sz="4" w:space="0" w:color="auto"/>
              <w:right w:val="single" w:sz="4" w:space="0" w:color="auto"/>
            </w:tcBorders>
          </w:tcPr>
          <w:p w14:paraId="28F4F77B" w14:textId="77777777" w:rsidR="00A56270" w:rsidRPr="000F2951" w:rsidRDefault="00A56270" w:rsidP="0035194F">
            <w:pPr>
              <w:pStyle w:val="Compact"/>
              <w:numPr>
                <w:ilvl w:val="0"/>
                <w:numId w:val="0"/>
              </w:numPr>
              <w:rPr>
                <w:sz w:val="20"/>
                <w:szCs w:val="20"/>
              </w:rPr>
            </w:pPr>
            <w:r>
              <w:rPr>
                <w:sz w:val="20"/>
                <w:szCs w:val="20"/>
              </w:rPr>
              <w:t>Lenef.</w:t>
            </w:r>
          </w:p>
        </w:tc>
        <w:tc>
          <w:tcPr>
            <w:tcW w:w="0" w:type="auto"/>
            <w:tcBorders>
              <w:top w:val="single" w:sz="4" w:space="0" w:color="auto"/>
              <w:left w:val="single" w:sz="4" w:space="0" w:color="auto"/>
              <w:bottom w:val="single" w:sz="4" w:space="0" w:color="auto"/>
              <w:right w:val="single" w:sz="4" w:space="0" w:color="auto"/>
            </w:tcBorders>
          </w:tcPr>
          <w:p w14:paraId="58C70026" w14:textId="77777777" w:rsidR="00A56270" w:rsidRPr="000F2951" w:rsidRDefault="00A56270" w:rsidP="0035194F">
            <w:pPr>
              <w:pStyle w:val="Compact"/>
              <w:numPr>
                <w:ilvl w:val="0"/>
                <w:numId w:val="0"/>
              </w:numPr>
              <w:rPr>
                <w:sz w:val="20"/>
                <w:szCs w:val="20"/>
              </w:rPr>
            </w:pPr>
            <w:r w:rsidRPr="000F2951">
              <w:rPr>
                <w:sz w:val="20"/>
                <w:szCs w:val="20"/>
              </w:rPr>
              <w:t>58°4'48 N</w:t>
            </w:r>
          </w:p>
        </w:tc>
        <w:tc>
          <w:tcPr>
            <w:tcW w:w="0" w:type="auto"/>
            <w:tcBorders>
              <w:top w:val="single" w:sz="4" w:space="0" w:color="auto"/>
              <w:left w:val="single" w:sz="4" w:space="0" w:color="auto"/>
              <w:bottom w:val="single" w:sz="4" w:space="0" w:color="auto"/>
              <w:right w:val="single" w:sz="4" w:space="0" w:color="auto"/>
            </w:tcBorders>
          </w:tcPr>
          <w:p w14:paraId="655DA32B" w14:textId="77777777" w:rsidR="00A56270" w:rsidRPr="000F2951" w:rsidRDefault="00A56270" w:rsidP="0035194F">
            <w:pPr>
              <w:pStyle w:val="Compact"/>
              <w:numPr>
                <w:ilvl w:val="0"/>
                <w:numId w:val="0"/>
              </w:numPr>
              <w:rPr>
                <w:sz w:val="20"/>
                <w:szCs w:val="20"/>
              </w:rPr>
            </w:pPr>
            <w:r w:rsidRPr="000F2951">
              <w:rPr>
                <w:sz w:val="20"/>
                <w:szCs w:val="20"/>
              </w:rPr>
              <w:t>7°9'42.119 E</w:t>
            </w:r>
          </w:p>
        </w:tc>
        <w:tc>
          <w:tcPr>
            <w:tcW w:w="0" w:type="auto"/>
            <w:tcBorders>
              <w:top w:val="single" w:sz="4" w:space="0" w:color="auto"/>
              <w:left w:val="single" w:sz="4" w:space="0" w:color="auto"/>
              <w:bottom w:val="single" w:sz="4" w:space="0" w:color="auto"/>
              <w:right w:val="single" w:sz="4" w:space="0" w:color="auto"/>
            </w:tcBorders>
          </w:tcPr>
          <w:p w14:paraId="5449A201" w14:textId="77777777" w:rsidR="00A56270" w:rsidRPr="000F2951" w:rsidRDefault="00A56270" w:rsidP="0035194F">
            <w:pPr>
              <w:pStyle w:val="Compact"/>
              <w:numPr>
                <w:ilvl w:val="0"/>
                <w:numId w:val="0"/>
              </w:numPr>
              <w:rPr>
                <w:sz w:val="20"/>
                <w:szCs w:val="20"/>
              </w:rPr>
            </w:pPr>
            <w:r>
              <w:rPr>
                <w:sz w:val="20"/>
                <w:szCs w:val="20"/>
              </w:rPr>
              <w:t>Pilot</w:t>
            </w:r>
          </w:p>
        </w:tc>
        <w:tc>
          <w:tcPr>
            <w:tcW w:w="0" w:type="auto"/>
            <w:tcBorders>
              <w:top w:val="single" w:sz="4" w:space="0" w:color="auto"/>
              <w:left w:val="single" w:sz="4" w:space="0" w:color="auto"/>
              <w:bottom w:val="single" w:sz="4" w:space="0" w:color="auto"/>
              <w:right w:val="single" w:sz="4" w:space="0" w:color="auto"/>
            </w:tcBorders>
          </w:tcPr>
          <w:p w14:paraId="27D8E418" w14:textId="77777777" w:rsidR="00A56270" w:rsidRPr="000F2951" w:rsidRDefault="00A56270" w:rsidP="0035194F">
            <w:pPr>
              <w:pStyle w:val="Compact"/>
              <w:numPr>
                <w:ilvl w:val="0"/>
                <w:numId w:val="0"/>
              </w:numPr>
              <w:rPr>
                <w:sz w:val="20"/>
                <w:szCs w:val="20"/>
              </w:rPr>
            </w:pPr>
            <w:r>
              <w:rPr>
                <w:sz w:val="20"/>
                <w:szCs w:val="20"/>
              </w:rPr>
              <w:t>5</w:t>
            </w:r>
          </w:p>
        </w:tc>
      </w:tr>
      <w:tr w:rsidR="00A56270" w:rsidRPr="00663746" w14:paraId="2D825C71" w14:textId="77777777" w:rsidTr="0035194F">
        <w:trPr>
          <w:cnfStyle w:val="000000100000" w:firstRow="0" w:lastRow="0" w:firstColumn="0" w:lastColumn="0" w:oddVBand="0" w:evenVBand="0" w:oddHBand="1" w:evenHBand="0" w:firstRowFirstColumn="0" w:firstRowLastColumn="0" w:lastRowFirstColumn="0" w:lastRowLastColumn="0"/>
          <w:cantSplit/>
          <w:trHeight w:val="20"/>
        </w:trPr>
        <w:tc>
          <w:tcPr>
            <w:tcW w:w="0" w:type="auto"/>
            <w:tcBorders>
              <w:top w:val="single" w:sz="4" w:space="0" w:color="auto"/>
              <w:left w:val="single" w:sz="4" w:space="0" w:color="auto"/>
              <w:bottom w:val="single" w:sz="4" w:space="0" w:color="auto"/>
              <w:right w:val="single" w:sz="4" w:space="0" w:color="auto"/>
            </w:tcBorders>
          </w:tcPr>
          <w:p w14:paraId="654ADD44" w14:textId="77777777" w:rsidR="00A56270" w:rsidRPr="00E64665" w:rsidRDefault="00A56270" w:rsidP="0035194F">
            <w:pPr>
              <w:pStyle w:val="Compact"/>
              <w:numPr>
                <w:ilvl w:val="0"/>
                <w:numId w:val="0"/>
              </w:numPr>
              <w:rPr>
                <w:sz w:val="20"/>
                <w:szCs w:val="20"/>
              </w:rPr>
            </w:pPr>
            <w:r w:rsidRPr="00E64665">
              <w:rPr>
                <w:sz w:val="20"/>
                <w:szCs w:val="20"/>
              </w:rPr>
              <w:t>Skjerstadfjord</w:t>
            </w:r>
          </w:p>
        </w:tc>
        <w:tc>
          <w:tcPr>
            <w:tcW w:w="0" w:type="auto"/>
            <w:tcBorders>
              <w:top w:val="single" w:sz="4" w:space="0" w:color="auto"/>
              <w:left w:val="single" w:sz="4" w:space="0" w:color="auto"/>
              <w:bottom w:val="single" w:sz="4" w:space="0" w:color="auto"/>
              <w:right w:val="single" w:sz="4" w:space="0" w:color="auto"/>
            </w:tcBorders>
          </w:tcPr>
          <w:p w14:paraId="04177963" w14:textId="77777777" w:rsidR="00A56270" w:rsidRPr="000F2951" w:rsidRDefault="00A56270" w:rsidP="0035194F">
            <w:pPr>
              <w:pStyle w:val="Compact"/>
              <w:numPr>
                <w:ilvl w:val="0"/>
                <w:numId w:val="0"/>
              </w:numPr>
              <w:rPr>
                <w:sz w:val="20"/>
                <w:szCs w:val="20"/>
              </w:rPr>
            </w:pPr>
            <w:proofErr w:type="spellStart"/>
            <w:r>
              <w:rPr>
                <w:sz w:val="20"/>
                <w:szCs w:val="20"/>
              </w:rPr>
              <w:t>Skjer</w:t>
            </w:r>
            <w:proofErr w:type="spellEnd"/>
            <w:r>
              <w:rPr>
                <w:sz w:val="20"/>
                <w:szCs w:val="20"/>
              </w:rPr>
              <w:t>.</w:t>
            </w:r>
          </w:p>
        </w:tc>
        <w:tc>
          <w:tcPr>
            <w:tcW w:w="0" w:type="auto"/>
            <w:tcBorders>
              <w:top w:val="single" w:sz="4" w:space="0" w:color="auto"/>
              <w:left w:val="single" w:sz="4" w:space="0" w:color="auto"/>
              <w:bottom w:val="single" w:sz="4" w:space="0" w:color="auto"/>
              <w:right w:val="single" w:sz="4" w:space="0" w:color="auto"/>
            </w:tcBorders>
          </w:tcPr>
          <w:p w14:paraId="13986BDD" w14:textId="77777777" w:rsidR="00A56270" w:rsidRPr="000F2951" w:rsidRDefault="00A56270" w:rsidP="0035194F">
            <w:pPr>
              <w:pStyle w:val="Compact"/>
              <w:numPr>
                <w:ilvl w:val="0"/>
                <w:numId w:val="0"/>
              </w:numPr>
              <w:rPr>
                <w:sz w:val="20"/>
                <w:szCs w:val="20"/>
              </w:rPr>
            </w:pPr>
            <w:r w:rsidRPr="000F2951">
              <w:rPr>
                <w:sz w:val="20"/>
                <w:szCs w:val="20"/>
              </w:rPr>
              <w:t>67°16'45 N</w:t>
            </w:r>
          </w:p>
        </w:tc>
        <w:tc>
          <w:tcPr>
            <w:tcW w:w="0" w:type="auto"/>
            <w:tcBorders>
              <w:top w:val="single" w:sz="4" w:space="0" w:color="auto"/>
              <w:left w:val="single" w:sz="4" w:space="0" w:color="auto"/>
              <w:bottom w:val="single" w:sz="4" w:space="0" w:color="auto"/>
              <w:right w:val="single" w:sz="4" w:space="0" w:color="auto"/>
            </w:tcBorders>
          </w:tcPr>
          <w:p w14:paraId="596EA6CB" w14:textId="77777777" w:rsidR="00A56270" w:rsidRPr="000F2951" w:rsidRDefault="00A56270" w:rsidP="0035194F">
            <w:pPr>
              <w:pStyle w:val="Compact"/>
              <w:numPr>
                <w:ilvl w:val="0"/>
                <w:numId w:val="0"/>
              </w:numPr>
              <w:rPr>
                <w:sz w:val="20"/>
                <w:szCs w:val="20"/>
              </w:rPr>
            </w:pPr>
            <w:r w:rsidRPr="000F2951">
              <w:rPr>
                <w:sz w:val="20"/>
                <w:szCs w:val="20"/>
              </w:rPr>
              <w:t>14°53'18.999 E</w:t>
            </w:r>
          </w:p>
        </w:tc>
        <w:tc>
          <w:tcPr>
            <w:tcW w:w="0" w:type="auto"/>
            <w:tcBorders>
              <w:top w:val="single" w:sz="4" w:space="0" w:color="auto"/>
              <w:left w:val="single" w:sz="4" w:space="0" w:color="auto"/>
              <w:bottom w:val="single" w:sz="4" w:space="0" w:color="auto"/>
              <w:right w:val="single" w:sz="4" w:space="0" w:color="auto"/>
            </w:tcBorders>
          </w:tcPr>
          <w:p w14:paraId="0501ABB7" w14:textId="77777777" w:rsidR="00A56270" w:rsidRPr="000F2951" w:rsidRDefault="00A56270" w:rsidP="0035194F">
            <w:pPr>
              <w:pStyle w:val="Compact"/>
              <w:numPr>
                <w:ilvl w:val="0"/>
                <w:numId w:val="0"/>
              </w:numPr>
              <w:rPr>
                <w:sz w:val="20"/>
                <w:szCs w:val="20"/>
              </w:rPr>
            </w:pPr>
            <w:r>
              <w:rPr>
                <w:sz w:val="20"/>
                <w:szCs w:val="20"/>
              </w:rPr>
              <w:t>Pilot</w:t>
            </w:r>
          </w:p>
        </w:tc>
        <w:tc>
          <w:tcPr>
            <w:tcW w:w="0" w:type="auto"/>
            <w:tcBorders>
              <w:top w:val="single" w:sz="4" w:space="0" w:color="auto"/>
              <w:left w:val="single" w:sz="4" w:space="0" w:color="auto"/>
              <w:bottom w:val="single" w:sz="4" w:space="0" w:color="auto"/>
              <w:right w:val="single" w:sz="4" w:space="0" w:color="auto"/>
            </w:tcBorders>
          </w:tcPr>
          <w:p w14:paraId="2C254986" w14:textId="77777777" w:rsidR="00A56270" w:rsidRPr="000F2951" w:rsidRDefault="00A56270" w:rsidP="0035194F">
            <w:pPr>
              <w:pStyle w:val="Compact"/>
              <w:numPr>
                <w:ilvl w:val="0"/>
                <w:numId w:val="0"/>
              </w:numPr>
              <w:rPr>
                <w:sz w:val="20"/>
                <w:szCs w:val="20"/>
              </w:rPr>
            </w:pPr>
            <w:r w:rsidRPr="000F2951">
              <w:rPr>
                <w:sz w:val="20"/>
                <w:szCs w:val="20"/>
              </w:rPr>
              <w:t>4</w:t>
            </w:r>
          </w:p>
        </w:tc>
      </w:tr>
      <w:tr w:rsidR="00A56270" w:rsidRPr="00663746" w14:paraId="21DACD93" w14:textId="77777777" w:rsidTr="0035194F">
        <w:trPr>
          <w:cantSplit/>
          <w:trHeight w:val="20"/>
        </w:trPr>
        <w:tc>
          <w:tcPr>
            <w:tcW w:w="0" w:type="auto"/>
            <w:tcBorders>
              <w:top w:val="single" w:sz="4" w:space="0" w:color="auto"/>
              <w:left w:val="single" w:sz="4" w:space="0" w:color="auto"/>
              <w:bottom w:val="single" w:sz="4" w:space="0" w:color="auto"/>
              <w:right w:val="single" w:sz="4" w:space="0" w:color="auto"/>
            </w:tcBorders>
          </w:tcPr>
          <w:p w14:paraId="7D212ED1" w14:textId="77777777" w:rsidR="00A56270" w:rsidRPr="00E64665" w:rsidRDefault="00A56270" w:rsidP="0035194F">
            <w:pPr>
              <w:pStyle w:val="Compact"/>
              <w:numPr>
                <w:ilvl w:val="0"/>
                <w:numId w:val="0"/>
              </w:numPr>
              <w:rPr>
                <w:sz w:val="20"/>
                <w:szCs w:val="20"/>
              </w:rPr>
            </w:pPr>
            <w:r w:rsidRPr="00E64665">
              <w:rPr>
                <w:sz w:val="20"/>
                <w:szCs w:val="20"/>
              </w:rPr>
              <w:t>West Greenland Sea</w:t>
            </w:r>
          </w:p>
        </w:tc>
        <w:tc>
          <w:tcPr>
            <w:tcW w:w="0" w:type="auto"/>
            <w:tcBorders>
              <w:top w:val="single" w:sz="4" w:space="0" w:color="auto"/>
              <w:left w:val="single" w:sz="4" w:space="0" w:color="auto"/>
              <w:bottom w:val="single" w:sz="4" w:space="0" w:color="auto"/>
              <w:right w:val="single" w:sz="4" w:space="0" w:color="auto"/>
            </w:tcBorders>
          </w:tcPr>
          <w:p w14:paraId="7D0E0AF9" w14:textId="77777777" w:rsidR="00A56270" w:rsidRPr="000F2951" w:rsidRDefault="00A56270" w:rsidP="0035194F">
            <w:pPr>
              <w:pStyle w:val="Compact"/>
              <w:numPr>
                <w:ilvl w:val="0"/>
                <w:numId w:val="0"/>
              </w:numPr>
              <w:rPr>
                <w:sz w:val="20"/>
                <w:szCs w:val="20"/>
              </w:rPr>
            </w:pPr>
            <w:proofErr w:type="spellStart"/>
            <w:proofErr w:type="gramStart"/>
            <w:r>
              <w:rPr>
                <w:sz w:val="20"/>
                <w:szCs w:val="20"/>
              </w:rPr>
              <w:t>W.Gre</w:t>
            </w:r>
            <w:proofErr w:type="spellEnd"/>
            <w:proofErr w:type="gramEnd"/>
            <w:r>
              <w:rPr>
                <w:sz w:val="20"/>
                <w:szCs w:val="20"/>
              </w:rPr>
              <w:t>.</w:t>
            </w:r>
          </w:p>
        </w:tc>
        <w:tc>
          <w:tcPr>
            <w:tcW w:w="0" w:type="auto"/>
            <w:tcBorders>
              <w:top w:val="single" w:sz="4" w:space="0" w:color="auto"/>
              <w:left w:val="single" w:sz="4" w:space="0" w:color="auto"/>
              <w:bottom w:val="single" w:sz="4" w:space="0" w:color="auto"/>
              <w:right w:val="single" w:sz="4" w:space="0" w:color="auto"/>
            </w:tcBorders>
          </w:tcPr>
          <w:p w14:paraId="1EC7E6D3" w14:textId="77777777" w:rsidR="00A56270" w:rsidRPr="000F2951" w:rsidRDefault="00A56270" w:rsidP="0035194F">
            <w:pPr>
              <w:pStyle w:val="Compact"/>
              <w:numPr>
                <w:ilvl w:val="0"/>
                <w:numId w:val="0"/>
              </w:numPr>
              <w:rPr>
                <w:sz w:val="20"/>
                <w:szCs w:val="20"/>
              </w:rPr>
            </w:pPr>
            <w:r w:rsidRPr="000F2951">
              <w:rPr>
                <w:sz w:val="20"/>
                <w:szCs w:val="20"/>
              </w:rPr>
              <w:t>77°51'2 N</w:t>
            </w:r>
          </w:p>
        </w:tc>
        <w:tc>
          <w:tcPr>
            <w:tcW w:w="0" w:type="auto"/>
            <w:tcBorders>
              <w:top w:val="single" w:sz="4" w:space="0" w:color="auto"/>
              <w:left w:val="single" w:sz="4" w:space="0" w:color="auto"/>
              <w:bottom w:val="single" w:sz="4" w:space="0" w:color="auto"/>
              <w:right w:val="single" w:sz="4" w:space="0" w:color="auto"/>
            </w:tcBorders>
          </w:tcPr>
          <w:p w14:paraId="75EEE392" w14:textId="77777777" w:rsidR="00A56270" w:rsidRPr="000F2951" w:rsidRDefault="00A56270" w:rsidP="0035194F">
            <w:pPr>
              <w:pStyle w:val="Compact"/>
              <w:numPr>
                <w:ilvl w:val="0"/>
                <w:numId w:val="0"/>
              </w:numPr>
              <w:rPr>
                <w:sz w:val="20"/>
                <w:szCs w:val="20"/>
              </w:rPr>
            </w:pPr>
            <w:r w:rsidRPr="000F2951">
              <w:rPr>
                <w:sz w:val="20"/>
                <w:szCs w:val="20"/>
              </w:rPr>
              <w:t>77°49'3 W</w:t>
            </w:r>
          </w:p>
        </w:tc>
        <w:tc>
          <w:tcPr>
            <w:tcW w:w="0" w:type="auto"/>
            <w:tcBorders>
              <w:top w:val="single" w:sz="4" w:space="0" w:color="auto"/>
              <w:left w:val="single" w:sz="4" w:space="0" w:color="auto"/>
              <w:bottom w:val="single" w:sz="4" w:space="0" w:color="auto"/>
              <w:right w:val="single" w:sz="4" w:space="0" w:color="auto"/>
            </w:tcBorders>
          </w:tcPr>
          <w:p w14:paraId="689D5DB5" w14:textId="77777777" w:rsidR="00A56270" w:rsidRPr="000F2951" w:rsidRDefault="00A56270" w:rsidP="0035194F">
            <w:pPr>
              <w:pStyle w:val="Compact"/>
              <w:numPr>
                <w:ilvl w:val="0"/>
                <w:numId w:val="0"/>
              </w:numPr>
              <w:rPr>
                <w:sz w:val="20"/>
                <w:szCs w:val="20"/>
              </w:rPr>
            </w:pPr>
            <w:r>
              <w:rPr>
                <w:sz w:val="20"/>
                <w:szCs w:val="20"/>
              </w:rPr>
              <w:t>Pilot</w:t>
            </w:r>
          </w:p>
        </w:tc>
        <w:tc>
          <w:tcPr>
            <w:tcW w:w="0" w:type="auto"/>
            <w:tcBorders>
              <w:top w:val="single" w:sz="4" w:space="0" w:color="auto"/>
              <w:left w:val="single" w:sz="4" w:space="0" w:color="auto"/>
              <w:bottom w:val="single" w:sz="4" w:space="0" w:color="auto"/>
              <w:right w:val="single" w:sz="4" w:space="0" w:color="auto"/>
            </w:tcBorders>
          </w:tcPr>
          <w:p w14:paraId="7820EAC0" w14:textId="77777777" w:rsidR="00A56270" w:rsidRPr="000F2951" w:rsidRDefault="00A56270" w:rsidP="0035194F">
            <w:pPr>
              <w:pStyle w:val="Compact"/>
              <w:keepNext/>
              <w:numPr>
                <w:ilvl w:val="0"/>
                <w:numId w:val="0"/>
              </w:numPr>
              <w:rPr>
                <w:sz w:val="20"/>
                <w:szCs w:val="20"/>
              </w:rPr>
            </w:pPr>
            <w:r>
              <w:rPr>
                <w:sz w:val="20"/>
                <w:szCs w:val="20"/>
              </w:rPr>
              <w:t>5</w:t>
            </w:r>
          </w:p>
        </w:tc>
      </w:tr>
    </w:tbl>
    <w:p w14:paraId="5904A14B" w14:textId="77777777" w:rsidR="00A56270" w:rsidRDefault="00A56270" w:rsidP="00830497">
      <w:pPr>
        <w:spacing w:line="360" w:lineRule="auto"/>
        <w:jc w:val="both"/>
      </w:pPr>
    </w:p>
    <w:p w14:paraId="69286BD2" w14:textId="77777777" w:rsidR="00BA7449" w:rsidRPr="00BA7449" w:rsidRDefault="00BA7449" w:rsidP="00BA7449">
      <w:pPr>
        <w:pStyle w:val="ListParagraph"/>
        <w:keepNext/>
        <w:keepLines/>
        <w:numPr>
          <w:ilvl w:val="0"/>
          <w:numId w:val="8"/>
        </w:numPr>
        <w:spacing w:before="200" w:after="0" w:line="360" w:lineRule="auto"/>
        <w:contextualSpacing w:val="0"/>
        <w:outlineLvl w:val="1"/>
        <w:rPr>
          <w:rFonts w:asciiTheme="majorHAnsi" w:eastAsiaTheme="majorEastAsia" w:hAnsiTheme="majorHAnsi" w:cstheme="majorBidi"/>
          <w:b/>
          <w:bCs/>
          <w:vanish/>
          <w:color w:val="000000" w:themeColor="text1"/>
        </w:rPr>
      </w:pPr>
      <w:bookmarkStart w:id="74" w:name="_Toc182087053"/>
      <w:bookmarkStart w:id="75" w:name="_Toc182087096"/>
      <w:bookmarkStart w:id="76" w:name="_Toc182138416"/>
      <w:bookmarkStart w:id="77" w:name="_Toc182141846"/>
      <w:bookmarkStart w:id="78" w:name="_Toc182142055"/>
      <w:bookmarkStart w:id="79" w:name="_Toc182179436"/>
      <w:bookmarkStart w:id="80" w:name="_Toc182179476"/>
      <w:bookmarkStart w:id="81" w:name="_Toc182182961"/>
      <w:bookmarkStart w:id="82" w:name="_Toc182396403"/>
      <w:bookmarkStart w:id="83" w:name="_Toc182422129"/>
      <w:bookmarkStart w:id="84" w:name="_Toc182422251"/>
      <w:bookmarkStart w:id="85" w:name="_Toc182422295"/>
      <w:bookmarkStart w:id="86" w:name="_Toc182516604"/>
      <w:bookmarkStart w:id="87" w:name="_Toc182555192"/>
      <w:bookmarkStart w:id="88" w:name="_Toc182556901"/>
      <w:bookmarkStart w:id="89" w:name="dna-extraction-and-sequencing"/>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p>
    <w:p w14:paraId="4EBE865F" w14:textId="77777777" w:rsidR="00BA7449" w:rsidRPr="00BA7449" w:rsidRDefault="00BA7449" w:rsidP="00BA7449">
      <w:pPr>
        <w:pStyle w:val="ListParagraph"/>
        <w:keepNext/>
        <w:keepLines/>
        <w:numPr>
          <w:ilvl w:val="0"/>
          <w:numId w:val="8"/>
        </w:numPr>
        <w:spacing w:before="200" w:after="0" w:line="360" w:lineRule="auto"/>
        <w:contextualSpacing w:val="0"/>
        <w:outlineLvl w:val="1"/>
        <w:rPr>
          <w:rFonts w:asciiTheme="majorHAnsi" w:eastAsiaTheme="majorEastAsia" w:hAnsiTheme="majorHAnsi" w:cstheme="majorBidi"/>
          <w:b/>
          <w:bCs/>
          <w:vanish/>
          <w:color w:val="000000" w:themeColor="text1"/>
        </w:rPr>
      </w:pPr>
      <w:bookmarkStart w:id="90" w:name="_Toc182422252"/>
      <w:bookmarkStart w:id="91" w:name="_Toc182422296"/>
      <w:bookmarkStart w:id="92" w:name="_Toc182516605"/>
      <w:bookmarkStart w:id="93" w:name="_Toc182555193"/>
      <w:bookmarkStart w:id="94" w:name="_Toc182556902"/>
      <w:bookmarkEnd w:id="90"/>
      <w:bookmarkEnd w:id="91"/>
      <w:bookmarkEnd w:id="92"/>
      <w:bookmarkEnd w:id="93"/>
      <w:bookmarkEnd w:id="94"/>
    </w:p>
    <w:p w14:paraId="6EEE6B8C" w14:textId="77777777" w:rsidR="00BA7449" w:rsidRPr="00BA7449" w:rsidRDefault="00BA7449" w:rsidP="00BA7449">
      <w:pPr>
        <w:pStyle w:val="ListParagraph"/>
        <w:keepNext/>
        <w:keepLines/>
        <w:numPr>
          <w:ilvl w:val="0"/>
          <w:numId w:val="8"/>
        </w:numPr>
        <w:spacing w:before="200" w:after="0" w:line="360" w:lineRule="auto"/>
        <w:contextualSpacing w:val="0"/>
        <w:outlineLvl w:val="1"/>
        <w:rPr>
          <w:rFonts w:asciiTheme="majorHAnsi" w:eastAsiaTheme="majorEastAsia" w:hAnsiTheme="majorHAnsi" w:cstheme="majorBidi"/>
          <w:b/>
          <w:bCs/>
          <w:vanish/>
          <w:color w:val="000000" w:themeColor="text1"/>
        </w:rPr>
      </w:pPr>
      <w:bookmarkStart w:id="95" w:name="_Toc182422253"/>
      <w:bookmarkStart w:id="96" w:name="_Toc182422297"/>
      <w:bookmarkStart w:id="97" w:name="_Toc182516606"/>
      <w:bookmarkStart w:id="98" w:name="_Toc182555194"/>
      <w:bookmarkStart w:id="99" w:name="_Toc182556903"/>
      <w:bookmarkEnd w:id="95"/>
      <w:bookmarkEnd w:id="96"/>
      <w:bookmarkEnd w:id="97"/>
      <w:bookmarkEnd w:id="98"/>
      <w:bookmarkEnd w:id="99"/>
    </w:p>
    <w:p w14:paraId="77B1B40E" w14:textId="7E35BF07" w:rsidR="00777033" w:rsidRDefault="00A80D31" w:rsidP="00BA7449">
      <w:pPr>
        <w:pStyle w:val="Heading2"/>
        <w:numPr>
          <w:ilvl w:val="1"/>
          <w:numId w:val="8"/>
        </w:numPr>
      </w:pPr>
      <w:bookmarkStart w:id="100" w:name="_Toc182556904"/>
      <w:r>
        <w:t xml:space="preserve">Sampling and </w:t>
      </w:r>
      <w:r w:rsidR="00777033">
        <w:t>DNA Extraction</w:t>
      </w:r>
      <w:bookmarkEnd w:id="89"/>
      <w:bookmarkEnd w:id="100"/>
    </w:p>
    <w:p w14:paraId="7034302E" w14:textId="365E8A51" w:rsidR="005B327B" w:rsidRPr="002C3078" w:rsidRDefault="00A51D11" w:rsidP="001F6514">
      <w:pPr>
        <w:spacing w:line="360" w:lineRule="auto"/>
        <w:jc w:val="both"/>
      </w:pPr>
      <w:r w:rsidRPr="002C3078">
        <w:t>Library preparation and target</w:t>
      </w:r>
      <w:r w:rsidR="00FA2DF3" w:rsidRPr="002C3078">
        <w:t xml:space="preserve"> </w:t>
      </w:r>
      <w:r w:rsidRPr="002C3078">
        <w:t xml:space="preserve">capture sequencing followed the methodology described in Choquet </w:t>
      </w:r>
      <w:r w:rsidRPr="002C3078">
        <w:rPr>
          <w:i/>
          <w:iCs/>
        </w:rPr>
        <w:t>et al.</w:t>
      </w:r>
      <w:r w:rsidR="005B327B" w:rsidRPr="002C3078">
        <w:t xml:space="preserve"> </w:t>
      </w:r>
      <w:r w:rsidR="005B327B" w:rsidRPr="002C3078">
        <w:fldChar w:fldCharType="begin"/>
      </w:r>
      <w:r w:rsidR="00CC37A3" w:rsidRPr="002C3078">
        <w:instrText xml:space="preserve"> ADDIN ZOTERO_ITEM CSL_CITATION {"citationID":"XGU297UK","properties":{"formattedCitation":"(2023)","plainCitation":"(2023)","noteIndex":0},"citationItems":[{"id":80,"uris":["http://zotero.org/users/12331308/items/STVDGAHJ"],"itemData":{"id":80,"type":"article-journal","abstract":"Interspecific hybridization events are on the rise in natural systems due to climate change disrupting species barriers. Across taxa, microsatellites have long been the molecular markers of choice to identify admixed individuals. However, with the advent of high-throughput sequencing easing the generation of genome-wide datasets, incorrect reports of hybridization resulting from microsatellite technical artefacts have been uncovered in a growing number of taxa. In the marine zooplankton genus Calanus (Copepoda), whose species are used as climate change indicators, microsatellite markers have suggested hybridization between C. finmarchicus and C. glacialis, while other nuclear markers (InDels) never detected any admixed individuals, leaving the scientific community divided. Here, for the first time, we investigated the potential for hybridization among C. finmarchicus, C. glacialis, C. helgolandicus and C. hyperboreus using two large and independent SNP datasets. These were derived firstly from a protocol of target-capture applied to 179 individuals collected from 17 sites across the North Atlantic and Arctic Oceans, including sympatric areas, and second from published RNA sequences. All SNP-based analyses were congruent in showing that Calanus species are distinct and do not appear to hybridize. We then thoroughly re-assessed the microsatellites showing hybrids, with the support of published transcriptomes, and identified technical issues plaguing eight out of 10 microsatellites, including size homoplasy, paralogy, potential for null alleles and even two primer pairs targeting the same locus. Our study illustrates how deceptive microsatellites can be when applied to the investigation of hybridization.","container-title":"Molecular Ecology","DOI":"10.1111/mec.17183","ISSN":"1365-294X","issue":"24","language":"en","license":"© 2023 The Authors. Molecular Ecology published by John Wiley &amp; Sons Ltd.","note":"_eprint: https://onlinelibrary.wiley.com/doi/pdf/10.1111/mec.17183","page":"6854-6873","source":"Wiley Online Library","title":"Unmasking microsatellite deceptiveness and debunking hybridization with SNPs in four marine copepod species of Calanus","volume":"32","author":[{"family":"Choquet","given":"Marvin"},{"family":"Lizano","given":"Apollo M."},{"family":"Le Moan","given":"Alan"},{"family":"Ravinet","given":"Mark"},{"family":"Dhanasiri","given":"Anusha K. S."},{"family":"Hoarau","given":"Galice"}],"issued":{"date-parts":[["2023"]]}},"label":"page","suppress-author":true}],"schema":"https://github.com/citation-style-language/schema/raw/master/csl-citation.json"} </w:instrText>
      </w:r>
      <w:r w:rsidR="005B327B" w:rsidRPr="002C3078">
        <w:fldChar w:fldCharType="separate"/>
      </w:r>
      <w:r w:rsidR="00CC37A3" w:rsidRPr="002C3078">
        <w:t>(2023)</w:t>
      </w:r>
      <w:r w:rsidR="005B327B" w:rsidRPr="002C3078">
        <w:fldChar w:fldCharType="end"/>
      </w:r>
      <w:r w:rsidR="00712D12" w:rsidRPr="002C3078">
        <w:t xml:space="preserve">. </w:t>
      </w:r>
      <w:r w:rsidR="00BE64FA">
        <w:t>Both batches used the same procedure but were performed by two different people.</w:t>
      </w:r>
      <w:r w:rsidR="00712D12" w:rsidRPr="002C3078">
        <w:t xml:space="preserve"> </w:t>
      </w:r>
      <w:r w:rsidRPr="002C3078">
        <w:rPr>
          <w:i/>
          <w:iCs/>
        </w:rPr>
        <w:t xml:space="preserve">C. hyperboreus </w:t>
      </w:r>
      <w:r w:rsidR="00712D12" w:rsidRPr="002C3078">
        <w:t>s</w:t>
      </w:r>
      <w:r w:rsidRPr="002C3078">
        <w:t>amples</w:t>
      </w:r>
      <w:r w:rsidR="00712D12" w:rsidRPr="002C3078">
        <w:t xml:space="preserve"> were collected using 150-200 µm vertical tow nets, preserved in </w:t>
      </w:r>
      <w:r w:rsidR="005E5468" w:rsidRPr="002C3078">
        <w:t xml:space="preserve">80-90% </w:t>
      </w:r>
      <w:r w:rsidR="00712D12" w:rsidRPr="002C3078">
        <w:t>ethanol</w:t>
      </w:r>
      <w:r w:rsidRPr="002C3078">
        <w:t>, stored at -20°C after 24 hours</w:t>
      </w:r>
      <w:r w:rsidR="00712D12" w:rsidRPr="002C3078">
        <w:t>, and identified using nuclear InDel markers</w:t>
      </w:r>
      <w:r w:rsidR="00BD544C" w:rsidRPr="002C3078">
        <w:t xml:space="preserve"> </w:t>
      </w:r>
      <w:r w:rsidR="00BD544C" w:rsidRPr="002C3078">
        <w:fldChar w:fldCharType="begin"/>
      </w:r>
      <w:r w:rsidR="000D04EF">
        <w:instrText xml:space="preserve"> ADDIN ZOTERO_ITEM CSL_CITATION {"citationID":"nTYnZ1iE","properties":{"formattedCitation":"(Smolina {\\i{}et al.}, 2014)","plainCitation":"(Smolina et al., 2014)","noteIndex":0},"citationItems":[{"id":"h2ElPVhc/PEO2I7t9","uris":["http://zotero.org/users/12331308/items/33EI2T7J"],"itemData":{"id":"K1U5d4er/Mhdr4ye6","type":"article-journal","abstract":"Copepods of the genus Calanus are key zooplankton species in temperate to arctic marine ecosystems. Despite their ecological importance, species identification remains challenging. Furthermore, the recent report of hybrids among Calanus species highlights the need for diagnostic nuclear markers to efficiently identify parental species and hybrids. Using next-generation sequencing analysis of both the genome and transcriptome from two sibling species, Calanus finmarchicus and Calanus glacialis, we developed a panel of 12 nuclear insertion/deletion markers. All the markers showed species-specific amplicon length. Furthermore, most of the markers were successfully amplified in other Calanus species, allowing the molecular identification of Calanus helgolandicus, Calanus hyperboreus and Calanus marshallae.","container-title":"Molecular Ecology Resources","DOI":"10.1111/1755-0998.12241","ISSN":"1755-0998","issue":"5","language":"en","license":"© 2014 John Wiley &amp; Sons Ltd","page":"1072-1079","source":"Wiley Online Library","title":"Genome- and transcriptome-assisted development of nuclear insertion/deletion markers for Calanus species (Copepoda: Calanoida) identification","title-short":"Genome- and transcriptome-assisted development of nuclear insertion/deletion markers for Calanus species (Copepoda","volume":"14","author":[{"family":"Smolina","given":"I."},{"family":"Kollias","given":"S."},{"family":"Poortvliet","given":"M."},{"family":"Nielsen","given":"T. G."},{"family":"Lindeque","given":"P."},{"family":"Castellani","given":"C."},{"family":"Møller","given":"E. F."},{"family":"Blanco-Bercial","given":"L."},{"family":"Hoarau","given":"G."}],"issued":{"date-parts":[["2014"]]}}}],"schema":"https://github.com/citation-style-language/schema/raw/master/csl-citation.json"} </w:instrText>
      </w:r>
      <w:r w:rsidR="00BD544C" w:rsidRPr="002C3078">
        <w:fldChar w:fldCharType="separate"/>
      </w:r>
      <w:r w:rsidR="00BD544C" w:rsidRPr="002C3078">
        <w:t xml:space="preserve">(Smolina </w:t>
      </w:r>
      <w:r w:rsidR="00BD544C" w:rsidRPr="002C3078">
        <w:rPr>
          <w:i/>
          <w:iCs/>
        </w:rPr>
        <w:t>et al.</w:t>
      </w:r>
      <w:r w:rsidR="00BD544C" w:rsidRPr="002C3078">
        <w:t>, 2014)</w:t>
      </w:r>
      <w:r w:rsidR="00BD544C" w:rsidRPr="002C3078">
        <w:fldChar w:fldCharType="end"/>
      </w:r>
      <w:r w:rsidR="00712D12" w:rsidRPr="002C3078">
        <w:t>. Genomic DNA was extracted using the E.Z.N.A. Insect DNA kit (Omega Bio-Tek).</w:t>
      </w:r>
    </w:p>
    <w:p w14:paraId="5FB5F2F4" w14:textId="2391ABDB" w:rsidR="005B327B" w:rsidRDefault="005B327B" w:rsidP="008264A5">
      <w:pPr>
        <w:pStyle w:val="Heading2"/>
        <w:numPr>
          <w:ilvl w:val="1"/>
          <w:numId w:val="8"/>
        </w:numPr>
      </w:pPr>
      <w:bookmarkStart w:id="101" w:name="_Toc182556905"/>
      <w:r>
        <w:t xml:space="preserve">Target Capture Probe </w:t>
      </w:r>
      <w:r w:rsidR="00F26E9D">
        <w:t>D</w:t>
      </w:r>
      <w:r>
        <w:t>esign</w:t>
      </w:r>
      <w:bookmarkEnd w:id="101"/>
    </w:p>
    <w:p w14:paraId="2C3912ED" w14:textId="27B7AE1E" w:rsidR="005B327B" w:rsidRDefault="00430A2A" w:rsidP="001F6514">
      <w:pPr>
        <w:spacing w:line="360" w:lineRule="auto"/>
        <w:jc w:val="both"/>
      </w:pPr>
      <w:r w:rsidRPr="007D2586">
        <w:t>A set</w:t>
      </w:r>
      <w:r>
        <w:t xml:space="preserve"> of </w:t>
      </w:r>
      <w:r w:rsidR="007D2586" w:rsidRPr="007D2586">
        <w:t>probes was designed </w:t>
      </w:r>
      <w:r w:rsidR="00712D12" w:rsidRPr="006B03A1">
        <w:t xml:space="preserve">based on a preliminary </w:t>
      </w:r>
      <w:r w:rsidR="00A56859">
        <w:t xml:space="preserve">draft </w:t>
      </w:r>
      <w:r w:rsidR="00712D12" w:rsidRPr="006B03A1">
        <w:t xml:space="preserve">genome </w:t>
      </w:r>
      <w:r w:rsidR="00EE33AE">
        <w:t xml:space="preserve">assembly of </w:t>
      </w:r>
      <w:r w:rsidR="00EE33AE">
        <w:rPr>
          <w:i/>
          <w:iCs/>
        </w:rPr>
        <w:t>C. finmarchicus</w:t>
      </w:r>
      <w:r w:rsidR="00712D12" w:rsidRPr="006B03A1">
        <w:t>. This genome-based design used 80-mer probes synthesized by MYcroarray MYbaits, targeting 2,656 unique contigs (2,106,591 bp).</w:t>
      </w:r>
      <w:r w:rsidR="00A80D31">
        <w:t xml:space="preserve"> </w:t>
      </w:r>
      <w:r w:rsidR="00363329">
        <w:t xml:space="preserve">The capture efficiency of the probes was previously evaluated </w:t>
      </w:r>
      <w:r w:rsidR="00817E03">
        <w:t>for</w:t>
      </w:r>
      <w:r w:rsidR="00712D12" w:rsidRPr="006B03A1">
        <w:t xml:space="preserve"> </w:t>
      </w:r>
      <w:r w:rsidR="00712D12" w:rsidRPr="006B03A1">
        <w:rPr>
          <w:i/>
          <w:iCs/>
        </w:rPr>
        <w:t>C. finmarchicus</w:t>
      </w:r>
      <w:r w:rsidR="00712D12" w:rsidRPr="006B03A1">
        <w:t xml:space="preserve"> and </w:t>
      </w:r>
      <w:r w:rsidR="00712D12" w:rsidRPr="006B03A1">
        <w:rPr>
          <w:i/>
          <w:iCs/>
        </w:rPr>
        <w:t>C. glacialis</w:t>
      </w:r>
      <w:r w:rsidR="0052474B">
        <w:t xml:space="preserve"> </w:t>
      </w:r>
      <w:r w:rsidR="00725243">
        <w:t>(</w:t>
      </w:r>
      <w:r w:rsidR="00363329" w:rsidRPr="006B03A1">
        <w:t>38% and 23%</w:t>
      </w:r>
      <w:r w:rsidR="00725243">
        <w:t>,</w:t>
      </w:r>
      <w:r w:rsidR="00363329" w:rsidRPr="006B03A1">
        <w:t xml:space="preserve"> </w:t>
      </w:r>
      <w:r w:rsidR="00817E03">
        <w:t>respectively</w:t>
      </w:r>
      <w:r w:rsidR="00725243">
        <w:t>)</w:t>
      </w:r>
      <w:r w:rsidR="00363329">
        <w:t xml:space="preserve"> when mapped directly to the</w:t>
      </w:r>
      <w:r>
        <w:t xml:space="preserve"> draft</w:t>
      </w:r>
      <w:r w:rsidR="00363329">
        <w:t xml:space="preserve"> assembly </w:t>
      </w:r>
      <w:r w:rsidR="00363329">
        <w:fldChar w:fldCharType="begin"/>
      </w:r>
      <w:r w:rsidR="00363329">
        <w:instrText xml:space="preserve"> ADDIN ZOTERO_ITEM CSL_CITATION {"citationID":"FMlVq8nm","properties":{"formattedCitation":"(Choquet {\\i{}et al.}, 2019)","plainCitation":"(Choquet et al., 2019)","noteIndex":0},"citationItems":[{"id":112,"uris":["http://zotero.org/users/12331308/items/EZ79TCA9"],"itemData":{"id":112,"type":"article-journal","abstract":"Advances in next-generation sequencing technologies and the development of genome-reduced representation protocols have opened the way to genome-wide population studies in non-model species. However, species with large genomes remain challenging, hampering the development of genomic resources for a number of taxa including marine arthropods. Here, we developed a genome-reduced representation method for the ecologically important marine copepod Calanus finmarchicus (haploid genome size of 6.34 Gbp). We optimized a capture enrichment-based protocol based on 2656 single-copy genes, yielding a total of 154 087 high-quality SNPs in C. finmarchicus including 62 372 in common among the three locations tested. The set of capture probes was also successfully applied to the congeneric C. glacialis. Preliminary analyses of these markers revealed similar levels of genetic diversity between the two Calanus species, while populations of C. glacialis showed stronger genetic structure compared to C. finmarchicus. Using this powerful set of markers, we did not detect any evidence of hybridization between C. finmarchicus and C. glacialis. Finally, we propose a shortened version of our protocol, offering a promising solution for population genomics studies in non-model species with large genomes.","container-title":"Royal Society open science","DOI":"10.1098/rsos.180608","ISSN":"2054-5703","issue":"2","journalAbbreviation":"R Soc Open Sci","language":"eng","license":"cc by","note":"PMID: 30891252\nPMCID: PMC6408391","page":"180608","source":"Europe PMC","title":"Towards population genomics in non-model species with large genomes: a case study of the marine zooplankton Calanus finmarchicus","title-short":"Towards population genomics in non-model species with large genomes","volume":"6","author":[{"family":"Choquet","given":"Marvin"},{"family":"Smolina","given":"Irina"},{"family":"Dhanasiri","given":"Anusha K S"},{"family":"Blanco-Bercial","given":"Leocadio"},{"family":"Kopp","given":"Martina"},{"family":"Jueterbock","given":"Alexander"},{"family":"Sundaram","given":"Arvind Y M"},{"family":"Hoarau","given":"Galice"}],"issued":{"date-parts":[["2019",2,1]]}}}],"schema":"https://github.com/citation-style-language/schema/raw/master/csl-citation.json"} </w:instrText>
      </w:r>
      <w:r w:rsidR="00363329">
        <w:fldChar w:fldCharType="separate"/>
      </w:r>
      <w:r w:rsidR="00363329" w:rsidRPr="00363329">
        <w:t xml:space="preserve">(Choquet </w:t>
      </w:r>
      <w:r w:rsidR="00363329" w:rsidRPr="00363329">
        <w:rPr>
          <w:i/>
          <w:iCs/>
        </w:rPr>
        <w:t>et al.</w:t>
      </w:r>
      <w:r w:rsidR="00363329" w:rsidRPr="00363329">
        <w:t>, 2019)</w:t>
      </w:r>
      <w:r w:rsidR="00363329">
        <w:fldChar w:fldCharType="end"/>
      </w:r>
      <w:r w:rsidR="00712D12" w:rsidRPr="006B03A1">
        <w:t>.</w:t>
      </w:r>
    </w:p>
    <w:p w14:paraId="40141259" w14:textId="4DA77487" w:rsidR="00F17075" w:rsidRDefault="00F17075" w:rsidP="008264A5">
      <w:pPr>
        <w:pStyle w:val="Heading2"/>
        <w:numPr>
          <w:ilvl w:val="1"/>
          <w:numId w:val="8"/>
        </w:numPr>
      </w:pPr>
      <w:bookmarkStart w:id="102" w:name="_Toc182556906"/>
      <w:r>
        <w:lastRenderedPageBreak/>
        <w:t>Target Capture Sequencing</w:t>
      </w:r>
      <w:bookmarkEnd w:id="102"/>
    </w:p>
    <w:p w14:paraId="23DCD809" w14:textId="15E8EEDA" w:rsidR="00F17075" w:rsidRDefault="0095213A" w:rsidP="001F6514">
      <w:pPr>
        <w:spacing w:line="360" w:lineRule="auto"/>
        <w:jc w:val="both"/>
      </w:pPr>
      <w:r>
        <w:t>T</w:t>
      </w:r>
      <w:r w:rsidR="00F17075">
        <w:t>he pilot study</w:t>
      </w:r>
      <w:r>
        <w:t xml:space="preserve"> prepared</w:t>
      </w:r>
      <w:r w:rsidR="00F17075">
        <w:t xml:space="preserve"> </w:t>
      </w:r>
      <w:r w:rsidR="00F17075" w:rsidRPr="006B03A1">
        <w:t xml:space="preserve">DNA libraries using the NEXTflex Rapid Pre-Capture Combo Kit (Bioo Scientific). Individually indexed libraries </w:t>
      </w:r>
      <w:r w:rsidR="00F17075">
        <w:t>were then pooled, and</w:t>
      </w:r>
      <w:r w:rsidR="00F17075" w:rsidRPr="006B03A1">
        <w:t xml:space="preserve"> </w:t>
      </w:r>
      <w:r w:rsidR="00A4368F">
        <w:t xml:space="preserve">two </w:t>
      </w:r>
      <w:r w:rsidR="00F17075">
        <w:t xml:space="preserve">sequence </w:t>
      </w:r>
      <w:r w:rsidR="00F17075" w:rsidRPr="006B03A1">
        <w:t>capture reaction</w:t>
      </w:r>
      <w:r w:rsidR="00F17075">
        <w:t>s were performed</w:t>
      </w:r>
      <w:r w:rsidR="00F17075" w:rsidRPr="006B03A1">
        <w:t xml:space="preserve"> follow</w:t>
      </w:r>
      <w:r w:rsidR="00F17075">
        <w:t>ing</w:t>
      </w:r>
      <w:r w:rsidR="00F17075" w:rsidRPr="006B03A1">
        <w:t xml:space="preserve"> the MYcroarray MYbaits protocol with </w:t>
      </w:r>
      <w:r w:rsidR="00F17075">
        <w:t xml:space="preserve">the </w:t>
      </w:r>
      <w:r w:rsidR="00F17075" w:rsidRPr="006B03A1">
        <w:t>modification</w:t>
      </w:r>
      <w:r w:rsidR="00F17075">
        <w:t>s described in</w:t>
      </w:r>
      <w:r w:rsidR="00F17075" w:rsidRPr="006B03A1">
        <w:t xml:space="preserve"> Choquet </w:t>
      </w:r>
      <w:r w:rsidR="00F17075" w:rsidRPr="00A51D11">
        <w:rPr>
          <w:i/>
          <w:iCs/>
        </w:rPr>
        <w:t>et al</w:t>
      </w:r>
      <w:r w:rsidR="00F17075">
        <w:t xml:space="preserve">. </w:t>
      </w:r>
      <w:r w:rsidR="00F17075">
        <w:fldChar w:fldCharType="begin"/>
      </w:r>
      <w:r w:rsidR="00F17075">
        <w:instrText xml:space="preserve"> ADDIN ZOTERO_ITEM CSL_CITATION {"citationID":"h6BiKwIy","properties":{"formattedCitation":"(2019)","plainCitation":"(2019)","noteIndex":0},"citationItems":[{"id":112,"uris":["http://zotero.org/users/12331308/items/EZ79TCA9"],"itemData":{"id":112,"type":"article-journal","abstract":"Advances in next-generation sequencing technologies and the development of genome-reduced representation protocols have opened the way to genome-wide population studies in non-model species. However, species with large genomes remain challenging, hampering the development of genomic resources for a number of taxa including marine arthropods. Here, we developed a genome-reduced representation method for the ecologically important marine copepod Calanus finmarchicus (haploid genome size of 6.34 Gbp). We optimized a capture enrichment-based protocol based on 2656 single-copy genes, yielding a total of 154 087 high-quality SNPs in C. finmarchicus including 62 372 in common among the three locations tested. The set of capture probes was also successfully applied to the congeneric C. glacialis. Preliminary analyses of these markers revealed similar levels of genetic diversity between the two Calanus species, while populations of C. glacialis showed stronger genetic structure compared to C. finmarchicus. Using this powerful set of markers, we did not detect any evidence of hybridization between C. finmarchicus and C. glacialis. Finally, we propose a shortened version of our protocol, offering a promising solution for population genomics studies in non-model species with large genomes.","container-title":"Royal Society open science","DOI":"10.1098/rsos.180608","ISSN":"2054-5703","issue":"2","journalAbbreviation":"R Soc Open Sci","language":"eng","license":"cc by","note":"PMID: 30891252\nPMCID: PMC6408391","page":"180608","source":"Europe PMC","title":"Towards population genomics in non-model species with large genomes: a case study of the marine zooplankton Calanus finmarchicus","title-short":"Towards population genomics in non-model species with large genomes","volume":"6","author":[{"family":"Choquet","given":"Marvin"},{"family":"Smolina","given":"Irina"},{"family":"Dhanasiri","given":"Anusha K S"},{"family":"Blanco-Bercial","given":"Leocadio"},{"family":"Kopp","given":"Martina"},{"family":"Jueterbock","given":"Alexander"},{"family":"Sundaram","given":"Arvind Y M"},{"family":"Hoarau","given":"Galice"}],"issued":{"date-parts":[["2019",2,1]]}},"label":"page","suppress-author":true}],"schema":"https://github.com/citation-style-language/schema/raw/master/csl-citation.json"} </w:instrText>
      </w:r>
      <w:r w:rsidR="00F17075">
        <w:fldChar w:fldCharType="separate"/>
      </w:r>
      <w:r w:rsidR="00F17075" w:rsidRPr="00CC37A3">
        <w:t>(2019)</w:t>
      </w:r>
      <w:r w:rsidR="00F17075">
        <w:fldChar w:fldCharType="end"/>
      </w:r>
      <w:r w:rsidR="00F17075" w:rsidRPr="00777033">
        <w:t>.</w:t>
      </w:r>
      <w:r w:rsidR="00F17075">
        <w:t xml:space="preserve"> </w:t>
      </w:r>
      <w:r w:rsidR="00A930A9" w:rsidRPr="00777033">
        <w:t xml:space="preserve">Paired-end sequencing of the captured </w:t>
      </w:r>
      <w:r w:rsidR="00363329">
        <w:rPr>
          <w:i/>
          <w:iCs/>
        </w:rPr>
        <w:t xml:space="preserve">C. hyperboreus </w:t>
      </w:r>
      <w:r w:rsidR="00A930A9" w:rsidRPr="00777033">
        <w:t xml:space="preserve">library pool was done on a NextSeq 500 (Illumina) platform, using NextSeq 500/550 2x150 bp mid-output kits v2.5 </w:t>
      </w:r>
      <w:r w:rsidR="00A930A9" w:rsidRPr="00777033">
        <w:fldChar w:fldCharType="begin"/>
      </w:r>
      <w:r w:rsidR="005B327B">
        <w:instrText xml:space="preserve"> ADDIN ZOTERO_ITEM CSL_CITATION {"citationID":"1eoY12FD","properties":{"formattedCitation":"(Choquet {\\i{}et al.}, 2023)","plainCitation":"(Choquet et al., 2023)","noteIndex":0},"citationItems":[{"id":80,"uris":["http://zotero.org/users/12331308/items/STVDGAHJ"],"itemData":{"id":80,"type":"article-journal","abstract":"Interspecific hybridization events are on the rise in natural systems due to climate change disrupting species barriers. Across taxa, microsatellites have long been the molecular markers of choice to identify admixed individuals. However, with the advent of high-throughput sequencing easing the generation of genome-wide datasets, incorrect reports of hybridization resulting from microsatellite technical artefacts have been uncovered in a growing number of taxa. In the marine zooplankton genus Calanus (Copepoda), whose species are used as climate change indicators, microsatellite markers have suggested hybridization between C. finmarchicus and C. glacialis, while other nuclear markers (InDels) never detected any admixed individuals, leaving the scientific community divided. Here, for the first time, we investigated the potential for hybridization among C. finmarchicus, C. glacialis, C. helgolandicus and C. hyperboreus using two large and independent SNP datasets. These were derived firstly from a protocol of target-capture applied to 179 individuals collected from 17 sites across the North Atlantic and Arctic Oceans, including sympatric areas, and second from published RNA sequences. All SNP-based analyses were congruent in showing that Calanus species are distinct and do not appear to hybridize. We then thoroughly re-assessed the microsatellites showing hybrids, with the support of published transcriptomes, and identified technical issues plaguing eight out of 10 microsatellites, including size homoplasy, paralogy, potential for null alleles and even two primer pairs targeting the same locus. Our study illustrates how deceptive microsatellites can be when applied to the investigation of hybridization.","container-title":"Molecular Ecology","DOI":"10.1111/mec.17183","ISSN":"1365-294X","issue":"24","language":"en","license":"© 2023 The Authors. Molecular Ecology published by John Wiley &amp; Sons Ltd.","note":"_eprint: https://onlinelibrary.wiley.com/doi/pdf/10.1111/mec.17183","page":"6854-6873","source":"Wiley Online Library","title":"Unmasking microsatellite deceptiveness and debunking hybridization with SNPs in four marine copepod species of Calanus","volume":"32","author":[{"family":"Choquet","given":"Marvin"},{"family":"Lizano","given":"Apollo M."},{"family":"Le Moan","given":"Alan"},{"family":"Ravinet","given":"Mark"},{"family":"Dhanasiri","given":"Anusha K. S."},{"family":"Hoarau","given":"Galice"}],"issued":{"date-parts":[["2023"]]}}}],"schema":"https://github.com/citation-style-language/schema/raw/master/csl-citation.json"} </w:instrText>
      </w:r>
      <w:r w:rsidR="00A930A9" w:rsidRPr="00777033">
        <w:fldChar w:fldCharType="separate"/>
      </w:r>
      <w:r w:rsidR="005B327B" w:rsidRPr="005B327B">
        <w:t xml:space="preserve">(Choquet </w:t>
      </w:r>
      <w:r w:rsidR="005B327B" w:rsidRPr="005B327B">
        <w:rPr>
          <w:i/>
          <w:iCs/>
        </w:rPr>
        <w:t>et al.</w:t>
      </w:r>
      <w:r w:rsidR="005B327B" w:rsidRPr="005B327B">
        <w:t>, 2023)</w:t>
      </w:r>
      <w:r w:rsidR="00A930A9" w:rsidRPr="00777033">
        <w:fldChar w:fldCharType="end"/>
      </w:r>
      <w:r w:rsidR="00A930A9">
        <w:t xml:space="preserve">. </w:t>
      </w:r>
      <w:r w:rsidR="00A930A9" w:rsidRPr="00777033">
        <w:t>Bcl2fastq v1.8.4 (Illumina) was used to demultiplex the sequences.</w:t>
      </w:r>
    </w:p>
    <w:p w14:paraId="3717FAAD" w14:textId="5BD19E30" w:rsidR="00A80D31" w:rsidRDefault="00F17075" w:rsidP="001F6514">
      <w:pPr>
        <w:spacing w:line="360" w:lineRule="auto"/>
        <w:jc w:val="both"/>
      </w:pPr>
      <w:r>
        <w:t xml:space="preserve">Libraries for the full-scale study were also prepared using </w:t>
      </w:r>
      <w:r w:rsidRPr="00F17075">
        <w:t>the NEXTflex Rapid Pre-Capture Combo Kit</w:t>
      </w:r>
      <w:r>
        <w:t xml:space="preserve"> (Bioo Scientific)</w:t>
      </w:r>
      <w:r w:rsidRPr="00F17075">
        <w:t xml:space="preserve">. </w:t>
      </w:r>
      <w:r w:rsidR="00956B0A">
        <w:t>Four</w:t>
      </w:r>
      <w:r w:rsidR="00A4368F">
        <w:t xml:space="preserve"> s</w:t>
      </w:r>
      <w:r>
        <w:t>equence capture</w:t>
      </w:r>
      <w:r w:rsidR="00A4368F">
        <w:t xml:space="preserve"> reactions</w:t>
      </w:r>
      <w:r>
        <w:t xml:space="preserve"> </w:t>
      </w:r>
      <w:r w:rsidR="00A4368F">
        <w:t>were</w:t>
      </w:r>
      <w:r>
        <w:t xml:space="preserve"> done following the protocol described in Choquet </w:t>
      </w:r>
      <w:r>
        <w:rPr>
          <w:i/>
        </w:rPr>
        <w:t>et al.</w:t>
      </w:r>
      <w:r>
        <w:t xml:space="preserve"> </w:t>
      </w:r>
      <w:r>
        <w:fldChar w:fldCharType="begin"/>
      </w:r>
      <w:r>
        <w:instrText xml:space="preserve"> ADDIN ZOTERO_ITEM CSL_CITATION {"citationID":"gO3OOyrN","properties":{"formattedCitation":"(2019)","plainCitation":"(2019)","noteIndex":0},"citationItems":[{"id":112,"uris":["http://zotero.org/users/12331308/items/EZ79TCA9"],"itemData":{"id":112,"type":"article-journal","abstract":"Advances in next-generation sequencing technologies and the development of genome-reduced representation protocols have opened the way to genome-wide population studies in non-model species. However, species with large genomes remain challenging, hampering the development of genomic resources for a number of taxa including marine arthropods. Here, we developed a genome-reduced representation method for the ecologically important marine copepod Calanus finmarchicus (haploid genome size of 6.34 Gbp). We optimized a capture enrichment-based protocol based on 2656 single-copy genes, yielding a total of 154 087 high-quality SNPs in C. finmarchicus including 62 372 in common among the three locations tested. The set of capture probes was also successfully applied to the congeneric C. glacialis. Preliminary analyses of these markers revealed similar levels of genetic diversity between the two Calanus species, while populations of C. glacialis showed stronger genetic structure compared to C. finmarchicus. Using this powerful set of markers, we did not detect any evidence of hybridization between C. finmarchicus and C. glacialis. Finally, we propose a shortened version of our protocol, offering a promising solution for population genomics studies in non-model species with large genomes.","container-title":"Royal Society open science","DOI":"10.1098/rsos.180608","ISSN":"2054-5703","issue":"2","journalAbbreviation":"R Soc Open Sci","language":"eng","license":"cc by","note":"PMID: 30891252\nPMCID: PMC6408391","page":"180608","source":"Europe PMC","title":"Towards population genomics in non-model species with large genomes: a case study of the marine zooplankton Calanus finmarchicus","title-short":"Towards population genomics in non-model species with large genomes","volume":"6","author":[{"family":"Choquet","given":"Marvin"},{"family":"Smolina","given":"Irina"},{"family":"Dhanasiri","given":"Anusha K S"},{"family":"Blanco-Bercial","given":"Leocadio"},{"family":"Kopp","given":"Martina"},{"family":"Jueterbock","given":"Alexander"},{"family":"Sundaram","given":"Arvind Y M"},{"family":"Hoarau","given":"Galice"}],"issued":{"date-parts":[["2019",2,1]]}},"label":"page","suppress-author":true}],"schema":"https://github.com/citation-style-language/schema/raw/master/csl-citation.json"} </w:instrText>
      </w:r>
      <w:r>
        <w:fldChar w:fldCharType="separate"/>
      </w:r>
      <w:r w:rsidRPr="00F17075">
        <w:t>(2019)</w:t>
      </w:r>
      <w:r>
        <w:fldChar w:fldCharType="end"/>
      </w:r>
      <w:r>
        <w:t>. T</w:t>
      </w:r>
      <w:r w:rsidRPr="00F17075">
        <w:t xml:space="preserve">he pooled capture was sent </w:t>
      </w:r>
      <w:r>
        <w:t>to</w:t>
      </w:r>
      <w:r w:rsidRPr="00F17075">
        <w:t xml:space="preserve"> </w:t>
      </w:r>
      <w:r>
        <w:t>the </w:t>
      </w:r>
      <w:r w:rsidRPr="00F17075">
        <w:t>Oslo Sequencing Center</w:t>
      </w:r>
      <w:r>
        <w:t xml:space="preserve"> for sequencing</w:t>
      </w:r>
      <w:r w:rsidRPr="00F17075">
        <w:t>.</w:t>
      </w:r>
    </w:p>
    <w:p w14:paraId="15E773A5" w14:textId="0BEC5468" w:rsidR="00863C74" w:rsidRDefault="00863C74" w:rsidP="00A930A9">
      <w:pPr>
        <w:pStyle w:val="BodyText"/>
        <w:spacing w:line="360" w:lineRule="auto"/>
        <w:jc w:val="both"/>
      </w:pPr>
      <w:r>
        <w:br w:type="page"/>
      </w:r>
    </w:p>
    <w:p w14:paraId="677B0B96" w14:textId="518FF9A8" w:rsidR="00FF7896" w:rsidRPr="000F217C" w:rsidRDefault="00514477" w:rsidP="008264A5">
      <w:pPr>
        <w:pStyle w:val="Heading2"/>
        <w:numPr>
          <w:ilvl w:val="1"/>
          <w:numId w:val="8"/>
        </w:numPr>
      </w:pPr>
      <w:bookmarkStart w:id="103" w:name="_Toc182556907"/>
      <w:r>
        <w:lastRenderedPageBreak/>
        <w:t>Bioinformatic Pipeline</w:t>
      </w:r>
      <w:bookmarkEnd w:id="103"/>
    </w:p>
    <w:p w14:paraId="0E6F6435" w14:textId="69DB355B" w:rsidR="00FF7896" w:rsidRPr="00FF7896" w:rsidRDefault="00FF7896" w:rsidP="00FF7896">
      <w:pPr>
        <w:spacing w:after="0"/>
        <w:jc w:val="center"/>
        <w:rPr>
          <w:rFonts w:ascii="Times New Roman" w:eastAsia="Times New Roman" w:hAnsi="Times New Roman" w:cs="Times New Roman"/>
          <w:noProof/>
          <w:lang w:val="en-GB" w:eastAsia="en-GB"/>
        </w:rPr>
      </w:pPr>
    </w:p>
    <w:p w14:paraId="3D73D9E6" w14:textId="77777777" w:rsidR="00863C74" w:rsidRPr="00D566C8" w:rsidRDefault="00863C74" w:rsidP="00863C74">
      <w:pPr>
        <w:spacing w:after="0"/>
        <w:jc w:val="center"/>
        <w:rPr>
          <w:rFonts w:ascii="Times New Roman" w:eastAsia="Times New Roman" w:hAnsi="Times New Roman" w:cs="Times New Roman"/>
          <w:lang w:val="en-GB" w:eastAsia="en-GB"/>
        </w:rPr>
      </w:pPr>
      <w:r w:rsidRPr="00FB356C">
        <w:rPr>
          <w:rFonts w:ascii="Times New Roman" w:eastAsia="Times New Roman" w:hAnsi="Times New Roman" w:cs="Times New Roman"/>
          <w:noProof/>
          <w:lang w:val="en-GB" w:eastAsia="en-GB"/>
        </w:rPr>
        <w:drawing>
          <wp:inline distT="0" distB="0" distL="0" distR="0" wp14:anchorId="2CB6C24F" wp14:editId="193385F5">
            <wp:extent cx="3789005" cy="4987675"/>
            <wp:effectExtent l="0" t="0" r="2540" b="3810"/>
            <wp:docPr id="16447302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730221"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789005" cy="4987675"/>
                    </a:xfrm>
                    <a:prstGeom prst="rect">
                      <a:avLst/>
                    </a:prstGeom>
                    <a:noFill/>
                    <a:ln>
                      <a:noFill/>
                    </a:ln>
                  </pic:spPr>
                </pic:pic>
              </a:graphicData>
            </a:graphic>
          </wp:inline>
        </w:drawing>
      </w:r>
    </w:p>
    <w:p w14:paraId="7D3CE6E3" w14:textId="4EB85E8E" w:rsidR="00B846F7" w:rsidRPr="00863C74" w:rsidRDefault="00863C74" w:rsidP="00863C74">
      <w:pPr>
        <w:pStyle w:val="BodyText"/>
        <w:jc w:val="both"/>
        <w:rPr>
          <w:i/>
          <w:iCs/>
          <w:sz w:val="22"/>
          <w:szCs w:val="22"/>
        </w:rPr>
      </w:pPr>
      <w:r w:rsidRPr="00D566C8">
        <w:rPr>
          <w:i/>
          <w:iCs/>
          <w:sz w:val="22"/>
          <w:szCs w:val="22"/>
        </w:rPr>
        <w:t xml:space="preserve">Figure </w:t>
      </w:r>
      <w:r w:rsidR="005D1F87">
        <w:rPr>
          <w:i/>
          <w:iCs/>
          <w:sz w:val="22"/>
          <w:szCs w:val="22"/>
        </w:rPr>
        <w:t>2</w:t>
      </w:r>
      <w:r w:rsidRPr="00D566C8">
        <w:rPr>
          <w:i/>
          <w:iCs/>
          <w:sz w:val="22"/>
          <w:szCs w:val="22"/>
        </w:rPr>
        <w:t>. Conceptual</w:t>
      </w:r>
      <w:r>
        <w:rPr>
          <w:i/>
          <w:iCs/>
          <w:sz w:val="22"/>
          <w:szCs w:val="22"/>
        </w:rPr>
        <w:t xml:space="preserve"> </w:t>
      </w:r>
      <w:r w:rsidR="005F67FC">
        <w:rPr>
          <w:i/>
          <w:iCs/>
          <w:sz w:val="22"/>
          <w:szCs w:val="22"/>
        </w:rPr>
        <w:t>f</w:t>
      </w:r>
      <w:r>
        <w:rPr>
          <w:i/>
          <w:iCs/>
          <w:sz w:val="22"/>
          <w:szCs w:val="22"/>
        </w:rPr>
        <w:t xml:space="preserve">ramework of the </w:t>
      </w:r>
      <w:r w:rsidR="005F67FC">
        <w:rPr>
          <w:i/>
          <w:iCs/>
          <w:sz w:val="22"/>
          <w:szCs w:val="22"/>
        </w:rPr>
        <w:t>bi</w:t>
      </w:r>
      <w:r>
        <w:rPr>
          <w:i/>
          <w:iCs/>
          <w:sz w:val="22"/>
          <w:szCs w:val="22"/>
        </w:rPr>
        <w:t xml:space="preserve">oinformatic </w:t>
      </w:r>
      <w:r w:rsidR="005F67FC">
        <w:rPr>
          <w:i/>
          <w:iCs/>
          <w:sz w:val="22"/>
          <w:szCs w:val="22"/>
        </w:rPr>
        <w:t>p</w:t>
      </w:r>
      <w:r>
        <w:rPr>
          <w:i/>
          <w:iCs/>
          <w:sz w:val="22"/>
          <w:szCs w:val="22"/>
        </w:rPr>
        <w:t xml:space="preserve">ipeline. Programs are displayed in rounded </w:t>
      </w:r>
      <w:r w:rsidR="00AC0553">
        <w:rPr>
          <w:i/>
          <w:iCs/>
          <w:sz w:val="22"/>
          <w:szCs w:val="22"/>
        </w:rPr>
        <w:t xml:space="preserve">green </w:t>
      </w:r>
      <w:r>
        <w:rPr>
          <w:i/>
          <w:iCs/>
          <w:sz w:val="22"/>
          <w:szCs w:val="22"/>
        </w:rPr>
        <w:t>boxes,</w:t>
      </w:r>
      <w:r w:rsidR="00AC0553">
        <w:rPr>
          <w:i/>
          <w:iCs/>
          <w:sz w:val="22"/>
          <w:szCs w:val="22"/>
        </w:rPr>
        <w:t xml:space="preserve"> workflow</w:t>
      </w:r>
      <w:r>
        <w:rPr>
          <w:i/>
          <w:iCs/>
          <w:sz w:val="22"/>
          <w:szCs w:val="22"/>
        </w:rPr>
        <w:t xml:space="preserve"> steps </w:t>
      </w:r>
      <w:r w:rsidR="00725243">
        <w:rPr>
          <w:i/>
          <w:iCs/>
          <w:sz w:val="22"/>
          <w:szCs w:val="22"/>
        </w:rPr>
        <w:t xml:space="preserve">as blue rectangles, and analyses </w:t>
      </w:r>
      <w:r w:rsidR="00AC0553">
        <w:rPr>
          <w:i/>
          <w:iCs/>
          <w:sz w:val="22"/>
          <w:szCs w:val="22"/>
        </w:rPr>
        <w:t>as purple rectangles</w:t>
      </w:r>
      <w:r>
        <w:rPr>
          <w:i/>
          <w:iCs/>
          <w:sz w:val="22"/>
          <w:szCs w:val="22"/>
        </w:rPr>
        <w:t>.</w:t>
      </w:r>
      <w:r w:rsidR="00E571AB">
        <w:rPr>
          <w:i/>
          <w:iCs/>
          <w:sz w:val="22"/>
          <w:szCs w:val="22"/>
        </w:rPr>
        <w:t xml:space="preserve"> </w:t>
      </w:r>
      <w:r w:rsidR="00725243">
        <w:rPr>
          <w:i/>
          <w:iCs/>
          <w:sz w:val="22"/>
          <w:szCs w:val="22"/>
        </w:rPr>
        <w:t>Population</w:t>
      </w:r>
      <w:r w:rsidR="00E571AB">
        <w:rPr>
          <w:i/>
          <w:iCs/>
          <w:sz w:val="22"/>
          <w:szCs w:val="22"/>
        </w:rPr>
        <w:t xml:space="preserve"> genetic structure analyses and population history analyses were only performed for the full-scale samples.</w:t>
      </w:r>
      <w:r>
        <w:rPr>
          <w:i/>
          <w:iCs/>
          <w:sz w:val="22"/>
          <w:szCs w:val="22"/>
        </w:rPr>
        <w:t xml:space="preserve"> The GATK workflow is illustrated on the right. Please refer to the methodology section </w:t>
      </w:r>
      <w:r w:rsidR="00514477">
        <w:rPr>
          <w:i/>
          <w:iCs/>
          <w:sz w:val="22"/>
          <w:szCs w:val="22"/>
        </w:rPr>
        <w:t>below</w:t>
      </w:r>
      <w:r>
        <w:rPr>
          <w:i/>
          <w:iCs/>
          <w:sz w:val="22"/>
          <w:szCs w:val="22"/>
        </w:rPr>
        <w:t xml:space="preserve"> for filter variables and steps.</w:t>
      </w:r>
    </w:p>
    <w:p w14:paraId="2A49380D" w14:textId="53FD37A8" w:rsidR="00612EF2" w:rsidRDefault="00863C74" w:rsidP="00863C74">
      <w:pPr>
        <w:pStyle w:val="Compact"/>
        <w:numPr>
          <w:ilvl w:val="0"/>
          <w:numId w:val="0"/>
        </w:numPr>
        <w:ind w:left="480" w:hanging="480"/>
        <w:sectPr w:rsidR="00612EF2" w:rsidSect="001A1D0A">
          <w:headerReference w:type="default" r:id="rId14"/>
          <w:footerReference w:type="default" r:id="rId15"/>
          <w:pgSz w:w="12240" w:h="15840"/>
          <w:pgMar w:top="1411" w:right="1411" w:bottom="1411" w:left="1411" w:header="720" w:footer="720" w:gutter="0"/>
          <w:pgNumType w:start="1"/>
          <w:cols w:space="720"/>
          <w:docGrid w:linePitch="326"/>
        </w:sectPr>
      </w:pPr>
      <w:r>
        <w:br w:type="page"/>
      </w:r>
      <w:bookmarkStart w:id="104" w:name="bioinformatic-pipeline"/>
    </w:p>
    <w:p w14:paraId="6712453B" w14:textId="2AE838B8" w:rsidR="00915913" w:rsidRPr="00863C74" w:rsidRDefault="001A74A8" w:rsidP="008264A5">
      <w:pPr>
        <w:pStyle w:val="Heading3"/>
        <w:numPr>
          <w:ilvl w:val="2"/>
          <w:numId w:val="8"/>
        </w:numPr>
      </w:pPr>
      <w:bookmarkStart w:id="105" w:name="read-processing"/>
      <w:bookmarkEnd w:id="104"/>
      <w:r w:rsidRPr="00863C74">
        <w:lastRenderedPageBreak/>
        <w:t>Read Processing</w:t>
      </w:r>
      <w:bookmarkEnd w:id="105"/>
    </w:p>
    <w:p w14:paraId="5FF3C902" w14:textId="25421472" w:rsidR="00B846F7" w:rsidRDefault="00021EEA" w:rsidP="004A6EF5">
      <w:pPr>
        <w:spacing w:line="360" w:lineRule="auto"/>
        <w:jc w:val="both"/>
      </w:pPr>
      <w:r>
        <w:t>A</w:t>
      </w:r>
      <w:r w:rsidRPr="00021EEA">
        <w:t>dapter removal and quality filtering were performed using Trim Galore</w:t>
      </w:r>
      <w:r w:rsidR="0057223C">
        <w:t xml:space="preserve"> v0.6.10</w:t>
      </w:r>
      <w:r w:rsidR="00D16476">
        <w:t xml:space="preserve"> </w:t>
      </w:r>
      <w:r w:rsidR="00D16476">
        <w:fldChar w:fldCharType="begin"/>
      </w:r>
      <w:r w:rsidR="00D16476">
        <w:instrText xml:space="preserve"> ADDIN ZOTERO_ITEM CSL_CITATION {"citationID":"Ejv3E0Ta","properties":{"formattedCitation":"(Krueger, 2024)","plainCitation":"(Krueger, 2024)","noteIndex":0},"citationItems":[{"id":72,"uris":["http://zotero.org/users/12331308/items/SLNEP6V7"],"itemData":{"id":72,"type":"software","abstract":"A wrapper around Cutadapt and FastQC to consistently apply adapter and quality trimming to FastQ files, with extra functionality for RRBS data","genre":"Perl","ISBN":"10.5281/zenodo.7598955","license":"GPL-3.0","note":"original-date: 2016-06-27T08:34:40Z","source":"GitHub","title":"FelixKrueger/TrimGalore","URL":"https://github.com/FelixKrueger/TrimGalore","author":[{"family":"Krueger","given":"Felix"}],"accessed":{"date-parts":[["2024",4,21]]},"issued":{"date-parts":[["2024",4,18]]}}}],"schema":"https://github.com/citation-style-language/schema/raw/master/csl-citation.json"} </w:instrText>
      </w:r>
      <w:r w:rsidR="00D16476">
        <w:fldChar w:fldCharType="separate"/>
      </w:r>
      <w:r w:rsidR="00D16476" w:rsidRPr="00D16476">
        <w:t>(Krueger, 2024)</w:t>
      </w:r>
      <w:r w:rsidR="00D16476">
        <w:fldChar w:fldCharType="end"/>
      </w:r>
      <w:r w:rsidR="00D16476">
        <w:t xml:space="preserve">, a wrapper for </w:t>
      </w:r>
      <w:r w:rsidR="0057223C">
        <w:t>Cutadapt v1.18</w:t>
      </w:r>
      <w:r w:rsidR="00D16476">
        <w:t xml:space="preserve"> </w:t>
      </w:r>
      <w:r w:rsidR="00D16476">
        <w:fldChar w:fldCharType="begin"/>
      </w:r>
      <w:r w:rsidR="00D16476">
        <w:instrText xml:space="preserve"> ADDIN ZOTERO_ITEM CSL_CITATION {"citationID":"nC9ciQqs","properties":{"formattedCitation":"(Martin, 2011)","plainCitation":"(Martin, 2011)","noteIndex":0},"citationItems":[{"id":70,"uris":["http://zotero.org/users/12331308/items/RL8AFJVD"],"itemData":{"id":70,"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note":"number: 1","page":"10-12","source":"journal.embnet.org","title":"Cutadapt removes adapter sequences from high-throughput sequencing reads","volume":"17","author":[{"family":"Martin","given":"Marcel"}],"issued":{"date-parts":[["2011",5,2]]}}}],"schema":"https://github.com/citation-style-language/schema/raw/master/csl-citation.json"} </w:instrText>
      </w:r>
      <w:r w:rsidR="00D16476">
        <w:fldChar w:fldCharType="separate"/>
      </w:r>
      <w:r w:rsidR="00D16476" w:rsidRPr="00D16476">
        <w:t>(Martin, 2011)</w:t>
      </w:r>
      <w:r w:rsidR="00D16476">
        <w:fldChar w:fldCharType="end"/>
      </w:r>
      <w:r w:rsidR="00D16476">
        <w:t xml:space="preserve"> and</w:t>
      </w:r>
      <w:r w:rsidR="0057223C">
        <w:t xml:space="preserve"> FastQC</w:t>
      </w:r>
      <w:r w:rsidR="00D16476">
        <w:t xml:space="preserve"> v0.11.5 </w:t>
      </w:r>
      <w:r w:rsidR="00D16476">
        <w:fldChar w:fldCharType="begin"/>
      </w:r>
      <w:r w:rsidR="00D16476">
        <w:instrText xml:space="preserve"> ADDIN ZOTERO_ITEM CSL_CITATION {"citationID":"Ds7eoIzB","properties":{"formattedCitation":"(Andrews, 2010)","plainCitation":"(Andrews, 2010)","noteIndex":0},"citationItems":[{"id":361,"uris":["http://zotero.org/users/12331308/items/WR59BNHR"],"itemData":{"id":361,"type":"software","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title":"FastQC:  A Quality Control Tool for High Throughput Sequence Data [Online]","URL":"https://www.bioinformatics.babraham.ac.uk/projects/fastqc/","version":"0.11.5","author":[{"family":"Andrews","given":"Simon"}],"issued":{"date-parts":[["2010"]]}}}],"schema":"https://github.com/citation-style-language/schema/raw/master/csl-citation.json"} </w:instrText>
      </w:r>
      <w:r w:rsidR="00D16476">
        <w:fldChar w:fldCharType="separate"/>
      </w:r>
      <w:r w:rsidR="00D16476" w:rsidRPr="00D16476">
        <w:t>(Andrews, 2010)</w:t>
      </w:r>
      <w:r w:rsidR="00D16476">
        <w:fldChar w:fldCharType="end"/>
      </w:r>
      <w:r w:rsidR="00D16476">
        <w:t>,</w:t>
      </w:r>
      <w:r w:rsidRPr="00021EEA">
        <w:t xml:space="preserve"> with default parameters for Illumina sequencing data. This included trimming adapter sequences, removing low-quality bases, discarding short reads (&lt;20 bp), and filtering out reads with low average quality (Phred score &lt; 20). FastQC was used to assess sequencing quality before and after trimming.</w:t>
      </w:r>
      <w:r w:rsidR="001A74A8" w:rsidRPr="00470AC3">
        <w:t xml:space="preserve"> </w:t>
      </w:r>
      <w:bookmarkStart w:id="106" w:name="alignment"/>
    </w:p>
    <w:p w14:paraId="04E7D8A0" w14:textId="5808519A" w:rsidR="00B846F7" w:rsidRPr="00863C74" w:rsidRDefault="001A74A8" w:rsidP="008264A5">
      <w:pPr>
        <w:pStyle w:val="Heading3"/>
        <w:numPr>
          <w:ilvl w:val="2"/>
          <w:numId w:val="8"/>
        </w:numPr>
      </w:pPr>
      <w:r w:rsidRPr="00863C74">
        <w:rPr>
          <w:rStyle w:val="Heading3Char"/>
          <w:b/>
          <w:bCs/>
        </w:rPr>
        <w:t>Alignment</w:t>
      </w:r>
      <w:bookmarkEnd w:id="106"/>
    </w:p>
    <w:p w14:paraId="5DBE8DD6" w14:textId="0CE03E37" w:rsidR="00B05D92" w:rsidRDefault="00021EEA" w:rsidP="004A6EF5">
      <w:pPr>
        <w:spacing w:line="360" w:lineRule="auto"/>
        <w:jc w:val="both"/>
      </w:pPr>
      <w:bookmarkStart w:id="107" w:name="variant-calling-and-filtering"/>
      <w:r>
        <w:t xml:space="preserve">Trimmed reads were aligned to an unpublished and unannotated </w:t>
      </w:r>
      <w:r w:rsidR="007D7D6D" w:rsidRPr="007D7D6D">
        <w:rPr>
          <w:i/>
          <w:iCs/>
        </w:rPr>
        <w:t>Calanus hyperboreus</w:t>
      </w:r>
      <w:r>
        <w:t xml:space="preserve"> genome assembly </w:t>
      </w:r>
      <w:r w:rsidR="009E3EF6">
        <w:t>(</w:t>
      </w:r>
      <w:r w:rsidR="00F9071E">
        <w:t xml:space="preserve">7.49 Gb; </w:t>
      </w:r>
      <w:r w:rsidR="009E3EF6" w:rsidRPr="009E3EF6">
        <w:t xml:space="preserve">Choquet </w:t>
      </w:r>
      <w:r w:rsidR="009E3EF6" w:rsidRPr="009E3EF6">
        <w:rPr>
          <w:i/>
          <w:iCs/>
        </w:rPr>
        <w:t>et</w:t>
      </w:r>
      <w:r w:rsidR="009E3EF6" w:rsidRPr="009E3EF6">
        <w:t xml:space="preserve"> </w:t>
      </w:r>
      <w:r w:rsidR="009E3EF6" w:rsidRPr="009E3EF6">
        <w:rPr>
          <w:i/>
          <w:iCs/>
        </w:rPr>
        <w:t>al</w:t>
      </w:r>
      <w:r w:rsidR="009E3EF6" w:rsidRPr="009E3EF6">
        <w:t>.</w:t>
      </w:r>
      <w:r w:rsidR="00F9071E">
        <w:t>,</w:t>
      </w:r>
      <w:r w:rsidR="009E3EF6" w:rsidRPr="009E3EF6">
        <w:t xml:space="preserve"> In prep</w:t>
      </w:r>
      <w:r w:rsidR="00DD3148">
        <w:t>.</w:t>
      </w:r>
      <w:r w:rsidR="009E3EF6">
        <w:t>)</w:t>
      </w:r>
      <w:r>
        <w:t>, consisting of</w:t>
      </w:r>
      <w:r w:rsidR="00772B60">
        <w:t xml:space="preserve"> 130</w:t>
      </w:r>
      <w:r w:rsidR="0052474B">
        <w:t>,</w:t>
      </w:r>
      <w:r w:rsidR="00772B60">
        <w:t>619</w:t>
      </w:r>
      <w:r>
        <w:t xml:space="preserve"> contigs and </w:t>
      </w:r>
      <w:r w:rsidR="00772B60">
        <w:t>1</w:t>
      </w:r>
      <w:r w:rsidR="0052474B">
        <w:t>,</w:t>
      </w:r>
      <w:r w:rsidR="00772B60">
        <w:t xml:space="preserve">066 </w:t>
      </w:r>
      <w:r>
        <w:t>scaffolds</w:t>
      </w:r>
      <w:r w:rsidR="00F9071E">
        <w:t xml:space="preserve"> </w:t>
      </w:r>
      <w:r>
        <w:t>using BWA-ME</w:t>
      </w:r>
      <w:r w:rsidR="00434E57">
        <w:t>M v1.7</w:t>
      </w:r>
      <w:r w:rsidR="00A56859">
        <w:t xml:space="preserve"> </w:t>
      </w:r>
      <w:r w:rsidR="00A56859">
        <w:fldChar w:fldCharType="begin"/>
      </w:r>
      <w:r w:rsidR="00A56859">
        <w:instrText xml:space="preserve"> ADDIN ZOTERO_ITEM CSL_CITATION {"citationID":"ipy4NrqO","properties":{"formattedCitation":"(Li, 2013)","plainCitation":"(Li, 2013)","noteIndex":0},"citationItems":[{"id":384,"uris":["http://zotero.org/users/12331308/items/RZH2GQI2"],"itemData":{"id":384,"type":"article","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DOI":"10.48550/arXiv.1303.3997","note":"arXiv:1303.3997","number":"arXiv:1303.3997","publisher":"arXiv","source":"arXiv.org","title":"Aligning sequence reads, clone sequences and assembly contigs with BWA-MEM","URL":"http://arxiv.org/abs/1303.3997","author":[{"family":"Li","given":"Heng"}],"accessed":{"date-parts":[["2024",10,30]]},"issued":{"date-parts":[["2013",5,26]]}}}],"schema":"https://github.com/citation-style-language/schema/raw/master/csl-citation.json"} </w:instrText>
      </w:r>
      <w:r w:rsidR="00A56859">
        <w:fldChar w:fldCharType="separate"/>
      </w:r>
      <w:r w:rsidR="00A56859" w:rsidRPr="00A56859">
        <w:t>(Li, 2013)</w:t>
      </w:r>
      <w:r w:rsidR="00A56859">
        <w:fldChar w:fldCharType="end"/>
      </w:r>
      <w:r>
        <w:t xml:space="preserve"> with default parameters. The resulting SAM files were converted to BAM format and sorted using Samtools</w:t>
      </w:r>
      <w:r w:rsidR="00434E57">
        <w:t xml:space="preserve"> v1.7</w:t>
      </w:r>
      <w:r w:rsidR="00A56859">
        <w:t xml:space="preserve"> </w:t>
      </w:r>
      <w:r w:rsidR="00A56859">
        <w:fldChar w:fldCharType="begin"/>
      </w:r>
      <w:r w:rsidR="00A56859">
        <w:instrText xml:space="preserve"> ADDIN ZOTERO_ITEM CSL_CITATION {"citationID":"UcVu2bxK","properties":{"formattedCitation":"(Danecek {\\i{}et al.}, 2021)","plainCitation":"(Danecek et al., 2021)","noteIndex":0},"citationItems":[{"id":77,"uris":["http://zotero.org/users/12331308/items/PR8R3HRT"],"itemData":{"id":77,"type":"article-journal","abstract":"SAMtools and BCFtools are widely used programs for processing and analysing high-throughput sequencing data. They include tools for file format conversion and manipulation, sorting, querying, statistics, variant calling, and effect analysis amongst other methods.The first version appeared online 12 years ago and has been maintained and further developed ever since, with many new features and improvements added over the years. The SAMtools and BCFtools packages represent a unique collection of tools that have been used in numerous other software projects and countless genomic pipelines.Both SAMtools and BCFtools are freely available on GitHub under the permissive MIT licence, free for both non-commercial and commercial use. Both packages have been installed &amp;gt;1 million times via Bioconda. The source code and documentation are available from https://www.htslib.org.","container-title":"GigaScience","DOI":"10.1093/gigascience/giab008","ISSN":"2047-217X","issue":"2","journalAbbreviation":"GigaScience","page":"giab008","source":"Silverchair","title":"Twelve years of SAMtools and BCFtools","volume":"10","author":[{"family":"Danecek","given":"Petr"},{"family":"Bonfield","given":"James K"},{"family":"Liddle","given":"Jennifer"},{"family":"Marshall","given":"John"},{"family":"Ohan","given":"Valeriu"},{"family":"Pollard","given":"Martin O"},{"family":"Whitwham","given":"Andrew"},{"family":"Keane","given":"Thomas"},{"family":"McCarthy","given":"Shane A"},{"family":"Davies","given":"Robert M"},{"family":"Li","given":"Heng"}],"issued":{"date-parts":[["2021",2,1]]}}}],"schema":"https://github.com/citation-style-language/schema/raw/master/csl-citation.json"} </w:instrText>
      </w:r>
      <w:r w:rsidR="00A56859">
        <w:fldChar w:fldCharType="separate"/>
      </w:r>
      <w:r w:rsidR="00A56859" w:rsidRPr="00A56859">
        <w:t xml:space="preserve">(Danecek </w:t>
      </w:r>
      <w:r w:rsidR="00A56859" w:rsidRPr="00A56859">
        <w:rPr>
          <w:i/>
          <w:iCs/>
        </w:rPr>
        <w:t>et al.</w:t>
      </w:r>
      <w:r w:rsidR="00A56859" w:rsidRPr="00A56859">
        <w:t>, 2021)</w:t>
      </w:r>
      <w:r w:rsidR="00A56859">
        <w:fldChar w:fldCharType="end"/>
      </w:r>
      <w:r>
        <w:t xml:space="preserve">. Alignments with mapping quality scores below 20 (Q &lt; 20) were filtered out using Samtools view. Additionally, mate-pair information was corrected using </w:t>
      </w:r>
      <w:proofErr w:type="spellStart"/>
      <w:r>
        <w:t>Samtools</w:t>
      </w:r>
      <w:proofErr w:type="spellEnd"/>
      <w:r>
        <w:t xml:space="preserve"> </w:t>
      </w:r>
      <w:proofErr w:type="spellStart"/>
      <w:r w:rsidR="00956B0A">
        <w:t>f</w:t>
      </w:r>
      <w:r>
        <w:t>ixmate</w:t>
      </w:r>
      <w:proofErr w:type="spellEnd"/>
      <w:r>
        <w:t>, and a BWA index was generated for the reference genome</w:t>
      </w:r>
      <w:r w:rsidR="00A56859">
        <w:t xml:space="preserve"> assembly</w:t>
      </w:r>
      <w:r>
        <w:t xml:space="preserve"> to ensure compatibility with Picard tools</w:t>
      </w:r>
      <w:r w:rsidR="00AC1FF3">
        <w:t xml:space="preserve"> </w:t>
      </w:r>
      <w:r w:rsidR="005217A0">
        <w:t>v3.1.1</w:t>
      </w:r>
      <w:r w:rsidR="00442AE6">
        <w:t xml:space="preserve"> </w:t>
      </w:r>
      <w:r w:rsidR="00442AE6">
        <w:fldChar w:fldCharType="begin"/>
      </w:r>
      <w:r w:rsidR="00442AE6">
        <w:instrText xml:space="preserve"> ADDIN ZOTERO_ITEM CSL_CITATION {"citationID":"4isdaQ6G","properties":{"formattedCitation":"(\\uc0\\u8216{}Picard toolkit\\uc0\\u8217{}, 2019)","plainCitation":"(‘Picard toolkit’, 2019)","noteIndex":0},"citationItems":[{"id":387,"uris":["http://zotero.org/users/12331308/items/K8T7K2JP"],"itemData":{"id":387,"type":"document","note":"container-title: Broad Institute, GitHub repository","publisher":"Broad Institute","title":"Picard toolkit","URL":"https://broadinstitute.github.io/picard/","issued":{"date-parts":[["2019"]]}}}],"schema":"https://github.com/citation-style-language/schema/raw/master/csl-citation.json"} </w:instrText>
      </w:r>
      <w:r w:rsidR="00442AE6">
        <w:fldChar w:fldCharType="separate"/>
      </w:r>
      <w:r w:rsidR="00442AE6" w:rsidRPr="00442AE6">
        <w:t>(‘Picard toolkit’, 2019)</w:t>
      </w:r>
      <w:r w:rsidR="00442AE6">
        <w:fldChar w:fldCharType="end"/>
      </w:r>
      <w:r w:rsidR="00B05D92">
        <w:t>.</w:t>
      </w:r>
      <w:r w:rsidRPr="00021EEA">
        <w:t xml:space="preserve"> </w:t>
      </w:r>
      <w:r>
        <w:t>Duplicate reads were marked using Picard</w:t>
      </w:r>
      <w:r w:rsidR="002A4681">
        <w:t>’</w:t>
      </w:r>
      <w:r>
        <w:t>s MarkDuplicates and removed using the AddOrReplaceReadGroups.</w:t>
      </w:r>
    </w:p>
    <w:p w14:paraId="4B28C3A8" w14:textId="4368CBE3" w:rsidR="00915913" w:rsidRDefault="001A74A8" w:rsidP="008264A5">
      <w:pPr>
        <w:pStyle w:val="Heading3"/>
        <w:numPr>
          <w:ilvl w:val="2"/>
          <w:numId w:val="8"/>
        </w:numPr>
      </w:pPr>
      <w:r>
        <w:t>Variant Calling and Filtering</w:t>
      </w:r>
      <w:bookmarkEnd w:id="107"/>
    </w:p>
    <w:p w14:paraId="3968BC8C" w14:textId="12AD7429" w:rsidR="007356B4" w:rsidRDefault="0090407F" w:rsidP="004A6EF5">
      <w:pPr>
        <w:spacing w:line="360" w:lineRule="auto"/>
        <w:jc w:val="both"/>
      </w:pPr>
      <w:r>
        <w:t>V</w:t>
      </w:r>
      <w:r w:rsidR="007356B4">
        <w:t>ariant</w:t>
      </w:r>
      <w:r>
        <w:t xml:space="preserve"> </w:t>
      </w:r>
      <w:r w:rsidR="007356B4">
        <w:t xml:space="preserve">calling and filtering were performed </w:t>
      </w:r>
      <w:r>
        <w:t>on the pooled data</w:t>
      </w:r>
      <w:r w:rsidR="007356B4">
        <w:t>. The GATK v</w:t>
      </w:r>
      <w:r w:rsidR="0043078C">
        <w:t>4.5.0.0</w:t>
      </w:r>
      <w:r w:rsidR="007356B4">
        <w:t xml:space="preserve"> Best Practices workflow for germline short variant discovery was implemented with modifications based on </w:t>
      </w:r>
      <w:r w:rsidR="00442AE6">
        <w:t xml:space="preserve">the pipeline described in Choquet </w:t>
      </w:r>
      <w:r w:rsidR="00442AE6">
        <w:rPr>
          <w:i/>
          <w:iCs/>
        </w:rPr>
        <w:t>et al.</w:t>
      </w:r>
      <w:r w:rsidR="00442AE6">
        <w:t xml:space="preserve">  </w:t>
      </w:r>
      <w:r w:rsidR="00442AE6">
        <w:fldChar w:fldCharType="begin"/>
      </w:r>
      <w:r w:rsidR="00442AE6">
        <w:instrText xml:space="preserve"> ADDIN ZOTERO_ITEM CSL_CITATION {"citationID":"GI8Vvicz","properties":{"formattedCitation":"(2023)","plainCitation":"(2023)","noteIndex":0},"citationItems":[{"id":80,"uris":["http://zotero.org/users/12331308/items/STVDGAHJ"],"itemData":{"id":80,"type":"article-journal","abstract":"Interspecific hybridization events are on the rise in natural systems due to climate change disrupting species barriers. Across taxa, microsatellites have long been the molecular markers of choice to identify admixed individuals. However, with the advent of high-throughput sequencing easing the generation of genome-wide datasets, incorrect reports of hybridization resulting from microsatellite technical artefacts have been uncovered in a growing number of taxa. In the marine zooplankton genus Calanus (Copepoda), whose species are used as climate change indicators, microsatellite markers have suggested hybridization between C. finmarchicus and C. glacialis, while other nuclear markers (InDels) never detected any admixed individuals, leaving the scientific community divided. Here, for the first time, we investigated the potential for hybridization among C. finmarchicus, C. glacialis, C. helgolandicus and C. hyperboreus using two large and independent SNP datasets. These were derived firstly from a protocol of target-capture applied to 179 individuals collected from 17 sites across the North Atlantic and Arctic Oceans, including sympatric areas, and second from published RNA sequences. All SNP-based analyses were congruent in showing that Calanus species are distinct and do not appear to hybridize. We then thoroughly re-assessed the microsatellites showing hybrids, with the support of published transcriptomes, and identified technical issues plaguing eight out of 10 microsatellites, including size homoplasy, paralogy, potential for null alleles and even two primer pairs targeting the same locus. Our study illustrates how deceptive microsatellites can be when applied to the investigation of hybridization.","container-title":"Molecular Ecology","DOI":"10.1111/mec.17183","ISSN":"1365-294X","issue":"24","language":"en","license":"© 2023 The Authors. Molecular Ecology published by John Wiley &amp; Sons Ltd.","note":"_eprint: https://onlinelibrary.wiley.com/doi/pdf/10.1111/mec.17183","page":"6854-6873","source":"Wiley Online Library","title":"Unmasking microsatellite deceptiveness and debunking hybridization with SNPs in four marine copepod species of Calanus","volume":"32","author":[{"family":"Choquet","given":"Marvin"},{"family":"Lizano","given":"Apollo M."},{"family":"Le Moan","given":"Alan"},{"family":"Ravinet","given":"Mark"},{"family":"Dhanasiri","given":"Anusha K. S."},{"family":"Hoarau","given":"Galice"}],"issued":{"date-parts":[["2023"]]}},"label":"page","suppress-author":true}],"schema":"https://github.com/citation-style-language/schema/raw/master/csl-citation.json"} </w:instrText>
      </w:r>
      <w:r w:rsidR="00442AE6">
        <w:fldChar w:fldCharType="separate"/>
      </w:r>
      <w:r w:rsidR="00442AE6" w:rsidRPr="00442AE6">
        <w:t>(2023)</w:t>
      </w:r>
      <w:r w:rsidR="00442AE6">
        <w:fldChar w:fldCharType="end"/>
      </w:r>
      <w:r w:rsidR="007356B4">
        <w:t>.</w:t>
      </w:r>
    </w:p>
    <w:p w14:paraId="235382D6" w14:textId="7A8D0735" w:rsidR="007356B4" w:rsidRDefault="007356B4" w:rsidP="004A6EF5">
      <w:pPr>
        <w:spacing w:line="360" w:lineRule="auto"/>
        <w:jc w:val="both"/>
      </w:pPr>
      <w:r>
        <w:t xml:space="preserve">First, the </w:t>
      </w:r>
      <w:r w:rsidR="007D7D6D" w:rsidRPr="007D7D6D">
        <w:rPr>
          <w:i/>
          <w:iCs/>
        </w:rPr>
        <w:t>C. hyperboreus</w:t>
      </w:r>
      <w:r>
        <w:t xml:space="preserve"> reference genome</w:t>
      </w:r>
      <w:r w:rsidR="00A56859">
        <w:t xml:space="preserve"> assembly</w:t>
      </w:r>
      <w:r>
        <w:t xml:space="preserve"> was indexed using </w:t>
      </w:r>
      <w:proofErr w:type="spellStart"/>
      <w:r>
        <w:t>Samtools</w:t>
      </w:r>
      <w:proofErr w:type="spellEnd"/>
      <w:r>
        <w:t xml:space="preserve"> </w:t>
      </w:r>
      <w:proofErr w:type="spellStart"/>
      <w:r w:rsidR="00956B0A">
        <w:t>f</w:t>
      </w:r>
      <w:r>
        <w:t>aidx</w:t>
      </w:r>
      <w:proofErr w:type="spellEnd"/>
      <w:r>
        <w:t xml:space="preserve">. </w:t>
      </w:r>
      <w:r w:rsidR="00A438FD">
        <w:t xml:space="preserve">Then, alignment files (BAM) were </w:t>
      </w:r>
      <w:r>
        <w:t>validated for integrity using Picard</w:t>
      </w:r>
      <w:r w:rsidR="002A4681">
        <w:t>’</w:t>
      </w:r>
      <w:r>
        <w:t xml:space="preserve">s ValidateSamFile tool. To correct for potential alignment artifacts, reads were split and soft-clipped at InDel positions using </w:t>
      </w:r>
      <w:r w:rsidR="005217A0">
        <w:t xml:space="preserve">the </w:t>
      </w:r>
      <w:r>
        <w:t>SplitNCigarReads tool</w:t>
      </w:r>
      <w:r w:rsidR="005217A0">
        <w:t xml:space="preserve"> from GATK v4.5.0.0</w:t>
      </w:r>
      <w:r w:rsidR="00A62A8B">
        <w:t xml:space="preserve"> </w:t>
      </w:r>
      <w:r w:rsidR="00A62A8B">
        <w:fldChar w:fldCharType="begin"/>
      </w:r>
      <w:r w:rsidR="00A62A8B">
        <w:instrText xml:space="preserve"> ADDIN ZOTERO_ITEM CSL_CITATION {"citationID":"1BFnkgVK","properties":{"formattedCitation":"(Auwera and O\\uc0\\u8217{}Connor, 2020)","plainCitation":"(Auwera and O’Connor, 2020)","noteIndex":0},"citationItems":[{"id":388,"uris":["http://zotero.org/users/12331308/items/ZAXYGCUH"],"itemData":{"id":388,"type":"book","edition":"First edition","event-place":"Beijing Boston Farnham Sebastopol Tokyo","ISBN":"978-1-4919-7519-0","language":"eng","number-of-pages":"1","publisher":"O'Reilly","publisher-place":"Beijing Boston Farnham Sebastopol Tokyo","source":"K10plus ISBN","title":"Genomics in the cloud: using Docker, GATK, and WDL in Terra","title-short":"Genomics in the cloud","author":[{"family":"Auwera","given":"Geraldine Van","dropping-particle":"der"},{"family":"O'Connor","given":"Brian D."}],"issued":{"date-parts":[["2020"]]}}}],"schema":"https://github.com/citation-style-language/schema/raw/master/csl-citation.json"} </w:instrText>
      </w:r>
      <w:r w:rsidR="00A62A8B">
        <w:fldChar w:fldCharType="separate"/>
      </w:r>
      <w:r w:rsidR="00A62A8B" w:rsidRPr="00A62A8B">
        <w:t>(Auwera and O’Connor, 2020)</w:t>
      </w:r>
      <w:r w:rsidR="00A62A8B">
        <w:fldChar w:fldCharType="end"/>
      </w:r>
      <w:r>
        <w:t>.</w:t>
      </w:r>
    </w:p>
    <w:p w14:paraId="013BCEDC" w14:textId="68893CA4" w:rsidR="007356B4" w:rsidRDefault="007356B4" w:rsidP="004A6EF5">
      <w:pPr>
        <w:spacing w:line="360" w:lineRule="auto"/>
        <w:jc w:val="both"/>
      </w:pPr>
      <w:r>
        <w:t>Next, raw variant calls were generated for each sample using GATK HaplotypeCaller in GVCF mode. The resulting genomic VCF files (gVCFs) were combined</w:t>
      </w:r>
      <w:r w:rsidR="00BE3C11">
        <w:t xml:space="preserve"> </w:t>
      </w:r>
      <w:r>
        <w:t>using GenomicsDBImport, and joint genotyping was performed with GenotypeGVCFs to create a single multi-sample VCF file.</w:t>
      </w:r>
    </w:p>
    <w:p w14:paraId="7173FB11" w14:textId="6417130B" w:rsidR="00956B0A" w:rsidRDefault="007356B4" w:rsidP="004A6EF5">
      <w:pPr>
        <w:spacing w:line="360" w:lineRule="auto"/>
        <w:jc w:val="both"/>
      </w:pPr>
      <w:r>
        <w:lastRenderedPageBreak/>
        <w:t>Finally, stringent filtering criteria were applied to ensure high-quality variant calls. Variants were filtered using GATK VariantFiltration with hard filter thresholds based on quality metrics (</w:t>
      </w:r>
      <w:r w:rsidR="004A6EF5">
        <w:t xml:space="preserve">Table </w:t>
      </w:r>
      <w:r w:rsidR="00A56270">
        <w:t>2</w:t>
      </w:r>
      <w:r>
        <w:t xml:space="preserve">). These thresholds were derived from </w:t>
      </w:r>
      <w:r w:rsidR="0034352F">
        <w:t xml:space="preserve">an </w:t>
      </w:r>
      <w:r>
        <w:t xml:space="preserve">empirical assessment of </w:t>
      </w:r>
      <w:r w:rsidR="00D435A8">
        <w:t>the</w:t>
      </w:r>
      <w:r>
        <w:t xml:space="preserve"> data and recommendations from previous studies (Choquet et al., 2023).</w:t>
      </w:r>
    </w:p>
    <w:tbl>
      <w:tblPr>
        <w:tblStyle w:val="PlainTable5"/>
        <w:tblpPr w:leftFromText="288" w:rightFromText="288" w:topFromText="202" w:bottomFromText="202" w:vertAnchor="text" w:horzAnchor="margin" w:tblpXSpec="right" w:tblpY="-28"/>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2560"/>
        <w:gridCol w:w="1098"/>
      </w:tblGrid>
      <w:tr w:rsidR="00A56270" w:rsidRPr="008F5262" w14:paraId="07BAE2CC" w14:textId="77777777" w:rsidTr="00A56270">
        <w:trPr>
          <w:cnfStyle w:val="100000000000" w:firstRow="1" w:lastRow="0" w:firstColumn="0" w:lastColumn="0" w:oddVBand="0" w:evenVBand="0" w:oddHBand="0" w:evenHBand="0" w:firstRowFirstColumn="0" w:firstRowLastColumn="0" w:lastRowFirstColumn="0" w:lastRowLastColumn="0"/>
          <w:cantSplit/>
        </w:trPr>
        <w:tc>
          <w:tcPr>
            <w:tcW w:w="0" w:type="auto"/>
            <w:gridSpan w:val="2"/>
            <w:tcBorders>
              <w:top w:val="nil"/>
              <w:left w:val="nil"/>
              <w:bottom w:val="nil"/>
              <w:right w:val="nil"/>
            </w:tcBorders>
          </w:tcPr>
          <w:p w14:paraId="03023BC0" w14:textId="77777777" w:rsidR="00A56270" w:rsidRPr="00A56270" w:rsidRDefault="00A56270" w:rsidP="00A56270">
            <w:pPr>
              <w:rPr>
                <w:b/>
                <w:bCs/>
                <w:sz w:val="20"/>
                <w:szCs w:val="20"/>
              </w:rPr>
            </w:pPr>
            <w:r w:rsidRPr="00A56270">
              <w:rPr>
                <w:sz w:val="22"/>
                <w:szCs w:val="22"/>
              </w:rPr>
              <w:t>Table 2. GATK VariantFiltration values.</w:t>
            </w:r>
          </w:p>
        </w:tc>
      </w:tr>
      <w:tr w:rsidR="00A56270" w:rsidRPr="008F5262" w14:paraId="76647A5A" w14:textId="77777777" w:rsidTr="00A56270">
        <w:trPr>
          <w:cnfStyle w:val="000000100000" w:firstRow="0" w:lastRow="0" w:firstColumn="0" w:lastColumn="0" w:oddVBand="0" w:evenVBand="0" w:oddHBand="1" w:evenHBand="0" w:firstRowFirstColumn="0" w:firstRowLastColumn="0" w:lastRowFirstColumn="0" w:lastRowLastColumn="0"/>
          <w:cantSplit/>
        </w:trPr>
        <w:tc>
          <w:tcPr>
            <w:tcW w:w="0" w:type="auto"/>
            <w:tcBorders>
              <w:top w:val="single" w:sz="4" w:space="0" w:color="auto"/>
            </w:tcBorders>
          </w:tcPr>
          <w:p w14:paraId="279B641F" w14:textId="77777777" w:rsidR="00A56270" w:rsidRPr="0087507E" w:rsidRDefault="00A56270" w:rsidP="00A56270">
            <w:pPr>
              <w:rPr>
                <w:b/>
                <w:bCs/>
                <w:sz w:val="20"/>
                <w:szCs w:val="20"/>
              </w:rPr>
            </w:pPr>
            <w:r w:rsidRPr="0087507E">
              <w:rPr>
                <w:b/>
                <w:bCs/>
                <w:sz w:val="20"/>
                <w:szCs w:val="20"/>
              </w:rPr>
              <w:t>Filter</w:t>
            </w:r>
          </w:p>
        </w:tc>
        <w:tc>
          <w:tcPr>
            <w:tcW w:w="0" w:type="auto"/>
            <w:tcBorders>
              <w:top w:val="single" w:sz="4" w:space="0" w:color="auto"/>
            </w:tcBorders>
          </w:tcPr>
          <w:p w14:paraId="0F5CCE56" w14:textId="77777777" w:rsidR="00A56270" w:rsidRPr="0087507E" w:rsidRDefault="00A56270" w:rsidP="00A56270">
            <w:pPr>
              <w:jc w:val="right"/>
              <w:rPr>
                <w:b/>
                <w:bCs/>
                <w:sz w:val="20"/>
                <w:szCs w:val="20"/>
              </w:rPr>
            </w:pPr>
            <w:r w:rsidRPr="0087507E">
              <w:rPr>
                <w:b/>
                <w:bCs/>
                <w:sz w:val="20"/>
                <w:szCs w:val="20"/>
              </w:rPr>
              <w:t>Value</w:t>
            </w:r>
          </w:p>
        </w:tc>
      </w:tr>
      <w:tr w:rsidR="00A56270" w:rsidRPr="008F5262" w14:paraId="2EFC2019" w14:textId="77777777" w:rsidTr="00A56270">
        <w:trPr>
          <w:cantSplit/>
        </w:trPr>
        <w:tc>
          <w:tcPr>
            <w:tcW w:w="0" w:type="auto"/>
          </w:tcPr>
          <w:p w14:paraId="07B6C8FB" w14:textId="77777777" w:rsidR="00A56270" w:rsidRPr="0087507E" w:rsidRDefault="00A56270" w:rsidP="00A56270">
            <w:pPr>
              <w:rPr>
                <w:sz w:val="20"/>
                <w:szCs w:val="20"/>
              </w:rPr>
            </w:pPr>
            <w:r w:rsidRPr="0087507E">
              <w:rPr>
                <w:sz w:val="20"/>
                <w:szCs w:val="20"/>
              </w:rPr>
              <w:t>QD</w:t>
            </w:r>
          </w:p>
        </w:tc>
        <w:tc>
          <w:tcPr>
            <w:tcW w:w="0" w:type="auto"/>
          </w:tcPr>
          <w:p w14:paraId="0A490972" w14:textId="77777777" w:rsidR="00A56270" w:rsidRPr="0087507E" w:rsidRDefault="00A56270" w:rsidP="00A56270">
            <w:pPr>
              <w:jc w:val="right"/>
              <w:rPr>
                <w:sz w:val="20"/>
                <w:szCs w:val="20"/>
              </w:rPr>
            </w:pPr>
            <w:r w:rsidRPr="0087507E">
              <w:rPr>
                <w:sz w:val="20"/>
                <w:szCs w:val="20"/>
              </w:rPr>
              <w:t xml:space="preserve">&lt; </w:t>
            </w:r>
            <w:r>
              <w:rPr>
                <w:sz w:val="20"/>
                <w:szCs w:val="20"/>
              </w:rPr>
              <w:t>4</w:t>
            </w:r>
            <w:r w:rsidRPr="0087507E">
              <w:rPr>
                <w:sz w:val="20"/>
                <w:szCs w:val="20"/>
              </w:rPr>
              <w:t>.0</w:t>
            </w:r>
          </w:p>
        </w:tc>
      </w:tr>
      <w:tr w:rsidR="00A56270" w:rsidRPr="008F5262" w14:paraId="704FC253" w14:textId="77777777" w:rsidTr="00A56270">
        <w:trPr>
          <w:cnfStyle w:val="000000100000" w:firstRow="0" w:lastRow="0" w:firstColumn="0" w:lastColumn="0" w:oddVBand="0" w:evenVBand="0" w:oddHBand="1" w:evenHBand="0" w:firstRowFirstColumn="0" w:firstRowLastColumn="0" w:lastRowFirstColumn="0" w:lastRowLastColumn="0"/>
          <w:cantSplit/>
        </w:trPr>
        <w:tc>
          <w:tcPr>
            <w:tcW w:w="0" w:type="auto"/>
          </w:tcPr>
          <w:p w14:paraId="19683614" w14:textId="77777777" w:rsidR="00A56270" w:rsidRPr="0087507E" w:rsidRDefault="00A56270" w:rsidP="00A56270">
            <w:pPr>
              <w:rPr>
                <w:sz w:val="20"/>
                <w:szCs w:val="20"/>
              </w:rPr>
            </w:pPr>
            <w:r w:rsidRPr="0087507E">
              <w:rPr>
                <w:sz w:val="20"/>
                <w:szCs w:val="20"/>
              </w:rPr>
              <w:t>FS</w:t>
            </w:r>
          </w:p>
        </w:tc>
        <w:tc>
          <w:tcPr>
            <w:tcW w:w="0" w:type="auto"/>
          </w:tcPr>
          <w:p w14:paraId="4DEF4C52" w14:textId="77777777" w:rsidR="00A56270" w:rsidRPr="0087507E" w:rsidRDefault="00A56270" w:rsidP="00A56270">
            <w:pPr>
              <w:jc w:val="right"/>
              <w:rPr>
                <w:sz w:val="20"/>
                <w:szCs w:val="20"/>
              </w:rPr>
            </w:pPr>
            <w:r w:rsidRPr="0087507E">
              <w:rPr>
                <w:sz w:val="20"/>
                <w:szCs w:val="20"/>
              </w:rPr>
              <w:t>&gt; 60.0</w:t>
            </w:r>
          </w:p>
        </w:tc>
      </w:tr>
      <w:tr w:rsidR="00A56270" w:rsidRPr="008F5262" w14:paraId="49E5C8C9" w14:textId="77777777" w:rsidTr="00A56270">
        <w:trPr>
          <w:cantSplit/>
        </w:trPr>
        <w:tc>
          <w:tcPr>
            <w:tcW w:w="0" w:type="auto"/>
          </w:tcPr>
          <w:p w14:paraId="3EDED081" w14:textId="77777777" w:rsidR="00A56270" w:rsidRPr="0087507E" w:rsidRDefault="00A56270" w:rsidP="00A56270">
            <w:pPr>
              <w:rPr>
                <w:sz w:val="20"/>
                <w:szCs w:val="20"/>
              </w:rPr>
            </w:pPr>
            <w:r w:rsidRPr="0087507E">
              <w:rPr>
                <w:sz w:val="20"/>
                <w:szCs w:val="20"/>
              </w:rPr>
              <w:t>MQ</w:t>
            </w:r>
          </w:p>
        </w:tc>
        <w:tc>
          <w:tcPr>
            <w:tcW w:w="0" w:type="auto"/>
          </w:tcPr>
          <w:p w14:paraId="04F1C380" w14:textId="77777777" w:rsidR="00A56270" w:rsidRPr="0087507E" w:rsidRDefault="00A56270" w:rsidP="00A56270">
            <w:pPr>
              <w:jc w:val="right"/>
              <w:rPr>
                <w:sz w:val="20"/>
                <w:szCs w:val="20"/>
              </w:rPr>
            </w:pPr>
            <w:r w:rsidRPr="0087507E">
              <w:rPr>
                <w:sz w:val="20"/>
                <w:szCs w:val="20"/>
              </w:rPr>
              <w:t>&lt; 4</w:t>
            </w:r>
            <w:r>
              <w:rPr>
                <w:sz w:val="20"/>
                <w:szCs w:val="20"/>
              </w:rPr>
              <w:t>5</w:t>
            </w:r>
            <w:r w:rsidRPr="0087507E">
              <w:rPr>
                <w:sz w:val="20"/>
                <w:szCs w:val="20"/>
              </w:rPr>
              <w:t>.0</w:t>
            </w:r>
          </w:p>
        </w:tc>
      </w:tr>
      <w:tr w:rsidR="00A56270" w:rsidRPr="008F5262" w14:paraId="26214345" w14:textId="77777777" w:rsidTr="00A56270">
        <w:trPr>
          <w:cnfStyle w:val="000000100000" w:firstRow="0" w:lastRow="0" w:firstColumn="0" w:lastColumn="0" w:oddVBand="0" w:evenVBand="0" w:oddHBand="1" w:evenHBand="0" w:firstRowFirstColumn="0" w:firstRowLastColumn="0" w:lastRowFirstColumn="0" w:lastRowLastColumn="0"/>
          <w:cantSplit/>
        </w:trPr>
        <w:tc>
          <w:tcPr>
            <w:tcW w:w="0" w:type="auto"/>
          </w:tcPr>
          <w:p w14:paraId="0F54A535" w14:textId="77777777" w:rsidR="00A56270" w:rsidRPr="0087507E" w:rsidRDefault="00A56270" w:rsidP="00A56270">
            <w:pPr>
              <w:rPr>
                <w:sz w:val="20"/>
                <w:szCs w:val="20"/>
              </w:rPr>
            </w:pPr>
            <w:r w:rsidRPr="0087507E">
              <w:rPr>
                <w:sz w:val="20"/>
                <w:szCs w:val="20"/>
              </w:rPr>
              <w:t>MQRankSum</w:t>
            </w:r>
          </w:p>
        </w:tc>
        <w:tc>
          <w:tcPr>
            <w:tcW w:w="0" w:type="auto"/>
          </w:tcPr>
          <w:p w14:paraId="3D52A218" w14:textId="77777777" w:rsidR="00A56270" w:rsidRPr="0087507E" w:rsidRDefault="00A56270" w:rsidP="00A56270">
            <w:pPr>
              <w:jc w:val="right"/>
              <w:rPr>
                <w:sz w:val="20"/>
                <w:szCs w:val="20"/>
              </w:rPr>
            </w:pPr>
            <w:r w:rsidRPr="0087507E">
              <w:rPr>
                <w:sz w:val="20"/>
                <w:szCs w:val="20"/>
              </w:rPr>
              <w:t>&lt; -5</w:t>
            </w:r>
            <w:r>
              <w:rPr>
                <w:sz w:val="20"/>
                <w:szCs w:val="20"/>
              </w:rPr>
              <w:t>.0</w:t>
            </w:r>
          </w:p>
        </w:tc>
      </w:tr>
      <w:tr w:rsidR="00A56270" w:rsidRPr="008F5262" w14:paraId="4D899940" w14:textId="77777777" w:rsidTr="00A56270">
        <w:trPr>
          <w:cantSplit/>
        </w:trPr>
        <w:tc>
          <w:tcPr>
            <w:tcW w:w="0" w:type="auto"/>
          </w:tcPr>
          <w:p w14:paraId="651E6BA8" w14:textId="77777777" w:rsidR="00A56270" w:rsidRPr="0087507E" w:rsidRDefault="00A56270" w:rsidP="00A56270">
            <w:pPr>
              <w:rPr>
                <w:sz w:val="20"/>
                <w:szCs w:val="20"/>
              </w:rPr>
            </w:pPr>
            <w:r w:rsidRPr="0087507E">
              <w:rPr>
                <w:sz w:val="20"/>
                <w:szCs w:val="20"/>
              </w:rPr>
              <w:t>ReadPosRankSum</w:t>
            </w:r>
          </w:p>
        </w:tc>
        <w:tc>
          <w:tcPr>
            <w:tcW w:w="0" w:type="auto"/>
          </w:tcPr>
          <w:p w14:paraId="5B14F1B5" w14:textId="77777777" w:rsidR="00A56270" w:rsidRPr="0087507E" w:rsidRDefault="00A56270" w:rsidP="00A56270">
            <w:pPr>
              <w:jc w:val="right"/>
              <w:rPr>
                <w:sz w:val="20"/>
                <w:szCs w:val="20"/>
              </w:rPr>
            </w:pPr>
            <w:r w:rsidRPr="0087507E">
              <w:rPr>
                <w:sz w:val="20"/>
                <w:szCs w:val="20"/>
              </w:rPr>
              <w:t>&lt; -</w:t>
            </w:r>
            <w:r>
              <w:rPr>
                <w:sz w:val="20"/>
                <w:szCs w:val="20"/>
              </w:rPr>
              <w:t>5</w:t>
            </w:r>
            <w:r w:rsidRPr="0087507E">
              <w:rPr>
                <w:sz w:val="20"/>
                <w:szCs w:val="20"/>
              </w:rPr>
              <w:t>.0</w:t>
            </w:r>
          </w:p>
        </w:tc>
      </w:tr>
    </w:tbl>
    <w:p w14:paraId="19D838B1" w14:textId="3138F74C" w:rsidR="00124B57" w:rsidRDefault="0034352F" w:rsidP="004A6EF5">
      <w:pPr>
        <w:spacing w:line="360" w:lineRule="auto"/>
        <w:jc w:val="both"/>
      </w:pPr>
      <w:r>
        <w:t>Additional filtering steps were performed to refine the variant dataset further</w:t>
      </w:r>
      <w:r w:rsidR="007356B4" w:rsidRPr="007356B4">
        <w:t xml:space="preserve">. </w:t>
      </w:r>
      <w:r w:rsidR="008760A1">
        <w:t>V</w:t>
      </w:r>
      <w:r w:rsidR="008760A1" w:rsidRPr="007356B4">
        <w:t xml:space="preserve">ariants </w:t>
      </w:r>
      <w:r w:rsidR="008760A1">
        <w:t>with</w:t>
      </w:r>
      <w:r w:rsidR="008760A1" w:rsidRPr="007356B4">
        <w:t xml:space="preserve"> genotype missingness rate</w:t>
      </w:r>
      <w:r w:rsidR="008760A1">
        <w:t>s</w:t>
      </w:r>
      <w:r w:rsidR="008760A1" w:rsidRPr="007356B4">
        <w:t xml:space="preserve"> exceeding </w:t>
      </w:r>
      <w:r w:rsidR="008760A1">
        <w:t>8</w:t>
      </w:r>
      <w:r w:rsidR="008760A1" w:rsidRPr="007356B4">
        <w:t>0%</w:t>
      </w:r>
      <w:r w:rsidR="00CA28EC" w:rsidRPr="00CA28EC">
        <w:t xml:space="preserve"> and variants with mean read depths below </w:t>
      </w:r>
      <w:r w:rsidR="00E25129">
        <w:t>five</w:t>
      </w:r>
      <w:r w:rsidR="008760A1">
        <w:t xml:space="preserve"> were filtered out using V</w:t>
      </w:r>
      <w:r w:rsidR="007356B4" w:rsidRPr="007356B4">
        <w:t xml:space="preserve">CFtools </w:t>
      </w:r>
      <w:r w:rsidR="007A07D2">
        <w:t>v</w:t>
      </w:r>
      <w:r w:rsidR="007356B4" w:rsidRPr="007356B4">
        <w:t>0.1.15</w:t>
      </w:r>
      <w:r w:rsidR="00DD3148">
        <w:t xml:space="preserve"> </w:t>
      </w:r>
      <w:r w:rsidR="00DD3148">
        <w:fldChar w:fldCharType="begin"/>
      </w:r>
      <w:r w:rsidR="00DD3148">
        <w:instrText xml:space="preserve"> ADDIN ZOTERO_ITEM CSL_CITATION {"citationID":"4WxG1o4s","properties":{"formattedCitation":"(Danecek {\\i{}et al.}, 2011)","plainCitation":"(Danecek et al., 2011)","noteIndex":0},"citationItems":[{"id":78,"uris":["http://zotero.org/users/12331308/items/YV5JWBDB"],"itemData":{"id":78,"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journalAbbreviation":"Bioinformatics","page":"2156-2158","source":"Silverchair","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literal":"1000 Genomes Project Analysis Group"}],"issued":{"date-parts":[["2011",8,1]]}}}],"schema":"https://github.com/citation-style-language/schema/raw/master/csl-citation.json"} </w:instrText>
      </w:r>
      <w:r w:rsidR="00DD3148">
        <w:fldChar w:fldCharType="separate"/>
      </w:r>
      <w:r w:rsidR="00DD3148" w:rsidRPr="00DD3148">
        <w:t xml:space="preserve">(Danecek </w:t>
      </w:r>
      <w:r w:rsidR="00DD3148" w:rsidRPr="00DD3148">
        <w:rPr>
          <w:i/>
          <w:iCs/>
        </w:rPr>
        <w:t>et al.</w:t>
      </w:r>
      <w:r w:rsidR="00DD3148" w:rsidRPr="00DD3148">
        <w:t>, 2011)</w:t>
      </w:r>
      <w:r w:rsidR="00DD3148">
        <w:fldChar w:fldCharType="end"/>
      </w:r>
      <w:r w:rsidR="007356B4" w:rsidRPr="007356B4">
        <w:t xml:space="preserve">. Furthermore, insertion-deletions (InDels) </w:t>
      </w:r>
      <w:r w:rsidR="007356B4" w:rsidRPr="00CA28EC">
        <w:t>and non-biallelic variants were removed</w:t>
      </w:r>
      <w:r w:rsidR="005E7473" w:rsidRPr="00CA28EC">
        <w:t xml:space="preserve">. </w:t>
      </w:r>
      <w:r w:rsidR="008760A1" w:rsidRPr="00CA28EC">
        <w:t>Variants with</w:t>
      </w:r>
      <w:r w:rsidR="007356B4" w:rsidRPr="00CA28EC">
        <w:t xml:space="preserve"> deviations from Hardy-Weinberg equilibrium (HWE; p-value &lt; 0.00</w:t>
      </w:r>
      <w:r w:rsidR="008760A1" w:rsidRPr="00CA28EC">
        <w:t>0</w:t>
      </w:r>
      <w:r w:rsidR="007356B4" w:rsidRPr="00CA28EC">
        <w:t>1</w:t>
      </w:r>
      <w:r w:rsidR="008760A1" w:rsidRPr="00CA28EC">
        <w:t xml:space="preserve">) and variants with </w:t>
      </w:r>
      <w:r w:rsidR="007356B4" w:rsidRPr="00CA28EC">
        <w:t>strong linkage disequilibrium</w:t>
      </w:r>
      <w:r w:rsidR="008760A1">
        <w:t xml:space="preserve"> were removed using </w:t>
      </w:r>
      <w:r w:rsidR="00124B57">
        <w:t xml:space="preserve">PLINK2 v2.0 </w:t>
      </w:r>
      <w:r w:rsidR="00124B57">
        <w:fldChar w:fldCharType="begin"/>
      </w:r>
      <w:r w:rsidR="00124B57">
        <w:instrText xml:space="preserve"> ADDIN ZOTERO_ITEM CSL_CITATION {"citationID":"shgCzhCi","properties":{"formattedCitation":"(Chang {\\i{}et al.}, 2015; Purcell and Chang, 2017)","plainCitation":"(Chang et al., 2015; Purcell and Chang, 2017)","noteIndex":0},"citationItems":[{"id":375,"uris":["http://zotero.org/users/12331308/items/KJSMSEFF"],"itemData":{"id":375,"type":"article-journal","abstract":"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To address these issues, we are developing a second-generation codebase for PLINK. The first major release from this codebase, PLINK 1.9, introduces extensive use of bit-level parallelism, (n)-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container-title":"GigaScience","DOI":"10.1186/s13742-015-0047-8","ISSN":"2047-217X","issue":"1","journalAbbreviation":"GigaScience","page":"s13742-015-0047-8","source":"Silverchair","title":"Second-generation PLINK: rising to the challenge of larger and richer datasets","title-short":"Second-generation PLINK","volume":"4","author":[{"family":"Chang","given":"Christopher C"},{"family":"Chow","given":"Carson C"},{"family":"Tellier","given":"Laurent CAM"},{"family":"Vattikuti","given":"Shashaank"},{"family":"Purcell","given":"Shaun M"},{"family":"Lee","given":"James J"}],"issued":{"date-parts":[["2015",12,1]]}}},{"id":377,"uris":["http://zotero.org/users/12331308/items/656U2H2I"],"itemData":{"id":377,"type":"software","title":"PLINK 2.0","URL":"www.cog-genomics.org/plink/2.0/","version":"2.0","author":[{"family":"Purcell","given":"Shaun M"},{"family":"Chang","given":"Christopher C"}],"issued":{"date-parts":[["2017"]]}}}],"schema":"https://github.com/citation-style-language/schema/raw/master/csl-citation.json"} </w:instrText>
      </w:r>
      <w:r w:rsidR="00124B57">
        <w:fldChar w:fldCharType="separate"/>
      </w:r>
      <w:r w:rsidR="00124B57" w:rsidRPr="00124B57">
        <w:t xml:space="preserve">(Chang </w:t>
      </w:r>
      <w:r w:rsidR="00124B57" w:rsidRPr="00124B57">
        <w:rPr>
          <w:i/>
          <w:iCs/>
        </w:rPr>
        <w:t>et al.</w:t>
      </w:r>
      <w:r w:rsidR="00124B57" w:rsidRPr="00124B57">
        <w:t>, 2015; Purcell and Chang, 2017)</w:t>
      </w:r>
      <w:r w:rsidR="00124B57">
        <w:fldChar w:fldCharType="end"/>
      </w:r>
      <w:r w:rsidR="001A74A8">
        <w:t>.</w:t>
      </w:r>
      <w:r w:rsidR="007E738D">
        <w:t xml:space="preserve"> The </w:t>
      </w:r>
      <w:r w:rsidR="00BE3C11">
        <w:t>differences</w:t>
      </w:r>
      <w:r w:rsidR="007E738D">
        <w:t xml:space="preserve"> </w:t>
      </w:r>
      <w:r w:rsidR="00BE3C11">
        <w:t xml:space="preserve">in </w:t>
      </w:r>
      <w:r w:rsidR="00BE3C11" w:rsidRPr="007B5257">
        <w:t>sequencing metrics (properly paired reads before and after filtering)</w:t>
      </w:r>
      <w:r w:rsidR="00E25129">
        <w:t xml:space="preserve"> </w:t>
      </w:r>
      <w:r w:rsidR="00BE3C11" w:rsidRPr="00BE3C11">
        <w:t>between the pilot study and the full-scale study were</w:t>
      </w:r>
      <w:r w:rsidR="007B5257" w:rsidRPr="007B5257">
        <w:t xml:space="preserve"> investigated</w:t>
      </w:r>
      <w:r w:rsidR="00E36175">
        <w:t xml:space="preserve"> </w:t>
      </w:r>
      <w:r w:rsidR="008D7DBC">
        <w:t xml:space="preserve">in R v4.4.1 </w:t>
      </w:r>
      <w:r w:rsidR="008D7DBC">
        <w:fldChar w:fldCharType="begin"/>
      </w:r>
      <w:r w:rsidR="008D7DBC">
        <w:instrText xml:space="preserve"> ADDIN ZOTERO_ITEM CSL_CITATION {"citationID":"Una0KSdU","properties":{"formattedCitation":"(R Core Team, 2024)","plainCitation":"(R Core Team, 2024)","noteIndex":0},"citationItems":[{"id":403,"uris":["http://zotero.org/users/12331308/items/NFJJJUH5"],"itemData":{"id":403,"type":"book","event-place":"Vienna, Austria","publisher":"R Foundation for Statistical Computing","publisher-place":"Vienna, Austria","title":"R: A Language and Environment for Statistical Computing","URL":"https://www.R-project.org/","author":[{"literal":"R Core Team"}],"issued":{"date-parts":[["2024"]]}}}],"schema":"https://github.com/citation-style-language/schema/raw/master/csl-citation.json"} </w:instrText>
      </w:r>
      <w:r w:rsidR="008D7DBC">
        <w:fldChar w:fldCharType="separate"/>
      </w:r>
      <w:r w:rsidR="008D7DBC" w:rsidRPr="008D7DBC">
        <w:t>(R Core Team, 2024)</w:t>
      </w:r>
      <w:r w:rsidR="008D7DBC">
        <w:fldChar w:fldCharType="end"/>
      </w:r>
      <w:r w:rsidR="007B5257" w:rsidRPr="007B5257">
        <w:t xml:space="preserve"> using Mann-Whitney U tests, given</w:t>
      </w:r>
      <w:r w:rsidR="00E36175">
        <w:t xml:space="preserve"> the </w:t>
      </w:r>
      <w:r w:rsidR="007E738D">
        <w:t>lack of h</w:t>
      </w:r>
      <w:r w:rsidR="007B5257">
        <w:t>om</w:t>
      </w:r>
      <w:r w:rsidR="007E738D">
        <w:t xml:space="preserve">ogeneity </w:t>
      </w:r>
      <w:r w:rsidR="007B5257">
        <w:t>of variance and normal distributions</w:t>
      </w:r>
      <w:r w:rsidR="008D7DBC">
        <w:t xml:space="preserve"> </w:t>
      </w:r>
      <w:r w:rsidR="008D7DBC">
        <w:fldChar w:fldCharType="begin"/>
      </w:r>
      <w:r w:rsidR="00173262">
        <w:instrText xml:space="preserve"> ADDIN ZOTERO_ITEM CSL_CITATION {"citationID":"1Hwd3IBd","properties":{"formattedCitation":"(Fox and Weisberg, 2019)","plainCitation":"(Fox and Weisberg, 2019)","dontUpdate":true,"noteIndex":0},"citationItems":[{"id":404,"uris":["http://zotero.org/users/12331308/items/ARZDPV8R"],"itemData":{"id":404,"type":"book","edition":"Third","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8D7DBC">
        <w:fldChar w:fldCharType="separate"/>
      </w:r>
      <w:r w:rsidR="008D7DBC" w:rsidRPr="008D7DBC">
        <w:t>(</w:t>
      </w:r>
      <w:r w:rsidR="008D7DBC">
        <w:t xml:space="preserve">Levene’s test; Shapiro-Wilk’s test; </w:t>
      </w:r>
      <w:r w:rsidR="008D7DBC" w:rsidRPr="008D7DBC">
        <w:t>Fox and Weisberg, 2019)</w:t>
      </w:r>
      <w:r w:rsidR="008D7DBC">
        <w:fldChar w:fldCharType="end"/>
      </w:r>
      <w:r w:rsidR="007B5257">
        <w:t>.</w:t>
      </w:r>
    </w:p>
    <w:p w14:paraId="17B69BE9" w14:textId="2A95BFA0" w:rsidR="00915913" w:rsidRDefault="009E3EF6" w:rsidP="008264A5">
      <w:pPr>
        <w:pStyle w:val="Heading2"/>
        <w:numPr>
          <w:ilvl w:val="1"/>
          <w:numId w:val="8"/>
        </w:numPr>
      </w:pPr>
      <w:bookmarkStart w:id="108" w:name="_Toc182556908"/>
      <w:r>
        <w:t>Detection of Batch Effects</w:t>
      </w:r>
      <w:bookmarkEnd w:id="108"/>
    </w:p>
    <w:p w14:paraId="55C64CBF" w14:textId="776AB60F" w:rsidR="007356B4" w:rsidRDefault="007356B4" w:rsidP="004A6EF5">
      <w:pPr>
        <w:spacing w:line="360" w:lineRule="auto"/>
        <w:jc w:val="both"/>
      </w:pPr>
      <w:r>
        <w:t>Principal Component Analysis (PCA) was performed on</w:t>
      </w:r>
      <w:r w:rsidR="009E3EF6">
        <w:t xml:space="preserve"> the pooled samples from the pilot and full-scale batches</w:t>
      </w:r>
      <w:r w:rsidR="008760A1">
        <w:t>. Principal components were generated using P</w:t>
      </w:r>
      <w:r w:rsidR="00124B57">
        <w:t>LINK2</w:t>
      </w:r>
      <w:r w:rsidR="008760A1">
        <w:t>.</w:t>
      </w:r>
      <w:r w:rsidR="00CA28EC">
        <w:t xml:space="preserve"> </w:t>
      </w:r>
      <w:r>
        <w:t>The first two principal components, explaining the highest proportion of genetic variance, were visualized using the</w:t>
      </w:r>
      <w:r w:rsidR="007C10CD">
        <w:t xml:space="preserve"> </w:t>
      </w:r>
      <w:r w:rsidR="00A411C4">
        <w:t>T</w:t>
      </w:r>
      <w:r w:rsidR="007C10CD">
        <w:t>idyverse</w:t>
      </w:r>
      <w:r w:rsidR="00E632D0">
        <w:t xml:space="preserve"> v2.0</w:t>
      </w:r>
      <w:r w:rsidR="007C10CD">
        <w:t xml:space="preserve"> </w:t>
      </w:r>
      <w:r w:rsidR="00E632D0">
        <w:fldChar w:fldCharType="begin"/>
      </w:r>
      <w:r w:rsidR="00E632D0">
        <w:instrText xml:space="preserve"> ADDIN ZOTERO_ITEM CSL_CITATION {"citationID":"jlk8wrm2","properties":{"formattedCitation":"(Wickham {\\i{}et al.}, 2019)","plainCitation":"(Wickham et al., 2019)","noteIndex":0},"citationItems":[{"id":60,"uris":["http://zotero.org/users/12331308/items/MH86XPTM"],"itemData":{"id":60,"type":"article-journal","container-title":"Journal of Open Source Software","DOI":"10.21105/joss.01686","ISSN":"2475-9066","issue":"43","journalAbbreviation":"JOSS","license":"http://creativecommons.org/licenses/by/4.0/","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E632D0">
        <w:fldChar w:fldCharType="separate"/>
      </w:r>
      <w:r w:rsidR="00E632D0" w:rsidRPr="00E632D0">
        <w:t xml:space="preserve">(Wickham </w:t>
      </w:r>
      <w:r w:rsidR="00E632D0" w:rsidRPr="00E632D0">
        <w:rPr>
          <w:i/>
          <w:iCs/>
        </w:rPr>
        <w:t>et al.</w:t>
      </w:r>
      <w:r w:rsidR="00E632D0" w:rsidRPr="00E632D0">
        <w:t>, 2019)</w:t>
      </w:r>
      <w:r w:rsidR="00E632D0">
        <w:fldChar w:fldCharType="end"/>
      </w:r>
      <w:r w:rsidR="00E632D0">
        <w:t xml:space="preserve"> </w:t>
      </w:r>
      <w:r w:rsidR="007C10CD">
        <w:t>and</w:t>
      </w:r>
      <w:r>
        <w:t xml:space="preserve"> ggplot2</w:t>
      </w:r>
      <w:r w:rsidR="00E632D0">
        <w:t xml:space="preserve"> v3.5.1 </w:t>
      </w:r>
      <w:r w:rsidR="00E632D0">
        <w:fldChar w:fldCharType="begin"/>
      </w:r>
      <w:r w:rsidR="00E632D0">
        <w:instrText xml:space="preserve"> ADDIN ZOTERO_ITEM CSL_CITATION {"citationID":"BvA0293a","properties":{"formattedCitation":"(Wickham, 2016)","plainCitation":"(Wickham, 2016)","noteIndex":0},"citationItems":[{"id":393,"uris":["http://zotero.org/users/12331308/items/DTJXV5RE"],"itemData":{"id":393,"type":"book","ISBN":"978-3-319-24277-4","publisher":"Springer-Verlag New York","title":"ggplot2: Elegant Graphics for Data Analysis","URL":"https://ggplot2.tidyverse.org","author":[{"family":"Wickham","given":"Hadley"}],"issued":{"date-parts":[["2016"]]}}}],"schema":"https://github.com/citation-style-language/schema/raw/master/csl-citation.json"} </w:instrText>
      </w:r>
      <w:r w:rsidR="00E632D0">
        <w:fldChar w:fldCharType="separate"/>
      </w:r>
      <w:r w:rsidR="00E632D0" w:rsidRPr="00E632D0">
        <w:t>(Wickham, 2016)</w:t>
      </w:r>
      <w:r w:rsidR="00E632D0">
        <w:fldChar w:fldCharType="end"/>
      </w:r>
      <w:r>
        <w:t xml:space="preserve"> R package</w:t>
      </w:r>
      <w:r w:rsidR="007C10CD">
        <w:t>s</w:t>
      </w:r>
      <w:r w:rsidR="00E25129">
        <w:t>.</w:t>
      </w:r>
    </w:p>
    <w:p w14:paraId="6BFF0479" w14:textId="466D6FA0" w:rsidR="009E3EF6" w:rsidRDefault="009E3EF6" w:rsidP="004A6EF5">
      <w:pPr>
        <w:spacing w:line="360" w:lineRule="auto"/>
        <w:jc w:val="both"/>
      </w:pPr>
      <w:r>
        <w:t>Admixture analyses were conducted on the pooled dataset using ADMIXTURE v1.3.0</w:t>
      </w:r>
      <w:r w:rsidR="00254ECF">
        <w:t xml:space="preserve"> </w:t>
      </w:r>
      <w:r w:rsidR="00254ECF">
        <w:fldChar w:fldCharType="begin"/>
      </w:r>
      <w:r w:rsidR="00254ECF">
        <w:instrText xml:space="preserve"> ADDIN ZOTERO_ITEM CSL_CITATION {"citationID":"AvPLQ9FS","properties":{"formattedCitation":"(Alexander, Novembre and Lange, 2009)","plainCitation":"(Alexander, Novembre and Lange, 2009)","noteIndex":0},"citationItems":[{"id":394,"uris":["http://zotero.org/users/12331308/items/GQXI2GG3"],"itemData":{"id":394,"type":"article-journal","container-title":"Genome Research","DOI":"10.1101/gr.094052.109","note":"publisher: Cold Spring Harbor Lab","page":"1655–1664","title":"Fast model-based estimation of ancestry in unrelated individuals","volume":"19","author":[{"family":"Alexander","given":"D.H."},{"family":"Novembre","given":"J."},{"family":"Lange","given":"K."}],"issued":{"date-parts":[["2009"]]}}}],"schema":"https://github.com/citation-style-language/schema/raw/master/csl-citation.json"} </w:instrText>
      </w:r>
      <w:r w:rsidR="00254ECF">
        <w:fldChar w:fldCharType="separate"/>
      </w:r>
      <w:r w:rsidR="00254ECF" w:rsidRPr="00254ECF">
        <w:t>(Alexander, Novembre and Lange, 2009)</w:t>
      </w:r>
      <w:r w:rsidR="00254ECF">
        <w:fldChar w:fldCharType="end"/>
      </w:r>
      <w:r>
        <w:t xml:space="preserve"> to infer population structure and potential admixture. A range of ancestral populations (</w:t>
      </w:r>
      <w:r w:rsidRPr="00E25129">
        <w:rPr>
          <w:i/>
          <w:iCs/>
        </w:rPr>
        <w:t>K</w:t>
      </w:r>
      <w:r>
        <w:t xml:space="preserve">) from </w:t>
      </w:r>
      <w:r w:rsidR="00E25129">
        <w:t>1</w:t>
      </w:r>
      <w:r>
        <w:t xml:space="preserve"> to 5 was </w:t>
      </w:r>
      <w:r w:rsidR="005E7473">
        <w:t>evaluated</w:t>
      </w:r>
      <w:r>
        <w:t xml:space="preserve">, and cross-validation error was used to select the </w:t>
      </w:r>
      <w:r w:rsidR="007D4086" w:rsidRPr="007D4086">
        <w:rPr>
          <w:i/>
          <w:iCs/>
        </w:rPr>
        <w:t>K</w:t>
      </w:r>
      <w:r w:rsidR="007D4086">
        <w:t xml:space="preserve"> value that best fitted the data</w:t>
      </w:r>
      <w:r>
        <w:t>. Individual ancestry proportions were</w:t>
      </w:r>
      <w:r w:rsidR="002F59BF">
        <w:t xml:space="preserve"> plotted using R with the ggplot2 package</w:t>
      </w:r>
      <w:r>
        <w:t>.</w:t>
      </w:r>
    </w:p>
    <w:p w14:paraId="1CD3EBBD" w14:textId="779A53B6" w:rsidR="009E3EF6" w:rsidRDefault="009E3EF6" w:rsidP="008264A5">
      <w:pPr>
        <w:pStyle w:val="Heading2"/>
        <w:numPr>
          <w:ilvl w:val="1"/>
          <w:numId w:val="8"/>
        </w:numPr>
      </w:pPr>
      <w:bookmarkStart w:id="109" w:name="_Toc182556909"/>
      <w:r>
        <w:lastRenderedPageBreak/>
        <w:t xml:space="preserve">Full-scale </w:t>
      </w:r>
      <w:r w:rsidR="00A95B14">
        <w:t>S</w:t>
      </w:r>
      <w:r>
        <w:t>tudy</w:t>
      </w:r>
      <w:bookmarkEnd w:id="109"/>
    </w:p>
    <w:p w14:paraId="46A3F50A" w14:textId="497E19E2" w:rsidR="00D620E3" w:rsidRPr="00D620E3" w:rsidRDefault="00D620E3" w:rsidP="008264A5">
      <w:pPr>
        <w:pStyle w:val="Heading3"/>
        <w:numPr>
          <w:ilvl w:val="2"/>
          <w:numId w:val="8"/>
        </w:numPr>
      </w:pPr>
      <w:r>
        <w:t>Population Structure</w:t>
      </w:r>
    </w:p>
    <w:p w14:paraId="45366BAC" w14:textId="18C99F5B" w:rsidR="009E3EF6" w:rsidRDefault="006B7384" w:rsidP="00E127B6">
      <w:pPr>
        <w:spacing w:line="360" w:lineRule="auto"/>
        <w:jc w:val="both"/>
      </w:pPr>
      <w:r>
        <w:t>C</w:t>
      </w:r>
      <w:r w:rsidR="00E127B6">
        <w:t>omplementary analyses</w:t>
      </w:r>
      <w:r w:rsidR="00254ECF">
        <w:t xml:space="preserve">, including PCA, </w:t>
      </w:r>
      <w:r w:rsidR="0094671A">
        <w:t xml:space="preserve">Admixture analysis, and </w:t>
      </w:r>
      <w:r w:rsidR="00254ECF">
        <w:t>Discriminant Analysis of Principal Components (DAPC),</w:t>
      </w:r>
      <w:r w:rsidR="00E127B6">
        <w:t xml:space="preserve"> were used to investigate the population structure and genetic differentiation among </w:t>
      </w:r>
      <w:r w:rsidR="00E127B6" w:rsidRPr="007D7D6D">
        <w:rPr>
          <w:i/>
          <w:iCs/>
        </w:rPr>
        <w:t>C. hyperboreus</w:t>
      </w:r>
      <w:r w:rsidR="00E127B6">
        <w:t xml:space="preserve"> individuals from the full-scale batch.</w:t>
      </w:r>
    </w:p>
    <w:p w14:paraId="4129B028" w14:textId="463DD7C0" w:rsidR="00E127B6" w:rsidRDefault="00E127B6" w:rsidP="00E127B6">
      <w:pPr>
        <w:spacing w:line="360" w:lineRule="auto"/>
        <w:jc w:val="both"/>
      </w:pPr>
      <w:r>
        <w:t>Principal components were generated from the full-scale batch using PLINK2. Again, the two principal components explaining the highest proportion of variance were visualized using the Tidyverse and ggplot2 R packages. Sampling locations were indicated by color to assess clustering patterns.</w:t>
      </w:r>
    </w:p>
    <w:p w14:paraId="3B34FFA4" w14:textId="22F63E7E" w:rsidR="00E127B6" w:rsidRDefault="00E127B6" w:rsidP="00E127B6">
      <w:pPr>
        <w:spacing w:line="360" w:lineRule="auto"/>
        <w:jc w:val="both"/>
      </w:pPr>
      <w:r>
        <w:t xml:space="preserve">Admixture analyses were </w:t>
      </w:r>
      <w:r w:rsidR="002F59BF">
        <w:t>performed</w:t>
      </w:r>
      <w:r>
        <w:t xml:space="preserve"> on the full-scale dataset. </w:t>
      </w:r>
      <w:r w:rsidR="002F59BF">
        <w:t>A</w:t>
      </w:r>
      <w:r>
        <w:t>ncestral populations (</w:t>
      </w:r>
      <w:r w:rsidRPr="007D4086">
        <w:rPr>
          <w:i/>
          <w:iCs/>
        </w:rPr>
        <w:t>K</w:t>
      </w:r>
      <w:r>
        <w:t>)</w:t>
      </w:r>
      <w:r w:rsidR="002F59BF">
        <w:t xml:space="preserve"> of </w:t>
      </w:r>
      <w:r w:rsidR="007D4086">
        <w:t>1</w:t>
      </w:r>
      <w:r w:rsidR="002F59BF">
        <w:t xml:space="preserve"> to 5 were</w:t>
      </w:r>
      <w:r>
        <w:t xml:space="preserve"> </w:t>
      </w:r>
      <w:r w:rsidR="005E7473">
        <w:t>evaluated</w:t>
      </w:r>
      <w:r>
        <w:t>,</w:t>
      </w:r>
      <w:r w:rsidR="002F59BF">
        <w:t xml:space="preserve"> and</w:t>
      </w:r>
      <w:r>
        <w:t xml:space="preserve"> cross-validation error</w:t>
      </w:r>
      <w:r w:rsidR="002F59BF">
        <w:t xml:space="preserve"> was calculated for </w:t>
      </w:r>
      <w:r w:rsidR="002F59BF" w:rsidRPr="0072783C">
        <w:rPr>
          <w:i/>
          <w:iCs/>
        </w:rPr>
        <w:t>K</w:t>
      </w:r>
      <w:r>
        <w:t>. Individual ancestry proportions were</w:t>
      </w:r>
      <w:r w:rsidR="007D4086">
        <w:t xml:space="preserve"> </w:t>
      </w:r>
      <w:r w:rsidR="002F59BF">
        <w:t>plotted using R with the ggplot2 package</w:t>
      </w:r>
      <w:r>
        <w:t>.</w:t>
      </w:r>
    </w:p>
    <w:p w14:paraId="684FB692" w14:textId="27829F5F" w:rsidR="00915913" w:rsidRDefault="007B5257" w:rsidP="004A6EF5">
      <w:pPr>
        <w:spacing w:line="360" w:lineRule="auto"/>
        <w:jc w:val="both"/>
      </w:pPr>
      <w:r w:rsidRPr="007B5257">
        <w:t>Discriminant Analysis of Principal Component</w:t>
      </w:r>
      <w:r w:rsidR="00254ECF">
        <w:t xml:space="preserve">s </w:t>
      </w:r>
      <w:r w:rsidR="00254ECF">
        <w:fldChar w:fldCharType="begin"/>
      </w:r>
      <w:r w:rsidR="00173262">
        <w:instrText xml:space="preserve"> ADDIN ZOTERO_ITEM CSL_CITATION {"citationID":"Hg4SUQU0","properties":{"formattedCitation":"(Jombart, Devillard and Balloux, 2010)","plainCitation":"(Jombart, Devillard and Balloux, 2010)","dontUpdate":true,"noteIndex":0},"citationItems":[{"id":356,"uris":["http://zotero.org/users/12331308/items/VYJE3G7P"],"itemData":{"id":356,"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journalAbbreviation":"BMC Genetics","page":"94","source":"BioMed Central","title":"Discriminant analysis of principal components: a new method for the analysis of genetically structured populations","title-short":"Discriminant analysis of principal components","volume":"11","author":[{"family":"Jombart","given":"Thibaut"},{"family":"Devillard","given":"Sébastien"},{"family":"Balloux","given":"François"}],"issued":{"date-parts":[["2010",10,15]]}}}],"schema":"https://github.com/citation-style-language/schema/raw/master/csl-citation.json"} </w:instrText>
      </w:r>
      <w:r w:rsidR="00254ECF">
        <w:fldChar w:fldCharType="separate"/>
      </w:r>
      <w:r w:rsidR="00254ECF" w:rsidRPr="005217A0">
        <w:t>(</w:t>
      </w:r>
      <w:r w:rsidR="00254ECF">
        <w:t xml:space="preserve">DAPC; </w:t>
      </w:r>
      <w:r w:rsidR="00254ECF" w:rsidRPr="005217A0">
        <w:t>Jombart, Devillard and Balloux, 2010)</w:t>
      </w:r>
      <w:r w:rsidR="00254ECF">
        <w:fldChar w:fldCharType="end"/>
      </w:r>
      <w:r w:rsidRPr="007B5257">
        <w:t xml:space="preserve"> was performed using the Adegenet R package </w:t>
      </w:r>
      <w:r w:rsidR="00254ECF">
        <w:t xml:space="preserve">v2.1.10 </w:t>
      </w:r>
      <w:r w:rsidR="00254ECF">
        <w:fldChar w:fldCharType="begin"/>
      </w:r>
      <w:r w:rsidR="00254ECF">
        <w:instrText xml:space="preserve"> ADDIN ZOTERO_ITEM CSL_CITATION {"citationID":"ip1oMrqm","properties":{"formattedCitation":"(Jombart, 2008)","plainCitation":"(Jombart, 2008)","noteIndex":0},"citationItems":[{"id":395,"uris":["http://zotero.org/users/12331308/items/XN2WBETS"],"itemData":{"id":395,"type":"article-journal","abstract":"Summary: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ct:  jombart@biomserv.univ-lyon1.frSupplementary information:  Supplementary data are available at Bioinformatics online.","container-title":"Bioinformatics","DOI":"10.1093/bioinformatics/btn129","ISSN":"1367-4803","issue":"11","journalAbbreviation":"Bioinformatics","page":"1403-1405","source":"Silverchair","title":"adegenet: a R package for the multivariate analysis of genetic markers","title-short":"adegenet","volume":"24","author":[{"family":"Jombart","given":"Thibaut"}],"issued":{"date-parts":[["2008",6,1]]}}}],"schema":"https://github.com/citation-style-language/schema/raw/master/csl-citation.json"} </w:instrText>
      </w:r>
      <w:r w:rsidR="00254ECF">
        <w:fldChar w:fldCharType="separate"/>
      </w:r>
      <w:r w:rsidR="00254ECF" w:rsidRPr="00254ECF">
        <w:t>(Jombart, 2008)</w:t>
      </w:r>
      <w:r w:rsidR="00254ECF">
        <w:fldChar w:fldCharType="end"/>
      </w:r>
      <w:r w:rsidRPr="007B5257">
        <w:t xml:space="preserve">. </w:t>
      </w:r>
      <w:r w:rsidR="007D4086" w:rsidRPr="007B5257">
        <w:t>DAPC combines PCA with Discriminant analysis, </w:t>
      </w:r>
      <w:r w:rsidR="007D4086">
        <w:t xml:space="preserve">maximizing genetic differentiation among groups while minimizing variation within groups. </w:t>
      </w:r>
      <w:r w:rsidRPr="007B5257">
        <w:t xml:space="preserve">The sampling location was used as the prior group assignment for individuals. </w:t>
      </w:r>
    </w:p>
    <w:p w14:paraId="4719EDF1" w14:textId="4BADEF02" w:rsidR="007D69F9" w:rsidRDefault="007D4086" w:rsidP="004A6EF5">
      <w:pPr>
        <w:spacing w:line="360" w:lineRule="auto"/>
        <w:jc w:val="both"/>
      </w:pPr>
      <w:r>
        <w:t xml:space="preserve">The </w:t>
      </w:r>
      <w:r w:rsidR="007D69F9">
        <w:t>Mean nucleotide diversity (</w:t>
      </w:r>
      <w:r w:rsidR="007D69F9" w:rsidRPr="007D4086">
        <w:rPr>
          <w:i/>
          <w:iCs/>
        </w:rPr>
        <w:t>π</w:t>
      </w:r>
      <w:r w:rsidR="007D69F9">
        <w:t xml:space="preserve">) was calculated per sampling location </w:t>
      </w:r>
      <w:r w:rsidR="00E25129">
        <w:t xml:space="preserve">with VCFtools, </w:t>
      </w:r>
      <w:r w:rsidR="007D69F9">
        <w:t xml:space="preserve">using a </w:t>
      </w:r>
      <w:r w:rsidR="006B7384">
        <w:t xml:space="preserve">10kb </w:t>
      </w:r>
      <w:r w:rsidR="007D69F9">
        <w:t>sliding window</w:t>
      </w:r>
      <w:r w:rsidR="006B7384">
        <w:t xml:space="preserve"> to investigate </w:t>
      </w:r>
      <w:r>
        <w:t xml:space="preserve">differentiation </w:t>
      </w:r>
      <w:r w:rsidR="006B7384">
        <w:t xml:space="preserve">across </w:t>
      </w:r>
      <w:r>
        <w:t>the sampled area</w:t>
      </w:r>
      <w:r w:rsidR="00E25129">
        <w:t>.</w:t>
      </w:r>
    </w:p>
    <w:p w14:paraId="2E2AB98B" w14:textId="26811D00" w:rsidR="00915913" w:rsidRDefault="00E25129" w:rsidP="004A6EF5">
      <w:pPr>
        <w:spacing w:line="360" w:lineRule="auto"/>
        <w:jc w:val="both"/>
      </w:pPr>
      <w:r>
        <w:t>Pairwise</w:t>
      </w:r>
      <w:r w:rsidR="002F59BF">
        <w:t xml:space="preserve"> </w:t>
      </w:r>
      <w:r w:rsidR="00E37F5F" w:rsidRPr="00E37F5F">
        <w:t>Weir and Cockerham</w:t>
      </w:r>
      <w:r w:rsidR="002A4681">
        <w:t>’</w:t>
      </w:r>
      <w:r w:rsidR="00E37F5F" w:rsidRPr="00E37F5F">
        <w:t xml:space="preserve">s </w:t>
      </w:r>
      <w:r w:rsidR="00A95B14">
        <w:fldChar w:fldCharType="begin"/>
      </w:r>
      <w:r w:rsidR="00A95B14">
        <w:instrText xml:space="preserve"> ADDIN ZOTERO_ITEM CSL_CITATION {"citationID":"lNkaAi5C","properties":{"formattedCitation":"(1984)","plainCitation":"(1984)","noteIndex":0},"citationItems":[{"id":419,"uris":["http://zotero.org/users/12331308/items/VN376TCI"],"itemData":{"id":419,"type":"article-journal","abstract":"Formulae are given for estimators for the parameters F, θ, f (F&lt;sub&gt;IT&lt;/sub&gt;, F&lt;sub&gt;ST&lt;/sub&gt;, F&lt;sub&gt;IS&lt;/sub&gt;) of population structure. As with all such estimators, ratios are used so that their properties are not known exactly, but they have been found to perform satisfactorily in simulations. Unlike the estimators in general use, the formulae do not make assumptions concerning numbers of populations, sample sizes, or heterozygote frequencies. As such, they are suited to small data sets and will aid the comparisons of results of different investigators. A simple weighting procedure is suggested for combining information over alleles and loci, and sample variances may be estimated by a jackknife procedure.","container-title":"Evolution","DOI":"10.2307/2408641","ISSN":"0014-3820","issue":"6","note":"publisher: Oxford University Press","page":"1358-1370","source":"JSTOR","title":"Estimating F-Statistics for the Analysis of Population Structure","volume":"38","author":[{"family":"Weir","given":"B. S."},{"family":"Cockerham","given":"C. Clark"}],"issued":{"date-parts":[["1984"]]}},"label":"page","suppress-author":true}],"schema":"https://github.com/citation-style-language/schema/raw/master/csl-citation.json"} </w:instrText>
      </w:r>
      <w:r w:rsidR="00A95B14">
        <w:fldChar w:fldCharType="separate"/>
      </w:r>
      <w:r w:rsidR="00A95B14" w:rsidRPr="00A95B14">
        <w:t>(1984)</w:t>
      </w:r>
      <w:r w:rsidR="00A95B14">
        <w:fldChar w:fldCharType="end"/>
      </w:r>
      <w:r w:rsidR="00E37F5F" w:rsidRPr="00E37F5F">
        <w:t xml:space="preserve"> F</w:t>
      </w:r>
      <w:r>
        <w:rPr>
          <w:vertAlign w:val="subscript"/>
        </w:rPr>
        <w:t>ST</w:t>
      </w:r>
      <w:r>
        <w:t xml:space="preserve"> </w:t>
      </w:r>
      <w:r w:rsidR="004933E9">
        <w:t xml:space="preserve">values </w:t>
      </w:r>
      <w:r w:rsidR="008D7DBC">
        <w:t>between</w:t>
      </w:r>
      <w:r w:rsidR="004933E9">
        <w:t xml:space="preserve"> sampling location</w:t>
      </w:r>
      <w:r w:rsidR="008D7DBC">
        <w:t>s</w:t>
      </w:r>
      <w:r w:rsidR="002F59BF">
        <w:t xml:space="preserve"> were calculate</w:t>
      </w:r>
      <w:r w:rsidR="00E37F5F" w:rsidRPr="00E37F5F">
        <w:t xml:space="preserve">d </w:t>
      </w:r>
      <w:r w:rsidR="008D7DBC">
        <w:t>from</w:t>
      </w:r>
      <w:r w:rsidR="000C417D">
        <w:t xml:space="preserve"> the full-scale</w:t>
      </w:r>
      <w:r w:rsidR="007C10CD">
        <w:t xml:space="preserve"> </w:t>
      </w:r>
      <w:r w:rsidR="00E37F5F" w:rsidRPr="00E37F5F">
        <w:t xml:space="preserve">dataset using </w:t>
      </w:r>
      <w:r w:rsidR="002F59BF">
        <w:t>the Hierfstat</w:t>
      </w:r>
      <w:r w:rsidR="00E36175">
        <w:t xml:space="preserve"> v0.5.11</w:t>
      </w:r>
      <w:r w:rsidR="00254ECF">
        <w:t xml:space="preserve"> </w:t>
      </w:r>
      <w:r w:rsidR="00254ECF">
        <w:fldChar w:fldCharType="begin"/>
      </w:r>
      <w:r w:rsidR="00254ECF">
        <w:instrText xml:space="preserve"> ADDIN ZOTERO_ITEM CSL_CITATION {"citationID":"23T6vxOQ","properties":{"formattedCitation":"(Goudet {\\i{}et al.}, 2022)","plainCitation":"(Goudet et al., 2022)","noteIndex":0},"citationItems":[{"id":398,"uris":["http://zotero.org/users/12331308/items/CLP5KNKS"],"itemData":{"id":398,"type":"software","abstract":"Estimates hierarchical F-statistics from haploid or diploid genetic data with any numbers of levels in the hierarchy, following the algorithm of Yang (Evolution(1998), 52:950). Tests via randomisations the significance of each F and variance components, using the likelihood-ratio statistics G (Goudet et al. (1996) &lt;https://academic.oup.com/genetics/article/144/4/1933/6017091&gt;). Estimates genetic diversity statistics for haploid and diploid genetic datasets in various formats, including inbreeding and coancestry coefficients, and population specific F-statistics following Weir and Goudet (2017) &lt;https://academic.oup.com/genetics/article/206/4/2085/6072590&gt;.","license":"GPL-2 | GPL-3 [expanded from: GPL (≥ 2)]","source":"R-Packages","title":"hierfstat: Estimation and Tests of Hierarchical F-Statistics","title-short":"hierfstat","URL":"https://cran.r-project.org/web/packages/hierfstat/index.html","version":"0.5-11","author":[{"family":"Goudet","given":"Jerome"},{"family":"Jombart","given":"Thibaut"},{"family":"Kamvar","given":"Zhian N."},{"family":"Archer","given":"Eric"},{"family":"Hardy","given":"Olivier"}],"accessed":{"date-parts":[["2024",10,30]]},"issued":{"date-parts":[["2022",5,5]]}}}],"schema":"https://github.com/citation-style-language/schema/raw/master/csl-citation.json"} </w:instrText>
      </w:r>
      <w:r w:rsidR="00254ECF">
        <w:fldChar w:fldCharType="separate"/>
      </w:r>
      <w:r w:rsidR="00254ECF" w:rsidRPr="00254ECF">
        <w:t xml:space="preserve">(Goudet </w:t>
      </w:r>
      <w:r w:rsidR="00254ECF" w:rsidRPr="00254ECF">
        <w:rPr>
          <w:i/>
          <w:iCs/>
        </w:rPr>
        <w:t>et al.</w:t>
      </w:r>
      <w:r w:rsidR="00254ECF" w:rsidRPr="00254ECF">
        <w:t>, 2022)</w:t>
      </w:r>
      <w:r w:rsidR="00254ECF">
        <w:fldChar w:fldCharType="end"/>
      </w:r>
      <w:r w:rsidR="002F59BF">
        <w:t xml:space="preserve"> package for R</w:t>
      </w:r>
      <w:r w:rsidR="005217A0">
        <w:t xml:space="preserve">. </w:t>
      </w:r>
      <w:r w:rsidR="007D4086">
        <w:t>The pairwise comparisons</w:t>
      </w:r>
      <w:r w:rsidR="00725243">
        <w:t>’</w:t>
      </w:r>
      <w:r w:rsidR="007D4086">
        <w:t xml:space="preserve"> p-values were estimated through permutation testing (2,000 permutations) and adjusted using the </w:t>
      </w:r>
      <w:r w:rsidR="007D69F9">
        <w:t>Bonferroni correction</w:t>
      </w:r>
      <w:r w:rsidR="00E37F5F" w:rsidRPr="00E37F5F">
        <w:t>.</w:t>
      </w:r>
    </w:p>
    <w:p w14:paraId="381CE5E2" w14:textId="3B0F3BA3" w:rsidR="00915913" w:rsidRDefault="001A74A8" w:rsidP="008264A5">
      <w:pPr>
        <w:pStyle w:val="Heading3"/>
        <w:numPr>
          <w:ilvl w:val="2"/>
          <w:numId w:val="8"/>
        </w:numPr>
      </w:pPr>
      <w:bookmarkStart w:id="110" w:name="demographic-history"/>
      <w:r>
        <w:t>Demographic History</w:t>
      </w:r>
      <w:bookmarkEnd w:id="110"/>
    </w:p>
    <w:p w14:paraId="5EDB6B01" w14:textId="027B8178" w:rsidR="00F43A4E" w:rsidRDefault="00F43A4E" w:rsidP="00194806">
      <w:pPr>
        <w:spacing w:line="360" w:lineRule="auto"/>
        <w:jc w:val="both"/>
      </w:pPr>
      <w:r>
        <w:t xml:space="preserve">To investigate the demographic history of </w:t>
      </w:r>
      <w:r w:rsidR="007D7D6D" w:rsidRPr="007D7D6D">
        <w:rPr>
          <w:i/>
          <w:iCs/>
        </w:rPr>
        <w:t>C. hyperboreus</w:t>
      </w:r>
      <w:r>
        <w:t>,</w:t>
      </w:r>
      <w:r w:rsidR="00406132">
        <w:t xml:space="preserve"> the </w:t>
      </w:r>
      <w:r>
        <w:t>Tajima</w:t>
      </w:r>
      <w:r w:rsidR="002A4681">
        <w:t>’</w:t>
      </w:r>
      <w:r>
        <w:t xml:space="preserve">s </w:t>
      </w:r>
      <w:r w:rsidRPr="002F4625">
        <w:rPr>
          <w:i/>
          <w:iCs/>
        </w:rPr>
        <w:t>D</w:t>
      </w:r>
      <w:r>
        <w:t xml:space="preserve"> statistic</w:t>
      </w:r>
      <w:r w:rsidR="00406132">
        <w:t xml:space="preserve"> was calculated</w:t>
      </w:r>
      <w:r>
        <w:t xml:space="preserve"> using VCFtools with a 10</w:t>
      </w:r>
      <w:r w:rsidR="00163D16">
        <w:t xml:space="preserve"> k</w:t>
      </w:r>
      <w:r>
        <w:t xml:space="preserve">b sliding window. </w:t>
      </w:r>
      <w:r w:rsidR="004B3FB6">
        <w:t>In a</w:t>
      </w:r>
      <w:r>
        <w:t>ddition,</w:t>
      </w:r>
      <w:r w:rsidR="004B3FB6">
        <w:t xml:space="preserve"> a</w:t>
      </w:r>
      <w:r>
        <w:t xml:space="preserve"> </w:t>
      </w:r>
      <w:r w:rsidR="004B3FB6">
        <w:t xml:space="preserve">folded </w:t>
      </w:r>
      <w:r>
        <w:t>site frequency spectrum (SFS)</w:t>
      </w:r>
      <w:r w:rsidR="00406132">
        <w:t xml:space="preserve"> </w:t>
      </w:r>
      <w:r w:rsidR="004B3FB6">
        <w:t xml:space="preserve">was </w:t>
      </w:r>
      <w:r w:rsidR="00406132">
        <w:t>generated</w:t>
      </w:r>
      <w:r w:rsidR="004B3FB6">
        <w:t xml:space="preserve"> from the full-scale dataset SNPs</w:t>
      </w:r>
      <w:r>
        <w:t xml:space="preserve"> using the vcf2sfs.py </w:t>
      </w:r>
      <w:r w:rsidR="00E36175">
        <w:t xml:space="preserve">python </w:t>
      </w:r>
      <w:r>
        <w:t>script</w:t>
      </w:r>
      <w:r w:rsidR="00E36175">
        <w:t xml:space="preserve"> </w:t>
      </w:r>
      <w:r w:rsidR="00E36175">
        <w:fldChar w:fldCharType="begin"/>
      </w:r>
      <w:r w:rsidR="00E36175">
        <w:instrText xml:space="preserve"> ADDIN ZOTERO_ITEM CSL_CITATION {"citationID":"CTVvmjz1","properties":{"formattedCitation":"(Van Rossum and Drake, 2009; Liu {\\i{}et al.}, 2018)","plainCitation":"(Van Rossum and Drake, 2009; Liu et al., 2018)","noteIndex":0},"citationItems":[{"id":402,"uris":["http://zotero.org/users/12331308/items/UXIQYYMU"],"itemData":{"id":402,"type":"book","event-place":"Scotts Valley, CA","ISBN":"1-4414-1269-7","publisher":"CreateSpace","publisher-place":"Scotts Valley, CA","title":"Python 3 Reference Manual","author":[{"family":"Van Rossum","given":"Guido"},{"family":"Drake","given":"Fred L."}],"issued":{"date-parts":[["2009"]]}}},{"id":64,"uris":["http://zotero.org/users/12331308/items/9AW67GKM"],"itemData":{"id":64,"type":"article-journal","abstract":"Parallel evolution and the extent to which it involves gene reuse have attracted much interest. Whereas it has theoretically been predicted under which circumstances gene reuse is expected, empirical studies that directly compare systems showing high and low parallelism are rare. Three-spined stickleback (Gasterosteus aculeatus), where freshwater populations have been independently founded by ancestral marine populations, represent prime examples of phenotypic and genomic parallelism, but cases exist where parallelism is low. Based on RAD (restriction site associated DNA) sequencing, we analysed SNPs and chromosome inversions in populations in Denmark and Greenland showing low and high parallelism, respectively. We identified parallelism across freshwater populations in Greenland at genomic regions previously identified to be associated with marine-freshwater divergence. These same markers also separated Danish marine and freshwater sticklebacks, albeit to a weaker extent. Hence, parallelism was not absent in Denmark but possibly constrained by spatially and temporally varying selection. Divergence time estimates found one Danish freshwater population to be much older than the others. It also deviated strongly with respect to parallelism and may represent earlier postglacial colonization based on a different pool of standing variation and eliciting different adaptive responses to freshwater conditions. These findings provide empirical support to previous suggestions that the time since replicate populations had access to a common pool of standing variation is a major factor determining gene reuse. At last, based on the observed parallelism in the Greenlandic system we discuss the predictability of adaptive responses in newly established populations.","container-title":"Molecular Ecology","DOI":"10.1111/mec.14782","ISSN":"1365-294X","issue":"23","journalAbbreviation":"Mol Ecol","language":"eng","note":"PMID: 29972880","page":"4725-4743","source":"PubMed","title":"Genomic parallelism and lack thereof in contrasting systems of three-spined sticklebacks","volume":"27","author":[{"family":"Liu","given":"Shenglin"},{"family":"Ferchaud","given":"Anne-Laure"},{"family":"Grønkjaer","given":"Peter"},{"family":"Nygaard","given":"Rasmus"},{"family":"Hansen","given":"Michael M."}],"issued":{"date-parts":[["2018",12]]}}}],"schema":"https://github.com/citation-style-language/schema/raw/master/csl-citation.json"} </w:instrText>
      </w:r>
      <w:r w:rsidR="00E36175">
        <w:fldChar w:fldCharType="separate"/>
      </w:r>
      <w:r w:rsidR="00E36175" w:rsidRPr="00E36175">
        <w:t xml:space="preserve">(Van Rossum and Drake, 2009; Liu </w:t>
      </w:r>
      <w:r w:rsidR="00E36175" w:rsidRPr="00E36175">
        <w:rPr>
          <w:i/>
          <w:iCs/>
        </w:rPr>
        <w:t>et al.</w:t>
      </w:r>
      <w:r w:rsidR="00E36175" w:rsidRPr="00E36175">
        <w:t>, 2018)</w:t>
      </w:r>
      <w:r w:rsidR="00E36175">
        <w:fldChar w:fldCharType="end"/>
      </w:r>
      <w:r>
        <w:t xml:space="preserve">  and visualized using R with the ggplot2 package</w:t>
      </w:r>
      <w:r w:rsidR="008F745D">
        <w:t xml:space="preserve">. </w:t>
      </w:r>
      <w:r w:rsidR="00BE7E21">
        <w:t xml:space="preserve">Site frequency spectrums can provide insights into past demographic events, such as </w:t>
      </w:r>
      <w:r w:rsidR="00BE7E21">
        <w:lastRenderedPageBreak/>
        <w:t>population expansion or bottlenecks, by revealing deviations from the expected allele frequency distribution under neutrality. I</w:t>
      </w:r>
      <w:r w:rsidR="007D4086" w:rsidRPr="008F745D">
        <w:t xml:space="preserve">n the absence of a known recombination rate for </w:t>
      </w:r>
      <w:r w:rsidR="007D4086" w:rsidRPr="008F745D">
        <w:rPr>
          <w:i/>
          <w:iCs/>
        </w:rPr>
        <w:t>C. hyperboreu</w:t>
      </w:r>
      <w:r w:rsidR="007D4086">
        <w:rPr>
          <w:i/>
          <w:iCs/>
        </w:rPr>
        <w:t>s,</w:t>
      </w:r>
      <w:r w:rsidR="008F745D" w:rsidRPr="008F745D">
        <w:t xml:space="preserve"> several values</w:t>
      </w:r>
      <w:r w:rsidR="008F745D">
        <w:t xml:space="preserve"> (1.0 × 10</w:t>
      </w:r>
      <w:r w:rsidR="008F745D" w:rsidRPr="00194806">
        <w:rPr>
          <w:vertAlign w:val="superscript"/>
        </w:rPr>
        <w:t>-7</w:t>
      </w:r>
      <w:r w:rsidR="008F745D">
        <w:t>,</w:t>
      </w:r>
      <w:r w:rsidR="00194806">
        <w:t xml:space="preserve"> 1.0 × 10</w:t>
      </w:r>
      <w:r w:rsidR="00194806" w:rsidRPr="00194806">
        <w:rPr>
          <w:vertAlign w:val="superscript"/>
        </w:rPr>
        <w:t>-</w:t>
      </w:r>
      <w:r w:rsidR="00194806">
        <w:rPr>
          <w:vertAlign w:val="superscript"/>
        </w:rPr>
        <w:t>9</w:t>
      </w:r>
      <w:r w:rsidR="00194806">
        <w:t>, 1.0 × 10</w:t>
      </w:r>
      <w:r w:rsidR="00194806" w:rsidRPr="00194806">
        <w:rPr>
          <w:vertAlign w:val="superscript"/>
        </w:rPr>
        <w:t>-</w:t>
      </w:r>
      <w:r w:rsidR="00194806">
        <w:rPr>
          <w:vertAlign w:val="superscript"/>
        </w:rPr>
        <w:t>10</w:t>
      </w:r>
      <w:r w:rsidR="00194806">
        <w:t>, 1.0 × 10</w:t>
      </w:r>
      <w:r w:rsidR="00194806" w:rsidRPr="00194806">
        <w:rPr>
          <w:vertAlign w:val="superscript"/>
        </w:rPr>
        <w:t>-</w:t>
      </w:r>
      <w:r w:rsidR="00194806">
        <w:rPr>
          <w:vertAlign w:val="superscript"/>
        </w:rPr>
        <w:t>11</w:t>
      </w:r>
      <w:r w:rsidR="008F745D">
        <w:t>)</w:t>
      </w:r>
      <w:r w:rsidR="008F745D" w:rsidRPr="008F745D">
        <w:t xml:space="preserve"> were tested and compared</w:t>
      </w:r>
      <w:r w:rsidR="007D4086">
        <w:t>, indicating SFS’s</w:t>
      </w:r>
      <w:r w:rsidR="007D4086" w:rsidRPr="008F745D">
        <w:t xml:space="preserve"> sensitivity to changes</w:t>
      </w:r>
      <w:r>
        <w:t>.</w:t>
      </w:r>
      <w:r w:rsidR="004B3FB6">
        <w:t xml:space="preserve"> Using fastsimcoal2</w:t>
      </w:r>
      <w:r w:rsidR="00BE7E21">
        <w:t xml:space="preserve"> </w:t>
      </w:r>
      <w:r w:rsidR="00BE7E21">
        <w:fldChar w:fldCharType="begin"/>
      </w:r>
      <w:r w:rsidR="00BE7E21">
        <w:instrText xml:space="preserve"> ADDIN ZOTERO_ITEM CSL_CITATION {"citationID":"jCbmU9Ki","properties":{"formattedCitation":"(Excoffier {\\i{}et al.}, 2021)","plainCitation":"(Excoffier et al., 2021)","noteIndex":0},"citationItems":[{"id":424,"uris":["http://zotero.org/users/12331308/items/VMGFYANB"],"itemData":{"id":424,"type":"article-journal","abstract":"fastsimcoal2 extends fastsimcoal, a continuous time coalescent-based genetic simulation program, by enabling the estimation of demographic parameters under very complex scenarios from the site frequency spectrum under a maximum-likelihood framework.Other improvements include multi-threading, handling of population inbreeding, extended input file syntax facilitating the description of complex demographic scenarios, and more efficient simulations of sparsely structured populations and of large chromosomes.fastsimcoal2 is freely available on http://cmpg.unibe.ch/software/fastsimcoal2/. It includes console versions for Linux, Windows and MacOS, additional scripts for the analysis and visualization of simulated and estimated scenarios, as well as a detailed documentation and ready-to-use examples.","container-title":"Bioinformatics","DOI":"10.1093/bioinformatics/btab468","ISSN":"1367-4803","issue":"24","journalAbbreviation":"Bioinformatics","page":"4882-4885","source":"Silverchair","title":"fastsimcoal2: demographic inference under complex evolutionary scenarios","title-short":"fastsimcoal2","volume":"37","author":[{"family":"Excoffier","given":"Laurent"},{"family":"Marchi","given":"Nina"},{"family":"Marques","given":"David Alexander"},{"family":"Matthey-Doret","given":"Remi"},{"family":"Gouy","given":"Alexandre"},{"family":"Sousa","given":"Vitor C"}],"issued":{"date-parts":[["2021",12,11]]}}}],"schema":"https://github.com/citation-style-language/schema/raw/master/csl-citation.json"} </w:instrText>
      </w:r>
      <w:r w:rsidR="00BE7E21">
        <w:fldChar w:fldCharType="separate"/>
      </w:r>
      <w:r w:rsidR="00BE7E21" w:rsidRPr="00BE7E21">
        <w:t xml:space="preserve">(Excoffier </w:t>
      </w:r>
      <w:r w:rsidR="00BE7E21" w:rsidRPr="00BE7E21">
        <w:rPr>
          <w:i/>
          <w:iCs/>
        </w:rPr>
        <w:t>et al.</w:t>
      </w:r>
      <w:r w:rsidR="00BE7E21" w:rsidRPr="00BE7E21">
        <w:t>, 2021)</w:t>
      </w:r>
      <w:r w:rsidR="00BE7E21">
        <w:fldChar w:fldCharType="end"/>
      </w:r>
      <w:r w:rsidR="004B3FB6">
        <w:t>, three population history models (constant population size, instantaneous growth</w:t>
      </w:r>
      <w:r w:rsidR="00BE7E21">
        <w:t xml:space="preserve"> occurring 4,000 generations in the past</w:t>
      </w:r>
      <w:r w:rsidR="00EA1EB5">
        <w:t>,</w:t>
      </w:r>
      <w:r w:rsidR="004B3FB6">
        <w:t xml:space="preserve"> and instantaneous decline</w:t>
      </w:r>
      <w:r w:rsidR="00BE7E21">
        <w:t xml:space="preserve"> occurring </w:t>
      </w:r>
      <w:r w:rsidR="002F4625">
        <w:t>4,000</w:t>
      </w:r>
      <w:r w:rsidR="00EA1EB5">
        <w:t xml:space="preserve"> generations in the past)</w:t>
      </w:r>
      <w:r w:rsidR="004B3FB6">
        <w:t xml:space="preserve"> were simulated for comparison with the observed SFS</w:t>
      </w:r>
      <w:r w:rsidR="00194806">
        <w:t>, assuming a 3-year generation time</w:t>
      </w:r>
      <w:r w:rsidR="004B3FB6">
        <w:t>.</w:t>
      </w:r>
    </w:p>
    <w:p w14:paraId="75F7CE94" w14:textId="2342EB86" w:rsidR="00F43A4E" w:rsidRDefault="008D7DBC" w:rsidP="00F43A4E">
      <w:pPr>
        <w:spacing w:line="360" w:lineRule="auto"/>
        <w:jc w:val="both"/>
      </w:pPr>
      <w:r>
        <w:t>Stairway plots</w:t>
      </w:r>
      <w:r w:rsidR="00DF5894">
        <w:t xml:space="preserve"> were generated for the SFS</w:t>
      </w:r>
      <w:r w:rsidR="00EA1EB5">
        <w:t>s</w:t>
      </w:r>
      <w:r w:rsidR="00DF5894">
        <w:t xml:space="preserve">  with Stairway Plot v2 </w:t>
      </w:r>
      <w:r w:rsidR="00DF5894">
        <w:fldChar w:fldCharType="begin"/>
      </w:r>
      <w:r w:rsidR="00DF5894">
        <w:instrText xml:space="preserve"> ADDIN ZOTERO_ITEM CSL_CITATION {"citationID":"Jj7thlLY","properties":{"formattedCitation":"(Liu and Fu, 2015, 2020)","plainCitation":"(Liu and Fu, 2015, 2020)","noteIndex":0},"citationItems":[{"id":66,"uris":["http://zotero.org/users/12331308/items/NB5ARXU3"],"itemData":{"id":66,"type":"article-journal","abstract":"Xiaoming Liu and Yun-Xin Fu present a model-flexible method for inferring changes in population size over time on the basis of the composite likelihood of SNP frequencies. They apply the method to 1000 Genomes Project data to infer changes in human population size on the timescale of 10,000 to 200,000 years ago.","container-title":"Nature Genetics","DOI":"10.1038/ng.3254","ISSN":"1546-1718","issue":"5","journalAbbreviation":"Nat Genet","language":"en","license":"2015 Springer Nature America, Inc.","note":"publisher: Nature Publishing Group","page":"555-559","source":"www.nature.com","title":"Exploring population size changes using SNP frequency spectra","volume":"47","author":[{"family":"Liu","given":"Xiaoming"},{"family":"Fu","given":"Yun-Xin"}],"issued":{"date-parts":[["2015",5]]}}},{"id":65,"uris":["http://zotero.org/users/12331308/items/CVG5TWQC"],"itemData":{"id":65,"type":"article-journal","abstract":"Inferring the demographic histories of populations has wide applications in population, ecological, and conservation genomics. We present Stairway Plot 2, a cross-platform program package for this task using SNP frequency spectra. It is based on a nonparametric method with the capability of handling folded SNP frequency spectra (that is, when the ancestral alleles of the SNPs are unknown) of thousands of samples produced with genotyping-by-sequencing technologies; therefore, it is particularly suitable for nonmodel organisms.","container-title":"Genome Biology","DOI":"10.1186/s13059-020-02196-9","ISSN":"1474-760X","issue":"1","journalAbbreviation":"Genome Biology","page":"280","source":"BioMed Central","title":"Stairway Plot 2: demographic history inference with folded SNP frequency spectra","title-short":"Stairway Plot 2","volume":"21","author":[{"family":"Liu","given":"Xiaoming"},{"family":"Fu","given":"Yun-Xin"}],"issued":{"date-parts":[["2020",11,17]]}}}],"schema":"https://github.com/citation-style-language/schema/raw/master/csl-citation.json"} </w:instrText>
      </w:r>
      <w:r w:rsidR="00DF5894">
        <w:fldChar w:fldCharType="separate"/>
      </w:r>
      <w:r w:rsidR="00DF5894" w:rsidRPr="00DF5894">
        <w:t>(Liu and Fu, 2015, 2020)</w:t>
      </w:r>
      <w:r w:rsidR="00DF5894">
        <w:fldChar w:fldCharType="end"/>
      </w:r>
      <w:r w:rsidR="00DF5894">
        <w:t>, a coalescent-based method</w:t>
      </w:r>
      <w:r>
        <w:t xml:space="preserve"> </w:t>
      </w:r>
      <w:r w:rsidR="00DF5894">
        <w:t>t</w:t>
      </w:r>
      <w:r>
        <w:t>h</w:t>
      </w:r>
      <w:r w:rsidR="00DF5894">
        <w:t>at</w:t>
      </w:r>
      <w:r>
        <w:t xml:space="preserve"> estimate</w:t>
      </w:r>
      <w:r w:rsidR="00DF5894">
        <w:t>s</w:t>
      </w:r>
      <w:r>
        <w:t xml:space="preserve"> changes in</w:t>
      </w:r>
      <w:r w:rsidR="00F43A4E">
        <w:t xml:space="preserve"> effective population size over time</w:t>
      </w:r>
      <w:r w:rsidR="00DF5894">
        <w:t>.</w:t>
      </w:r>
      <w:r w:rsidR="00F43A4E">
        <w:t xml:space="preserve"> Due to the lack of a reliable nuclear mutation rate</w:t>
      </w:r>
      <w:r w:rsidR="00194806">
        <w:t xml:space="preserve"> </w:t>
      </w:r>
      <w:r w:rsidR="00F43A4E">
        <w:t xml:space="preserve">for </w:t>
      </w:r>
      <w:r w:rsidR="007D7D6D" w:rsidRPr="007D7D6D">
        <w:rPr>
          <w:i/>
          <w:iCs/>
        </w:rPr>
        <w:t>C. hyperboreus</w:t>
      </w:r>
      <w:r w:rsidR="00F43A4E">
        <w:t>, multiple stairway plots</w:t>
      </w:r>
      <w:r w:rsidR="00406132">
        <w:t xml:space="preserve"> were generated</w:t>
      </w:r>
      <w:r w:rsidR="00F43A4E">
        <w:t xml:space="preserve"> assuming different mutation rates based </w:t>
      </w:r>
      <w:r w:rsidR="00355923">
        <w:t xml:space="preserve">on those observed in </w:t>
      </w:r>
      <w:r w:rsidR="00355923" w:rsidRPr="00355923">
        <w:rPr>
          <w:i/>
          <w:iCs/>
        </w:rPr>
        <w:t>Daphnia</w:t>
      </w:r>
      <w:r w:rsidR="00355923">
        <w:t xml:space="preserve"> </w:t>
      </w:r>
      <w:r w:rsidR="00355923">
        <w:fldChar w:fldCharType="begin"/>
      </w:r>
      <w:r w:rsidR="00A56859">
        <w:instrText xml:space="preserve"> ADDIN ZOTERO_ITEM CSL_CITATION {"citationID":"4VmsLaXd","properties":{"formattedCitation":"(Keith {\\i{}et al.}, 2016)","plainCitation":"(Keith et al., 2016)","dontUpdate":true,"noteIndex":0},"citationItems":[{"id":381,"uris":["http://zotero.org/users/12331308/items/WKZDLW76"],"itemData":{"id":381,"type":"article-journal","abstract":"Knowledge of the genome-wide rate and spectrum of mutations is necessary to understand the origin of disease and the genetic variation driving all evolutionary processes. Here, we provide a genome-wide analysis of the rate and spectrum of mutations obtained in two Daphnia pulex genotypes via separate mutation-accumulation (MA) experiments. Unlike most MA studies that utilize haploid, homozygous, or self-fertilizing lines, D. pulex can be propagated ameiotically while maintaining a naturally heterozygous, diploid genome, allowing the capture of the full spectrum of genomic changes that arise in a heterozygous state. While base-substitution mutation rates are similar to those in other multicellular eukaryotes (about 4 × 10(-9) per site per generation), we find that the rates of large-scale (&gt;100 kb) de novo copy-number variants (CNVs) are significantly elevated relative to those seen in previous MA studies. The heterozygosity maintained in this experiment allowed for estimates of gene-conversion processes. While most of the conversion tract lengths we report are similar to those generated by meiotic processes, we also find larger tract lengths that are indicative of mitotic processes. Comparison of MA lines to natural isolates reveals that a majority of large-scale CNVs in natural populations are removed by purifying selection. The mutations observed here share similarities with disease-causing, complex, large-scale CNVs, thereby demonstrating that MA studies in D. pulex serve as a system for studying the processes leading to such alterations.","container-title":"Genome Research","DOI":"10.1101/gr.191338.115","ISSN":"1549-5469","issue":"1","journalAbbreviation":"Genome Res","language":"eng","note":"PMID: 26518480\nPMCID: PMC4691751","page":"60-69","source":"PubMed","title":"High mutational rates of large-scale duplication and deletion in Daphnia pulex","volume":"26","author":[{"family":"Keith","given":"Nathan"},{"family":"Tucker","given":"Abraham E."},{"family":"Jackson","given":"Craig E."},{"family":"Sung","given":"Way"},{"family":"Lucas Lledó","given":"José Ignacio"},{"family":"Schrider","given":"Daniel R."},{"family":"Schaack","given":"Sarah"},{"family":"Dudycha","given":"Jeffry L."},{"family":"Ackerman","given":"Matthew"},{"family":"Younge","given":"Andrew J."},{"family":"Shaw","given":"Joseph R."},{"family":"Lynch","given":"Michael"}],"issued":{"date-parts":[["2016",1]]}}}],"schema":"https://github.com/citation-style-language/schema/raw/master/csl-citation.json"} </w:instrText>
      </w:r>
      <w:r w:rsidR="00355923">
        <w:fldChar w:fldCharType="separate"/>
      </w:r>
      <w:r w:rsidR="00355923" w:rsidRPr="00355923">
        <w:t>(3.8</w:t>
      </w:r>
      <w:r w:rsidR="00163D16">
        <w:t xml:space="preserve"> × 10</w:t>
      </w:r>
      <w:r w:rsidR="00355923" w:rsidRPr="00163D16">
        <w:rPr>
          <w:vertAlign w:val="superscript"/>
        </w:rPr>
        <w:t>-9</w:t>
      </w:r>
      <w:r w:rsidR="00355923">
        <w:t xml:space="preserve">; </w:t>
      </w:r>
      <w:r w:rsidR="00355923" w:rsidRPr="00355923">
        <w:t xml:space="preserve">Keith </w:t>
      </w:r>
      <w:r w:rsidR="00355923" w:rsidRPr="00355923">
        <w:rPr>
          <w:i/>
          <w:iCs/>
        </w:rPr>
        <w:t>et al.</w:t>
      </w:r>
      <w:r w:rsidR="00355923" w:rsidRPr="00355923">
        <w:t>, 2016)</w:t>
      </w:r>
      <w:r w:rsidR="00355923">
        <w:fldChar w:fldCharType="end"/>
      </w:r>
      <w:r w:rsidR="00355923">
        <w:t xml:space="preserve"> and </w:t>
      </w:r>
      <w:r w:rsidR="00355923" w:rsidRPr="00355923">
        <w:rPr>
          <w:i/>
          <w:iCs/>
        </w:rPr>
        <w:t>Alpheus</w:t>
      </w:r>
      <w:r w:rsidR="00355923">
        <w:t xml:space="preserve"> </w:t>
      </w:r>
      <w:r w:rsidR="00355923">
        <w:fldChar w:fldCharType="begin"/>
      </w:r>
      <w:r w:rsidR="00A56859">
        <w:instrText xml:space="preserve"> ADDIN ZOTERO_ITEM CSL_CITATION {"citationID":"GQopnKd9","properties":{"formattedCitation":"(Silliman {\\i{}et al.}, 2021)","plainCitation":"(Silliman et al., 2021)","dontUpdate":true,"noteIndex":0},"citationItems":[{"id":378,"uris":["http://zotero.org/users/12331308/items/G3NGJFS2"],"itemData":{"id":378,"type":"article-journal","abstract":"The formation of the Isthmus of Panama and final closure of the Central American Seaway (CAS) provides an independent calibration point for examining the rate of DNA substitutions. This vicariant event has been widely used to estimate the substitution rate across mitochondrial genomes and to date evolutionary events in other taxonomic groups. Nuclear sequence data is increasingly being used to complement mitochondrial datasets for phylogenetic and evolutionary investigations; these studies would benefit from information regarding the rate and pattern of DNA substitutions derived from the nuclear genome.","container-title":"BMC Ecology and Evolution","DOI":"10.1186/s12862-021-01836-3","ISSN":"2730-7182","issue":"1","journalAbbreviation":"BMC Ecology and Evolution","page":"104","source":"BioMed Central","title":"Base-substitution mutation rate across the nuclear genome of Alpheus snapping shrimp and the timing of isolation by the Isthmus of Panama","volume":"21","author":[{"family":"Silliman","given":"Katherine"},{"family":"Indorf","given":"Jane L."},{"family":"Knowlton","given":"Nancy"},{"family":"Browne","given":"William E."},{"family":"Hurt","given":"Carla"}],"issued":{"date-parts":[["2021",5,28]]}}}],"schema":"https://github.com/citation-style-language/schema/raw/master/csl-citation.json"} </w:instrText>
      </w:r>
      <w:r w:rsidR="00355923">
        <w:fldChar w:fldCharType="separate"/>
      </w:r>
      <w:r w:rsidR="00355923" w:rsidRPr="00355923">
        <w:t>(2.64</w:t>
      </w:r>
      <w:r w:rsidR="00163D16">
        <w:t xml:space="preserve"> × 10</w:t>
      </w:r>
      <w:r w:rsidR="004577C5">
        <w:rPr>
          <w:vertAlign w:val="superscript"/>
        </w:rPr>
        <w:t>-</w:t>
      </w:r>
      <w:r w:rsidR="00355923" w:rsidRPr="00163D16">
        <w:rPr>
          <w:vertAlign w:val="superscript"/>
        </w:rPr>
        <w:t>9</w:t>
      </w:r>
      <w:r w:rsidR="00355923">
        <w:t xml:space="preserve">; </w:t>
      </w:r>
      <w:r w:rsidR="00355923" w:rsidRPr="00355923">
        <w:t xml:space="preserve">Silliman </w:t>
      </w:r>
      <w:r w:rsidR="00355923" w:rsidRPr="00355923">
        <w:rPr>
          <w:i/>
          <w:iCs/>
        </w:rPr>
        <w:t>et al.</w:t>
      </w:r>
      <w:r w:rsidR="00355923" w:rsidRPr="00355923">
        <w:t>, 2021)</w:t>
      </w:r>
      <w:r w:rsidR="00355923">
        <w:fldChar w:fldCharType="end"/>
      </w:r>
      <w:r w:rsidR="00F43A4E">
        <w:t xml:space="preserve">. This approach allowed </w:t>
      </w:r>
      <w:r w:rsidR="00406132">
        <w:t>for</w:t>
      </w:r>
      <w:r w:rsidR="00F43A4E">
        <w:t xml:space="preserve"> the sensitivity of </w:t>
      </w:r>
      <w:r w:rsidR="00D435A8">
        <w:t>the</w:t>
      </w:r>
      <w:r w:rsidR="00F43A4E">
        <w:t xml:space="preserve"> demographic </w:t>
      </w:r>
      <w:r w:rsidR="00DF5894">
        <w:t>models</w:t>
      </w:r>
      <w:r w:rsidR="00F43A4E">
        <w:t xml:space="preserve"> to variations in mutation rate</w:t>
      </w:r>
      <w:r w:rsidR="00DF5894">
        <w:t xml:space="preserve"> to be assessed</w:t>
      </w:r>
      <w:r w:rsidR="00F43A4E">
        <w:t>.</w:t>
      </w:r>
    </w:p>
    <w:p w14:paraId="57DDF7B9" w14:textId="1746D4FB" w:rsidR="00915913" w:rsidRPr="00AA3844" w:rsidRDefault="001A74A8" w:rsidP="00690526">
      <w:pPr>
        <w:pStyle w:val="Heading1"/>
      </w:pPr>
      <w:bookmarkStart w:id="111" w:name="results"/>
      <w:bookmarkStart w:id="112" w:name="_Toc182556910"/>
      <w:r w:rsidRPr="00AA3844">
        <w:t>Results</w:t>
      </w:r>
      <w:bookmarkEnd w:id="111"/>
      <w:bookmarkEnd w:id="112"/>
    </w:p>
    <w:p w14:paraId="2964793A" w14:textId="77777777" w:rsidR="00D620E3" w:rsidRPr="00D620E3" w:rsidRDefault="00D620E3" w:rsidP="008264A5">
      <w:pPr>
        <w:pStyle w:val="ListParagraph"/>
        <w:keepNext/>
        <w:keepLines/>
        <w:numPr>
          <w:ilvl w:val="0"/>
          <w:numId w:val="8"/>
        </w:numPr>
        <w:spacing w:before="200" w:after="0"/>
        <w:contextualSpacing w:val="0"/>
        <w:outlineLvl w:val="1"/>
        <w:rPr>
          <w:rFonts w:asciiTheme="majorHAnsi" w:eastAsiaTheme="majorEastAsia" w:hAnsiTheme="majorHAnsi" w:cstheme="majorBidi"/>
          <w:b/>
          <w:bCs/>
          <w:vanish/>
          <w:color w:val="000000" w:themeColor="text1"/>
        </w:rPr>
      </w:pPr>
      <w:bookmarkStart w:id="113" w:name="_Toc182087062"/>
      <w:bookmarkStart w:id="114" w:name="_Toc182087105"/>
      <w:bookmarkStart w:id="115" w:name="_Toc182138425"/>
      <w:bookmarkStart w:id="116" w:name="_Toc182141855"/>
      <w:bookmarkStart w:id="117" w:name="_Toc182142064"/>
      <w:bookmarkStart w:id="118" w:name="_Toc182179445"/>
      <w:bookmarkStart w:id="119" w:name="_Toc182179485"/>
      <w:bookmarkStart w:id="120" w:name="_Toc182182970"/>
      <w:bookmarkStart w:id="121" w:name="_Toc182396412"/>
      <w:bookmarkStart w:id="122" w:name="_Toc182422138"/>
      <w:bookmarkStart w:id="123" w:name="_Toc182422261"/>
      <w:bookmarkStart w:id="124" w:name="_Toc182422305"/>
      <w:bookmarkStart w:id="125" w:name="_Toc182516614"/>
      <w:bookmarkStart w:id="126" w:name="_Toc182555202"/>
      <w:bookmarkStart w:id="127" w:name="_Toc182556911"/>
      <w:bookmarkStart w:id="128" w:name="descriptive-statistics"/>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14:paraId="242BD4F0" w14:textId="00DBBEC6" w:rsidR="00915913" w:rsidRPr="00AA3844" w:rsidRDefault="00163D16" w:rsidP="008264A5">
      <w:pPr>
        <w:pStyle w:val="Heading2"/>
        <w:numPr>
          <w:ilvl w:val="1"/>
          <w:numId w:val="8"/>
        </w:numPr>
      </w:pPr>
      <w:bookmarkStart w:id="129" w:name="_Toc182556912"/>
      <w:r>
        <w:t>D</w:t>
      </w:r>
      <w:r w:rsidR="001A74A8" w:rsidRPr="00AA3844">
        <w:t>escriptive Statistics</w:t>
      </w:r>
      <w:bookmarkEnd w:id="128"/>
      <w:bookmarkEnd w:id="129"/>
    </w:p>
    <w:p w14:paraId="748DF4ED" w14:textId="09CE590B" w:rsidR="0094671A" w:rsidRDefault="009403F3" w:rsidP="0090171A">
      <w:pPr>
        <w:spacing w:line="360" w:lineRule="auto"/>
        <w:jc w:val="both"/>
      </w:pPr>
      <w:r>
        <w:t>An averag</w:t>
      </w:r>
      <w:r w:rsidR="0084667A">
        <w:t xml:space="preserve">e </w:t>
      </w:r>
      <w:r w:rsidR="0056000B">
        <w:t>(</w:t>
      </w:r>
      <w:r w:rsidR="0084667A">
        <w:t>mean)</w:t>
      </w:r>
      <w:r>
        <w:t xml:space="preserve"> </w:t>
      </w:r>
      <w:r w:rsidR="00AC28D4">
        <w:t xml:space="preserve">of </w:t>
      </w:r>
      <w:r w:rsidR="004F7057" w:rsidRPr="004F7057">
        <w:t>11</w:t>
      </w:r>
      <w:r w:rsidR="004F7057">
        <w:t>,</w:t>
      </w:r>
      <w:r w:rsidR="004F7057" w:rsidRPr="004F7057">
        <w:t>872</w:t>
      </w:r>
      <w:r w:rsidR="004F7057">
        <w:t>,</w:t>
      </w:r>
      <w:r w:rsidR="004F7057" w:rsidRPr="004F7057">
        <w:t>927</w:t>
      </w:r>
      <w:r>
        <w:t xml:space="preserve"> reads</w:t>
      </w:r>
      <w:r w:rsidR="00B33F43">
        <w:t xml:space="preserve"> across </w:t>
      </w:r>
      <w:r w:rsidR="005E7473">
        <w:t>seventy-three</w:t>
      </w:r>
      <w:r>
        <w:t xml:space="preserve"> </w:t>
      </w:r>
      <w:r w:rsidR="0084667A">
        <w:t>pair</w:t>
      </w:r>
      <w:r w:rsidR="00B33F43">
        <w:t xml:space="preserve">-end libraries </w:t>
      </w:r>
      <w:r>
        <w:t>was retained after adapter trimming and quality control. After alignment,</w:t>
      </w:r>
      <w:r w:rsidR="00A03ED6">
        <w:t xml:space="preserve"> the</w:t>
      </w:r>
      <w:r w:rsidR="00BE7E21">
        <w:t xml:space="preserve"> variance of</w:t>
      </w:r>
      <w:r w:rsidR="00A03ED6">
        <w:t xml:space="preserve"> </w:t>
      </w:r>
      <w:r w:rsidR="00BE7E21">
        <w:t xml:space="preserve">the </w:t>
      </w:r>
      <w:r w:rsidR="00A03ED6">
        <w:t>number of reads did not differ between the batches (Mann-</w:t>
      </w:r>
      <w:r w:rsidR="00A03ED6" w:rsidRPr="00A03ED6">
        <w:t>W</w:t>
      </w:r>
      <w:r w:rsidR="00A03ED6">
        <w:t xml:space="preserve">hitney U test, </w:t>
      </w:r>
      <w:r w:rsidR="0056000B">
        <w:t xml:space="preserve">W = </w:t>
      </w:r>
      <w:r w:rsidR="0056000B" w:rsidRPr="0056000B">
        <w:t>589</w:t>
      </w:r>
      <w:r w:rsidR="0056000B">
        <w:t xml:space="preserve">, p-value = </w:t>
      </w:r>
      <w:r w:rsidR="0056000B" w:rsidRPr="0056000B">
        <w:t>0.3425</w:t>
      </w:r>
      <w:r w:rsidR="0056000B">
        <w:t xml:space="preserve">; </w:t>
      </w:r>
      <w:r w:rsidR="00AC28D4">
        <w:t xml:space="preserve">Table </w:t>
      </w:r>
      <w:r w:rsidR="0056000B">
        <w:t>3</w:t>
      </w:r>
      <w:r>
        <w:t>)</w:t>
      </w:r>
      <w:r w:rsidR="00A03ED6">
        <w:t xml:space="preserve"> when excluding the outlier “</w:t>
      </w:r>
      <w:r w:rsidR="00163D16">
        <w:t>ind.</w:t>
      </w:r>
      <w:r w:rsidR="00A03ED6" w:rsidRPr="00163D16">
        <w:t>03</w:t>
      </w:r>
      <w:r w:rsidR="00A03ED6">
        <w:t>”</w:t>
      </w:r>
      <w:r>
        <w:t>. Alignment rates were high for most samples</w:t>
      </w:r>
      <w:r w:rsidR="00F054E5">
        <w:t xml:space="preserve"> (mean = </w:t>
      </w:r>
      <w:r w:rsidR="00F054E5" w:rsidRPr="00F054E5">
        <w:t>70.62</w:t>
      </w:r>
      <w:r w:rsidR="00F054E5">
        <w:t>%)</w:t>
      </w:r>
      <w:r w:rsidR="0070640D">
        <w:t xml:space="preserve">, with a mean of </w:t>
      </w:r>
      <w:r w:rsidR="004F7057" w:rsidRPr="004F7057">
        <w:t>7</w:t>
      </w:r>
      <w:r w:rsidR="004F7057">
        <w:t>,</w:t>
      </w:r>
      <w:r w:rsidR="004F7057" w:rsidRPr="004F7057">
        <w:t>590</w:t>
      </w:r>
      <w:r w:rsidR="004F7057">
        <w:t>,</w:t>
      </w:r>
      <w:r w:rsidR="004F7057" w:rsidRPr="004F7057">
        <w:t>615</w:t>
      </w:r>
      <w:r w:rsidR="004F7057">
        <w:t xml:space="preserve"> reads</w:t>
      </w:r>
      <w:r>
        <w:t xml:space="preserve">. </w:t>
      </w:r>
      <w:r w:rsidR="00560F3D">
        <w:t>However, s</w:t>
      </w:r>
      <w:r>
        <w:t xml:space="preserve">ix samples </w:t>
      </w:r>
      <w:r w:rsidR="00BD7049">
        <w:t>sequenced in the</w:t>
      </w:r>
      <w:r>
        <w:t xml:space="preserve"> </w:t>
      </w:r>
      <w:r w:rsidR="000C417D">
        <w:t>full-scale</w:t>
      </w:r>
      <w:r w:rsidR="00BD7049">
        <w:t xml:space="preserve"> study</w:t>
      </w:r>
      <w:r>
        <w:t xml:space="preserve"> had low alignment rates</w:t>
      </w:r>
      <w:r w:rsidR="00495D51">
        <w:t>,</w:t>
      </w:r>
      <w:r w:rsidR="00A1496B">
        <w:t xml:space="preserve"> of which three</w:t>
      </w:r>
      <w:r w:rsidR="00757F2A">
        <w:t xml:space="preserve"> samples (Norwegian Sea, </w:t>
      </w:r>
      <w:r w:rsidR="00757F2A" w:rsidRPr="00163D16">
        <w:t>ind.05</w:t>
      </w:r>
      <w:r w:rsidR="00757F2A">
        <w:t xml:space="preserve">; East-Greenland, </w:t>
      </w:r>
      <w:r w:rsidR="00757F2A" w:rsidRPr="00163D16">
        <w:t>ind.10</w:t>
      </w:r>
      <w:r w:rsidR="00757F2A">
        <w:t xml:space="preserve">; Greenland Sea, </w:t>
      </w:r>
      <w:r w:rsidR="00757F2A" w:rsidRPr="00163D16">
        <w:t>ind.14</w:t>
      </w:r>
      <w:r w:rsidR="00757F2A">
        <w:t>)</w:t>
      </w:r>
      <w:r w:rsidR="00A1496B">
        <w:t xml:space="preserve"> were excluded from variant downstream analysis</w:t>
      </w:r>
      <w:r w:rsidR="005E7473">
        <w:t xml:space="preserve">. </w:t>
      </w:r>
      <w:r w:rsidR="0034300E">
        <w:t>The</w:t>
      </w:r>
      <w:r w:rsidR="00A1496B">
        <w:t xml:space="preserve"> remaining</w:t>
      </w:r>
      <w:r w:rsidR="0034300E">
        <w:t xml:space="preserve"> samples were retained to meet the required number for the Linkage-disequilibrium </w:t>
      </w:r>
      <w:r w:rsidR="00647CCA">
        <w:t>calculations, as downstream P</w:t>
      </w:r>
      <w:r w:rsidR="00AC28D4">
        <w:t>INK2</w:t>
      </w:r>
      <w:r w:rsidR="00647CCA">
        <w:t xml:space="preserve"> eigenvector functions would not allow for less than 50 samples</w:t>
      </w:r>
      <w:r w:rsidR="0034300E">
        <w:t>.</w:t>
      </w:r>
      <w:r w:rsidR="00A1496B">
        <w:t xml:space="preserve"> </w:t>
      </w:r>
      <w:r w:rsidR="004D1C45">
        <w:t xml:space="preserve">Removal of </w:t>
      </w:r>
      <w:r w:rsidR="00A1496B">
        <w:t>duplic</w:t>
      </w:r>
      <w:r w:rsidR="004D1C45">
        <w:t>ated reads</w:t>
      </w:r>
      <w:r w:rsidR="00A1496B">
        <w:t xml:space="preserve"> removed </w:t>
      </w:r>
      <w:r w:rsidR="005E7473">
        <w:t>a substantial portion</w:t>
      </w:r>
      <w:r w:rsidR="00A1496B">
        <w:t xml:space="preserve"> of the reads</w:t>
      </w:r>
      <w:r w:rsidR="0070640D">
        <w:t xml:space="preserve"> </w:t>
      </w:r>
      <w:r w:rsidR="004F7057">
        <w:t>(</w:t>
      </w:r>
      <w:r w:rsidR="007F4C11">
        <w:t xml:space="preserve">the </w:t>
      </w:r>
      <w:r w:rsidR="004F7057">
        <w:t>mean</w:t>
      </w:r>
      <w:r w:rsidR="007F4C11">
        <w:t xml:space="preserve"> percentage</w:t>
      </w:r>
      <w:r w:rsidR="0094671A">
        <w:t xml:space="preserve"> </w:t>
      </w:r>
      <w:r w:rsidR="004F7057">
        <w:t>of reads removed by deduplication</w:t>
      </w:r>
      <w:r w:rsidR="007F4C11">
        <w:t xml:space="preserve"> was</w:t>
      </w:r>
      <w:r w:rsidR="004F7057">
        <w:t xml:space="preserve"> </w:t>
      </w:r>
      <w:r w:rsidR="004F7057" w:rsidRPr="004F7057">
        <w:t>71.143</w:t>
      </w:r>
      <w:r w:rsidR="004F7057">
        <w:t>%)</w:t>
      </w:r>
      <w:r w:rsidR="00A1496B">
        <w:t xml:space="preserve">, </w:t>
      </w:r>
      <w:r w:rsidR="00495D51">
        <w:t>specifically in the</w:t>
      </w:r>
      <w:r w:rsidR="00A1496B">
        <w:t xml:space="preserve"> samples from the</w:t>
      </w:r>
      <w:r w:rsidR="000C417D">
        <w:t xml:space="preserve"> full-scale</w:t>
      </w:r>
      <w:r w:rsidR="00A1496B">
        <w:t xml:space="preserve"> study</w:t>
      </w:r>
      <w:r w:rsidR="004F7057">
        <w:t xml:space="preserve"> (</w:t>
      </w:r>
      <w:r w:rsidR="004D1C45" w:rsidRPr="004D1C45">
        <w:t>89.621</w:t>
      </w:r>
      <w:r w:rsidR="004D1C45">
        <w:t>%</w:t>
      </w:r>
      <w:r w:rsidR="0094671A">
        <w:t xml:space="preserve"> removed</w:t>
      </w:r>
      <w:r w:rsidR="004F7057">
        <w:t>). In contrast</w:t>
      </w:r>
      <w:r w:rsidR="00A1496B">
        <w:t>, a higher proportion</w:t>
      </w:r>
      <w:r w:rsidR="004D1C45">
        <w:t xml:space="preserve"> (</w:t>
      </w:r>
      <w:r w:rsidR="004D1C45" w:rsidRPr="004D1C45">
        <w:t>18.62</w:t>
      </w:r>
      <w:r w:rsidR="004D1C45">
        <w:t>%</w:t>
      </w:r>
      <w:r w:rsidR="0094671A">
        <w:t xml:space="preserve"> removed</w:t>
      </w:r>
      <w:r w:rsidR="004D1C45">
        <w:t>)</w:t>
      </w:r>
      <w:r w:rsidR="00A1496B">
        <w:t xml:space="preserve"> of </w:t>
      </w:r>
      <w:r w:rsidR="0094671A">
        <w:t>reads</w:t>
      </w:r>
      <w:r w:rsidR="00A1496B">
        <w:t xml:space="preserve"> from the </w:t>
      </w:r>
      <w:r w:rsidR="000C417D">
        <w:t>pilot</w:t>
      </w:r>
      <w:r w:rsidR="00A1496B">
        <w:t xml:space="preserve"> study were retained</w:t>
      </w:r>
      <w:r w:rsidR="0094671A">
        <w:t xml:space="preserve"> after deduplication</w:t>
      </w:r>
      <w:r w:rsidR="005D310A">
        <w:t xml:space="preserve">, highlighting the difference between the batches (Mann-Whitney U test, </w:t>
      </w:r>
      <w:r w:rsidR="005D310A" w:rsidRPr="005D310A">
        <w:t xml:space="preserve">W = </w:t>
      </w:r>
      <w:r w:rsidR="0056000B">
        <w:t>6</w:t>
      </w:r>
      <w:r w:rsidR="005D310A" w:rsidRPr="005D310A">
        <w:t>, p-value = 1.17</w:t>
      </w:r>
      <w:r w:rsidR="00346D8A">
        <w:t xml:space="preserve"> × 10</w:t>
      </w:r>
      <w:r w:rsidR="005D310A" w:rsidRPr="00346D8A">
        <w:rPr>
          <w:vertAlign w:val="superscript"/>
        </w:rPr>
        <w:t>-10</w:t>
      </w:r>
      <w:r w:rsidR="005D310A">
        <w:t>)</w:t>
      </w:r>
      <w:r w:rsidR="00A1496B">
        <w:t>.</w:t>
      </w:r>
      <w:r w:rsidR="0094671A">
        <w:t xml:space="preserve"> </w:t>
      </w:r>
      <w:r w:rsidR="00EF49C3">
        <w:t xml:space="preserve">The </w:t>
      </w:r>
      <w:r w:rsidR="00EF49C3">
        <w:lastRenderedPageBreak/>
        <w:t>mean percentage</w:t>
      </w:r>
      <w:r w:rsidR="0094671A">
        <w:t xml:space="preserve"> of reads retained after </w:t>
      </w:r>
      <w:r w:rsidR="00DD3148">
        <w:t xml:space="preserve">applying </w:t>
      </w:r>
      <w:r w:rsidR="00EF49C3">
        <w:t xml:space="preserve">all filters was </w:t>
      </w:r>
      <w:r w:rsidR="00EF49C3" w:rsidRPr="00EF49C3">
        <w:t>16.35</w:t>
      </w:r>
      <w:r w:rsidR="00EF49C3">
        <w:t>%</w:t>
      </w:r>
      <w:r w:rsidR="00346D8A">
        <w:t xml:space="preserve"> (per batch; full-scale </w:t>
      </w:r>
      <w:r w:rsidR="00346D8A" w:rsidRPr="00EF49C3">
        <w:t>5.</w:t>
      </w:r>
      <w:r w:rsidR="00346D8A">
        <w:t xml:space="preserve">01%, and pilot </w:t>
      </w:r>
      <w:r w:rsidR="00346D8A" w:rsidRPr="00EF49C3">
        <w:t>48.60</w:t>
      </w:r>
      <w:r w:rsidR="00346D8A">
        <w:t>%)</w:t>
      </w:r>
      <w:r w:rsidR="00EF49C3">
        <w:t>.</w:t>
      </w:r>
    </w:p>
    <w:p w14:paraId="068E7C2E" w14:textId="10F15241" w:rsidR="0090171A" w:rsidRDefault="00A56270" w:rsidP="0090171A">
      <w:pPr>
        <w:spacing w:line="360" w:lineRule="auto"/>
        <w:jc w:val="both"/>
      </w:pPr>
      <w:r>
        <w:rPr>
          <w:noProof/>
        </w:rPr>
        <mc:AlternateContent>
          <mc:Choice Requires="wpg">
            <w:drawing>
              <wp:anchor distT="0" distB="182880" distL="114300" distR="114300" simplePos="0" relativeHeight="251754496" behindDoc="0" locked="0" layoutInCell="1" allowOverlap="1" wp14:anchorId="21190ADC" wp14:editId="7C9D644B">
                <wp:simplePos x="0" y="0"/>
                <wp:positionH relativeFrom="column">
                  <wp:posOffset>19685</wp:posOffset>
                </wp:positionH>
                <wp:positionV relativeFrom="paragraph">
                  <wp:posOffset>1674150</wp:posOffset>
                </wp:positionV>
                <wp:extent cx="5760720" cy="4791456"/>
                <wp:effectExtent l="0" t="0" r="0" b="9525"/>
                <wp:wrapTopAndBottom/>
                <wp:docPr id="926153014" name="Group 5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4791456"/>
                          <a:chOff x="0" y="0"/>
                          <a:chExt cx="5944870" cy="4933315"/>
                        </a:xfrm>
                      </wpg:grpSpPr>
                      <pic:pic xmlns:pic="http://schemas.openxmlformats.org/drawingml/2006/picture">
                        <pic:nvPicPr>
                          <pic:cNvPr id="1322765331" name="Picture 9" descr="A graph with a number of points&#10;&#10;Description automatically generated with medium confidence"/>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4870" cy="4458970"/>
                          </a:xfrm>
                          <a:prstGeom prst="rect">
                            <a:avLst/>
                          </a:prstGeom>
                        </pic:spPr>
                      </pic:pic>
                      <wps:wsp>
                        <wps:cNvPr id="2137026840" name="Text Box 1"/>
                        <wps:cNvSpPr txBox="1"/>
                        <wps:spPr>
                          <a:xfrm>
                            <a:off x="0" y="4516120"/>
                            <a:ext cx="5944870" cy="417195"/>
                          </a:xfrm>
                          <a:prstGeom prst="rect">
                            <a:avLst/>
                          </a:prstGeom>
                          <a:solidFill>
                            <a:prstClr val="white"/>
                          </a:solidFill>
                          <a:ln>
                            <a:noFill/>
                          </a:ln>
                        </wps:spPr>
                        <wps:txbx>
                          <w:txbxContent>
                            <w:p w14:paraId="0196BB80" w14:textId="1279A942" w:rsidR="00A56270" w:rsidRPr="00A56270" w:rsidRDefault="00A56270" w:rsidP="00233879">
                              <w:pPr>
                                <w:pStyle w:val="Caption"/>
                                <w:jc w:val="both"/>
                              </w:pPr>
                              <w:r w:rsidRPr="00A56270">
                                <w:rPr>
                                  <w:sz w:val="22"/>
                                  <w:szCs w:val="22"/>
                                </w:rPr>
                                <w:t xml:space="preserve">Figure 3. Principal component </w:t>
                              </w:r>
                              <w:r w:rsidR="00233879">
                                <w:rPr>
                                  <w:sz w:val="22"/>
                                  <w:szCs w:val="22"/>
                                </w:rPr>
                                <w:t>a</w:t>
                              </w:r>
                              <w:r w:rsidRPr="00A56270">
                                <w:rPr>
                                  <w:sz w:val="22"/>
                                  <w:szCs w:val="22"/>
                                </w:rPr>
                                <w:t>nalysis of the pooled samples. Study batch membership is indicated by color. The eigenvalue per principal component is shown in the bar plot, with included PCs colo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190ADC" id="Group 51" o:spid="_x0000_s1032" style="position:absolute;left:0;text-align:left;margin-left:1.55pt;margin-top:131.8pt;width:453.6pt;height:377.3pt;z-index:251754496;mso-wrap-distance-bottom:14.4pt;mso-width-relative:margin;mso-height-relative:margin" coordsize="59448,493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">
                <o:lock v:ext="edit" aspectratio="t"/>
                <v:shape id="Picture 9" o:spid="_x0000_s1033" type="#_x0000_t75" alt="A graph with a number of points&#10;&#10;Description automatically generated with medium confidence" style="position:absolute;width:59448;height:44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">
                  <v:imagedata r:id="rId17" o:title="A graph with a number of points&#10;&#10;Description automatically generated with medium confidence"/>
                </v:shape>
                <v:shape id="Text Box 1" o:spid="_x0000_s1034" type="#_x0000_t202" style="position:absolute;top:45161;width:59448;height:4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" stroked="f">
                  <v:textbox inset="0,0,0,0">
                    <w:txbxContent>
                      <w:p w14:paraId="0196BB80" w14:textId="1279A942" w:rsidR="00A56270" w:rsidRPr="00A56270" w:rsidRDefault="00A56270" w:rsidP="00233879">
                        <w:pPr>
                          <w:pStyle w:val="Caption"/>
                          <w:jc w:val="both"/>
                        </w:pPr>
                        <w:r w:rsidRPr="00A56270">
                          <w:rPr>
                            <w:sz w:val="22"/>
                            <w:szCs w:val="22"/>
                          </w:rPr>
                          <w:t xml:space="preserve">Figure 3. Principal component </w:t>
                        </w:r>
                        <w:r w:rsidR="00233879">
                          <w:rPr>
                            <w:sz w:val="22"/>
                            <w:szCs w:val="22"/>
                          </w:rPr>
                          <w:t>a</w:t>
                        </w:r>
                        <w:r w:rsidRPr="00A56270">
                          <w:rPr>
                            <w:sz w:val="22"/>
                            <w:szCs w:val="22"/>
                          </w:rPr>
                          <w:t>nalysis of the pooled samples. Study batch membership is indicated by color. The eigenvalue per principal component is shown in the bar plot, with included PCs colored.</w:t>
                        </w:r>
                      </w:p>
                    </w:txbxContent>
                  </v:textbox>
                </v:shape>
                <w10:wrap type="topAndBottom"/>
              </v:group>
            </w:pict>
          </mc:Fallback>
        </mc:AlternateContent>
      </w:r>
      <w:r w:rsidR="00612EF2">
        <w:t xml:space="preserve">Variant calling of the aligned </w:t>
      </w:r>
      <w:r w:rsidR="00F054E5">
        <w:t>reads</w:t>
      </w:r>
      <w:r w:rsidR="00612EF2">
        <w:t xml:space="preserve"> resulted in </w:t>
      </w:r>
      <w:r w:rsidR="0045308A">
        <w:t>4</w:t>
      </w:r>
      <w:r w:rsidR="005C7B2E">
        <w:t>,</w:t>
      </w:r>
      <w:r w:rsidR="0045308A">
        <w:t>938</w:t>
      </w:r>
      <w:r w:rsidR="005C7B2E">
        <w:t>,</w:t>
      </w:r>
      <w:r w:rsidR="0045308A">
        <w:t xml:space="preserve">241 </w:t>
      </w:r>
      <w:r w:rsidR="00612EF2">
        <w:t xml:space="preserve">variants. </w:t>
      </w:r>
      <w:r w:rsidR="0045308A">
        <w:t xml:space="preserve">After removing InDels and </w:t>
      </w:r>
      <w:r w:rsidR="00CA4ED0">
        <w:t>non-biallelic</w:t>
      </w:r>
      <w:r w:rsidR="0045308A">
        <w:t xml:space="preserve"> variants</w:t>
      </w:r>
      <w:r w:rsidR="0043078C">
        <w:t xml:space="preserve"> and</w:t>
      </w:r>
      <w:r w:rsidR="00A411C4">
        <w:t xml:space="preserve"> excluding</w:t>
      </w:r>
      <w:r w:rsidR="00A1496B">
        <w:t xml:space="preserve"> the mentioned </w:t>
      </w:r>
      <w:r w:rsidR="00CA4ED0">
        <w:t xml:space="preserve">three </w:t>
      </w:r>
      <w:r w:rsidR="00A1496B">
        <w:t>low-alignment samples</w:t>
      </w:r>
      <w:r w:rsidR="0045308A">
        <w:t xml:space="preserve">, </w:t>
      </w:r>
      <w:r w:rsidR="0045308A" w:rsidRPr="0045308A">
        <w:t>4</w:t>
      </w:r>
      <w:r w:rsidR="005C7B2E">
        <w:t>,</w:t>
      </w:r>
      <w:r w:rsidR="0045308A" w:rsidRPr="0045308A">
        <w:t>901</w:t>
      </w:r>
      <w:r w:rsidR="005C7B2E">
        <w:t>,</w:t>
      </w:r>
      <w:r w:rsidR="0045308A" w:rsidRPr="0045308A">
        <w:t>092</w:t>
      </w:r>
      <w:r w:rsidR="0045308A">
        <w:t xml:space="preserve"> variants were retained</w:t>
      </w:r>
      <w:r w:rsidR="0065076D">
        <w:t>.</w:t>
      </w:r>
      <w:r w:rsidR="0045308A">
        <w:t xml:space="preserve"> The variants with a mean minimum depth of less than </w:t>
      </w:r>
      <w:r w:rsidR="00DA361B">
        <w:t>five</w:t>
      </w:r>
      <w:r w:rsidR="0045308A">
        <w:t xml:space="preserve"> were excluded, after which </w:t>
      </w:r>
      <w:r w:rsidR="00495D51" w:rsidRPr="00495D51">
        <w:t>2</w:t>
      </w:r>
      <w:r w:rsidR="00EA1EB5">
        <w:t>,</w:t>
      </w:r>
      <w:r w:rsidR="00495D51" w:rsidRPr="00495D51">
        <w:t>382</w:t>
      </w:r>
      <w:r w:rsidR="00495D51">
        <w:t xml:space="preserve"> </w:t>
      </w:r>
      <w:r w:rsidR="0045308A">
        <w:t>remained</w:t>
      </w:r>
      <w:r w:rsidR="00A70DB9">
        <w:t xml:space="preserve"> (</w:t>
      </w:r>
      <w:r w:rsidR="005F3AB2">
        <w:t>Supplement</w:t>
      </w:r>
      <w:r w:rsidR="009E1E03">
        <w:t>ary</w:t>
      </w:r>
      <w:r w:rsidR="005F3AB2">
        <w:t xml:space="preserve"> </w:t>
      </w:r>
      <w:r w:rsidR="009E1E03">
        <w:t>F</w:t>
      </w:r>
      <w:r w:rsidR="005F3AB2">
        <w:t>igure 2</w:t>
      </w:r>
      <w:r w:rsidR="00A70DB9">
        <w:t>)</w:t>
      </w:r>
      <w:r w:rsidR="008A3398">
        <w:t>.</w:t>
      </w:r>
      <w:r w:rsidR="00495D51">
        <w:t xml:space="preserve"> After</w:t>
      </w:r>
      <w:r w:rsidR="00127B33">
        <w:t xml:space="preserve"> HWE and</w:t>
      </w:r>
      <w:r w:rsidR="00495D51">
        <w:t xml:space="preserve"> </w:t>
      </w:r>
      <w:r w:rsidR="008A3398">
        <w:t>Linkage-</w:t>
      </w:r>
      <w:r w:rsidR="00647CCA">
        <w:t>disequilibrium</w:t>
      </w:r>
      <w:r w:rsidR="00127B33">
        <w:t xml:space="preserve"> </w:t>
      </w:r>
      <w:r w:rsidR="00495D51">
        <w:t>pruning</w:t>
      </w:r>
      <w:r w:rsidR="00127B33">
        <w:t xml:space="preserve">, a total of </w:t>
      </w:r>
      <w:r w:rsidR="005C7B2E">
        <w:t>389</w:t>
      </w:r>
      <w:r w:rsidR="00127B33">
        <w:t> </w:t>
      </w:r>
      <w:r w:rsidR="00DD3148">
        <w:t>SNPs</w:t>
      </w:r>
      <w:r w:rsidR="00106FAC">
        <w:t xml:space="preserve"> </w:t>
      </w:r>
      <w:r w:rsidR="00DA0621">
        <w:t>remained</w:t>
      </w:r>
      <w:r w:rsidR="0065076D">
        <w:t>.</w:t>
      </w:r>
      <w:bookmarkStart w:id="130" w:name="population-summary"/>
      <w:r w:rsidR="0034300E">
        <w:t xml:space="preserve"> </w:t>
      </w:r>
    </w:p>
    <w:p w14:paraId="4AD301AA" w14:textId="399A0C98" w:rsidR="00084CB1" w:rsidRDefault="00CB13CA" w:rsidP="008264A5">
      <w:pPr>
        <w:pStyle w:val="Heading2"/>
        <w:numPr>
          <w:ilvl w:val="1"/>
          <w:numId w:val="8"/>
        </w:numPr>
      </w:pPr>
      <w:bookmarkStart w:id="131" w:name="_Toc182556913"/>
      <w:r>
        <w:t xml:space="preserve">Detection of </w:t>
      </w:r>
      <w:r w:rsidR="00084CB1">
        <w:t>Batch Effects</w:t>
      </w:r>
      <w:bookmarkEnd w:id="131"/>
    </w:p>
    <w:p w14:paraId="3DA28DB7" w14:textId="7043E670" w:rsidR="00A56270" w:rsidRPr="00F55A72" w:rsidRDefault="00CB13CA" w:rsidP="00065E60">
      <w:pPr>
        <w:spacing w:line="360" w:lineRule="auto"/>
        <w:jc w:val="both"/>
      </w:pPr>
      <w:r>
        <w:t xml:space="preserve">PCA </w:t>
      </w:r>
      <w:r w:rsidR="00917E50">
        <w:t xml:space="preserve">of the pooled datasets </w:t>
      </w:r>
      <w:r>
        <w:t>detected</w:t>
      </w:r>
      <w:r w:rsidR="00065E60">
        <w:t xml:space="preserve"> </w:t>
      </w:r>
      <w:r w:rsidR="00917E50">
        <w:t>two distinct</w:t>
      </w:r>
      <w:r w:rsidR="00065E60">
        <w:t xml:space="preserve"> clusters along the first principal component, coinciding with the sample</w:t>
      </w:r>
      <w:r w:rsidR="002A4681">
        <w:t>’</w:t>
      </w:r>
      <w:r w:rsidR="00065E60">
        <w:t xml:space="preserve">s study </w:t>
      </w:r>
      <w:r w:rsidR="00917E50">
        <w:t>batch membership</w:t>
      </w:r>
      <w:r w:rsidR="00065E60">
        <w:t xml:space="preserve"> (Figure </w:t>
      </w:r>
      <w:r w:rsidR="00807648">
        <w:t>3</w:t>
      </w:r>
      <w:r w:rsidR="00065E60">
        <w:t>).</w:t>
      </w:r>
      <w:r w:rsidR="00917E50">
        <w:t xml:space="preserve"> This grouping was supported by the admixture analysis, where two populations (</w:t>
      </w:r>
      <w:r w:rsidR="00917E50" w:rsidRPr="00163D16">
        <w:rPr>
          <w:i/>
          <w:iCs/>
        </w:rPr>
        <w:t>K</w:t>
      </w:r>
      <w:r w:rsidR="00917E50">
        <w:t xml:space="preserve">=2) resulted in the lowest cross-validation error value </w:t>
      </w:r>
      <w:r w:rsidR="0090407F">
        <w:t xml:space="preserve">(Figure </w:t>
      </w:r>
      <w:r w:rsidR="00807648">
        <w:t>4</w:t>
      </w:r>
      <w:r w:rsidR="0090407F">
        <w:t xml:space="preserve">). </w:t>
      </w:r>
      <w:r w:rsidR="00647CCA">
        <w:t xml:space="preserve">The downstream analyses were applied to </w:t>
      </w:r>
      <w:r w:rsidR="00127B33">
        <w:t>individuals</w:t>
      </w:r>
      <w:r w:rsidR="00647CCA">
        <w:t xml:space="preserve"> from the </w:t>
      </w:r>
      <w:r w:rsidR="000C417D">
        <w:t>full-scale</w:t>
      </w:r>
      <w:r w:rsidR="00647CCA">
        <w:t xml:space="preserve"> </w:t>
      </w:r>
      <w:r w:rsidR="008A4B47">
        <w:rPr>
          <w:noProof/>
        </w:rPr>
        <w:lastRenderedPageBreak/>
        <mc:AlternateContent>
          <mc:Choice Requires="wpg">
            <w:drawing>
              <wp:anchor distT="0" distB="182880" distL="114300" distR="114300" simplePos="0" relativeHeight="251759616" behindDoc="0" locked="0" layoutInCell="1" allowOverlap="1" wp14:anchorId="26A6B8B1" wp14:editId="09F0F96C">
                <wp:simplePos x="0" y="0"/>
                <wp:positionH relativeFrom="margin">
                  <wp:align>right</wp:align>
                </wp:positionH>
                <wp:positionV relativeFrom="margin">
                  <wp:posOffset>1905</wp:posOffset>
                </wp:positionV>
                <wp:extent cx="5765800" cy="5015230"/>
                <wp:effectExtent l="0" t="0" r="6350" b="0"/>
                <wp:wrapTopAndBottom/>
                <wp:docPr id="1036845751"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800" cy="5015230"/>
                          <a:chOff x="0" y="0"/>
                          <a:chExt cx="5760085" cy="5008880"/>
                        </a:xfrm>
                      </wpg:grpSpPr>
                      <pic:pic xmlns:pic="http://schemas.openxmlformats.org/drawingml/2006/picture">
                        <pic:nvPicPr>
                          <pic:cNvPr id="561193134" name="Picture 10" descr="A screenshot of a graph&#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085" cy="4317365"/>
                          </a:xfrm>
                          <a:prstGeom prst="rect">
                            <a:avLst/>
                          </a:prstGeom>
                        </pic:spPr>
                      </pic:pic>
                      <wps:wsp>
                        <wps:cNvPr id="2047403316" name="Text Box 1"/>
                        <wps:cNvSpPr txBox="1"/>
                        <wps:spPr>
                          <a:xfrm>
                            <a:off x="0" y="4374515"/>
                            <a:ext cx="5760085" cy="634365"/>
                          </a:xfrm>
                          <a:prstGeom prst="rect">
                            <a:avLst/>
                          </a:prstGeom>
                          <a:solidFill>
                            <a:prstClr val="white"/>
                          </a:solidFill>
                          <a:ln>
                            <a:noFill/>
                          </a:ln>
                        </wps:spPr>
                        <wps:txbx>
                          <w:txbxContent>
                            <w:p w14:paraId="65D78707" w14:textId="04EF5817" w:rsidR="00847F99" w:rsidRPr="00233879" w:rsidRDefault="00847F99" w:rsidP="00233879">
                              <w:pPr>
                                <w:pStyle w:val="Caption"/>
                                <w:jc w:val="both"/>
                                <w:rPr>
                                  <w:sz w:val="22"/>
                                  <w:szCs w:val="22"/>
                                </w:rPr>
                              </w:pPr>
                              <w:r w:rsidRPr="00233879">
                                <w:rPr>
                                  <w:sz w:val="22"/>
                                  <w:szCs w:val="22"/>
                                </w:rPr>
                                <w:t>Figure 4. Admixture analysis of the pooled samples with ancestries of 2 to 5 populations (K). The proportions of ancestry membership</w:t>
                              </w:r>
                              <w:r w:rsidR="00E66FDE" w:rsidRPr="00233879">
                                <w:rPr>
                                  <w:sz w:val="22"/>
                                  <w:szCs w:val="22"/>
                                </w:rPr>
                                <w:t>s</w:t>
                              </w:r>
                              <w:r w:rsidRPr="00233879">
                                <w:rPr>
                                  <w:sz w:val="22"/>
                                  <w:szCs w:val="22"/>
                                </w:rPr>
                                <w:t xml:space="preserve"> per individual </w:t>
                              </w:r>
                              <w:r w:rsidR="00E66FDE" w:rsidRPr="00233879">
                                <w:rPr>
                                  <w:sz w:val="22"/>
                                  <w:szCs w:val="22"/>
                                </w:rPr>
                                <w:t>are</w:t>
                              </w:r>
                              <w:r w:rsidRPr="00233879">
                                <w:rPr>
                                  <w:sz w:val="22"/>
                                  <w:szCs w:val="22"/>
                                </w:rPr>
                                <w:t xml:space="preserve"> indicated by color</w:t>
                              </w:r>
                              <w:r w:rsidR="00E66FDE" w:rsidRPr="00233879">
                                <w:rPr>
                                  <w:sz w:val="22"/>
                                  <w:szCs w:val="22"/>
                                </w:rPr>
                                <w:t>. The cross-validation error is indicated for each K-value</w:t>
                              </w:r>
                              <w:r w:rsidR="001F418B" w:rsidRPr="00233879">
                                <w:rPr>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6A6B8B1" id="Group 48" o:spid="_x0000_s1035" style="position:absolute;left:0;text-align:left;margin-left:402.8pt;margin-top:.15pt;width:454pt;height:394.9pt;z-index:251759616;mso-wrap-distance-bottom:14.4pt;mso-position-horizontal:right;mso-position-horizontal-relative:margin;mso-position-vertical-relative:margin;mso-width-relative:margin;mso-height-relative:margin" coordsize="57600,500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">
                <o:lock v:ext="edit" aspectratio="t"/>
                <v:shape id="Picture 10" o:spid="_x0000_s1036" type="#_x0000_t75" alt="A screenshot of a graph&#10;&#10;Description automatically generated" style="position:absolute;width:57600;height:431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">
                  <v:imagedata r:id="rId19" o:title="A screenshot of a graph&#10;&#10;Description automatically generated"/>
                </v:shape>
                <v:shape id="Text Box 1" o:spid="_x0000_s1037" type="#_x0000_t202" style="position:absolute;top:43745;width:57600;height:6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" stroked="f">
                  <v:textbox inset="0,0,0,0">
                    <w:txbxContent>
                      <w:p w14:paraId="65D78707" w14:textId="04EF5817" w:rsidR="00847F99" w:rsidRPr="00233879" w:rsidRDefault="00847F99" w:rsidP="00233879">
                        <w:pPr>
                          <w:pStyle w:val="Caption"/>
                          <w:jc w:val="both"/>
                          <w:rPr>
                            <w:sz w:val="22"/>
                            <w:szCs w:val="22"/>
                          </w:rPr>
                        </w:pPr>
                        <w:r w:rsidRPr="00233879">
                          <w:rPr>
                            <w:sz w:val="22"/>
                            <w:szCs w:val="22"/>
                          </w:rPr>
                          <w:t>Figure 4. Admixture analysis of the pooled samples with ancestries of 2 to 5 populations (K). The proportions of ancestry membership</w:t>
                        </w:r>
                        <w:r w:rsidR="00E66FDE" w:rsidRPr="00233879">
                          <w:rPr>
                            <w:sz w:val="22"/>
                            <w:szCs w:val="22"/>
                          </w:rPr>
                          <w:t>s</w:t>
                        </w:r>
                        <w:r w:rsidRPr="00233879">
                          <w:rPr>
                            <w:sz w:val="22"/>
                            <w:szCs w:val="22"/>
                          </w:rPr>
                          <w:t xml:space="preserve"> per individual </w:t>
                        </w:r>
                        <w:r w:rsidR="00E66FDE" w:rsidRPr="00233879">
                          <w:rPr>
                            <w:sz w:val="22"/>
                            <w:szCs w:val="22"/>
                          </w:rPr>
                          <w:t>are</w:t>
                        </w:r>
                        <w:r w:rsidRPr="00233879">
                          <w:rPr>
                            <w:sz w:val="22"/>
                            <w:szCs w:val="22"/>
                          </w:rPr>
                          <w:t xml:space="preserve"> indicated by color</w:t>
                        </w:r>
                        <w:r w:rsidR="00E66FDE" w:rsidRPr="00233879">
                          <w:rPr>
                            <w:sz w:val="22"/>
                            <w:szCs w:val="22"/>
                          </w:rPr>
                          <w:t>. The cross-validation error is indicated for each K-value</w:t>
                        </w:r>
                        <w:r w:rsidR="001F418B" w:rsidRPr="00233879">
                          <w:rPr>
                            <w:sz w:val="22"/>
                            <w:szCs w:val="22"/>
                          </w:rPr>
                          <w:t>.</w:t>
                        </w:r>
                      </w:p>
                    </w:txbxContent>
                  </v:textbox>
                </v:shape>
                <w10:wrap type="topAndBottom" anchorx="margin" anchory="margin"/>
              </v:group>
            </w:pict>
          </mc:Fallback>
        </mc:AlternateContent>
      </w:r>
      <w:r w:rsidR="00647CCA">
        <w:t>study to</w:t>
      </w:r>
      <w:r w:rsidR="0090407F" w:rsidRPr="0090407F">
        <w:t xml:space="preserve"> mitigate </w:t>
      </w:r>
      <w:r w:rsidR="00917E50">
        <w:t>potential biases</w:t>
      </w:r>
      <w:r w:rsidR="00647CCA">
        <w:t>.</w:t>
      </w:r>
      <w:r w:rsidR="0090407F">
        <w:t xml:space="preserve"> </w:t>
      </w:r>
      <w:r w:rsidR="00127B33">
        <w:t xml:space="preserve">The </w:t>
      </w:r>
      <w:r w:rsidR="000C417D">
        <w:t>full-scale</w:t>
      </w:r>
      <w:r w:rsidR="00127B33">
        <w:t xml:space="preserve"> dataset was chosen for its </w:t>
      </w:r>
      <w:r w:rsidR="00725243">
        <w:t>broader</w:t>
      </w:r>
      <w:r w:rsidR="00127B33">
        <w:t xml:space="preserve"> geographic coverage.</w:t>
      </w:r>
    </w:p>
    <w:p w14:paraId="5B69B69E" w14:textId="484459B8" w:rsidR="00F55A72" w:rsidRPr="00F55A72" w:rsidRDefault="00F55A72" w:rsidP="008264A5">
      <w:pPr>
        <w:pStyle w:val="Heading2"/>
        <w:numPr>
          <w:ilvl w:val="1"/>
          <w:numId w:val="8"/>
        </w:numPr>
      </w:pPr>
      <w:bookmarkStart w:id="132" w:name="_Toc182556914"/>
      <w:r>
        <w:t>Population Structure</w:t>
      </w:r>
      <w:bookmarkEnd w:id="132"/>
    </w:p>
    <w:p w14:paraId="79500D39" w14:textId="61595AEC" w:rsidR="001D197E" w:rsidRDefault="00084CB1" w:rsidP="00547F62">
      <w:pPr>
        <w:spacing w:line="360" w:lineRule="auto"/>
        <w:jc w:val="both"/>
      </w:pPr>
      <w:bookmarkStart w:id="133" w:name="structureadmixture-plots"/>
      <w:r w:rsidRPr="008C4EC2">
        <w:t xml:space="preserve">Principal component analysis (PCA) performed </w:t>
      </w:r>
      <w:r w:rsidR="00127B33">
        <w:t>on</w:t>
      </w:r>
      <w:r w:rsidR="00BD7049">
        <w:t xml:space="preserve"> individuals</w:t>
      </w:r>
      <w:r w:rsidR="00127B33">
        <w:t xml:space="preserve"> from</w:t>
      </w:r>
      <w:r w:rsidR="00BD7049">
        <w:t xml:space="preserve"> the</w:t>
      </w:r>
      <w:r w:rsidRPr="008C4EC2">
        <w:t xml:space="preserve"> </w:t>
      </w:r>
      <w:r w:rsidR="00EB6B5E">
        <w:t>full-scale</w:t>
      </w:r>
      <w:r w:rsidR="00FB30FA">
        <w:t xml:space="preserve"> study</w:t>
      </w:r>
      <w:r w:rsidR="00127B33">
        <w:t xml:space="preserve"> using SNPs from the combined dataset</w:t>
      </w:r>
      <w:r w:rsidRPr="008C4EC2">
        <w:t xml:space="preserve"> did not reveal distinct genetic clusters corresponding to sampling locations (</w:t>
      </w:r>
      <w:r>
        <w:t xml:space="preserve">Figure </w:t>
      </w:r>
      <w:r w:rsidR="00807648">
        <w:t>5</w:t>
      </w:r>
      <w:r w:rsidR="001D197E">
        <w:t>a</w:t>
      </w:r>
      <w:r w:rsidRPr="008C4EC2">
        <w:t>). The first two principal components</w:t>
      </w:r>
      <w:r w:rsidR="00127B33">
        <w:t xml:space="preserve"> </w:t>
      </w:r>
      <w:r w:rsidRPr="008C4EC2">
        <w:t xml:space="preserve">showed substantial overlap among individuals from </w:t>
      </w:r>
      <w:r w:rsidR="005E7473" w:rsidRPr="008C4EC2">
        <w:t>separate locations</w:t>
      </w:r>
      <w:r w:rsidRPr="008C4EC2">
        <w:t>.</w:t>
      </w:r>
      <w:r w:rsidR="00FB30FA">
        <w:t xml:space="preserve"> </w:t>
      </w:r>
      <w:bookmarkEnd w:id="133"/>
    </w:p>
    <w:p w14:paraId="4D33A39B" w14:textId="682485F3" w:rsidR="00547F62" w:rsidRDefault="00B874D1" w:rsidP="00547F62">
      <w:pPr>
        <w:spacing w:line="360" w:lineRule="auto"/>
        <w:jc w:val="both"/>
      </w:pPr>
      <w:r>
        <w:t>While DAPC</w:t>
      </w:r>
      <w:r w:rsidR="00547F62" w:rsidRPr="008C4EC2">
        <w:t xml:space="preserve"> revealed subtle </w:t>
      </w:r>
      <w:r>
        <w:t>clustering of</w:t>
      </w:r>
      <w:r w:rsidR="00547F62" w:rsidRPr="008C4EC2">
        <w:t xml:space="preserve"> </w:t>
      </w:r>
      <w:r w:rsidR="00547F62" w:rsidRPr="007D7D6D">
        <w:rPr>
          <w:i/>
          <w:iCs/>
        </w:rPr>
        <w:t>C. hyperboreus</w:t>
      </w:r>
      <w:r w:rsidR="00547F62" w:rsidRPr="008C4EC2">
        <w:t xml:space="preserve"> individuals</w:t>
      </w:r>
      <w:r w:rsidR="00DD3148">
        <w:t>,</w:t>
      </w:r>
      <w:r>
        <w:t xml:space="preserve"> </w:t>
      </w:r>
      <w:r w:rsidR="00DD3148">
        <w:t xml:space="preserve">with </w:t>
      </w:r>
      <w:r w:rsidRPr="008C4EC2">
        <w:t>Chukchi</w:t>
      </w:r>
      <w:r w:rsidR="00DD3148">
        <w:t xml:space="preserve"> </w:t>
      </w:r>
      <w:r w:rsidR="0056000B">
        <w:t xml:space="preserve">samples </w:t>
      </w:r>
      <w:r w:rsidR="00DD3148">
        <w:t xml:space="preserve">clustering by </w:t>
      </w:r>
      <w:r w:rsidR="0056000B">
        <w:t>themselves</w:t>
      </w:r>
      <w:r>
        <w:t xml:space="preserve">, </w:t>
      </w:r>
      <w:r w:rsidR="003750D5">
        <w:t>most of the sampling locations</w:t>
      </w:r>
      <w:r w:rsidR="0072783C">
        <w:t>’</w:t>
      </w:r>
      <w:r w:rsidR="003750D5">
        <w:t xml:space="preserve"> clusters overlapped</w:t>
      </w:r>
      <w:r>
        <w:t xml:space="preserve"> </w:t>
      </w:r>
      <w:r w:rsidR="00547F62" w:rsidRPr="008C4EC2">
        <w:t>(</w:t>
      </w:r>
      <w:r w:rsidR="00547F62">
        <w:t xml:space="preserve">Figure </w:t>
      </w:r>
      <w:r w:rsidR="00807648">
        <w:t>5</w:t>
      </w:r>
      <w:r w:rsidR="002F4625">
        <w:t>b</w:t>
      </w:r>
      <w:r w:rsidR="00547F62" w:rsidRPr="008C4EC2">
        <w:t>).</w:t>
      </w:r>
    </w:p>
    <w:p w14:paraId="2C45262F" w14:textId="44579233" w:rsidR="00915913" w:rsidRDefault="001F418B" w:rsidP="00547F62">
      <w:pPr>
        <w:spacing w:line="360" w:lineRule="auto"/>
        <w:jc w:val="both"/>
      </w:pPr>
      <w:r>
        <w:rPr>
          <w:noProof/>
        </w:rPr>
        <w:lastRenderedPageBreak/>
        <mc:AlternateContent>
          <mc:Choice Requires="wpg">
            <w:drawing>
              <wp:anchor distT="0" distB="182880" distL="114300" distR="114300" simplePos="0" relativeHeight="251764736" behindDoc="0" locked="0" layoutInCell="1" allowOverlap="0" wp14:anchorId="100880DF" wp14:editId="590AAF39">
                <wp:simplePos x="0" y="0"/>
                <wp:positionH relativeFrom="margin">
                  <wp:align>left</wp:align>
                </wp:positionH>
                <wp:positionV relativeFrom="paragraph">
                  <wp:posOffset>107950</wp:posOffset>
                </wp:positionV>
                <wp:extent cx="5660390" cy="5782945"/>
                <wp:effectExtent l="0" t="0" r="0" b="8255"/>
                <wp:wrapTopAndBottom/>
                <wp:docPr id="31893590" name="Group 5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660390" cy="5782945"/>
                          <a:chOff x="0" y="-1"/>
                          <a:chExt cx="5947410" cy="6184901"/>
                        </a:xfrm>
                      </wpg:grpSpPr>
                      <wpg:grpSp>
                        <wpg:cNvPr id="1495494508" name="Group 49"/>
                        <wpg:cNvGrpSpPr/>
                        <wpg:grpSpPr>
                          <a:xfrm>
                            <a:off x="0" y="-1"/>
                            <a:ext cx="5859454" cy="5121862"/>
                            <a:chOff x="0" y="-1"/>
                            <a:chExt cx="5859454" cy="5121862"/>
                          </a:xfrm>
                        </wpg:grpSpPr>
                        <pic:pic xmlns:pic="http://schemas.openxmlformats.org/drawingml/2006/picture">
                          <pic:nvPicPr>
                            <pic:cNvPr id="2015605696" name="Picture 8"/>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1"/>
                              <a:ext cx="5859454" cy="5121862"/>
                            </a:xfrm>
                            <a:prstGeom prst="rect">
                              <a:avLst/>
                            </a:prstGeom>
                          </pic:spPr>
                        </pic:pic>
                        <wps:wsp>
                          <wps:cNvPr id="1075083275" name="Text Box 4"/>
                          <wps:cNvSpPr txBox="1"/>
                          <wps:spPr>
                            <a:xfrm>
                              <a:off x="213543" y="0"/>
                              <a:ext cx="418245" cy="287031"/>
                            </a:xfrm>
                            <a:prstGeom prst="rect">
                              <a:avLst/>
                            </a:prstGeom>
                            <a:solidFill>
                              <a:schemeClr val="lt1"/>
                            </a:solidFill>
                            <a:ln w="6350">
                              <a:noFill/>
                            </a:ln>
                          </wps:spPr>
                          <wps:txbx>
                            <w:txbxContent>
                              <w:p w14:paraId="10381009" w14:textId="77777777" w:rsidR="001F418B" w:rsidRDefault="001F418B" w:rsidP="001F418B">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8040375" name="Text Box 4"/>
                          <wps:cNvSpPr txBox="1"/>
                          <wps:spPr>
                            <a:xfrm>
                              <a:off x="3115531" y="0"/>
                              <a:ext cx="418245" cy="287031"/>
                            </a:xfrm>
                            <a:prstGeom prst="rect">
                              <a:avLst/>
                            </a:prstGeom>
                            <a:solidFill>
                              <a:schemeClr val="lt1"/>
                            </a:solidFill>
                            <a:ln w="6350">
                              <a:noFill/>
                            </a:ln>
                          </wps:spPr>
                          <wps:txbx>
                            <w:txbxContent>
                              <w:p w14:paraId="51CBDDF2" w14:textId="77777777" w:rsidR="001F418B" w:rsidRDefault="001F418B" w:rsidP="001F418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31317270" name="Text Box 1"/>
                        <wps:cNvSpPr txBox="1"/>
                        <wps:spPr>
                          <a:xfrm>
                            <a:off x="0" y="5255895"/>
                            <a:ext cx="5947410" cy="929005"/>
                          </a:xfrm>
                          <a:prstGeom prst="rect">
                            <a:avLst/>
                          </a:prstGeom>
                          <a:solidFill>
                            <a:prstClr val="white"/>
                          </a:solidFill>
                          <a:ln>
                            <a:noFill/>
                          </a:ln>
                        </wps:spPr>
                        <wps:txbx>
                          <w:txbxContent>
                            <w:p w14:paraId="13F6E83F" w14:textId="3DB1F09F" w:rsidR="001F418B" w:rsidRPr="008D61E7" w:rsidRDefault="001F418B" w:rsidP="00233879">
                              <w:pPr>
                                <w:pStyle w:val="Caption"/>
                                <w:jc w:val="both"/>
                                <w:rPr>
                                  <w:iCs/>
                                  <w:noProof/>
                                  <w:sz w:val="22"/>
                                  <w:szCs w:val="22"/>
                                </w:rPr>
                              </w:pPr>
                              <w:r>
                                <w:rPr>
                                  <w:iCs/>
                                  <w:sz w:val="22"/>
                                  <w:szCs w:val="22"/>
                                </w:rPr>
                                <w:t>Figure 5</w:t>
                              </w:r>
                              <w:r w:rsidRPr="00915913">
                                <w:rPr>
                                  <w:iCs/>
                                  <w:sz w:val="22"/>
                                  <w:szCs w:val="22"/>
                                </w:rPr>
                                <w:t>.</w:t>
                              </w:r>
                              <w:r>
                                <w:rPr>
                                  <w:sz w:val="22"/>
                                  <w:szCs w:val="22"/>
                                </w:rPr>
                                <w:t xml:space="preserve"> </w:t>
                              </w:r>
                              <w:r w:rsidRPr="00173262">
                                <w:rPr>
                                  <w:iCs/>
                                  <w:sz w:val="22"/>
                                  <w:szCs w:val="22"/>
                                </w:rPr>
                                <w:t>P</w:t>
                              </w:r>
                              <w:r>
                                <w:rPr>
                                  <w:iCs/>
                                  <w:sz w:val="22"/>
                                  <w:szCs w:val="22"/>
                                </w:rPr>
                                <w:t>rincipal component analysis of the samples from the full-scale study (</w:t>
                              </w:r>
                              <w:r>
                                <w:rPr>
                                  <w:b/>
                                  <w:bCs/>
                                  <w:iCs/>
                                  <w:sz w:val="22"/>
                                  <w:szCs w:val="22"/>
                                </w:rPr>
                                <w:t>a</w:t>
                              </w:r>
                              <w:r>
                                <w:rPr>
                                  <w:iCs/>
                                  <w:sz w:val="22"/>
                                  <w:szCs w:val="22"/>
                                </w:rPr>
                                <w:t xml:space="preserve">) Sampling locations are indicated for points outside the cluster. Sample location membership is indicated by color. The bar plot indicates the eigenvalues of PCs, with included PCs shaded darker. </w:t>
                              </w:r>
                              <w:r w:rsidRPr="00173262">
                                <w:rPr>
                                  <w:iCs/>
                                  <w:sz w:val="22"/>
                                  <w:szCs w:val="22"/>
                                </w:rPr>
                                <w:t>D</w:t>
                              </w:r>
                              <w:r>
                                <w:rPr>
                                  <w:iCs/>
                                  <w:sz w:val="22"/>
                                  <w:szCs w:val="22"/>
                                </w:rPr>
                                <w:t>iscriminant analysis of principal components of the full-scale study (</w:t>
                              </w:r>
                              <w:r>
                                <w:rPr>
                                  <w:b/>
                                  <w:bCs/>
                                  <w:iCs/>
                                  <w:sz w:val="22"/>
                                  <w:szCs w:val="22"/>
                                </w:rPr>
                                <w:t>b</w:t>
                              </w:r>
                              <w:r>
                                <w:rPr>
                                  <w:iCs/>
                                  <w:sz w:val="22"/>
                                  <w:szCs w:val="22"/>
                                </w:rPr>
                                <w:t>). Sampling location membership is indicated by color. Inertial ellipses representing 95% confidence intervals are shown in the respective colo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0880DF" id="Group 50" o:spid="_x0000_s1038" style="position:absolute;left:0;text-align:left;margin-left:0;margin-top:8.5pt;width:445.7pt;height:455.35pt;z-index:251764736;mso-wrap-distance-bottom:14.4pt;mso-position-horizontal:left;mso-position-horizontal-relative:margin;mso-width-relative:margin;mso-height-relative:margin" coordorigin="" coordsize="59474,618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" o:allowoverlap="f">
                <o:lock v:ext="edit" aspectratio="t"/>
                <v:group id="Group 49" o:spid="_x0000_s1039" style="position:absolute;width:58594;height:51218" coordorigin="" coordsize="58594,51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">
                  <v:shape id="Picture 8" o:spid="_x0000_s1040" type="#_x0000_t75" style="position:absolute;width:58594;height:512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">
                    <v:imagedata r:id="rId21" o:title=""/>
                  </v:shape>
                  <v:shape id="Text Box 4" o:spid="_x0000_s1041" type="#_x0000_t202" style="position:absolute;left:2135;width:4182;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" fillcolor="white [3201]" stroked="f" strokeweight=".5pt">
                    <v:textbox>
                      <w:txbxContent>
                        <w:p w14:paraId="10381009" w14:textId="77777777" w:rsidR="001F418B" w:rsidRDefault="001F418B" w:rsidP="001F418B">
                          <w:r>
                            <w:t>a)</w:t>
                          </w:r>
                        </w:p>
                      </w:txbxContent>
                    </v:textbox>
                  </v:shape>
                  <v:shape id="Text Box 4" o:spid="_x0000_s1042" type="#_x0000_t202" style="position:absolute;left:31155;width:4182;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" fillcolor="white [3201]" stroked="f" strokeweight=".5pt">
                    <v:textbox>
                      <w:txbxContent>
                        <w:p w14:paraId="51CBDDF2" w14:textId="77777777" w:rsidR="001F418B" w:rsidRDefault="001F418B" w:rsidP="001F418B">
                          <w:r>
                            <w:t>b)</w:t>
                          </w:r>
                        </w:p>
                      </w:txbxContent>
                    </v:textbox>
                  </v:shape>
                </v:group>
                <v:shape id="Text Box 1" o:spid="_x0000_s1043" type="#_x0000_t202" style="position:absolute;top:52558;width:59474;height:9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" stroked="f">
                  <v:textbox inset="0,0,0,0">
                    <w:txbxContent>
                      <w:p w14:paraId="13F6E83F" w14:textId="3DB1F09F" w:rsidR="001F418B" w:rsidRPr="008D61E7" w:rsidRDefault="001F418B" w:rsidP="00233879">
                        <w:pPr>
                          <w:pStyle w:val="Caption"/>
                          <w:jc w:val="both"/>
                          <w:rPr>
                            <w:iCs/>
                            <w:noProof/>
                            <w:sz w:val="22"/>
                            <w:szCs w:val="22"/>
                          </w:rPr>
                        </w:pPr>
                        <w:r>
                          <w:rPr>
                            <w:iCs/>
                            <w:sz w:val="22"/>
                            <w:szCs w:val="22"/>
                          </w:rPr>
                          <w:t>Figure 5</w:t>
                        </w:r>
                        <w:r w:rsidRPr="00915913">
                          <w:rPr>
                            <w:iCs/>
                            <w:sz w:val="22"/>
                            <w:szCs w:val="22"/>
                          </w:rPr>
                          <w:t>.</w:t>
                        </w:r>
                        <w:r>
                          <w:rPr>
                            <w:sz w:val="22"/>
                            <w:szCs w:val="22"/>
                          </w:rPr>
                          <w:t xml:space="preserve"> </w:t>
                        </w:r>
                        <w:r w:rsidRPr="00173262">
                          <w:rPr>
                            <w:iCs/>
                            <w:sz w:val="22"/>
                            <w:szCs w:val="22"/>
                          </w:rPr>
                          <w:t>P</w:t>
                        </w:r>
                        <w:r>
                          <w:rPr>
                            <w:iCs/>
                            <w:sz w:val="22"/>
                            <w:szCs w:val="22"/>
                          </w:rPr>
                          <w:t>rincipal component analysis of the samples from the full-scale study (</w:t>
                        </w:r>
                        <w:r>
                          <w:rPr>
                            <w:b/>
                            <w:bCs/>
                            <w:iCs/>
                            <w:sz w:val="22"/>
                            <w:szCs w:val="22"/>
                          </w:rPr>
                          <w:t>a</w:t>
                        </w:r>
                        <w:r>
                          <w:rPr>
                            <w:iCs/>
                            <w:sz w:val="22"/>
                            <w:szCs w:val="22"/>
                          </w:rPr>
                          <w:t xml:space="preserve">) Sampling locations are indicated for points outside the cluster. Sample location membership is indicated by color. The bar plot indicates the eigenvalues of PCs, with included PCs shaded darker. </w:t>
                        </w:r>
                        <w:r w:rsidRPr="00173262">
                          <w:rPr>
                            <w:iCs/>
                            <w:sz w:val="22"/>
                            <w:szCs w:val="22"/>
                          </w:rPr>
                          <w:t>D</w:t>
                        </w:r>
                        <w:r>
                          <w:rPr>
                            <w:iCs/>
                            <w:sz w:val="22"/>
                            <w:szCs w:val="22"/>
                          </w:rPr>
                          <w:t>iscriminant analysis of principal components of the full-scale study (</w:t>
                        </w:r>
                        <w:r>
                          <w:rPr>
                            <w:b/>
                            <w:bCs/>
                            <w:iCs/>
                            <w:sz w:val="22"/>
                            <w:szCs w:val="22"/>
                          </w:rPr>
                          <w:t>b</w:t>
                        </w:r>
                        <w:r>
                          <w:rPr>
                            <w:iCs/>
                            <w:sz w:val="22"/>
                            <w:szCs w:val="22"/>
                          </w:rPr>
                          <w:t>). Sampling location membership is indicated by color. Inertial ellipses representing 95% confidence intervals are shown in the respective colors.</w:t>
                        </w:r>
                      </w:p>
                    </w:txbxContent>
                  </v:textbox>
                </v:shape>
                <w10:wrap type="topAndBottom" anchorx="margin"/>
              </v:group>
            </w:pict>
          </mc:Fallback>
        </mc:AlternateContent>
      </w:r>
      <w:r w:rsidR="00084CB1">
        <w:t>Using cross-validation to assess the optimal number of genetic clusters (</w:t>
      </w:r>
      <w:r w:rsidR="00084CB1" w:rsidRPr="004577C5">
        <w:rPr>
          <w:i/>
          <w:iCs/>
        </w:rPr>
        <w:t>K</w:t>
      </w:r>
      <w:r w:rsidR="00084CB1">
        <w:t>), the ADMIXTURE ana</w:t>
      </w:r>
      <w:r w:rsidR="001D197E">
        <w:t>lysis</w:t>
      </w:r>
      <w:r w:rsidR="00084CB1">
        <w:t xml:space="preserve"> </w:t>
      </w:r>
      <w:r w:rsidR="00084CB1" w:rsidRPr="008C4EC2">
        <w:t xml:space="preserve">supported a model with </w:t>
      </w:r>
      <w:r w:rsidR="00084CB1" w:rsidRPr="004577C5">
        <w:rPr>
          <w:i/>
          <w:iCs/>
        </w:rPr>
        <w:t>K</w:t>
      </w:r>
      <w:r w:rsidR="00084CB1" w:rsidRPr="008C4EC2">
        <w:t xml:space="preserve"> = 1</w:t>
      </w:r>
      <w:r w:rsidR="00B874D1">
        <w:t xml:space="preserve"> </w:t>
      </w:r>
      <w:r w:rsidR="00084CB1" w:rsidRPr="008C4EC2">
        <w:t>(</w:t>
      </w:r>
      <w:r w:rsidR="00084CB1">
        <w:t xml:space="preserve">Figure </w:t>
      </w:r>
      <w:r w:rsidR="00807648">
        <w:t>6</w:t>
      </w:r>
      <w:r w:rsidR="00084CB1" w:rsidRPr="008C4EC2">
        <w:t>).</w:t>
      </w:r>
      <w:bookmarkEnd w:id="130"/>
    </w:p>
    <w:p w14:paraId="3C56A3DE" w14:textId="77777777" w:rsidR="00B55A11" w:rsidRDefault="00547F62" w:rsidP="004A6EF5">
      <w:pPr>
        <w:spacing w:line="360" w:lineRule="auto"/>
        <w:jc w:val="both"/>
      </w:pPr>
      <w:bookmarkStart w:id="134" w:name="population-structure-results"/>
      <w:r w:rsidRPr="00A05F26">
        <w:t>Nucleotide diversity (</w:t>
      </w:r>
      <w:r w:rsidRPr="004577C5">
        <w:rPr>
          <w:i/>
          <w:iCs/>
        </w:rPr>
        <w:t>π</w:t>
      </w:r>
      <w:r w:rsidRPr="00A05F26">
        <w:t xml:space="preserve">) </w:t>
      </w:r>
      <w:r w:rsidR="001D197E">
        <w:t xml:space="preserve">was consistent across sampling locations </w:t>
      </w:r>
      <w:r w:rsidRPr="00A05F26">
        <w:t>(</w:t>
      </w:r>
      <w:r w:rsidR="00A01D82">
        <w:t xml:space="preserve">mean </w:t>
      </w:r>
      <w:r w:rsidR="00A01D82" w:rsidRPr="00E65B01">
        <w:rPr>
          <w:i/>
          <w:iCs/>
        </w:rPr>
        <w:t>π</w:t>
      </w:r>
      <w:r w:rsidR="00A01D82">
        <w:t xml:space="preserve"> = </w:t>
      </w:r>
      <w:r w:rsidR="00A01D82" w:rsidRPr="00674649">
        <w:t>4.68</w:t>
      </w:r>
      <w:r w:rsidR="00A01D82">
        <w:t xml:space="preserve"> × 10</w:t>
      </w:r>
      <w:r w:rsidR="00A01D82" w:rsidRPr="00674649">
        <w:rPr>
          <w:vertAlign w:val="superscript"/>
        </w:rPr>
        <w:t>-5</w:t>
      </w:r>
      <w:r w:rsidR="00A01D82">
        <w:t xml:space="preserve">; </w:t>
      </w:r>
      <w:r w:rsidR="00A01D82" w:rsidRPr="00A05F26">
        <w:t xml:space="preserve">Figure </w:t>
      </w:r>
      <w:r w:rsidR="00A01D82">
        <w:t>7b</w:t>
      </w:r>
      <w:r w:rsidRPr="00A05F26">
        <w:t>)</w:t>
      </w:r>
      <w:r w:rsidR="001D197E">
        <w:t>.</w:t>
      </w:r>
      <w:bookmarkEnd w:id="134"/>
      <w:r w:rsidR="003750D5">
        <w:t xml:space="preserve"> In contrast, the </w:t>
      </w:r>
      <w:r w:rsidR="00E25129">
        <w:t>pairwise</w:t>
      </w:r>
      <w:r w:rsidR="006B1841">
        <w:t xml:space="preserve"> F</w:t>
      </w:r>
      <w:r w:rsidR="004577C5">
        <w:rPr>
          <w:vertAlign w:val="subscript"/>
        </w:rPr>
        <w:t>ST</w:t>
      </w:r>
      <w:r w:rsidR="006B1841">
        <w:t xml:space="preserve"> (Weir-Cockerham) of the sampling locations revealed weak genetic differentiation between the sites (Figure </w:t>
      </w:r>
      <w:r w:rsidR="00807648">
        <w:t>8</w:t>
      </w:r>
      <w:r w:rsidR="00FD3EED">
        <w:t>; Table 4</w:t>
      </w:r>
      <w:r w:rsidR="006B1841">
        <w:t>).</w:t>
      </w:r>
      <w:r w:rsidR="00A56270">
        <w:rPr>
          <w:i/>
          <w:iCs/>
          <w:noProof/>
          <w:sz w:val="22"/>
          <w:szCs w:val="22"/>
        </w:rPr>
        <w:br/>
      </w:r>
    </w:p>
    <w:p w14:paraId="5DE30D44" w14:textId="77777777" w:rsidR="00B55A11" w:rsidRDefault="00B55A11" w:rsidP="004A6EF5">
      <w:pPr>
        <w:spacing w:line="360" w:lineRule="auto"/>
        <w:jc w:val="both"/>
      </w:pPr>
    </w:p>
    <w:p w14:paraId="6A80DE84" w14:textId="71BB8B99" w:rsidR="00B55A11" w:rsidRDefault="00B55A11" w:rsidP="00B55A11">
      <w:pPr>
        <w:pStyle w:val="Heading2"/>
        <w:numPr>
          <w:ilvl w:val="1"/>
          <w:numId w:val="8"/>
        </w:numPr>
      </w:pPr>
      <w:bookmarkStart w:id="135" w:name="_Toc182556915"/>
      <w:r>
        <w:lastRenderedPageBreak/>
        <w:t>Demographic History</w:t>
      </w:r>
      <w:bookmarkEnd w:id="135"/>
    </w:p>
    <w:p w14:paraId="739C3A83" w14:textId="5707B622" w:rsidR="00203233" w:rsidRDefault="008A4B47" w:rsidP="004A6EF5">
      <w:pPr>
        <w:spacing w:line="360" w:lineRule="auto"/>
        <w:jc w:val="both"/>
      </w:pPr>
      <w:r>
        <w:rPr>
          <w:i/>
          <w:iCs/>
          <w:noProof/>
          <w:sz w:val="22"/>
          <w:szCs w:val="22"/>
        </w:rPr>
        <mc:AlternateContent>
          <mc:Choice Requires="wpg">
            <w:drawing>
              <wp:anchor distT="0" distB="182880" distL="114300" distR="114300" simplePos="0" relativeHeight="251766784" behindDoc="0" locked="0" layoutInCell="1" allowOverlap="1" wp14:anchorId="30589CA3" wp14:editId="2E38EDE1">
                <wp:simplePos x="0" y="0"/>
                <wp:positionH relativeFrom="margin">
                  <wp:align>left</wp:align>
                </wp:positionH>
                <wp:positionV relativeFrom="margin">
                  <wp:posOffset>1905</wp:posOffset>
                </wp:positionV>
                <wp:extent cx="5761355" cy="4782820"/>
                <wp:effectExtent l="0" t="0" r="0" b="0"/>
                <wp:wrapTopAndBottom/>
                <wp:docPr id="2020175989" name="Group 5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4782820"/>
                          <a:chOff x="0" y="0"/>
                          <a:chExt cx="5943600" cy="4933950"/>
                        </a:xfrm>
                      </wpg:grpSpPr>
                      <pic:pic xmlns:pic="http://schemas.openxmlformats.org/drawingml/2006/picture">
                        <pic:nvPicPr>
                          <pic:cNvPr id="900799833" name="Picture 11" descr="A screenshot of a graph&#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wps:wsp>
                        <wps:cNvPr id="1496670515" name="Text Box 1"/>
                        <wps:cNvSpPr txBox="1"/>
                        <wps:spPr>
                          <a:xfrm>
                            <a:off x="0" y="4516755"/>
                            <a:ext cx="5943600" cy="417195"/>
                          </a:xfrm>
                          <a:prstGeom prst="rect">
                            <a:avLst/>
                          </a:prstGeom>
                          <a:solidFill>
                            <a:prstClr val="white"/>
                          </a:solidFill>
                          <a:ln>
                            <a:noFill/>
                          </a:ln>
                        </wps:spPr>
                        <wps:txbx>
                          <w:txbxContent>
                            <w:p w14:paraId="126B6B38" w14:textId="77777777" w:rsidR="008A4B47" w:rsidRPr="00DA387F" w:rsidRDefault="008A4B47" w:rsidP="00233879">
                              <w:pPr>
                                <w:pStyle w:val="Caption"/>
                                <w:jc w:val="both"/>
                                <w:rPr>
                                  <w:rFonts w:asciiTheme="majorHAnsi" w:hAnsiTheme="majorHAnsi" w:cstheme="majorHAnsi"/>
                                  <w:iCs/>
                                  <w:noProof/>
                                  <w:sz w:val="22"/>
                                  <w:szCs w:val="22"/>
                                </w:rPr>
                              </w:pPr>
                              <w:r>
                                <w:rPr>
                                  <w:iCs/>
                                  <w:sz w:val="22"/>
                                  <w:szCs w:val="22"/>
                                </w:rPr>
                                <w:t xml:space="preserve">Figure 6. </w:t>
                              </w:r>
                              <w:r w:rsidRPr="00E33325">
                                <w:rPr>
                                  <w:iCs/>
                                  <w:sz w:val="22"/>
                                  <w:szCs w:val="22"/>
                                </w:rPr>
                                <w:t xml:space="preserve">Admixture </w:t>
                              </w:r>
                              <w:r>
                                <w:rPr>
                                  <w:iCs/>
                                  <w:sz w:val="22"/>
                                  <w:szCs w:val="22"/>
                                </w:rPr>
                                <w:t xml:space="preserve">analysis </w:t>
                              </w:r>
                              <w:r w:rsidRPr="00E33325">
                                <w:rPr>
                                  <w:iCs/>
                                  <w:sz w:val="22"/>
                                  <w:szCs w:val="22"/>
                                </w:rPr>
                                <w:t xml:space="preserve">of full-scale </w:t>
                              </w:r>
                              <w:r>
                                <w:rPr>
                                  <w:iCs/>
                                  <w:sz w:val="22"/>
                                  <w:szCs w:val="22"/>
                                </w:rPr>
                                <w:t>samples for ancestries of 2 to 5 (k). The ancestry proportion per individual is indicated by color. Cross-validation error values for each k-value are indica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0589CA3" id="_x0000_s1044" style="position:absolute;left:0;text-align:left;margin-left:0;margin-top:.15pt;width:453.65pt;height:376.6pt;z-index:251766784;mso-wrap-distance-bottom:14.4pt;mso-position-horizontal:left;mso-position-horizontal-relative:margin;mso-position-vertical-relative:margin;mso-width-relative:margin;mso-height-relative:margin" coordsize="59436,49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">
                <o:lock v:ext="edit" aspectratio="t"/>
                <v:shape id="Picture 11" o:spid="_x0000_s1045" type="#_x0000_t75" alt="A screenshot of a graph&#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">
                  <v:imagedata r:id="rId23" o:title="A screenshot of a graph&#10;&#10;Description automatically generated"/>
                </v:shape>
                <v:shape id="Text Box 1" o:spid="_x0000_s1046" type="#_x0000_t202" style="position:absolute;top:45167;width:59436;height:4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" stroked="f">
                  <v:textbox inset="0,0,0,0">
                    <w:txbxContent>
                      <w:p w14:paraId="126B6B38" w14:textId="77777777" w:rsidR="008A4B47" w:rsidRPr="00DA387F" w:rsidRDefault="008A4B47" w:rsidP="00233879">
                        <w:pPr>
                          <w:pStyle w:val="Caption"/>
                          <w:jc w:val="both"/>
                          <w:rPr>
                            <w:rFonts w:asciiTheme="majorHAnsi" w:hAnsiTheme="majorHAnsi" w:cstheme="majorHAnsi"/>
                            <w:iCs/>
                            <w:noProof/>
                            <w:sz w:val="22"/>
                            <w:szCs w:val="22"/>
                          </w:rPr>
                        </w:pPr>
                        <w:r>
                          <w:rPr>
                            <w:iCs/>
                            <w:sz w:val="22"/>
                            <w:szCs w:val="22"/>
                          </w:rPr>
                          <w:t xml:space="preserve">Figure 6. </w:t>
                        </w:r>
                        <w:r w:rsidRPr="00E33325">
                          <w:rPr>
                            <w:iCs/>
                            <w:sz w:val="22"/>
                            <w:szCs w:val="22"/>
                          </w:rPr>
                          <w:t xml:space="preserve">Admixture </w:t>
                        </w:r>
                        <w:r>
                          <w:rPr>
                            <w:iCs/>
                            <w:sz w:val="22"/>
                            <w:szCs w:val="22"/>
                          </w:rPr>
                          <w:t xml:space="preserve">analysis </w:t>
                        </w:r>
                        <w:r w:rsidRPr="00E33325">
                          <w:rPr>
                            <w:iCs/>
                            <w:sz w:val="22"/>
                            <w:szCs w:val="22"/>
                          </w:rPr>
                          <w:t xml:space="preserve">of full-scale </w:t>
                        </w:r>
                        <w:r>
                          <w:rPr>
                            <w:iCs/>
                            <w:sz w:val="22"/>
                            <w:szCs w:val="22"/>
                          </w:rPr>
                          <w:t>samples for ancestries of 2 to 5 (k). The ancestry proportion per individual is indicated by color. Cross-validation error values for each k-value are indicated.</w:t>
                        </w:r>
                      </w:p>
                    </w:txbxContent>
                  </v:textbox>
                </v:shape>
                <w10:wrap type="topAndBottom" anchorx="margin" anchory="margin"/>
              </v:group>
            </w:pict>
          </mc:Fallback>
        </mc:AlternateContent>
      </w:r>
      <w:r w:rsidR="001D197E" w:rsidRPr="00203233">
        <w:t>The distribution of Tajima</w:t>
      </w:r>
      <w:r w:rsidR="002A4681">
        <w:t>’</w:t>
      </w:r>
      <w:r w:rsidR="001D197E" w:rsidRPr="00203233">
        <w:t xml:space="preserve">s </w:t>
      </w:r>
      <w:r w:rsidR="00FB3254">
        <w:rPr>
          <w:i/>
          <w:iCs/>
        </w:rPr>
        <w:t>D</w:t>
      </w:r>
      <w:r w:rsidR="001D197E" w:rsidRPr="00203233">
        <w:t xml:space="preserve"> values across 10kb windows for</w:t>
      </w:r>
      <w:r w:rsidR="001D197E">
        <w:t xml:space="preserve"> the study</w:t>
      </w:r>
      <w:r w:rsidR="001D197E" w:rsidRPr="00203233">
        <w:t xml:space="preserve"> was skewed towards negative </w:t>
      </w:r>
      <w:r w:rsidR="001D197E" w:rsidRPr="00A05F26">
        <w:t xml:space="preserve">values (mean </w:t>
      </w:r>
      <w:r w:rsidR="000E5F3F">
        <w:t xml:space="preserve">Tajima’s </w:t>
      </w:r>
      <w:r w:rsidR="001D197E" w:rsidRPr="000E5F3F">
        <w:rPr>
          <w:i/>
          <w:iCs/>
        </w:rPr>
        <w:t>D</w:t>
      </w:r>
      <w:r w:rsidR="001D197E" w:rsidRPr="00A05F26">
        <w:t xml:space="preserve"> = -</w:t>
      </w:r>
      <w:r w:rsidR="000E5F3F">
        <w:t>0.9</w:t>
      </w:r>
      <w:r w:rsidR="001D197E" w:rsidRPr="00A05F26">
        <w:t xml:space="preserve">; Figure </w:t>
      </w:r>
      <w:r w:rsidR="00807648">
        <w:t>7</w:t>
      </w:r>
      <w:r w:rsidR="00FB3254">
        <w:t>a</w:t>
      </w:r>
      <w:r w:rsidR="001D197E" w:rsidRPr="00A05F26">
        <w:t xml:space="preserve">). </w:t>
      </w:r>
    </w:p>
    <w:p w14:paraId="1F7DA4D5" w14:textId="6F781D14" w:rsidR="00445A14" w:rsidRDefault="00445A14" w:rsidP="004A6EF5">
      <w:pPr>
        <w:spacing w:line="360" w:lineRule="auto"/>
        <w:jc w:val="both"/>
      </w:pPr>
      <w:r>
        <w:t>The site frequency spectrum generated from the SNPs featured a similar distribution of derived allele frequencies as in the model simulating instantaneous population growth when using a recombination rate of 1 × 10</w:t>
      </w:r>
      <w:r>
        <w:rPr>
          <w:vertAlign w:val="superscript"/>
        </w:rPr>
        <w:t>-9</w:t>
      </w:r>
      <w:r>
        <w:t xml:space="preserve"> (Figure 9a).</w:t>
      </w:r>
    </w:p>
    <w:p w14:paraId="1FA10FB8" w14:textId="148CB373" w:rsidR="008F3965" w:rsidRDefault="00445A14" w:rsidP="00D42E5F">
      <w:pPr>
        <w:spacing w:line="360" w:lineRule="auto"/>
        <w:jc w:val="both"/>
      </w:pPr>
      <w:r>
        <w:t xml:space="preserve">The stairway plot </w:t>
      </w:r>
      <w:r w:rsidR="00A07536">
        <w:t xml:space="preserve">generated from the observed SNPs </w:t>
      </w:r>
      <w:r w:rsidR="00163D16">
        <w:t>followed similar trends to those using the</w:t>
      </w:r>
      <w:r w:rsidR="00A07536">
        <w:t xml:space="preserve"> population growth model but differed in the timing of the population</w:t>
      </w:r>
      <w:r w:rsidR="00163D16">
        <w:t xml:space="preserve"> </w:t>
      </w:r>
      <w:r w:rsidR="00A07536">
        <w:t xml:space="preserve">increase </w:t>
      </w:r>
      <w:r w:rsidR="002927F8" w:rsidRPr="002927F8">
        <w:t xml:space="preserve">(Figures </w:t>
      </w:r>
      <w:r w:rsidR="00807648">
        <w:t>10</w:t>
      </w:r>
      <w:r w:rsidR="002927F8" w:rsidRPr="002927F8">
        <w:t xml:space="preserve">a and </w:t>
      </w:r>
      <w:r w:rsidR="00807648">
        <w:t>10</w:t>
      </w:r>
      <w:r w:rsidR="004577C5">
        <w:t>d</w:t>
      </w:r>
      <w:r w:rsidR="002927F8" w:rsidRPr="002927F8">
        <w:t xml:space="preserve">). </w:t>
      </w:r>
      <w:r w:rsidR="004577C5">
        <w:t>Models with higher mutation rates (3.8 × 10</w:t>
      </w:r>
      <w:r w:rsidR="004577C5">
        <w:rPr>
          <w:vertAlign w:val="superscript"/>
        </w:rPr>
        <w:t>-9</w:t>
      </w:r>
      <w:r w:rsidR="004577C5">
        <w:t>) shifted the timescale towards the present (Figure 10d, 10e, and 10f).</w:t>
      </w:r>
      <w:r w:rsidR="00D42E5F">
        <w:t xml:space="preserve"> </w:t>
      </w:r>
    </w:p>
    <w:p w14:paraId="60BFE213" w14:textId="77777777" w:rsidR="008F3965" w:rsidRDefault="008F3965" w:rsidP="00D42E5F">
      <w:pPr>
        <w:spacing w:line="360" w:lineRule="auto"/>
        <w:jc w:val="both"/>
      </w:pPr>
    </w:p>
    <w:p w14:paraId="080C4E2A" w14:textId="77777777" w:rsidR="008F3965" w:rsidRDefault="008F3965" w:rsidP="00D42E5F">
      <w:pPr>
        <w:spacing w:line="360" w:lineRule="auto"/>
        <w:jc w:val="both"/>
      </w:pPr>
    </w:p>
    <w:p w14:paraId="342DBE21" w14:textId="77777777" w:rsidR="008F3965" w:rsidRDefault="008F3965" w:rsidP="00D42E5F">
      <w:pPr>
        <w:spacing w:line="360" w:lineRule="auto"/>
        <w:jc w:val="both"/>
      </w:pPr>
    </w:p>
    <w:p w14:paraId="10D95304" w14:textId="372A7915" w:rsidR="0020270D" w:rsidRDefault="0020270D" w:rsidP="00D42E5F">
      <w:pPr>
        <w:spacing w:line="360" w:lineRule="auto"/>
        <w:jc w:val="both"/>
      </w:pPr>
      <w:r w:rsidRPr="00D42E5F">
        <w:rPr>
          <w:noProof/>
          <w:sz w:val="22"/>
          <w:szCs w:val="22"/>
        </w:rPr>
        <mc:AlternateContent>
          <mc:Choice Requires="wpg">
            <w:drawing>
              <wp:anchor distT="0" distB="182880" distL="114300" distR="114300" simplePos="0" relativeHeight="251768832" behindDoc="0" locked="0" layoutInCell="1" allowOverlap="0" wp14:anchorId="361D9A52" wp14:editId="3E49BF33">
                <wp:simplePos x="0" y="0"/>
                <wp:positionH relativeFrom="margin">
                  <wp:align>left</wp:align>
                </wp:positionH>
                <wp:positionV relativeFrom="margin">
                  <wp:align>top</wp:align>
                </wp:positionV>
                <wp:extent cx="5764530" cy="5270500"/>
                <wp:effectExtent l="0" t="0" r="7620" b="6350"/>
                <wp:wrapTopAndBottom/>
                <wp:docPr id="2005451721"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4530" cy="5270500"/>
                          <a:chOff x="0" y="0"/>
                          <a:chExt cx="5943600" cy="5434965"/>
                        </a:xfrm>
                      </wpg:grpSpPr>
                      <wpg:grpSp>
                        <wpg:cNvPr id="1898365717" name="Group 52"/>
                        <wpg:cNvGrpSpPr/>
                        <wpg:grpSpPr>
                          <a:xfrm>
                            <a:off x="0" y="0"/>
                            <a:ext cx="5943600" cy="4452620"/>
                            <a:chOff x="0" y="0"/>
                            <a:chExt cx="5943600" cy="4457065"/>
                          </a:xfrm>
                        </wpg:grpSpPr>
                        <pic:pic xmlns:pic="http://schemas.openxmlformats.org/drawingml/2006/picture">
                          <pic:nvPicPr>
                            <pic:cNvPr id="917864157" name="Picture 12"/>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457065"/>
                            </a:xfrm>
                            <a:prstGeom prst="rect">
                              <a:avLst/>
                            </a:prstGeom>
                          </pic:spPr>
                        </pic:pic>
                        <wps:wsp>
                          <wps:cNvPr id="1035580568" name="Text Box 5"/>
                          <wps:cNvSpPr txBox="1"/>
                          <wps:spPr>
                            <a:xfrm>
                              <a:off x="0" y="213543"/>
                              <a:ext cx="336236" cy="418246"/>
                            </a:xfrm>
                            <a:prstGeom prst="rect">
                              <a:avLst/>
                            </a:prstGeom>
                            <a:solidFill>
                              <a:sysClr val="window" lastClr="FFFFFF"/>
                            </a:solidFill>
                            <a:ln w="6350">
                              <a:noFill/>
                            </a:ln>
                          </wps:spPr>
                          <wps:txbx>
                            <w:txbxContent>
                              <w:p w14:paraId="3A8E8F76" w14:textId="77777777" w:rsidR="00D42E5F" w:rsidRDefault="00D42E5F" w:rsidP="00D42E5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8613696" name="Text Box 5"/>
                          <wps:cNvSpPr txBox="1"/>
                          <wps:spPr>
                            <a:xfrm>
                              <a:off x="0" y="2129950"/>
                              <a:ext cx="336236" cy="418246"/>
                            </a:xfrm>
                            <a:prstGeom prst="rect">
                              <a:avLst/>
                            </a:prstGeom>
                            <a:solidFill>
                              <a:sysClr val="window" lastClr="FFFFFF"/>
                            </a:solidFill>
                            <a:ln w="6350">
                              <a:noFill/>
                            </a:ln>
                          </wps:spPr>
                          <wps:txbx>
                            <w:txbxContent>
                              <w:p w14:paraId="0A228620" w14:textId="77777777" w:rsidR="00D42E5F" w:rsidRDefault="00D42E5F" w:rsidP="00D42E5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36917087" name="Text Box 1"/>
                        <wps:cNvSpPr txBox="1"/>
                        <wps:spPr>
                          <a:xfrm>
                            <a:off x="0" y="4505960"/>
                            <a:ext cx="5943600" cy="929005"/>
                          </a:xfrm>
                          <a:prstGeom prst="rect">
                            <a:avLst/>
                          </a:prstGeom>
                          <a:solidFill>
                            <a:prstClr val="white"/>
                          </a:solidFill>
                          <a:ln>
                            <a:noFill/>
                          </a:ln>
                        </wps:spPr>
                        <wps:txbx>
                          <w:txbxContent>
                            <w:p w14:paraId="69802E72" w14:textId="26291471" w:rsidR="00D42E5F" w:rsidRPr="008D2EB9" w:rsidRDefault="00D42E5F" w:rsidP="00E26DD1">
                              <w:pPr>
                                <w:pStyle w:val="Caption"/>
                                <w:jc w:val="both"/>
                                <w:rPr>
                                  <w:rFonts w:asciiTheme="majorHAnsi" w:hAnsiTheme="majorHAnsi" w:cstheme="majorHAnsi"/>
                                  <w:iCs/>
                                  <w:noProof/>
                                  <w:sz w:val="22"/>
                                  <w:szCs w:val="22"/>
                                </w:rPr>
                              </w:pPr>
                              <w:r>
                                <w:rPr>
                                  <w:iCs/>
                                  <w:sz w:val="22"/>
                                  <w:szCs w:val="22"/>
                                </w:rPr>
                                <w:t>Figure 7</w:t>
                              </w:r>
                              <w:r w:rsidRPr="00915913">
                                <w:rPr>
                                  <w:iCs/>
                                  <w:sz w:val="22"/>
                                  <w:szCs w:val="22"/>
                                </w:rPr>
                                <w:t xml:space="preserve">. </w:t>
                              </w:r>
                              <w:r w:rsidRPr="00E33325">
                                <w:rPr>
                                  <w:iCs/>
                                  <w:sz w:val="22"/>
                                  <w:szCs w:val="22"/>
                                </w:rPr>
                                <w:t xml:space="preserve">The distribution of </w:t>
                              </w:r>
                              <w:r w:rsidRPr="00E25129">
                                <w:rPr>
                                  <w:iCs/>
                                  <w:sz w:val="22"/>
                                  <w:szCs w:val="22"/>
                                </w:rPr>
                                <w:t>Tajima’s D</w:t>
                              </w:r>
                              <w:r w:rsidRPr="00E33325">
                                <w:rPr>
                                  <w:iCs/>
                                  <w:sz w:val="22"/>
                                  <w:szCs w:val="22"/>
                                </w:rPr>
                                <w:t xml:space="preserve"> values</w:t>
                              </w:r>
                              <w:r>
                                <w:rPr>
                                  <w:iCs/>
                                  <w:sz w:val="22"/>
                                  <w:szCs w:val="22"/>
                                </w:rPr>
                                <w:t xml:space="preserve"> was calculated using a</w:t>
                              </w:r>
                              <w:r w:rsidRPr="00E33325">
                                <w:rPr>
                                  <w:iCs/>
                                  <w:sz w:val="22"/>
                                  <w:szCs w:val="22"/>
                                </w:rPr>
                                <w:t xml:space="preserve"> 10kb</w:t>
                              </w:r>
                              <w:r>
                                <w:rPr>
                                  <w:iCs/>
                                  <w:sz w:val="22"/>
                                  <w:szCs w:val="22"/>
                                </w:rPr>
                                <w:t xml:space="preserve"> sliding</w:t>
                              </w:r>
                              <w:r w:rsidRPr="00E33325">
                                <w:rPr>
                                  <w:iCs/>
                                  <w:sz w:val="22"/>
                                  <w:szCs w:val="22"/>
                                </w:rPr>
                                <w:t xml:space="preserve"> window</w:t>
                              </w:r>
                              <w:r>
                                <w:rPr>
                                  <w:iCs/>
                                  <w:sz w:val="22"/>
                                  <w:szCs w:val="22"/>
                                </w:rPr>
                                <w:t xml:space="preserve"> from the full-scale dataset (</w:t>
                              </w:r>
                              <w:r w:rsidRPr="009F7AEB">
                                <w:rPr>
                                  <w:b/>
                                  <w:bCs/>
                                  <w:iCs/>
                                  <w:sz w:val="22"/>
                                  <w:szCs w:val="22"/>
                                </w:rPr>
                                <w:t>a</w:t>
                              </w:r>
                              <w:r>
                                <w:rPr>
                                  <w:iCs/>
                                  <w:sz w:val="22"/>
                                  <w:szCs w:val="22"/>
                                </w:rPr>
                                <w:t xml:space="preserve">). Mean and Median values are given and indicated with a solid and dashed line, respectively. </w:t>
                              </w:r>
                              <w:r w:rsidRPr="00E25129">
                                <w:rPr>
                                  <w:iCs/>
                                  <w:sz w:val="22"/>
                                  <w:szCs w:val="22"/>
                                </w:rPr>
                                <w:t>Tajima’s D</w:t>
                              </w:r>
                              <w:r>
                                <w:rPr>
                                  <w:iCs/>
                                  <w:sz w:val="22"/>
                                  <w:szCs w:val="22"/>
                                </w:rPr>
                                <w:t xml:space="preserve"> = 0 is marked with a black line</w:t>
                              </w:r>
                              <w:r w:rsidRPr="00E33325">
                                <w:rPr>
                                  <w:iCs/>
                                  <w:sz w:val="22"/>
                                  <w:szCs w:val="22"/>
                                </w:rPr>
                                <w:t>. Comparison of Nucleotide Diversity (π) per Samling Site</w:t>
                              </w:r>
                              <w:r>
                                <w:rPr>
                                  <w:iCs/>
                                  <w:sz w:val="22"/>
                                  <w:szCs w:val="22"/>
                                </w:rPr>
                                <w:t xml:space="preserve"> calculated using a 10kb sliding window</w:t>
                              </w:r>
                              <w:r w:rsidRPr="00E33325">
                                <w:rPr>
                                  <w:iCs/>
                                  <w:sz w:val="22"/>
                                  <w:szCs w:val="22"/>
                                </w:rPr>
                                <w:t xml:space="preserve"> (</w:t>
                              </w:r>
                              <w:r w:rsidRPr="00E33325">
                                <w:rPr>
                                  <w:b/>
                                  <w:bCs/>
                                  <w:iCs/>
                                  <w:sz w:val="22"/>
                                  <w:szCs w:val="22"/>
                                </w:rPr>
                                <w:t>b</w:t>
                              </w:r>
                              <w:r w:rsidRPr="00E33325">
                                <w:rPr>
                                  <w:iCs/>
                                  <w:sz w:val="22"/>
                                  <w:szCs w:val="22"/>
                                </w:rPr>
                                <w:t>).</w:t>
                              </w:r>
                              <w:r>
                                <w:rPr>
                                  <w:iCs/>
                                  <w:sz w:val="22"/>
                                  <w:szCs w:val="22"/>
                                </w:rPr>
                                <w:t xml:space="preserve"> Mean values per sampling location are indicated with a white diamond, and mean values are given belo</w:t>
                              </w:r>
                              <w:r w:rsidR="00233879">
                                <w:rPr>
                                  <w:iCs/>
                                  <w:sz w:val="22"/>
                                  <w:szCs w:val="22"/>
                                </w:rPr>
                                <w:t>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1D9A52" id="Group 53" o:spid="_x0000_s1047" style="position:absolute;left:0;text-align:left;margin-left:0;margin-top:0;width:453.9pt;height:415pt;z-index:251768832;mso-wrap-distance-bottom:14.4pt;mso-position-horizontal:left;mso-position-horizontal-relative:margin;mso-position-vertical:top;mso-position-vertical-relative:margin;mso-width-relative:margin;mso-height-relative:margin" coordsize="59436,543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" o:allowoverlap="f">
                <o:lock v:ext="edit" aspectratio="t"/>
                <v:group id="Group 52" o:spid="_x0000_s1048" style="position:absolute;width:59436;height:44526" coordsize="59436,44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">
                  <v:shape id="Picture 12" o:spid="_x0000_s1049" type="#_x0000_t75" style="position:absolute;width:59436;height:445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">
                    <v:imagedata r:id="rId25" o:title=""/>
                  </v:shape>
                  <v:shape id="Text Box 5" o:spid="_x0000_s1050" type="#_x0000_t202" style="position:absolute;top:2135;width:3362;height:4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" fillcolor="window" stroked="f" strokeweight=".5pt">
                    <v:textbox>
                      <w:txbxContent>
                        <w:p w14:paraId="3A8E8F76" w14:textId="77777777" w:rsidR="00D42E5F" w:rsidRDefault="00D42E5F" w:rsidP="00D42E5F">
                          <w:r>
                            <w:t>a)</w:t>
                          </w:r>
                        </w:p>
                      </w:txbxContent>
                    </v:textbox>
                  </v:shape>
                  <v:shape id="Text Box 5" o:spid="_x0000_s1051" type="#_x0000_t202" style="position:absolute;top:21299;width:3362;height:4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" fillcolor="window" stroked="f" strokeweight=".5pt">
                    <v:textbox>
                      <w:txbxContent>
                        <w:p w14:paraId="0A228620" w14:textId="77777777" w:rsidR="00D42E5F" w:rsidRDefault="00D42E5F" w:rsidP="00D42E5F">
                          <w:r>
                            <w:t>b)</w:t>
                          </w:r>
                        </w:p>
                      </w:txbxContent>
                    </v:textbox>
                  </v:shape>
                </v:group>
                <v:shape id="Text Box 1" o:spid="_x0000_s1052" type="#_x0000_t202" style="position:absolute;top:45059;width:59436;height:9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" stroked="f">
                  <v:textbox inset="0,0,0,0">
                    <w:txbxContent>
                      <w:p w14:paraId="69802E72" w14:textId="26291471" w:rsidR="00D42E5F" w:rsidRPr="008D2EB9" w:rsidRDefault="00D42E5F" w:rsidP="00E26DD1">
                        <w:pPr>
                          <w:pStyle w:val="Caption"/>
                          <w:jc w:val="both"/>
                          <w:rPr>
                            <w:rFonts w:asciiTheme="majorHAnsi" w:hAnsiTheme="majorHAnsi" w:cstheme="majorHAnsi"/>
                            <w:iCs/>
                            <w:noProof/>
                            <w:sz w:val="22"/>
                            <w:szCs w:val="22"/>
                          </w:rPr>
                        </w:pPr>
                        <w:r>
                          <w:rPr>
                            <w:iCs/>
                            <w:sz w:val="22"/>
                            <w:szCs w:val="22"/>
                          </w:rPr>
                          <w:t>Figure 7</w:t>
                        </w:r>
                        <w:r w:rsidRPr="00915913">
                          <w:rPr>
                            <w:iCs/>
                            <w:sz w:val="22"/>
                            <w:szCs w:val="22"/>
                          </w:rPr>
                          <w:t xml:space="preserve">. </w:t>
                        </w:r>
                        <w:r w:rsidRPr="00E33325">
                          <w:rPr>
                            <w:iCs/>
                            <w:sz w:val="22"/>
                            <w:szCs w:val="22"/>
                          </w:rPr>
                          <w:t xml:space="preserve">The distribution of </w:t>
                        </w:r>
                        <w:r w:rsidRPr="00E25129">
                          <w:rPr>
                            <w:iCs/>
                            <w:sz w:val="22"/>
                            <w:szCs w:val="22"/>
                          </w:rPr>
                          <w:t>Tajima’s D</w:t>
                        </w:r>
                        <w:r w:rsidRPr="00E33325">
                          <w:rPr>
                            <w:iCs/>
                            <w:sz w:val="22"/>
                            <w:szCs w:val="22"/>
                          </w:rPr>
                          <w:t xml:space="preserve"> values</w:t>
                        </w:r>
                        <w:r>
                          <w:rPr>
                            <w:iCs/>
                            <w:sz w:val="22"/>
                            <w:szCs w:val="22"/>
                          </w:rPr>
                          <w:t xml:space="preserve"> was calculated using a</w:t>
                        </w:r>
                        <w:r w:rsidRPr="00E33325">
                          <w:rPr>
                            <w:iCs/>
                            <w:sz w:val="22"/>
                            <w:szCs w:val="22"/>
                          </w:rPr>
                          <w:t xml:space="preserve"> 10kb</w:t>
                        </w:r>
                        <w:r>
                          <w:rPr>
                            <w:iCs/>
                            <w:sz w:val="22"/>
                            <w:szCs w:val="22"/>
                          </w:rPr>
                          <w:t xml:space="preserve"> sliding</w:t>
                        </w:r>
                        <w:r w:rsidRPr="00E33325">
                          <w:rPr>
                            <w:iCs/>
                            <w:sz w:val="22"/>
                            <w:szCs w:val="22"/>
                          </w:rPr>
                          <w:t xml:space="preserve"> window</w:t>
                        </w:r>
                        <w:r>
                          <w:rPr>
                            <w:iCs/>
                            <w:sz w:val="22"/>
                            <w:szCs w:val="22"/>
                          </w:rPr>
                          <w:t xml:space="preserve"> from the full-scale dataset (</w:t>
                        </w:r>
                        <w:r w:rsidRPr="009F7AEB">
                          <w:rPr>
                            <w:b/>
                            <w:bCs/>
                            <w:iCs/>
                            <w:sz w:val="22"/>
                            <w:szCs w:val="22"/>
                          </w:rPr>
                          <w:t>a</w:t>
                        </w:r>
                        <w:r>
                          <w:rPr>
                            <w:iCs/>
                            <w:sz w:val="22"/>
                            <w:szCs w:val="22"/>
                          </w:rPr>
                          <w:t xml:space="preserve">). Mean and Median values are given and indicated with a solid and dashed line, respectively. </w:t>
                        </w:r>
                        <w:r w:rsidRPr="00E25129">
                          <w:rPr>
                            <w:iCs/>
                            <w:sz w:val="22"/>
                            <w:szCs w:val="22"/>
                          </w:rPr>
                          <w:t>Tajima’s D</w:t>
                        </w:r>
                        <w:r>
                          <w:rPr>
                            <w:iCs/>
                            <w:sz w:val="22"/>
                            <w:szCs w:val="22"/>
                          </w:rPr>
                          <w:t xml:space="preserve"> = 0 is marked with a black line</w:t>
                        </w:r>
                        <w:r w:rsidRPr="00E33325">
                          <w:rPr>
                            <w:iCs/>
                            <w:sz w:val="22"/>
                            <w:szCs w:val="22"/>
                          </w:rPr>
                          <w:t>. Comparison of Nucleotide Diversity (π) per Samling Site</w:t>
                        </w:r>
                        <w:r>
                          <w:rPr>
                            <w:iCs/>
                            <w:sz w:val="22"/>
                            <w:szCs w:val="22"/>
                          </w:rPr>
                          <w:t xml:space="preserve"> calculated using a 10kb sliding window</w:t>
                        </w:r>
                        <w:r w:rsidRPr="00E33325">
                          <w:rPr>
                            <w:iCs/>
                            <w:sz w:val="22"/>
                            <w:szCs w:val="22"/>
                          </w:rPr>
                          <w:t xml:space="preserve"> (</w:t>
                        </w:r>
                        <w:r w:rsidRPr="00E33325">
                          <w:rPr>
                            <w:b/>
                            <w:bCs/>
                            <w:iCs/>
                            <w:sz w:val="22"/>
                            <w:szCs w:val="22"/>
                          </w:rPr>
                          <w:t>b</w:t>
                        </w:r>
                        <w:r w:rsidRPr="00E33325">
                          <w:rPr>
                            <w:iCs/>
                            <w:sz w:val="22"/>
                            <w:szCs w:val="22"/>
                          </w:rPr>
                          <w:t>).</w:t>
                        </w:r>
                        <w:r>
                          <w:rPr>
                            <w:iCs/>
                            <w:sz w:val="22"/>
                            <w:szCs w:val="22"/>
                          </w:rPr>
                          <w:t xml:space="preserve"> Mean values per sampling location are indicated with a white diamond, and mean values are given belo</w:t>
                        </w:r>
                        <w:r w:rsidR="00233879">
                          <w:rPr>
                            <w:iCs/>
                            <w:sz w:val="22"/>
                            <w:szCs w:val="22"/>
                          </w:rPr>
                          <w:t>w.</w:t>
                        </w:r>
                      </w:p>
                    </w:txbxContent>
                  </v:textbox>
                </v:shape>
                <w10:wrap type="topAndBottom" anchorx="margin" anchory="margin"/>
              </v:group>
            </w:pict>
          </mc:Fallback>
        </mc:AlternateContent>
      </w:r>
      <w:r>
        <w:br w:type="page"/>
      </w:r>
    </w:p>
    <w:p w14:paraId="1BBD3978" w14:textId="7ED4469C" w:rsidR="001A1D0A" w:rsidRDefault="001A1D0A" w:rsidP="00D42E5F">
      <w:pPr>
        <w:spacing w:line="360" w:lineRule="auto"/>
        <w:jc w:val="both"/>
      </w:pPr>
      <w:r>
        <w:rPr>
          <w:i/>
          <w:iCs/>
          <w:noProof/>
          <w:sz w:val="22"/>
          <w:szCs w:val="22"/>
        </w:rPr>
        <w:lastRenderedPageBreak/>
        <mc:AlternateContent>
          <mc:Choice Requires="wpg">
            <w:drawing>
              <wp:anchor distT="0" distB="0" distL="114300" distR="114300" simplePos="0" relativeHeight="251770880" behindDoc="0" locked="0" layoutInCell="1" allowOverlap="0" wp14:anchorId="0A00CC2F" wp14:editId="1E5BAEB3">
                <wp:simplePos x="0" y="0"/>
                <wp:positionH relativeFrom="margin">
                  <wp:align>right</wp:align>
                </wp:positionH>
                <wp:positionV relativeFrom="margin">
                  <wp:align>top</wp:align>
                </wp:positionV>
                <wp:extent cx="5763895" cy="5675630"/>
                <wp:effectExtent l="0" t="0" r="8255" b="1270"/>
                <wp:wrapTopAndBottom/>
                <wp:docPr id="449338393" name="Group 5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4378" cy="5675695"/>
                          <a:chOff x="0" y="0"/>
                          <a:chExt cx="5946140" cy="5849620"/>
                        </a:xfrm>
                      </wpg:grpSpPr>
                      <wpg:grpSp>
                        <wpg:cNvPr id="1144495260" name="Group 54"/>
                        <wpg:cNvGrpSpPr/>
                        <wpg:grpSpPr>
                          <a:xfrm>
                            <a:off x="0" y="0"/>
                            <a:ext cx="5946140" cy="5202555"/>
                            <a:chOff x="0" y="0"/>
                            <a:chExt cx="5946140" cy="5202555"/>
                          </a:xfrm>
                        </wpg:grpSpPr>
                        <pic:pic xmlns:pic="http://schemas.openxmlformats.org/drawingml/2006/picture">
                          <pic:nvPicPr>
                            <pic:cNvPr id="1322579732" name="Picture 13" descr="A graph with different colored squares&#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6140" cy="5202555"/>
                            </a:xfrm>
                            <a:prstGeom prst="rect">
                              <a:avLst/>
                            </a:prstGeom>
                          </pic:spPr>
                        </pic:pic>
                        <wps:wsp>
                          <wps:cNvPr id="756813450" name="Text Box 15"/>
                          <wps:cNvSpPr txBox="1"/>
                          <wps:spPr>
                            <a:xfrm>
                              <a:off x="684431" y="4298228"/>
                              <a:ext cx="281709" cy="254000"/>
                            </a:xfrm>
                            <a:prstGeom prst="rect">
                              <a:avLst/>
                            </a:prstGeom>
                            <a:noFill/>
                            <a:ln w="6350">
                              <a:noFill/>
                            </a:ln>
                          </wps:spPr>
                          <wps:txbx>
                            <w:txbxContent>
                              <w:p w14:paraId="697D4990"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0554173" name="Text Box 15"/>
                          <wps:cNvSpPr txBox="1"/>
                          <wps:spPr>
                            <a:xfrm>
                              <a:off x="1155320" y="3810913"/>
                              <a:ext cx="286327" cy="267854"/>
                            </a:xfrm>
                            <a:prstGeom prst="rect">
                              <a:avLst/>
                            </a:prstGeom>
                            <a:noFill/>
                            <a:ln w="6350">
                              <a:noFill/>
                            </a:ln>
                          </wps:spPr>
                          <wps:txbx>
                            <w:txbxContent>
                              <w:p w14:paraId="067BFAB9"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0168017" name="Text Box 15"/>
                          <wps:cNvSpPr txBox="1"/>
                          <wps:spPr>
                            <a:xfrm>
                              <a:off x="1593356" y="3383828"/>
                              <a:ext cx="286327" cy="267854"/>
                            </a:xfrm>
                            <a:prstGeom prst="rect">
                              <a:avLst/>
                            </a:prstGeom>
                            <a:noFill/>
                            <a:ln w="6350">
                              <a:noFill/>
                            </a:ln>
                          </wps:spPr>
                          <wps:txbx>
                            <w:txbxContent>
                              <w:p w14:paraId="5D4E43C7"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4609558" name="Text Box 15"/>
                          <wps:cNvSpPr txBox="1"/>
                          <wps:spPr>
                            <a:xfrm>
                              <a:off x="689907" y="3345499"/>
                              <a:ext cx="286327" cy="267854"/>
                            </a:xfrm>
                            <a:prstGeom prst="rect">
                              <a:avLst/>
                            </a:prstGeom>
                            <a:noFill/>
                            <a:ln w="6350">
                              <a:noFill/>
                            </a:ln>
                          </wps:spPr>
                          <wps:txbx>
                            <w:txbxContent>
                              <w:p w14:paraId="1E8B0874"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0207326" name="Text Box 15"/>
                          <wps:cNvSpPr txBox="1"/>
                          <wps:spPr>
                            <a:xfrm>
                              <a:off x="2042343" y="2912939"/>
                              <a:ext cx="286327" cy="267854"/>
                            </a:xfrm>
                            <a:prstGeom prst="rect">
                              <a:avLst/>
                            </a:prstGeom>
                            <a:noFill/>
                            <a:ln w="6350">
                              <a:noFill/>
                            </a:ln>
                          </wps:spPr>
                          <wps:txbx>
                            <w:txbxContent>
                              <w:p w14:paraId="56D017D7"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978352" name="Text Box 15"/>
                          <wps:cNvSpPr txBox="1"/>
                          <wps:spPr>
                            <a:xfrm>
                              <a:off x="1604307" y="2901988"/>
                              <a:ext cx="286327" cy="267854"/>
                            </a:xfrm>
                            <a:prstGeom prst="rect">
                              <a:avLst/>
                            </a:prstGeom>
                            <a:noFill/>
                            <a:ln w="6350">
                              <a:noFill/>
                            </a:ln>
                          </wps:spPr>
                          <wps:txbx>
                            <w:txbxContent>
                              <w:p w14:paraId="082F7ACF"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8794457" name="Text Box 15"/>
                          <wps:cNvSpPr txBox="1"/>
                          <wps:spPr>
                            <a:xfrm>
                              <a:off x="2934841" y="2031392"/>
                              <a:ext cx="286327" cy="267854"/>
                            </a:xfrm>
                            <a:prstGeom prst="rect">
                              <a:avLst/>
                            </a:prstGeom>
                            <a:noFill/>
                            <a:ln w="6350">
                              <a:noFill/>
                            </a:ln>
                          </wps:spPr>
                          <wps:txbx>
                            <w:txbxContent>
                              <w:p w14:paraId="208719AA"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986980" name="Text Box 15"/>
                          <wps:cNvSpPr txBox="1"/>
                          <wps:spPr>
                            <a:xfrm>
                              <a:off x="2036867" y="2009490"/>
                              <a:ext cx="286327" cy="267854"/>
                            </a:xfrm>
                            <a:prstGeom prst="rect">
                              <a:avLst/>
                            </a:prstGeom>
                            <a:noFill/>
                            <a:ln w="6350">
                              <a:noFill/>
                            </a:ln>
                          </wps:spPr>
                          <wps:txbx>
                            <w:txbxContent>
                              <w:p w14:paraId="79F046A7"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1185619" name="Text Box 15"/>
                          <wps:cNvSpPr txBox="1"/>
                          <wps:spPr>
                            <a:xfrm>
                              <a:off x="668005" y="1571454"/>
                              <a:ext cx="286327" cy="267854"/>
                            </a:xfrm>
                            <a:prstGeom prst="rect">
                              <a:avLst/>
                            </a:prstGeom>
                            <a:noFill/>
                            <a:ln w="6350">
                              <a:noFill/>
                            </a:ln>
                          </wps:spPr>
                          <wps:txbx>
                            <w:txbxContent>
                              <w:p w14:paraId="11D361D7"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6718891" name="Text Box 15"/>
                          <wps:cNvSpPr txBox="1"/>
                          <wps:spPr>
                            <a:xfrm>
                              <a:off x="1127943" y="1571454"/>
                              <a:ext cx="286327" cy="267854"/>
                            </a:xfrm>
                            <a:prstGeom prst="rect">
                              <a:avLst/>
                            </a:prstGeom>
                            <a:noFill/>
                            <a:ln w="6350">
                              <a:noFill/>
                            </a:ln>
                          </wps:spPr>
                          <wps:txbx>
                            <w:txbxContent>
                              <w:p w14:paraId="755D419B"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5913893" name="Text Box 15"/>
                          <wps:cNvSpPr txBox="1"/>
                          <wps:spPr>
                            <a:xfrm>
                              <a:off x="1593356" y="1587880"/>
                              <a:ext cx="286327" cy="267854"/>
                            </a:xfrm>
                            <a:prstGeom prst="rect">
                              <a:avLst/>
                            </a:prstGeom>
                            <a:noFill/>
                            <a:ln w="6350">
                              <a:noFill/>
                            </a:ln>
                          </wps:spPr>
                          <wps:txbx>
                            <w:txbxContent>
                              <w:p w14:paraId="15AAC29C"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8887155" name="Text Box 15"/>
                          <wps:cNvSpPr txBox="1"/>
                          <wps:spPr>
                            <a:xfrm>
                              <a:off x="2020441" y="1571454"/>
                              <a:ext cx="286327" cy="267854"/>
                            </a:xfrm>
                            <a:prstGeom prst="rect">
                              <a:avLst/>
                            </a:prstGeom>
                            <a:noFill/>
                            <a:ln w="6350">
                              <a:noFill/>
                            </a:ln>
                          </wps:spPr>
                          <wps:txbx>
                            <w:txbxContent>
                              <w:p w14:paraId="52F89258"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4055976" name="Text Box 15"/>
                          <wps:cNvSpPr txBox="1"/>
                          <wps:spPr>
                            <a:xfrm>
                              <a:off x="2458477" y="1560503"/>
                              <a:ext cx="286327" cy="267854"/>
                            </a:xfrm>
                            <a:prstGeom prst="rect">
                              <a:avLst/>
                            </a:prstGeom>
                            <a:noFill/>
                            <a:ln w="6350">
                              <a:noFill/>
                            </a:ln>
                          </wps:spPr>
                          <wps:txbx>
                            <w:txbxContent>
                              <w:p w14:paraId="2513123C"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9037598" name="Text Box 15"/>
                          <wps:cNvSpPr txBox="1"/>
                          <wps:spPr>
                            <a:xfrm>
                              <a:off x="2923890" y="1555028"/>
                              <a:ext cx="286327" cy="267854"/>
                            </a:xfrm>
                            <a:prstGeom prst="rect">
                              <a:avLst/>
                            </a:prstGeom>
                            <a:noFill/>
                            <a:ln w="6350">
                              <a:noFill/>
                            </a:ln>
                          </wps:spPr>
                          <wps:txbx>
                            <w:txbxContent>
                              <w:p w14:paraId="67AF6096"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61642701" name="Text Box 15"/>
                          <wps:cNvSpPr txBox="1"/>
                          <wps:spPr>
                            <a:xfrm>
                              <a:off x="1127943" y="1127943"/>
                              <a:ext cx="286327" cy="267854"/>
                            </a:xfrm>
                            <a:prstGeom prst="rect">
                              <a:avLst/>
                            </a:prstGeom>
                            <a:noFill/>
                            <a:ln w="6350">
                              <a:noFill/>
                            </a:ln>
                          </wps:spPr>
                          <wps:txbx>
                            <w:txbxContent>
                              <w:p w14:paraId="4E193DB2"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6052074" name="Text Box 15"/>
                          <wps:cNvSpPr txBox="1"/>
                          <wps:spPr>
                            <a:xfrm>
                              <a:off x="2036867" y="1100565"/>
                              <a:ext cx="286327" cy="267854"/>
                            </a:xfrm>
                            <a:prstGeom prst="rect">
                              <a:avLst/>
                            </a:prstGeom>
                            <a:noFill/>
                            <a:ln w="6350">
                              <a:noFill/>
                            </a:ln>
                          </wps:spPr>
                          <wps:txbx>
                            <w:txbxContent>
                              <w:p w14:paraId="3960C263"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753789" name="Text Box 15"/>
                          <wps:cNvSpPr txBox="1"/>
                          <wps:spPr>
                            <a:xfrm>
                              <a:off x="2474903" y="1100565"/>
                              <a:ext cx="286327" cy="267854"/>
                            </a:xfrm>
                            <a:prstGeom prst="rect">
                              <a:avLst/>
                            </a:prstGeom>
                            <a:noFill/>
                            <a:ln w="6350">
                              <a:noFill/>
                            </a:ln>
                          </wps:spPr>
                          <wps:txbx>
                            <w:txbxContent>
                              <w:p w14:paraId="500E18F2"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2529248" name="Text Box 15"/>
                          <wps:cNvSpPr txBox="1"/>
                          <wps:spPr>
                            <a:xfrm>
                              <a:off x="3827339" y="1089614"/>
                              <a:ext cx="286327" cy="267854"/>
                            </a:xfrm>
                            <a:prstGeom prst="rect">
                              <a:avLst/>
                            </a:prstGeom>
                            <a:noFill/>
                            <a:ln w="6350">
                              <a:noFill/>
                            </a:ln>
                          </wps:spPr>
                          <wps:txbx>
                            <w:txbxContent>
                              <w:p w14:paraId="47DFD29B"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1056855" name="Text Box 15"/>
                          <wps:cNvSpPr txBox="1"/>
                          <wps:spPr>
                            <a:xfrm>
                              <a:off x="1127943" y="684431"/>
                              <a:ext cx="286327" cy="267854"/>
                            </a:xfrm>
                            <a:prstGeom prst="rect">
                              <a:avLst/>
                            </a:prstGeom>
                            <a:noFill/>
                            <a:ln w="6350">
                              <a:noFill/>
                            </a:ln>
                          </wps:spPr>
                          <wps:txbx>
                            <w:txbxContent>
                              <w:p w14:paraId="709F6437"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9392176" name="Text Box 15"/>
                          <wps:cNvSpPr txBox="1"/>
                          <wps:spPr>
                            <a:xfrm>
                              <a:off x="1576929" y="668005"/>
                              <a:ext cx="286327" cy="267854"/>
                            </a:xfrm>
                            <a:prstGeom prst="rect">
                              <a:avLst/>
                            </a:prstGeom>
                            <a:noFill/>
                            <a:ln w="6350">
                              <a:noFill/>
                            </a:ln>
                          </wps:spPr>
                          <wps:txbx>
                            <w:txbxContent>
                              <w:p w14:paraId="2DD47F01"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1788255" name="Text Box 15"/>
                          <wps:cNvSpPr txBox="1"/>
                          <wps:spPr>
                            <a:xfrm>
                              <a:off x="2031392" y="678956"/>
                              <a:ext cx="286327" cy="267854"/>
                            </a:xfrm>
                            <a:prstGeom prst="rect">
                              <a:avLst/>
                            </a:prstGeom>
                            <a:noFill/>
                            <a:ln w="6350">
                              <a:noFill/>
                            </a:ln>
                          </wps:spPr>
                          <wps:txbx>
                            <w:txbxContent>
                              <w:p w14:paraId="4C1907EE"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7575796" name="Text Box 15"/>
                          <wps:cNvSpPr txBox="1"/>
                          <wps:spPr>
                            <a:xfrm>
                              <a:off x="2469428" y="673480"/>
                              <a:ext cx="286327" cy="267854"/>
                            </a:xfrm>
                            <a:prstGeom prst="rect">
                              <a:avLst/>
                            </a:prstGeom>
                            <a:noFill/>
                            <a:ln w="6350">
                              <a:noFill/>
                            </a:ln>
                          </wps:spPr>
                          <wps:txbx>
                            <w:txbxContent>
                              <w:p w14:paraId="775202A2"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8997204" name="Text Box 15"/>
                          <wps:cNvSpPr txBox="1"/>
                          <wps:spPr>
                            <a:xfrm>
                              <a:off x="3816388" y="646103"/>
                              <a:ext cx="286327" cy="267854"/>
                            </a:xfrm>
                            <a:prstGeom prst="rect">
                              <a:avLst/>
                            </a:prstGeom>
                            <a:noFill/>
                            <a:ln w="6350">
                              <a:noFill/>
                            </a:ln>
                          </wps:spPr>
                          <wps:txbx>
                            <w:txbxContent>
                              <w:p w14:paraId="203C0481"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74879" name="Text Box 15"/>
                          <wps:cNvSpPr txBox="1"/>
                          <wps:spPr>
                            <a:xfrm>
                              <a:off x="673480" y="229969"/>
                              <a:ext cx="286327" cy="272473"/>
                            </a:xfrm>
                            <a:prstGeom prst="rect">
                              <a:avLst/>
                            </a:prstGeom>
                            <a:noFill/>
                            <a:ln w="6350">
                              <a:noFill/>
                            </a:ln>
                          </wps:spPr>
                          <wps:txbx>
                            <w:txbxContent>
                              <w:p w14:paraId="398581E2"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6934958" name="Text Box 15"/>
                          <wps:cNvSpPr txBox="1"/>
                          <wps:spPr>
                            <a:xfrm>
                              <a:off x="1127943" y="246395"/>
                              <a:ext cx="286327" cy="272473"/>
                            </a:xfrm>
                            <a:prstGeom prst="rect">
                              <a:avLst/>
                            </a:prstGeom>
                            <a:noFill/>
                            <a:ln w="6350">
                              <a:noFill/>
                            </a:ln>
                          </wps:spPr>
                          <wps:txbx>
                            <w:txbxContent>
                              <w:p w14:paraId="51D49DB5"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8910267" name="Text Box 15"/>
                          <wps:cNvSpPr txBox="1"/>
                          <wps:spPr>
                            <a:xfrm>
                              <a:off x="1565978" y="246395"/>
                              <a:ext cx="286327" cy="272473"/>
                            </a:xfrm>
                            <a:prstGeom prst="rect">
                              <a:avLst/>
                            </a:prstGeom>
                            <a:noFill/>
                            <a:ln w="6350">
                              <a:noFill/>
                            </a:ln>
                          </wps:spPr>
                          <wps:txbx>
                            <w:txbxContent>
                              <w:p w14:paraId="64B30417"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1835220" name="Text Box 15"/>
                          <wps:cNvSpPr txBox="1"/>
                          <wps:spPr>
                            <a:xfrm>
                              <a:off x="2014965" y="240920"/>
                              <a:ext cx="286327" cy="272473"/>
                            </a:xfrm>
                            <a:prstGeom prst="rect">
                              <a:avLst/>
                            </a:prstGeom>
                            <a:noFill/>
                            <a:ln w="6350">
                              <a:noFill/>
                            </a:ln>
                          </wps:spPr>
                          <wps:txbx>
                            <w:txbxContent>
                              <w:p w14:paraId="42B0D04E"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1157781" name="Text Box 15"/>
                          <wps:cNvSpPr txBox="1"/>
                          <wps:spPr>
                            <a:xfrm>
                              <a:off x="2469428" y="246395"/>
                              <a:ext cx="286327" cy="272473"/>
                            </a:xfrm>
                            <a:prstGeom prst="rect">
                              <a:avLst/>
                            </a:prstGeom>
                            <a:noFill/>
                            <a:ln w="6350">
                              <a:noFill/>
                            </a:ln>
                          </wps:spPr>
                          <wps:txbx>
                            <w:txbxContent>
                              <w:p w14:paraId="14341409"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3657235" name="Text Box 15"/>
                          <wps:cNvSpPr txBox="1"/>
                          <wps:spPr>
                            <a:xfrm>
                              <a:off x="2929365" y="219018"/>
                              <a:ext cx="286327" cy="272473"/>
                            </a:xfrm>
                            <a:prstGeom prst="rect">
                              <a:avLst/>
                            </a:prstGeom>
                            <a:noFill/>
                            <a:ln w="6350">
                              <a:noFill/>
                            </a:ln>
                          </wps:spPr>
                          <wps:txbx>
                            <w:txbxContent>
                              <w:p w14:paraId="2CF14CA0" w14:textId="77777777" w:rsidR="0020270D" w:rsidRDefault="0020270D" w:rsidP="0020270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63579180" name="Text Box 1"/>
                        <wps:cNvSpPr txBox="1"/>
                        <wps:spPr>
                          <a:xfrm>
                            <a:off x="0" y="5261610"/>
                            <a:ext cx="5946140" cy="588010"/>
                          </a:xfrm>
                          <a:prstGeom prst="rect">
                            <a:avLst/>
                          </a:prstGeom>
                          <a:solidFill>
                            <a:prstClr val="white"/>
                          </a:solidFill>
                          <a:ln>
                            <a:noFill/>
                          </a:ln>
                        </wps:spPr>
                        <wps:txbx>
                          <w:txbxContent>
                            <w:p w14:paraId="4015682C" w14:textId="49076BC6" w:rsidR="0020270D" w:rsidRPr="00E30351" w:rsidRDefault="0020270D" w:rsidP="00E26DD1">
                              <w:pPr>
                                <w:pStyle w:val="Caption"/>
                                <w:jc w:val="both"/>
                                <w:rPr>
                                  <w:rFonts w:asciiTheme="majorHAnsi" w:hAnsiTheme="majorHAnsi" w:cstheme="majorHAnsi"/>
                                  <w:iCs/>
                                  <w:noProof/>
                                  <w:sz w:val="22"/>
                                  <w:szCs w:val="22"/>
                                </w:rPr>
                              </w:pPr>
                              <w:r w:rsidRPr="00F22904">
                                <w:rPr>
                                  <w:iCs/>
                                  <w:sz w:val="22"/>
                                  <w:szCs w:val="22"/>
                                </w:rPr>
                                <w:t xml:space="preserve">Figure </w:t>
                              </w:r>
                              <w:r>
                                <w:rPr>
                                  <w:iCs/>
                                  <w:sz w:val="22"/>
                                  <w:szCs w:val="22"/>
                                </w:rPr>
                                <w:t>8</w:t>
                              </w:r>
                              <w:r w:rsidRPr="00F22904">
                                <w:rPr>
                                  <w:iCs/>
                                  <w:sz w:val="22"/>
                                  <w:szCs w:val="22"/>
                                </w:rPr>
                                <w:t xml:space="preserve">. </w:t>
                              </w:r>
                              <w:r>
                                <w:rPr>
                                  <w:iCs/>
                                  <w:sz w:val="22"/>
                                  <w:szCs w:val="22"/>
                                </w:rPr>
                                <w:t>Pairwise</w:t>
                              </w:r>
                              <w:r w:rsidRPr="00F22904">
                                <w:rPr>
                                  <w:iCs/>
                                  <w:sz w:val="22"/>
                                  <w:szCs w:val="22"/>
                                </w:rPr>
                                <w:t xml:space="preserve"> Wier-Cockerham F</w:t>
                              </w:r>
                              <w:r>
                                <w:rPr>
                                  <w:iCs/>
                                  <w:sz w:val="22"/>
                                  <w:szCs w:val="22"/>
                                  <w:vertAlign w:val="subscript"/>
                                </w:rPr>
                                <w:t>ST</w:t>
                              </w:r>
                              <w:r w:rsidRPr="00F22904">
                                <w:rPr>
                                  <w:iCs/>
                                  <w:sz w:val="22"/>
                                  <w:szCs w:val="22"/>
                                </w:rPr>
                                <w:t xml:space="preserve"> Comparisons</w:t>
                              </w:r>
                              <w:r>
                                <w:rPr>
                                  <w:iCs/>
                                  <w:sz w:val="22"/>
                                  <w:szCs w:val="22"/>
                                </w:rPr>
                                <w:t xml:space="preserve"> between sampling locations</w:t>
                              </w:r>
                              <w:r w:rsidRPr="00F22904">
                                <w:rPr>
                                  <w:iCs/>
                                  <w:sz w:val="22"/>
                                  <w:szCs w:val="22"/>
                                </w:rPr>
                                <w:t>.</w:t>
                              </w:r>
                              <w:r>
                                <w:rPr>
                                  <w:iCs/>
                                  <w:sz w:val="22"/>
                                  <w:szCs w:val="22"/>
                                </w:rPr>
                                <w:t xml:space="preserve"> Significance (p &lt; 0.05) is shown with a star.</w:t>
                              </w:r>
                              <w:r w:rsidRPr="00F22904">
                                <w:rPr>
                                  <w:iCs/>
                                  <w:sz w:val="22"/>
                                  <w:szCs w:val="22"/>
                                </w:rPr>
                                <w:t xml:space="preserve"> See Table </w:t>
                              </w:r>
                              <w:r>
                                <w:rPr>
                                  <w:iCs/>
                                  <w:sz w:val="22"/>
                                  <w:szCs w:val="22"/>
                                </w:rPr>
                                <w:t>4</w:t>
                              </w:r>
                              <w:r w:rsidRPr="00F22904">
                                <w:rPr>
                                  <w:iCs/>
                                  <w:sz w:val="22"/>
                                  <w:szCs w:val="22"/>
                                </w:rPr>
                                <w:t xml:space="preserve"> for F</w:t>
                              </w:r>
                              <w:r>
                                <w:rPr>
                                  <w:iCs/>
                                  <w:sz w:val="22"/>
                                  <w:szCs w:val="22"/>
                                  <w:vertAlign w:val="subscript"/>
                                </w:rPr>
                                <w:t>ST</w:t>
                              </w:r>
                              <w:r w:rsidRPr="00BD1E56">
                                <w:rPr>
                                  <w:iCs/>
                                  <w:sz w:val="22"/>
                                  <w:szCs w:val="22"/>
                                </w:rPr>
                                <w:t xml:space="preserve"> </w:t>
                              </w:r>
                              <w:r w:rsidRPr="00F22904">
                                <w:rPr>
                                  <w:iCs/>
                                  <w:sz w:val="22"/>
                                  <w:szCs w:val="22"/>
                                </w:rPr>
                                <w:t xml:space="preserve">values and </w:t>
                              </w:r>
                              <w:r w:rsidR="00E26DD1">
                                <w:rPr>
                                  <w:iCs/>
                                  <w:sz w:val="22"/>
                                  <w:szCs w:val="22"/>
                                </w:rPr>
                                <w:t xml:space="preserve">Bonferroni adjusted </w:t>
                              </w:r>
                              <w:r>
                                <w:rPr>
                                  <w:iCs/>
                                  <w:sz w:val="22"/>
                                  <w:szCs w:val="22"/>
                                </w:rPr>
                                <w:t>p</w:t>
                              </w:r>
                              <w:r w:rsidRPr="00F22904">
                                <w:rPr>
                                  <w:iCs/>
                                  <w:sz w:val="22"/>
                                  <w:szCs w:val="22"/>
                                </w:rPr>
                                <w:t>-values</w:t>
                              </w:r>
                              <w:r>
                                <w:rPr>
                                  <w:iCs/>
                                  <w:sz w:val="22"/>
                                  <w:szCs w:val="22"/>
                                </w:rPr>
                                <w:t xml:space="preserve"> estimated through permutation testing (n = 2,000)</w:t>
                              </w:r>
                              <w:r w:rsidRPr="00F22904">
                                <w:rPr>
                                  <w:iCs/>
                                  <w:sz w:val="22"/>
                                  <w:szCs w:val="22"/>
                                </w:rPr>
                                <w:t>.</w:t>
                              </w:r>
                              <w:r>
                                <w:rPr>
                                  <w:iCs/>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A00CC2F" id="Group 55" o:spid="_x0000_s1053" style="position:absolute;left:0;text-align:left;margin-left:402.65pt;margin-top:0;width:453.85pt;height:446.9pt;z-index:251770880;mso-position-horizontal:right;mso-position-horizontal-relative:margin;mso-position-vertical:top;mso-position-vertical-relative:margin;mso-width-relative:margin;mso-height-relative:margin" coordsize="59461,584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" o:allowoverlap="f">
                <o:lock v:ext="edit" aspectratio="t"/>
                <v:group id="Group 54" o:spid="_x0000_s1054" style="position:absolute;width:59461;height:52025" coordsize="59461,52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">
                  <v:shape id="Picture 13" o:spid="_x0000_s1055" type="#_x0000_t75" alt="A graph with different colored squares&#10;&#10;Description automatically generated" style="position:absolute;width:59461;height:52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">
                    <v:imagedata r:id="rId27" o:title="A graph with different colored squares&#10;&#10;Description automatically generated"/>
                  </v:shape>
                  <v:shape id="Text Box 15" o:spid="_x0000_s1056" type="#_x0000_t202" style="position:absolute;left:6844;top:42982;width:2817;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" filled="f" stroked="f" strokeweight=".5pt">
                    <v:textbox>
                      <w:txbxContent>
                        <w:p w14:paraId="697D4990" w14:textId="77777777" w:rsidR="0020270D" w:rsidRDefault="0020270D" w:rsidP="0020270D">
                          <w:r>
                            <w:t>*</w:t>
                          </w:r>
                        </w:p>
                      </w:txbxContent>
                    </v:textbox>
                  </v:shape>
                  <v:shape id="Text Box 15" o:spid="_x0000_s1057" type="#_x0000_t202" style="position:absolute;left:11553;top:38109;width:2863;height:2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" filled="f" stroked="f" strokeweight=".5pt">
                    <v:textbox>
                      <w:txbxContent>
                        <w:p w14:paraId="067BFAB9" w14:textId="77777777" w:rsidR="0020270D" w:rsidRDefault="0020270D" w:rsidP="0020270D">
                          <w:r>
                            <w:t>*</w:t>
                          </w:r>
                        </w:p>
                      </w:txbxContent>
                    </v:textbox>
                  </v:shape>
                  <v:shape id="Text Box 15" o:spid="_x0000_s1058" type="#_x0000_t202" style="position:absolute;left:15933;top:33838;width:2863;height:2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" filled="f" stroked="f" strokeweight=".5pt">
                    <v:textbox>
                      <w:txbxContent>
                        <w:p w14:paraId="5D4E43C7" w14:textId="77777777" w:rsidR="0020270D" w:rsidRDefault="0020270D" w:rsidP="0020270D">
                          <w:r>
                            <w:t>*</w:t>
                          </w:r>
                        </w:p>
                      </w:txbxContent>
                    </v:textbox>
                  </v:shape>
                  <v:shape id="Text Box 15" o:spid="_x0000_s1059" type="#_x0000_t202" style="position:absolute;left:6899;top:33454;width:2863;height:2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" filled="f" stroked="f" strokeweight=".5pt">
                    <v:textbox>
                      <w:txbxContent>
                        <w:p w14:paraId="1E8B0874" w14:textId="77777777" w:rsidR="0020270D" w:rsidRDefault="0020270D" w:rsidP="0020270D">
                          <w:r>
                            <w:t>*</w:t>
                          </w:r>
                        </w:p>
                      </w:txbxContent>
                    </v:textbox>
                  </v:shape>
                  <v:shape id="Text Box 15" o:spid="_x0000_s1060" type="#_x0000_t202" style="position:absolute;left:20423;top:29129;width:2863;height:2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" filled="f" stroked="f" strokeweight=".5pt">
                    <v:textbox>
                      <w:txbxContent>
                        <w:p w14:paraId="56D017D7" w14:textId="77777777" w:rsidR="0020270D" w:rsidRDefault="0020270D" w:rsidP="0020270D">
                          <w:r>
                            <w:t>*</w:t>
                          </w:r>
                        </w:p>
                      </w:txbxContent>
                    </v:textbox>
                  </v:shape>
                  <v:shape id="Text Box 15" o:spid="_x0000_s1061" type="#_x0000_t202" style="position:absolute;left:16043;top:29019;width:2863;height:2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" filled="f" stroked="f" strokeweight=".5pt">
                    <v:textbox>
                      <w:txbxContent>
                        <w:p w14:paraId="082F7ACF" w14:textId="77777777" w:rsidR="0020270D" w:rsidRDefault="0020270D" w:rsidP="0020270D">
                          <w:r>
                            <w:t>*</w:t>
                          </w:r>
                        </w:p>
                      </w:txbxContent>
                    </v:textbox>
                  </v:shape>
                  <v:shape id="Text Box 15" o:spid="_x0000_s1062" type="#_x0000_t202" style="position:absolute;left:29348;top:20313;width:2863;height:2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" filled="f" stroked="f" strokeweight=".5pt">
                    <v:textbox>
                      <w:txbxContent>
                        <w:p w14:paraId="208719AA" w14:textId="77777777" w:rsidR="0020270D" w:rsidRDefault="0020270D" w:rsidP="0020270D">
                          <w:r>
                            <w:t>*</w:t>
                          </w:r>
                        </w:p>
                      </w:txbxContent>
                    </v:textbox>
                  </v:shape>
                  <v:shape id="Text Box 15" o:spid="_x0000_s1063" type="#_x0000_t202" style="position:absolute;left:20368;top:20094;width:2863;height:2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" filled="f" stroked="f" strokeweight=".5pt">
                    <v:textbox>
                      <w:txbxContent>
                        <w:p w14:paraId="79F046A7" w14:textId="77777777" w:rsidR="0020270D" w:rsidRDefault="0020270D" w:rsidP="0020270D">
                          <w:r>
                            <w:t>*</w:t>
                          </w:r>
                        </w:p>
                      </w:txbxContent>
                    </v:textbox>
                  </v:shape>
                  <v:shape id="Text Box 15" o:spid="_x0000_s1064" type="#_x0000_t202" style="position:absolute;left:6680;top:15714;width:2863;height:2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" filled="f" stroked="f" strokeweight=".5pt">
                    <v:textbox>
                      <w:txbxContent>
                        <w:p w14:paraId="11D361D7" w14:textId="77777777" w:rsidR="0020270D" w:rsidRDefault="0020270D" w:rsidP="0020270D">
                          <w:r>
                            <w:t>*</w:t>
                          </w:r>
                        </w:p>
                      </w:txbxContent>
                    </v:textbox>
                  </v:shape>
                  <v:shape id="Text Box 15" o:spid="_x0000_s1065" type="#_x0000_t202" style="position:absolute;left:11279;top:15714;width:2863;height:2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" filled="f" stroked="f" strokeweight=".5pt">
                    <v:textbox>
                      <w:txbxContent>
                        <w:p w14:paraId="755D419B" w14:textId="77777777" w:rsidR="0020270D" w:rsidRDefault="0020270D" w:rsidP="0020270D">
                          <w:r>
                            <w:t>*</w:t>
                          </w:r>
                        </w:p>
                      </w:txbxContent>
                    </v:textbox>
                  </v:shape>
                  <v:shape id="Text Box 15" o:spid="_x0000_s1066" type="#_x0000_t202" style="position:absolute;left:15933;top:15878;width:2863;height:2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" filled="f" stroked="f" strokeweight=".5pt">
                    <v:textbox>
                      <w:txbxContent>
                        <w:p w14:paraId="15AAC29C" w14:textId="77777777" w:rsidR="0020270D" w:rsidRDefault="0020270D" w:rsidP="0020270D">
                          <w:r>
                            <w:t>*</w:t>
                          </w:r>
                        </w:p>
                      </w:txbxContent>
                    </v:textbox>
                  </v:shape>
                  <v:shape id="Text Box 15" o:spid="_x0000_s1067" type="#_x0000_t202" style="position:absolute;left:20204;top:15714;width:2863;height:2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" filled="f" stroked="f" strokeweight=".5pt">
                    <v:textbox>
                      <w:txbxContent>
                        <w:p w14:paraId="52F89258" w14:textId="77777777" w:rsidR="0020270D" w:rsidRDefault="0020270D" w:rsidP="0020270D">
                          <w:r>
                            <w:t>*</w:t>
                          </w:r>
                        </w:p>
                      </w:txbxContent>
                    </v:textbox>
                  </v:shape>
                  <v:shape id="Text Box 15" o:spid="_x0000_s1068" type="#_x0000_t202" style="position:absolute;left:24584;top:15605;width:2864;height:2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" filled="f" stroked="f" strokeweight=".5pt">
                    <v:textbox>
                      <w:txbxContent>
                        <w:p w14:paraId="2513123C" w14:textId="77777777" w:rsidR="0020270D" w:rsidRDefault="0020270D" w:rsidP="0020270D">
                          <w:r>
                            <w:t>*</w:t>
                          </w:r>
                        </w:p>
                      </w:txbxContent>
                    </v:textbox>
                  </v:shape>
                  <v:shape id="Text Box 15" o:spid="_x0000_s1069" type="#_x0000_t202" style="position:absolute;left:29238;top:15550;width:2864;height:2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" filled="f" stroked="f" strokeweight=".5pt">
                    <v:textbox>
                      <w:txbxContent>
                        <w:p w14:paraId="67AF6096" w14:textId="77777777" w:rsidR="0020270D" w:rsidRDefault="0020270D" w:rsidP="0020270D">
                          <w:r>
                            <w:t>*</w:t>
                          </w:r>
                        </w:p>
                      </w:txbxContent>
                    </v:textbox>
                  </v:shape>
                  <v:shape id="Text Box 15" o:spid="_x0000_s1070" type="#_x0000_t202" style="position:absolute;left:11279;top:11279;width:2863;height:2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" filled="f" stroked="f" strokeweight=".5pt">
                    <v:textbox>
                      <w:txbxContent>
                        <w:p w14:paraId="4E193DB2" w14:textId="77777777" w:rsidR="0020270D" w:rsidRDefault="0020270D" w:rsidP="0020270D">
                          <w:r>
                            <w:t>*</w:t>
                          </w:r>
                        </w:p>
                      </w:txbxContent>
                    </v:textbox>
                  </v:shape>
                  <v:shape id="Text Box 15" o:spid="_x0000_s1071" type="#_x0000_t202" style="position:absolute;left:20368;top:11005;width:2863;height:2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" filled="f" stroked="f" strokeweight=".5pt">
                    <v:textbox>
                      <w:txbxContent>
                        <w:p w14:paraId="3960C263" w14:textId="77777777" w:rsidR="0020270D" w:rsidRDefault="0020270D" w:rsidP="0020270D">
                          <w:r>
                            <w:t>*</w:t>
                          </w:r>
                        </w:p>
                      </w:txbxContent>
                    </v:textbox>
                  </v:shape>
                  <v:shape id="Text Box 15" o:spid="_x0000_s1072" type="#_x0000_t202" style="position:absolute;left:24749;top:11005;width:2863;height:2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" filled="f" stroked="f" strokeweight=".5pt">
                    <v:textbox>
                      <w:txbxContent>
                        <w:p w14:paraId="500E18F2" w14:textId="77777777" w:rsidR="0020270D" w:rsidRDefault="0020270D" w:rsidP="0020270D">
                          <w:r>
                            <w:t>*</w:t>
                          </w:r>
                        </w:p>
                      </w:txbxContent>
                    </v:textbox>
                  </v:shape>
                  <v:shape id="Text Box 15" o:spid="_x0000_s1073" type="#_x0000_t202" style="position:absolute;left:38273;top:10896;width:2863;height:2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" filled="f" stroked="f" strokeweight=".5pt">
                    <v:textbox>
                      <w:txbxContent>
                        <w:p w14:paraId="47DFD29B" w14:textId="77777777" w:rsidR="0020270D" w:rsidRDefault="0020270D" w:rsidP="0020270D">
                          <w:r>
                            <w:t>*</w:t>
                          </w:r>
                        </w:p>
                      </w:txbxContent>
                    </v:textbox>
                  </v:shape>
                  <v:shape id="Text Box 15" o:spid="_x0000_s1074" type="#_x0000_t202" style="position:absolute;left:11279;top:6844;width:2863;height:2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" filled="f" stroked="f" strokeweight=".5pt">
                    <v:textbox>
                      <w:txbxContent>
                        <w:p w14:paraId="709F6437" w14:textId="77777777" w:rsidR="0020270D" w:rsidRDefault="0020270D" w:rsidP="0020270D">
                          <w:r>
                            <w:t>*</w:t>
                          </w:r>
                        </w:p>
                      </w:txbxContent>
                    </v:textbox>
                  </v:shape>
                  <v:shape id="Text Box 15" o:spid="_x0000_s1075" type="#_x0000_t202" style="position:absolute;left:15769;top:6680;width:2863;height:2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" filled="f" stroked="f" strokeweight=".5pt">
                    <v:textbox>
                      <w:txbxContent>
                        <w:p w14:paraId="2DD47F01" w14:textId="77777777" w:rsidR="0020270D" w:rsidRDefault="0020270D" w:rsidP="0020270D">
                          <w:r>
                            <w:t>*</w:t>
                          </w:r>
                        </w:p>
                      </w:txbxContent>
                    </v:textbox>
                  </v:shape>
                  <v:shape id="Text Box 15" o:spid="_x0000_s1076" type="#_x0000_t202" style="position:absolute;left:20313;top:6789;width:2864;height:2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" filled="f" stroked="f" strokeweight=".5pt">
                    <v:textbox>
                      <w:txbxContent>
                        <w:p w14:paraId="4C1907EE" w14:textId="77777777" w:rsidR="0020270D" w:rsidRDefault="0020270D" w:rsidP="0020270D">
                          <w:r>
                            <w:t>*</w:t>
                          </w:r>
                        </w:p>
                      </w:txbxContent>
                    </v:textbox>
                  </v:shape>
                  <v:shape id="Text Box 15" o:spid="_x0000_s1077" type="#_x0000_t202" style="position:absolute;left:24694;top:6734;width:2863;height:2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" filled="f" stroked="f" strokeweight=".5pt">
                    <v:textbox>
                      <w:txbxContent>
                        <w:p w14:paraId="775202A2" w14:textId="77777777" w:rsidR="0020270D" w:rsidRDefault="0020270D" w:rsidP="0020270D">
                          <w:r>
                            <w:t>*</w:t>
                          </w:r>
                        </w:p>
                      </w:txbxContent>
                    </v:textbox>
                  </v:shape>
                  <v:shape id="Text Box 15" o:spid="_x0000_s1078" type="#_x0000_t202" style="position:absolute;left:38163;top:6461;width:2864;height:2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" filled="f" stroked="f" strokeweight=".5pt">
                    <v:textbox>
                      <w:txbxContent>
                        <w:p w14:paraId="203C0481" w14:textId="77777777" w:rsidR="0020270D" w:rsidRDefault="0020270D" w:rsidP="0020270D">
                          <w:r>
                            <w:t>*</w:t>
                          </w:r>
                        </w:p>
                      </w:txbxContent>
                    </v:textbox>
                  </v:shape>
                  <v:shape id="Text Box 15" o:spid="_x0000_s1079" type="#_x0000_t202" style="position:absolute;left:6734;top:2299;width:2864;height:2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" filled="f" stroked="f" strokeweight=".5pt">
                    <v:textbox>
                      <w:txbxContent>
                        <w:p w14:paraId="398581E2" w14:textId="77777777" w:rsidR="0020270D" w:rsidRDefault="0020270D" w:rsidP="0020270D">
                          <w:r>
                            <w:t>*</w:t>
                          </w:r>
                        </w:p>
                      </w:txbxContent>
                    </v:textbox>
                  </v:shape>
                  <v:shape id="Text Box 15" o:spid="_x0000_s1080" type="#_x0000_t202" style="position:absolute;left:11279;top:2463;width:2863;height:2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" filled="f" stroked="f" strokeweight=".5pt">
                    <v:textbox>
                      <w:txbxContent>
                        <w:p w14:paraId="51D49DB5" w14:textId="77777777" w:rsidR="0020270D" w:rsidRDefault="0020270D" w:rsidP="0020270D">
                          <w:r>
                            <w:t>*</w:t>
                          </w:r>
                        </w:p>
                      </w:txbxContent>
                    </v:textbox>
                  </v:shape>
                  <v:shape id="Text Box 15" o:spid="_x0000_s1081" type="#_x0000_t202" style="position:absolute;left:15659;top:2463;width:2864;height:2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" filled="f" stroked="f" strokeweight=".5pt">
                    <v:textbox>
                      <w:txbxContent>
                        <w:p w14:paraId="64B30417" w14:textId="77777777" w:rsidR="0020270D" w:rsidRDefault="0020270D" w:rsidP="0020270D">
                          <w:r>
                            <w:t>*</w:t>
                          </w:r>
                        </w:p>
                      </w:txbxContent>
                    </v:textbox>
                  </v:shape>
                  <v:shape id="Text Box 15" o:spid="_x0000_s1082" type="#_x0000_t202" style="position:absolute;left:20149;top:2409;width:2863;height:2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" filled="f" stroked="f" strokeweight=".5pt">
                    <v:textbox>
                      <w:txbxContent>
                        <w:p w14:paraId="42B0D04E" w14:textId="77777777" w:rsidR="0020270D" w:rsidRDefault="0020270D" w:rsidP="0020270D">
                          <w:r>
                            <w:t>*</w:t>
                          </w:r>
                        </w:p>
                      </w:txbxContent>
                    </v:textbox>
                  </v:shape>
                  <v:shape id="Text Box 15" o:spid="_x0000_s1083" type="#_x0000_t202" style="position:absolute;left:24694;top:2463;width:2863;height:2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" filled="f" stroked="f" strokeweight=".5pt">
                    <v:textbox>
                      <w:txbxContent>
                        <w:p w14:paraId="14341409" w14:textId="77777777" w:rsidR="0020270D" w:rsidRDefault="0020270D" w:rsidP="0020270D">
                          <w:r>
                            <w:t>*</w:t>
                          </w:r>
                        </w:p>
                      </w:txbxContent>
                    </v:textbox>
                  </v:shape>
                  <v:shape id="Text Box 15" o:spid="_x0000_s1084" type="#_x0000_t202" style="position:absolute;left:29293;top:2190;width:2863;height:2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" filled="f" stroked="f" strokeweight=".5pt">
                    <v:textbox>
                      <w:txbxContent>
                        <w:p w14:paraId="2CF14CA0" w14:textId="77777777" w:rsidR="0020270D" w:rsidRDefault="0020270D" w:rsidP="0020270D">
                          <w:r>
                            <w:t>*</w:t>
                          </w:r>
                        </w:p>
                      </w:txbxContent>
                    </v:textbox>
                  </v:shape>
                </v:group>
                <v:shape id="Text Box 1" o:spid="_x0000_s1085" type="#_x0000_t202" style="position:absolute;top:52616;width:59461;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" stroked="f">
                  <v:textbox inset="0,0,0,0">
                    <w:txbxContent>
                      <w:p w14:paraId="4015682C" w14:textId="49076BC6" w:rsidR="0020270D" w:rsidRPr="00E30351" w:rsidRDefault="0020270D" w:rsidP="00E26DD1">
                        <w:pPr>
                          <w:pStyle w:val="Caption"/>
                          <w:jc w:val="both"/>
                          <w:rPr>
                            <w:rFonts w:asciiTheme="majorHAnsi" w:hAnsiTheme="majorHAnsi" w:cstheme="majorHAnsi"/>
                            <w:iCs/>
                            <w:noProof/>
                            <w:sz w:val="22"/>
                            <w:szCs w:val="22"/>
                          </w:rPr>
                        </w:pPr>
                        <w:r w:rsidRPr="00F22904">
                          <w:rPr>
                            <w:iCs/>
                            <w:sz w:val="22"/>
                            <w:szCs w:val="22"/>
                          </w:rPr>
                          <w:t xml:space="preserve">Figure </w:t>
                        </w:r>
                        <w:r>
                          <w:rPr>
                            <w:iCs/>
                            <w:sz w:val="22"/>
                            <w:szCs w:val="22"/>
                          </w:rPr>
                          <w:t>8</w:t>
                        </w:r>
                        <w:r w:rsidRPr="00F22904">
                          <w:rPr>
                            <w:iCs/>
                            <w:sz w:val="22"/>
                            <w:szCs w:val="22"/>
                          </w:rPr>
                          <w:t xml:space="preserve">. </w:t>
                        </w:r>
                        <w:r>
                          <w:rPr>
                            <w:iCs/>
                            <w:sz w:val="22"/>
                            <w:szCs w:val="22"/>
                          </w:rPr>
                          <w:t>Pairwise</w:t>
                        </w:r>
                        <w:r w:rsidRPr="00F22904">
                          <w:rPr>
                            <w:iCs/>
                            <w:sz w:val="22"/>
                            <w:szCs w:val="22"/>
                          </w:rPr>
                          <w:t xml:space="preserve"> Wier-Cockerham F</w:t>
                        </w:r>
                        <w:r>
                          <w:rPr>
                            <w:iCs/>
                            <w:sz w:val="22"/>
                            <w:szCs w:val="22"/>
                            <w:vertAlign w:val="subscript"/>
                          </w:rPr>
                          <w:t>ST</w:t>
                        </w:r>
                        <w:r w:rsidRPr="00F22904">
                          <w:rPr>
                            <w:iCs/>
                            <w:sz w:val="22"/>
                            <w:szCs w:val="22"/>
                          </w:rPr>
                          <w:t xml:space="preserve"> Comparisons</w:t>
                        </w:r>
                        <w:r>
                          <w:rPr>
                            <w:iCs/>
                            <w:sz w:val="22"/>
                            <w:szCs w:val="22"/>
                          </w:rPr>
                          <w:t xml:space="preserve"> between sampling locations</w:t>
                        </w:r>
                        <w:r w:rsidRPr="00F22904">
                          <w:rPr>
                            <w:iCs/>
                            <w:sz w:val="22"/>
                            <w:szCs w:val="22"/>
                          </w:rPr>
                          <w:t>.</w:t>
                        </w:r>
                        <w:r>
                          <w:rPr>
                            <w:iCs/>
                            <w:sz w:val="22"/>
                            <w:szCs w:val="22"/>
                          </w:rPr>
                          <w:t xml:space="preserve"> Significance (p &lt; 0.05) is shown with a star.</w:t>
                        </w:r>
                        <w:r w:rsidRPr="00F22904">
                          <w:rPr>
                            <w:iCs/>
                            <w:sz w:val="22"/>
                            <w:szCs w:val="22"/>
                          </w:rPr>
                          <w:t xml:space="preserve"> See Table </w:t>
                        </w:r>
                        <w:r>
                          <w:rPr>
                            <w:iCs/>
                            <w:sz w:val="22"/>
                            <w:szCs w:val="22"/>
                          </w:rPr>
                          <w:t>4</w:t>
                        </w:r>
                        <w:r w:rsidRPr="00F22904">
                          <w:rPr>
                            <w:iCs/>
                            <w:sz w:val="22"/>
                            <w:szCs w:val="22"/>
                          </w:rPr>
                          <w:t xml:space="preserve"> for F</w:t>
                        </w:r>
                        <w:r>
                          <w:rPr>
                            <w:iCs/>
                            <w:sz w:val="22"/>
                            <w:szCs w:val="22"/>
                            <w:vertAlign w:val="subscript"/>
                          </w:rPr>
                          <w:t>ST</w:t>
                        </w:r>
                        <w:r w:rsidRPr="00BD1E56">
                          <w:rPr>
                            <w:iCs/>
                            <w:sz w:val="22"/>
                            <w:szCs w:val="22"/>
                          </w:rPr>
                          <w:t xml:space="preserve"> </w:t>
                        </w:r>
                        <w:r w:rsidRPr="00F22904">
                          <w:rPr>
                            <w:iCs/>
                            <w:sz w:val="22"/>
                            <w:szCs w:val="22"/>
                          </w:rPr>
                          <w:t xml:space="preserve">values and </w:t>
                        </w:r>
                        <w:r w:rsidR="00E26DD1">
                          <w:rPr>
                            <w:iCs/>
                            <w:sz w:val="22"/>
                            <w:szCs w:val="22"/>
                          </w:rPr>
                          <w:t xml:space="preserve">Bonferroni adjusted </w:t>
                        </w:r>
                        <w:r>
                          <w:rPr>
                            <w:iCs/>
                            <w:sz w:val="22"/>
                            <w:szCs w:val="22"/>
                          </w:rPr>
                          <w:t>p</w:t>
                        </w:r>
                        <w:r w:rsidRPr="00F22904">
                          <w:rPr>
                            <w:iCs/>
                            <w:sz w:val="22"/>
                            <w:szCs w:val="22"/>
                          </w:rPr>
                          <w:t>-values</w:t>
                        </w:r>
                        <w:r>
                          <w:rPr>
                            <w:iCs/>
                            <w:sz w:val="22"/>
                            <w:szCs w:val="22"/>
                          </w:rPr>
                          <w:t xml:space="preserve"> estimated through permutation testing (n = 2,000)</w:t>
                        </w:r>
                        <w:r w:rsidRPr="00F22904">
                          <w:rPr>
                            <w:iCs/>
                            <w:sz w:val="22"/>
                            <w:szCs w:val="22"/>
                          </w:rPr>
                          <w:t>.</w:t>
                        </w:r>
                        <w:r>
                          <w:rPr>
                            <w:iCs/>
                            <w:sz w:val="22"/>
                            <w:szCs w:val="22"/>
                          </w:rPr>
                          <w:t xml:space="preserve"> </w:t>
                        </w:r>
                      </w:p>
                    </w:txbxContent>
                  </v:textbox>
                </v:shape>
                <w10:wrap type="topAndBottom" anchorx="margin" anchory="margin"/>
              </v:group>
            </w:pict>
          </mc:Fallback>
        </mc:AlternateContent>
      </w:r>
    </w:p>
    <w:p w14:paraId="10F49D5F" w14:textId="15417192" w:rsidR="001A1D0A" w:rsidRDefault="00CE7AD0" w:rsidP="00D42E5F">
      <w:pPr>
        <w:spacing w:line="360" w:lineRule="auto"/>
        <w:jc w:val="both"/>
      </w:pPr>
      <w:r>
        <w:rPr>
          <w:noProof/>
          <w:color w:val="FF0000"/>
          <w:sz w:val="22"/>
          <w:szCs w:val="22"/>
        </w:rPr>
        <w:lastRenderedPageBreak/>
        <mc:AlternateContent>
          <mc:Choice Requires="wpg">
            <w:drawing>
              <wp:anchor distT="0" distB="182880" distL="114300" distR="114300" simplePos="0" relativeHeight="251772928" behindDoc="0" locked="0" layoutInCell="1" allowOverlap="0" wp14:anchorId="53DE00FA" wp14:editId="386F3BF3">
                <wp:simplePos x="0" y="0"/>
                <wp:positionH relativeFrom="margin">
                  <wp:align>right</wp:align>
                </wp:positionH>
                <wp:positionV relativeFrom="margin">
                  <wp:align>top</wp:align>
                </wp:positionV>
                <wp:extent cx="5771515" cy="5614670"/>
                <wp:effectExtent l="0" t="0" r="635" b="5080"/>
                <wp:wrapTopAndBottom/>
                <wp:docPr id="2065112362" name="Group 5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1515" cy="5614670"/>
                          <a:chOff x="0" y="0"/>
                          <a:chExt cx="5943600" cy="5782310"/>
                        </a:xfrm>
                      </wpg:grpSpPr>
                      <wpg:grpSp>
                        <wpg:cNvPr id="524937302" name="Group 48"/>
                        <wpg:cNvGrpSpPr/>
                        <wpg:grpSpPr>
                          <a:xfrm>
                            <a:off x="0" y="0"/>
                            <a:ext cx="5943600" cy="4452620"/>
                            <a:chOff x="0" y="0"/>
                            <a:chExt cx="5943600" cy="4452620"/>
                          </a:xfrm>
                        </wpg:grpSpPr>
                        <pic:pic xmlns:pic="http://schemas.openxmlformats.org/drawingml/2006/picture">
                          <pic:nvPicPr>
                            <pic:cNvPr id="1789578371" name="Picture 2"/>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452620"/>
                            </a:xfrm>
                            <a:prstGeom prst="rect">
                              <a:avLst/>
                            </a:prstGeom>
                          </pic:spPr>
                        </pic:pic>
                        <wpg:grpSp>
                          <wpg:cNvPr id="580158028" name="Group 47"/>
                          <wpg:cNvGrpSpPr/>
                          <wpg:grpSpPr>
                            <a:xfrm>
                              <a:off x="279247" y="0"/>
                              <a:ext cx="365760" cy="3099816"/>
                              <a:chOff x="0" y="0"/>
                              <a:chExt cx="369065" cy="3102131"/>
                            </a:xfrm>
                          </wpg:grpSpPr>
                          <wps:wsp>
                            <wps:cNvPr id="1791180252" name="Text Box 6"/>
                            <wps:cNvSpPr txBox="1"/>
                            <wps:spPr>
                              <a:xfrm>
                                <a:off x="16427" y="0"/>
                                <a:ext cx="352638" cy="348538"/>
                              </a:xfrm>
                              <a:prstGeom prst="rect">
                                <a:avLst/>
                              </a:prstGeom>
                              <a:solidFill>
                                <a:schemeClr val="lt1"/>
                              </a:solidFill>
                              <a:ln w="6350">
                                <a:noFill/>
                              </a:ln>
                            </wps:spPr>
                            <wps:txbx>
                              <w:txbxContent>
                                <w:p w14:paraId="7885B751" w14:textId="77777777" w:rsidR="00CE7AD0" w:rsidRDefault="00CE7AD0" w:rsidP="00CE7AD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9962277" name="Text Box 6"/>
                            <wps:cNvSpPr txBox="1"/>
                            <wps:spPr>
                              <a:xfrm>
                                <a:off x="0" y="1325059"/>
                                <a:ext cx="320040" cy="297180"/>
                              </a:xfrm>
                              <a:prstGeom prst="rect">
                                <a:avLst/>
                              </a:prstGeom>
                              <a:solidFill>
                                <a:schemeClr val="lt1"/>
                              </a:solidFill>
                              <a:ln w="6350">
                                <a:noFill/>
                              </a:ln>
                            </wps:spPr>
                            <wps:txbx>
                              <w:txbxContent>
                                <w:p w14:paraId="3CD6848E" w14:textId="77777777" w:rsidR="00CE7AD0" w:rsidRDefault="00CE7AD0" w:rsidP="00CE7AD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8639328" name="Text Box 6"/>
                            <wps:cNvSpPr txBox="1"/>
                            <wps:spPr>
                              <a:xfrm>
                                <a:off x="21902" y="2754151"/>
                                <a:ext cx="316230" cy="347980"/>
                              </a:xfrm>
                              <a:prstGeom prst="rect">
                                <a:avLst/>
                              </a:prstGeom>
                              <a:solidFill>
                                <a:schemeClr val="lt1"/>
                              </a:solidFill>
                              <a:ln w="6350">
                                <a:noFill/>
                              </a:ln>
                            </wps:spPr>
                            <wps:txbx>
                              <w:txbxContent>
                                <w:p w14:paraId="0CA81C2C" w14:textId="77777777" w:rsidR="00CE7AD0" w:rsidRDefault="00CE7AD0" w:rsidP="00CE7AD0">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852569968" name="Text Box 1"/>
                        <wps:cNvSpPr txBox="1"/>
                        <wps:spPr>
                          <a:xfrm>
                            <a:off x="0" y="4512310"/>
                            <a:ext cx="5943600" cy="1270000"/>
                          </a:xfrm>
                          <a:prstGeom prst="rect">
                            <a:avLst/>
                          </a:prstGeom>
                          <a:solidFill>
                            <a:prstClr val="white"/>
                          </a:solidFill>
                          <a:ln>
                            <a:noFill/>
                          </a:ln>
                        </wps:spPr>
                        <wps:txbx>
                          <w:txbxContent>
                            <w:p w14:paraId="284D7CA2" w14:textId="77777777" w:rsidR="00CE7AD0" w:rsidRPr="00EE6063" w:rsidRDefault="00CE7AD0" w:rsidP="00E26DD1">
                              <w:pPr>
                                <w:pStyle w:val="Caption"/>
                                <w:jc w:val="both"/>
                                <w:rPr>
                                  <w:rFonts w:asciiTheme="majorHAnsi" w:hAnsiTheme="majorHAnsi" w:cstheme="majorHAnsi"/>
                                  <w:iCs/>
                                  <w:sz w:val="22"/>
                                  <w:szCs w:val="22"/>
                                </w:rPr>
                              </w:pPr>
                              <w:r>
                                <w:rPr>
                                  <w:iCs/>
                                  <w:sz w:val="22"/>
                                  <w:szCs w:val="22"/>
                                </w:rPr>
                                <w:t>Figure 9</w:t>
                              </w:r>
                              <w:r w:rsidRPr="000E0C98">
                                <w:rPr>
                                  <w:iCs/>
                                  <w:sz w:val="22"/>
                                  <w:szCs w:val="22"/>
                                </w:rPr>
                                <w:t xml:space="preserve">. </w:t>
                              </w:r>
                              <w:r w:rsidRPr="00F22904">
                                <w:rPr>
                                  <w:iCs/>
                                  <w:sz w:val="22"/>
                                  <w:szCs w:val="22"/>
                                </w:rPr>
                                <w:t>S</w:t>
                              </w:r>
                              <w:r>
                                <w:rPr>
                                  <w:iCs/>
                                  <w:sz w:val="22"/>
                                  <w:szCs w:val="22"/>
                                </w:rPr>
                                <w:t>ite frequency spectrum showing derived allele frequencies calculated from the full-scale dataset, compared SFS generated assuming a growth, constant, and decline models, using several recombination rates (1.0 × 10</w:t>
                              </w:r>
                              <w:r w:rsidRPr="009F7AEB">
                                <w:rPr>
                                  <w:iCs/>
                                  <w:sz w:val="22"/>
                                  <w:szCs w:val="22"/>
                                  <w:vertAlign w:val="superscript"/>
                                </w:rPr>
                                <w:t>-7</w:t>
                              </w:r>
                              <w:r>
                                <w:rPr>
                                  <w:iCs/>
                                  <w:sz w:val="22"/>
                                  <w:szCs w:val="22"/>
                                </w:rPr>
                                <w:t>, 1.0 × 10</w:t>
                              </w:r>
                              <w:r>
                                <w:rPr>
                                  <w:iCs/>
                                  <w:sz w:val="22"/>
                                  <w:szCs w:val="22"/>
                                  <w:vertAlign w:val="superscript"/>
                                </w:rPr>
                                <w:t>-9</w:t>
                              </w:r>
                              <w:r>
                                <w:rPr>
                                  <w:iCs/>
                                  <w:sz w:val="22"/>
                                  <w:szCs w:val="22"/>
                                </w:rPr>
                                <w:t>, 1.0 × 10</w:t>
                              </w:r>
                              <w:r w:rsidRPr="009F7AEB">
                                <w:rPr>
                                  <w:iCs/>
                                  <w:sz w:val="22"/>
                                  <w:szCs w:val="22"/>
                                  <w:vertAlign w:val="superscript"/>
                                </w:rPr>
                                <w:t>-</w:t>
                              </w:r>
                              <w:r>
                                <w:rPr>
                                  <w:iCs/>
                                  <w:sz w:val="22"/>
                                  <w:szCs w:val="22"/>
                                  <w:vertAlign w:val="superscript"/>
                                </w:rPr>
                                <w:t>10</w:t>
                              </w:r>
                              <w:r>
                                <w:rPr>
                                  <w:iCs/>
                                  <w:sz w:val="22"/>
                                  <w:szCs w:val="22"/>
                                </w:rPr>
                                <w:t>, and 1.0 × 10</w:t>
                              </w:r>
                              <w:r w:rsidRPr="009F7AEB">
                                <w:rPr>
                                  <w:iCs/>
                                  <w:sz w:val="22"/>
                                  <w:szCs w:val="22"/>
                                  <w:vertAlign w:val="superscript"/>
                                </w:rPr>
                                <w:t>-</w:t>
                              </w:r>
                              <w:r>
                                <w:rPr>
                                  <w:iCs/>
                                  <w:sz w:val="22"/>
                                  <w:szCs w:val="22"/>
                                  <w:vertAlign w:val="superscript"/>
                                </w:rPr>
                                <w:t>11</w:t>
                              </w:r>
                              <w:r>
                                <w:rPr>
                                  <w:iCs/>
                                  <w:sz w:val="22"/>
                                  <w:szCs w:val="22"/>
                                </w:rPr>
                                <w:t>). The relative number of sites is marked with a black circle. The growth model simulates an instantaneous population growth 4,000 generations ago (</w:t>
                              </w:r>
                              <w:r w:rsidRPr="009F7AEB">
                                <w:rPr>
                                  <w:b/>
                                  <w:bCs/>
                                  <w:iCs/>
                                  <w:sz w:val="22"/>
                                  <w:szCs w:val="22"/>
                                </w:rPr>
                                <w:t>a</w:t>
                              </w:r>
                              <w:r>
                                <w:rPr>
                                  <w:iCs/>
                                  <w:sz w:val="22"/>
                                  <w:szCs w:val="22"/>
                                </w:rPr>
                                <w:t>). The constant model simulates a stable population (</w:t>
                              </w:r>
                              <w:r w:rsidRPr="009F7AEB">
                                <w:rPr>
                                  <w:b/>
                                  <w:bCs/>
                                  <w:iCs/>
                                  <w:sz w:val="22"/>
                                  <w:szCs w:val="22"/>
                                </w:rPr>
                                <w:t>b</w:t>
                              </w:r>
                              <w:r>
                                <w:rPr>
                                  <w:iCs/>
                                  <w:sz w:val="22"/>
                                  <w:szCs w:val="22"/>
                                </w:rPr>
                                <w:t>). The decline model simulates an instantaneous population reduction 4,000 generations ago (</w:t>
                              </w:r>
                              <w:r w:rsidRPr="009F7AEB">
                                <w:rPr>
                                  <w:b/>
                                  <w:bCs/>
                                  <w:iCs/>
                                  <w:sz w:val="22"/>
                                  <w:szCs w:val="22"/>
                                </w:rPr>
                                <w:t>c</w:t>
                              </w:r>
                              <w:r>
                                <w:rPr>
                                  <w:iCs/>
                                  <w:sz w:val="22"/>
                                  <w:szCs w:val="22"/>
                                </w:rPr>
                                <w:t>)</w:t>
                              </w:r>
                              <w:r w:rsidRPr="000E0C98">
                                <w:rPr>
                                  <w:iCs/>
                                  <w:sz w:val="22"/>
                                  <w:szCs w:val="22"/>
                                </w:rPr>
                                <w:t>.</w:t>
                              </w:r>
                              <w:r>
                                <w:rPr>
                                  <w:iCs/>
                                  <w:sz w:val="22"/>
                                  <w:szCs w:val="22"/>
                                </w:rPr>
                                <w:t xml:space="preserve"> Model and recombination rates are indicated by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DE00FA" id="Group 56" o:spid="_x0000_s1086" style="position:absolute;left:0;text-align:left;margin-left:403.25pt;margin-top:0;width:454.45pt;height:442.1pt;z-index:251772928;mso-wrap-distance-bottom:14.4pt;mso-position-horizontal:right;mso-position-horizontal-relative:margin;mso-position-vertical:top;mso-position-vertical-relative:margin;mso-width-relative:margin;mso-height-relative:margin" coordsize="59436,578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" o:allowoverlap="f">
                <o:lock v:ext="edit" aspectratio="t"/>
                <v:group id="_x0000_s1087" style="position:absolute;width:59436;height:44526" coordsize="59436,44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">
                  <v:shape id="Picture 2" o:spid="_x0000_s1088" type="#_x0000_t75" style="position:absolute;width:59436;height:44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">
                    <v:imagedata r:id="rId29" o:title=""/>
                  </v:shape>
                  <v:group id="Group 47" o:spid="_x0000_s1089" style="position:absolute;left:2792;width:3658;height:30998" coordsize="3690,31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">
                    <v:shape id="Text Box 6" o:spid="_x0000_s1090" type="#_x0000_t202" style="position:absolute;left:164;width:3526;height:3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" fillcolor="white [3201]" stroked="f" strokeweight=".5pt">
                      <v:textbox>
                        <w:txbxContent>
                          <w:p w14:paraId="7885B751" w14:textId="77777777" w:rsidR="00CE7AD0" w:rsidRDefault="00CE7AD0" w:rsidP="00CE7AD0">
                            <w:r>
                              <w:t>a)</w:t>
                            </w:r>
                          </w:p>
                        </w:txbxContent>
                      </v:textbox>
                    </v:shape>
                    <v:shape id="Text Box 6" o:spid="_x0000_s1091" type="#_x0000_t202" style="position:absolute;top:13250;width:3200;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" fillcolor="white [3201]" stroked="f" strokeweight=".5pt">
                      <v:textbox>
                        <w:txbxContent>
                          <w:p w14:paraId="3CD6848E" w14:textId="77777777" w:rsidR="00CE7AD0" w:rsidRDefault="00CE7AD0" w:rsidP="00CE7AD0">
                            <w:r>
                              <w:t>b)</w:t>
                            </w:r>
                          </w:p>
                        </w:txbxContent>
                      </v:textbox>
                    </v:shape>
                    <v:shape id="Text Box 6" o:spid="_x0000_s1092" type="#_x0000_t202" style="position:absolute;left:219;top:27541;width:3162;height:3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" fillcolor="white [3201]" stroked="f" strokeweight=".5pt">
                      <v:textbox>
                        <w:txbxContent>
                          <w:p w14:paraId="0CA81C2C" w14:textId="77777777" w:rsidR="00CE7AD0" w:rsidRDefault="00CE7AD0" w:rsidP="00CE7AD0">
                            <w:r>
                              <w:t>c)</w:t>
                            </w:r>
                          </w:p>
                        </w:txbxContent>
                      </v:textbox>
                    </v:shape>
                  </v:group>
                </v:group>
                <v:shape id="Text Box 1" o:spid="_x0000_s1093" type="#_x0000_t202" style="position:absolute;top:45123;width:59436;height:12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" stroked="f">
                  <v:textbox inset="0,0,0,0">
                    <w:txbxContent>
                      <w:p w14:paraId="284D7CA2" w14:textId="77777777" w:rsidR="00CE7AD0" w:rsidRPr="00EE6063" w:rsidRDefault="00CE7AD0" w:rsidP="00E26DD1">
                        <w:pPr>
                          <w:pStyle w:val="Caption"/>
                          <w:jc w:val="both"/>
                          <w:rPr>
                            <w:rFonts w:asciiTheme="majorHAnsi" w:hAnsiTheme="majorHAnsi" w:cstheme="majorHAnsi"/>
                            <w:iCs/>
                            <w:sz w:val="22"/>
                            <w:szCs w:val="22"/>
                          </w:rPr>
                        </w:pPr>
                        <w:r>
                          <w:rPr>
                            <w:iCs/>
                            <w:sz w:val="22"/>
                            <w:szCs w:val="22"/>
                          </w:rPr>
                          <w:t>Figure 9</w:t>
                        </w:r>
                        <w:r w:rsidRPr="000E0C98">
                          <w:rPr>
                            <w:iCs/>
                            <w:sz w:val="22"/>
                            <w:szCs w:val="22"/>
                          </w:rPr>
                          <w:t xml:space="preserve">. </w:t>
                        </w:r>
                        <w:r w:rsidRPr="00F22904">
                          <w:rPr>
                            <w:iCs/>
                            <w:sz w:val="22"/>
                            <w:szCs w:val="22"/>
                          </w:rPr>
                          <w:t>S</w:t>
                        </w:r>
                        <w:r>
                          <w:rPr>
                            <w:iCs/>
                            <w:sz w:val="22"/>
                            <w:szCs w:val="22"/>
                          </w:rPr>
                          <w:t>ite frequency spectrum showing derived allele frequencies calculated from the full-scale dataset, compared SFS generated assuming a growth, constant, and decline models, using several recombination rates (1.0 × 10</w:t>
                        </w:r>
                        <w:r w:rsidRPr="009F7AEB">
                          <w:rPr>
                            <w:iCs/>
                            <w:sz w:val="22"/>
                            <w:szCs w:val="22"/>
                            <w:vertAlign w:val="superscript"/>
                          </w:rPr>
                          <w:t>-7</w:t>
                        </w:r>
                        <w:r>
                          <w:rPr>
                            <w:iCs/>
                            <w:sz w:val="22"/>
                            <w:szCs w:val="22"/>
                          </w:rPr>
                          <w:t>, 1.0 × 10</w:t>
                        </w:r>
                        <w:r>
                          <w:rPr>
                            <w:iCs/>
                            <w:sz w:val="22"/>
                            <w:szCs w:val="22"/>
                            <w:vertAlign w:val="superscript"/>
                          </w:rPr>
                          <w:t>-9</w:t>
                        </w:r>
                        <w:r>
                          <w:rPr>
                            <w:iCs/>
                            <w:sz w:val="22"/>
                            <w:szCs w:val="22"/>
                          </w:rPr>
                          <w:t>, 1.0 × 10</w:t>
                        </w:r>
                        <w:r w:rsidRPr="009F7AEB">
                          <w:rPr>
                            <w:iCs/>
                            <w:sz w:val="22"/>
                            <w:szCs w:val="22"/>
                            <w:vertAlign w:val="superscript"/>
                          </w:rPr>
                          <w:t>-</w:t>
                        </w:r>
                        <w:r>
                          <w:rPr>
                            <w:iCs/>
                            <w:sz w:val="22"/>
                            <w:szCs w:val="22"/>
                            <w:vertAlign w:val="superscript"/>
                          </w:rPr>
                          <w:t>10</w:t>
                        </w:r>
                        <w:r>
                          <w:rPr>
                            <w:iCs/>
                            <w:sz w:val="22"/>
                            <w:szCs w:val="22"/>
                          </w:rPr>
                          <w:t>, and 1.0 × 10</w:t>
                        </w:r>
                        <w:r w:rsidRPr="009F7AEB">
                          <w:rPr>
                            <w:iCs/>
                            <w:sz w:val="22"/>
                            <w:szCs w:val="22"/>
                            <w:vertAlign w:val="superscript"/>
                          </w:rPr>
                          <w:t>-</w:t>
                        </w:r>
                        <w:r>
                          <w:rPr>
                            <w:iCs/>
                            <w:sz w:val="22"/>
                            <w:szCs w:val="22"/>
                            <w:vertAlign w:val="superscript"/>
                          </w:rPr>
                          <w:t>11</w:t>
                        </w:r>
                        <w:r>
                          <w:rPr>
                            <w:iCs/>
                            <w:sz w:val="22"/>
                            <w:szCs w:val="22"/>
                          </w:rPr>
                          <w:t>). The relative number of sites is marked with a black circle. The growth model simulates an instantaneous population growth 4,000 generations ago (</w:t>
                        </w:r>
                        <w:r w:rsidRPr="009F7AEB">
                          <w:rPr>
                            <w:b/>
                            <w:bCs/>
                            <w:iCs/>
                            <w:sz w:val="22"/>
                            <w:szCs w:val="22"/>
                          </w:rPr>
                          <w:t>a</w:t>
                        </w:r>
                        <w:r>
                          <w:rPr>
                            <w:iCs/>
                            <w:sz w:val="22"/>
                            <w:szCs w:val="22"/>
                          </w:rPr>
                          <w:t>). The constant model simulates a stable population (</w:t>
                        </w:r>
                        <w:r w:rsidRPr="009F7AEB">
                          <w:rPr>
                            <w:b/>
                            <w:bCs/>
                            <w:iCs/>
                            <w:sz w:val="22"/>
                            <w:szCs w:val="22"/>
                          </w:rPr>
                          <w:t>b</w:t>
                        </w:r>
                        <w:r>
                          <w:rPr>
                            <w:iCs/>
                            <w:sz w:val="22"/>
                            <w:szCs w:val="22"/>
                          </w:rPr>
                          <w:t>). The decline model simulates an instantaneous population reduction 4,000 generations ago (</w:t>
                        </w:r>
                        <w:r w:rsidRPr="009F7AEB">
                          <w:rPr>
                            <w:b/>
                            <w:bCs/>
                            <w:iCs/>
                            <w:sz w:val="22"/>
                            <w:szCs w:val="22"/>
                          </w:rPr>
                          <w:t>c</w:t>
                        </w:r>
                        <w:r>
                          <w:rPr>
                            <w:iCs/>
                            <w:sz w:val="22"/>
                            <w:szCs w:val="22"/>
                          </w:rPr>
                          <w:t>)</w:t>
                        </w:r>
                        <w:r w:rsidRPr="000E0C98">
                          <w:rPr>
                            <w:iCs/>
                            <w:sz w:val="22"/>
                            <w:szCs w:val="22"/>
                          </w:rPr>
                          <w:t>.</w:t>
                        </w:r>
                        <w:r>
                          <w:rPr>
                            <w:iCs/>
                            <w:sz w:val="22"/>
                            <w:szCs w:val="22"/>
                          </w:rPr>
                          <w:t xml:space="preserve"> Model and recombination rates are indicated by color.</w:t>
                        </w:r>
                      </w:p>
                    </w:txbxContent>
                  </v:textbox>
                </v:shape>
                <w10:wrap type="topAndBottom" anchorx="margin" anchory="margin"/>
              </v:group>
            </w:pict>
          </mc:Fallback>
        </mc:AlternateContent>
      </w:r>
      <w:r w:rsidR="001A1D0A">
        <w:br w:type="page"/>
      </w:r>
    </w:p>
    <w:p w14:paraId="305FC5AB" w14:textId="19F359BB" w:rsidR="00C37880" w:rsidRPr="00084CB1" w:rsidRDefault="00CE7AD0" w:rsidP="007F474D">
      <w:pPr>
        <w:pStyle w:val="Heading1"/>
      </w:pPr>
      <w:bookmarkStart w:id="136" w:name="_Toc182556916"/>
      <w:r>
        <w:rPr>
          <w:noProof/>
          <w:sz w:val="22"/>
          <w:szCs w:val="22"/>
        </w:rPr>
        <w:lastRenderedPageBreak/>
        <mc:AlternateContent>
          <mc:Choice Requires="wpg">
            <w:drawing>
              <wp:anchor distT="0" distB="182880" distL="114300" distR="114300" simplePos="0" relativeHeight="251774976" behindDoc="0" locked="0" layoutInCell="1" allowOverlap="0" wp14:anchorId="3B7A8097" wp14:editId="3AA71F79">
                <wp:simplePos x="0" y="0"/>
                <wp:positionH relativeFrom="margin">
                  <wp:align>right</wp:align>
                </wp:positionH>
                <wp:positionV relativeFrom="margin">
                  <wp:align>top</wp:align>
                </wp:positionV>
                <wp:extent cx="5771515" cy="5451475"/>
                <wp:effectExtent l="0" t="0" r="635" b="0"/>
                <wp:wrapTopAndBottom/>
                <wp:docPr id="643082269" name="Group 5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1693" cy="5451660"/>
                          <a:chOff x="0" y="0"/>
                          <a:chExt cx="5943600" cy="5614035"/>
                        </a:xfrm>
                      </wpg:grpSpPr>
                      <wpg:grpSp>
                        <wpg:cNvPr id="1411941980" name="Group 57"/>
                        <wpg:cNvGrpSpPr/>
                        <wpg:grpSpPr>
                          <a:xfrm>
                            <a:off x="0" y="0"/>
                            <a:ext cx="5943600" cy="5614035"/>
                            <a:chOff x="0" y="0"/>
                            <a:chExt cx="5943600" cy="5614035"/>
                          </a:xfrm>
                        </wpg:grpSpPr>
                        <pic:pic xmlns:pic="http://schemas.openxmlformats.org/drawingml/2006/picture">
                          <pic:nvPicPr>
                            <pic:cNvPr id="1808416624" name="Picture 3"/>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4452620"/>
                            </a:xfrm>
                            <a:prstGeom prst="rect">
                              <a:avLst/>
                            </a:prstGeom>
                          </pic:spPr>
                        </pic:pic>
                        <wps:wsp>
                          <wps:cNvPr id="230280794" name="Text Box 1"/>
                          <wps:cNvSpPr txBox="1"/>
                          <wps:spPr>
                            <a:xfrm>
                              <a:off x="0" y="4514850"/>
                              <a:ext cx="5943600" cy="1099185"/>
                            </a:xfrm>
                            <a:prstGeom prst="rect">
                              <a:avLst/>
                            </a:prstGeom>
                            <a:solidFill>
                              <a:prstClr val="white"/>
                            </a:solidFill>
                            <a:ln>
                              <a:noFill/>
                            </a:ln>
                          </wps:spPr>
                          <wps:txbx>
                            <w:txbxContent>
                              <w:p w14:paraId="4B068B83" w14:textId="79B72189" w:rsidR="00CE7AD0" w:rsidRPr="00201BDA" w:rsidRDefault="00CE7AD0" w:rsidP="007F474D">
                                <w:pPr>
                                  <w:pStyle w:val="Caption"/>
                                  <w:jc w:val="both"/>
                                  <w:rPr>
                                    <w:rFonts w:asciiTheme="majorHAnsi" w:hAnsiTheme="majorHAnsi" w:cstheme="majorHAnsi"/>
                                    <w:iCs/>
                                    <w:sz w:val="22"/>
                                    <w:szCs w:val="22"/>
                                  </w:rPr>
                                </w:pPr>
                                <w:r w:rsidRPr="002B6B62">
                                  <w:rPr>
                                    <w:iCs/>
                                    <w:sz w:val="22"/>
                                    <w:szCs w:val="22"/>
                                  </w:rPr>
                                  <w:t xml:space="preserve">Figure </w:t>
                                </w:r>
                                <w:r>
                                  <w:rPr>
                                    <w:iCs/>
                                    <w:sz w:val="22"/>
                                    <w:szCs w:val="22"/>
                                  </w:rPr>
                                  <w:t>10</w:t>
                                </w:r>
                                <w:r w:rsidRPr="002B6B62">
                                  <w:rPr>
                                    <w:iCs/>
                                    <w:sz w:val="22"/>
                                    <w:szCs w:val="22"/>
                                  </w:rPr>
                                  <w:t>. Stairway plot</w:t>
                                </w:r>
                                <w:r>
                                  <w:rPr>
                                    <w:iCs/>
                                    <w:sz w:val="22"/>
                                    <w:szCs w:val="22"/>
                                  </w:rPr>
                                  <w:t>s</w:t>
                                </w:r>
                                <w:r w:rsidRPr="002B6B62">
                                  <w:rPr>
                                    <w:iCs/>
                                    <w:sz w:val="22"/>
                                    <w:szCs w:val="22"/>
                                  </w:rPr>
                                  <w:t xml:space="preserve"> based on the SFS calculated from the full-scale dataset</w:t>
                                </w:r>
                                <w:r>
                                  <w:rPr>
                                    <w:iCs/>
                                    <w:sz w:val="22"/>
                                    <w:szCs w:val="22"/>
                                  </w:rPr>
                                  <w:t xml:space="preserve"> and simulated population history events</w:t>
                                </w:r>
                                <w:r w:rsidRPr="002B6B62">
                                  <w:rPr>
                                    <w:iCs/>
                                    <w:sz w:val="22"/>
                                    <w:szCs w:val="22"/>
                                  </w:rPr>
                                  <w:t xml:space="preserve"> using </w:t>
                                </w:r>
                                <w:r>
                                  <w:rPr>
                                    <w:iCs/>
                                    <w:sz w:val="22"/>
                                    <w:szCs w:val="22"/>
                                  </w:rPr>
                                  <w:t>a mutation rate of 2.64 × 10</w:t>
                                </w:r>
                                <w:r w:rsidRPr="009F7AEB">
                                  <w:rPr>
                                    <w:iCs/>
                                    <w:sz w:val="22"/>
                                    <w:szCs w:val="22"/>
                                    <w:vertAlign w:val="superscript"/>
                                  </w:rPr>
                                  <w:t>-9</w:t>
                                </w:r>
                                <w:r>
                                  <w:rPr>
                                    <w:iCs/>
                                    <w:sz w:val="22"/>
                                    <w:szCs w:val="22"/>
                                  </w:rPr>
                                  <w:t xml:space="preserve">, modeling growth </w:t>
                                </w:r>
                                <w:r w:rsidRPr="002B6B62">
                                  <w:rPr>
                                    <w:iCs/>
                                    <w:sz w:val="22"/>
                                    <w:szCs w:val="22"/>
                                  </w:rPr>
                                  <w:t>(</w:t>
                                </w:r>
                                <w:r w:rsidRPr="002B6B62">
                                  <w:rPr>
                                    <w:b/>
                                    <w:bCs/>
                                    <w:iCs/>
                                    <w:sz w:val="22"/>
                                    <w:szCs w:val="22"/>
                                  </w:rPr>
                                  <w:t>a</w:t>
                                </w:r>
                                <w:r>
                                  <w:rPr>
                                    <w:iCs/>
                                    <w:sz w:val="22"/>
                                    <w:szCs w:val="22"/>
                                  </w:rPr>
                                  <w:t>), constant population size</w:t>
                                </w:r>
                                <w:r>
                                  <w:rPr>
                                    <w:b/>
                                    <w:bCs/>
                                    <w:iCs/>
                                    <w:sz w:val="22"/>
                                    <w:szCs w:val="22"/>
                                  </w:rPr>
                                  <w:t xml:space="preserve"> </w:t>
                                </w:r>
                                <w:r w:rsidRPr="002F7FC1">
                                  <w:rPr>
                                    <w:iCs/>
                                    <w:sz w:val="22"/>
                                    <w:szCs w:val="22"/>
                                  </w:rPr>
                                  <w:t>(</w:t>
                                </w:r>
                                <w:r>
                                  <w:rPr>
                                    <w:b/>
                                    <w:bCs/>
                                    <w:iCs/>
                                    <w:sz w:val="22"/>
                                    <w:szCs w:val="22"/>
                                  </w:rPr>
                                  <w:t>b</w:t>
                                </w:r>
                                <w:r w:rsidRPr="002F7FC1">
                                  <w:rPr>
                                    <w:iCs/>
                                    <w:sz w:val="22"/>
                                    <w:szCs w:val="22"/>
                                  </w:rPr>
                                  <w:t>)</w:t>
                                </w:r>
                                <w:r>
                                  <w:rPr>
                                    <w:iCs/>
                                    <w:sz w:val="22"/>
                                    <w:szCs w:val="22"/>
                                  </w:rPr>
                                  <w:t>,</w:t>
                                </w:r>
                                <w:r>
                                  <w:rPr>
                                    <w:b/>
                                    <w:bCs/>
                                    <w:iCs/>
                                    <w:sz w:val="22"/>
                                    <w:szCs w:val="22"/>
                                  </w:rPr>
                                  <w:t xml:space="preserve"> </w:t>
                                </w:r>
                                <w:r>
                                  <w:rPr>
                                    <w:iCs/>
                                    <w:sz w:val="22"/>
                                    <w:szCs w:val="22"/>
                                  </w:rPr>
                                  <w:t>and population decline</w:t>
                                </w:r>
                                <w:r>
                                  <w:rPr>
                                    <w:b/>
                                    <w:bCs/>
                                    <w:iCs/>
                                    <w:sz w:val="22"/>
                                    <w:szCs w:val="22"/>
                                  </w:rPr>
                                  <w:t xml:space="preserve"> </w:t>
                                </w:r>
                                <w:r w:rsidRPr="002F7FC1">
                                  <w:rPr>
                                    <w:iCs/>
                                    <w:sz w:val="22"/>
                                    <w:szCs w:val="22"/>
                                  </w:rPr>
                                  <w:t>(</w:t>
                                </w:r>
                                <w:r>
                                  <w:rPr>
                                    <w:b/>
                                    <w:bCs/>
                                    <w:iCs/>
                                    <w:sz w:val="22"/>
                                    <w:szCs w:val="22"/>
                                  </w:rPr>
                                  <w:t>c</w:t>
                                </w:r>
                                <w:r w:rsidRPr="002B6B62">
                                  <w:rPr>
                                    <w:iCs/>
                                    <w:sz w:val="22"/>
                                    <w:szCs w:val="22"/>
                                  </w:rPr>
                                  <w:t>). Stairway plots with mutation rates of 3.8</w:t>
                                </w:r>
                                <w:r>
                                  <w:rPr>
                                    <w:iCs/>
                                    <w:sz w:val="22"/>
                                    <w:szCs w:val="22"/>
                                  </w:rPr>
                                  <w:t xml:space="preserve"> × 10</w:t>
                                </w:r>
                                <w:r w:rsidRPr="009F7AEB">
                                  <w:rPr>
                                    <w:iCs/>
                                    <w:sz w:val="22"/>
                                    <w:szCs w:val="22"/>
                                    <w:vertAlign w:val="superscript"/>
                                  </w:rPr>
                                  <w:t>-9</w:t>
                                </w:r>
                                <w:r w:rsidRPr="002B6B62">
                                  <w:rPr>
                                    <w:iCs/>
                                    <w:sz w:val="22"/>
                                    <w:szCs w:val="22"/>
                                  </w:rPr>
                                  <w:t xml:space="preserve">, based on the simulated instant growth </w:t>
                                </w:r>
                                <w:r>
                                  <w:rPr>
                                    <w:iCs/>
                                    <w:sz w:val="22"/>
                                    <w:szCs w:val="22"/>
                                  </w:rPr>
                                  <w:t>4,000 generations ago</w:t>
                                </w:r>
                                <w:r w:rsidRPr="002B6B62">
                                  <w:rPr>
                                    <w:iCs/>
                                    <w:sz w:val="22"/>
                                    <w:szCs w:val="22"/>
                                  </w:rPr>
                                  <w:t xml:space="preserve"> (</w:t>
                                </w:r>
                                <w:r>
                                  <w:rPr>
                                    <w:b/>
                                    <w:bCs/>
                                    <w:iCs/>
                                    <w:sz w:val="22"/>
                                    <w:szCs w:val="22"/>
                                  </w:rPr>
                                  <w:t>d</w:t>
                                </w:r>
                                <w:r w:rsidRPr="004F3694">
                                  <w:rPr>
                                    <w:iCs/>
                                    <w:sz w:val="22"/>
                                    <w:szCs w:val="22"/>
                                  </w:rPr>
                                  <w:t>)</w:t>
                                </w:r>
                                <w:r>
                                  <w:rPr>
                                    <w:iCs/>
                                    <w:sz w:val="22"/>
                                    <w:szCs w:val="22"/>
                                  </w:rPr>
                                  <w:t>,</w:t>
                                </w:r>
                                <w:r>
                                  <w:rPr>
                                    <w:b/>
                                    <w:bCs/>
                                    <w:iCs/>
                                    <w:sz w:val="22"/>
                                    <w:szCs w:val="22"/>
                                  </w:rPr>
                                  <w:t xml:space="preserve"> </w:t>
                                </w:r>
                                <w:r w:rsidRPr="004F3694">
                                  <w:rPr>
                                    <w:iCs/>
                                    <w:sz w:val="22"/>
                                    <w:szCs w:val="22"/>
                                  </w:rPr>
                                  <w:t>consta</w:t>
                                </w:r>
                                <w:r>
                                  <w:rPr>
                                    <w:iCs/>
                                    <w:sz w:val="22"/>
                                    <w:szCs w:val="22"/>
                                  </w:rPr>
                                  <w:t>nt population size(</w:t>
                                </w:r>
                                <w:r w:rsidRPr="004F3694">
                                  <w:rPr>
                                    <w:b/>
                                    <w:bCs/>
                                    <w:iCs/>
                                    <w:sz w:val="22"/>
                                    <w:szCs w:val="22"/>
                                  </w:rPr>
                                  <w:t>e</w:t>
                                </w:r>
                                <w:r w:rsidRPr="004F3694">
                                  <w:rPr>
                                    <w:iCs/>
                                    <w:sz w:val="22"/>
                                    <w:szCs w:val="22"/>
                                  </w:rPr>
                                  <w:t>),</w:t>
                                </w:r>
                                <w:r>
                                  <w:rPr>
                                    <w:iCs/>
                                    <w:sz w:val="22"/>
                                    <w:szCs w:val="22"/>
                                  </w:rPr>
                                  <w:t xml:space="preserve"> and instant population decline 4,000 generations ago </w:t>
                                </w:r>
                                <w:r w:rsidRPr="004F3694">
                                  <w:rPr>
                                    <w:iCs/>
                                    <w:sz w:val="22"/>
                                    <w:szCs w:val="22"/>
                                  </w:rPr>
                                  <w:t>(</w:t>
                                </w:r>
                                <w:r>
                                  <w:rPr>
                                    <w:b/>
                                    <w:bCs/>
                                    <w:iCs/>
                                    <w:sz w:val="22"/>
                                    <w:szCs w:val="22"/>
                                  </w:rPr>
                                  <w:t>f</w:t>
                                </w:r>
                                <w:r w:rsidRPr="002B6B62">
                                  <w:rPr>
                                    <w:iCs/>
                                    <w:sz w:val="22"/>
                                    <w:szCs w:val="22"/>
                                  </w:rPr>
                                  <w:t>)</w:t>
                                </w:r>
                                <w:r>
                                  <w:rPr>
                                    <w:iCs/>
                                    <w:sz w:val="22"/>
                                    <w:szCs w:val="22"/>
                                  </w:rPr>
                                  <w:t>. The thin, light blue lines show the 95% confidence interval of the observed trendline</w:t>
                                </w:r>
                                <w:r w:rsidR="00E26DD1">
                                  <w:rPr>
                                    <w:iCs/>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589273720" name="Text Box 7"/>
                        <wps:cNvSpPr txBox="1"/>
                        <wps:spPr>
                          <a:xfrm>
                            <a:off x="228600" y="1428750"/>
                            <a:ext cx="356739" cy="225525"/>
                          </a:xfrm>
                          <a:prstGeom prst="rect">
                            <a:avLst/>
                          </a:prstGeom>
                          <a:solidFill>
                            <a:schemeClr val="lt1"/>
                          </a:solidFill>
                          <a:ln w="6350">
                            <a:noFill/>
                          </a:ln>
                        </wps:spPr>
                        <wps:txbx>
                          <w:txbxContent>
                            <w:p w14:paraId="55230FB5" w14:textId="77777777" w:rsidR="00CE7AD0" w:rsidRPr="00F32E50" w:rsidRDefault="00CE7AD0" w:rsidP="00CE7AD0">
                              <w:pPr>
                                <w:rPr>
                                  <w:sz w:val="16"/>
                                  <w:szCs w:val="16"/>
                                </w:rPr>
                              </w:pPr>
                              <w:r w:rsidRPr="00F32E50">
                                <w:rPr>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0032395" name="Text Box 7"/>
                        <wps:cNvSpPr txBox="1"/>
                        <wps:spPr>
                          <a:xfrm>
                            <a:off x="238125" y="0"/>
                            <a:ext cx="290519" cy="233726"/>
                          </a:xfrm>
                          <a:prstGeom prst="rect">
                            <a:avLst/>
                          </a:prstGeom>
                          <a:solidFill>
                            <a:schemeClr val="lt1"/>
                          </a:solidFill>
                          <a:ln w="6350">
                            <a:noFill/>
                          </a:ln>
                        </wps:spPr>
                        <wps:txbx>
                          <w:txbxContent>
                            <w:p w14:paraId="3D1E7AE8" w14:textId="77777777" w:rsidR="00CE7AD0" w:rsidRPr="00F32E50" w:rsidRDefault="00CE7AD0" w:rsidP="00CE7AD0">
                              <w:pPr>
                                <w:rPr>
                                  <w:sz w:val="20"/>
                                  <w:szCs w:val="20"/>
                                </w:rPr>
                              </w:pPr>
                              <w:r w:rsidRPr="00F32E50">
                                <w:rPr>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8010477" name="Text Box 7"/>
                        <wps:cNvSpPr txBox="1"/>
                        <wps:spPr>
                          <a:xfrm>
                            <a:off x="238125" y="2876550"/>
                            <a:ext cx="356739" cy="225525"/>
                          </a:xfrm>
                          <a:prstGeom prst="rect">
                            <a:avLst/>
                          </a:prstGeom>
                          <a:solidFill>
                            <a:schemeClr val="lt1"/>
                          </a:solidFill>
                          <a:ln w="6350">
                            <a:noFill/>
                          </a:ln>
                        </wps:spPr>
                        <wps:txbx>
                          <w:txbxContent>
                            <w:p w14:paraId="555DDC30" w14:textId="77777777" w:rsidR="00CE7AD0" w:rsidRPr="00F32E50" w:rsidRDefault="00CE7AD0" w:rsidP="00CE7AD0">
                              <w:pPr>
                                <w:rPr>
                                  <w:sz w:val="16"/>
                                  <w:szCs w:val="16"/>
                                </w:rPr>
                              </w:pPr>
                              <w:r>
                                <w:rPr>
                                  <w:sz w:val="20"/>
                                  <w:szCs w:val="20"/>
                                </w:rPr>
                                <w:t>c</w:t>
                              </w:r>
                              <w:r w:rsidRPr="00F32E50">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6211852" name="Text Box 7"/>
                        <wps:cNvSpPr txBox="1"/>
                        <wps:spPr>
                          <a:xfrm>
                            <a:off x="2743200" y="0"/>
                            <a:ext cx="356739" cy="225525"/>
                          </a:xfrm>
                          <a:prstGeom prst="rect">
                            <a:avLst/>
                          </a:prstGeom>
                          <a:solidFill>
                            <a:schemeClr val="lt1"/>
                          </a:solidFill>
                          <a:ln w="6350">
                            <a:noFill/>
                          </a:ln>
                        </wps:spPr>
                        <wps:txbx>
                          <w:txbxContent>
                            <w:p w14:paraId="0CD50956" w14:textId="77777777" w:rsidR="00CE7AD0" w:rsidRPr="00F32E50" w:rsidRDefault="00CE7AD0" w:rsidP="00CE7AD0">
                              <w:pPr>
                                <w:rPr>
                                  <w:sz w:val="16"/>
                                  <w:szCs w:val="16"/>
                                </w:rPr>
                              </w:pPr>
                              <w:r>
                                <w:rPr>
                                  <w:sz w:val="20"/>
                                  <w:szCs w:val="20"/>
                                </w:rPr>
                                <w:t>d</w:t>
                              </w:r>
                              <w:r w:rsidRPr="00F32E50">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0057261" name="Text Box 7"/>
                        <wps:cNvSpPr txBox="1"/>
                        <wps:spPr>
                          <a:xfrm>
                            <a:off x="2705100" y="1438275"/>
                            <a:ext cx="356739" cy="225525"/>
                          </a:xfrm>
                          <a:prstGeom prst="rect">
                            <a:avLst/>
                          </a:prstGeom>
                          <a:solidFill>
                            <a:schemeClr val="lt1"/>
                          </a:solidFill>
                          <a:ln w="6350">
                            <a:noFill/>
                          </a:ln>
                        </wps:spPr>
                        <wps:txbx>
                          <w:txbxContent>
                            <w:p w14:paraId="63D3F14C" w14:textId="77777777" w:rsidR="00CE7AD0" w:rsidRPr="00F32E50" w:rsidRDefault="00CE7AD0" w:rsidP="00CE7AD0">
                              <w:pPr>
                                <w:rPr>
                                  <w:sz w:val="16"/>
                                  <w:szCs w:val="16"/>
                                </w:rPr>
                              </w:pPr>
                              <w:r>
                                <w:rPr>
                                  <w:sz w:val="20"/>
                                  <w:szCs w:val="20"/>
                                </w:rPr>
                                <w:t>e</w:t>
                              </w:r>
                              <w:r w:rsidRPr="00F32E50">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1211507" name="Text Box 7"/>
                        <wps:cNvSpPr txBox="1"/>
                        <wps:spPr>
                          <a:xfrm>
                            <a:off x="2705100" y="2886075"/>
                            <a:ext cx="356739" cy="225525"/>
                          </a:xfrm>
                          <a:prstGeom prst="rect">
                            <a:avLst/>
                          </a:prstGeom>
                          <a:solidFill>
                            <a:schemeClr val="lt1"/>
                          </a:solidFill>
                          <a:ln w="6350">
                            <a:noFill/>
                          </a:ln>
                        </wps:spPr>
                        <wps:txbx>
                          <w:txbxContent>
                            <w:p w14:paraId="54DCCE45" w14:textId="77777777" w:rsidR="00CE7AD0" w:rsidRPr="00F32E50" w:rsidRDefault="00CE7AD0" w:rsidP="00CE7AD0">
                              <w:pPr>
                                <w:rPr>
                                  <w:sz w:val="16"/>
                                  <w:szCs w:val="16"/>
                                </w:rPr>
                              </w:pPr>
                              <w:r>
                                <w:rPr>
                                  <w:sz w:val="20"/>
                                  <w:szCs w:val="20"/>
                                </w:rPr>
                                <w:t>f</w:t>
                              </w:r>
                              <w:r w:rsidRPr="00F32E50">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7A8097" id="Group 58" o:spid="_x0000_s1094" style="position:absolute;left:0;text-align:left;margin-left:403.25pt;margin-top:0;width:454.45pt;height:429.25pt;z-index:251774976;mso-wrap-distance-bottom:14.4pt;mso-position-horizontal:right;mso-position-horizontal-relative:margin;mso-position-vertical:top;mso-position-vertical-relative:margin;mso-width-relative:margin;mso-height-relative:margin" coordsize="59436,561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" o:allowoverlap="f">
                <o:lock v:ext="edit" aspectratio="t"/>
                <v:group id="Group 57" o:spid="_x0000_s1095" style="position:absolute;width:59436;height:56140" coordsize="59436,56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">
                  <v:shape id="Picture 3" o:spid="_x0000_s1096" type="#_x0000_t75" style="position:absolute;width:59436;height:44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">
                    <v:imagedata r:id="rId31" o:title=""/>
                  </v:shape>
                  <v:shape id="Text Box 1" o:spid="_x0000_s1097" type="#_x0000_t202" style="position:absolute;top:45148;width:59436;height:10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" stroked="f">
                    <v:textbox inset="0,0,0,0">
                      <w:txbxContent>
                        <w:p w14:paraId="4B068B83" w14:textId="79B72189" w:rsidR="00CE7AD0" w:rsidRPr="00201BDA" w:rsidRDefault="00CE7AD0" w:rsidP="007F474D">
                          <w:pPr>
                            <w:pStyle w:val="Caption"/>
                            <w:jc w:val="both"/>
                            <w:rPr>
                              <w:rFonts w:asciiTheme="majorHAnsi" w:hAnsiTheme="majorHAnsi" w:cstheme="majorHAnsi"/>
                              <w:iCs/>
                              <w:sz w:val="22"/>
                              <w:szCs w:val="22"/>
                            </w:rPr>
                          </w:pPr>
                          <w:r w:rsidRPr="002B6B62">
                            <w:rPr>
                              <w:iCs/>
                              <w:sz w:val="22"/>
                              <w:szCs w:val="22"/>
                            </w:rPr>
                            <w:t xml:space="preserve">Figure </w:t>
                          </w:r>
                          <w:r>
                            <w:rPr>
                              <w:iCs/>
                              <w:sz w:val="22"/>
                              <w:szCs w:val="22"/>
                            </w:rPr>
                            <w:t>10</w:t>
                          </w:r>
                          <w:r w:rsidRPr="002B6B62">
                            <w:rPr>
                              <w:iCs/>
                              <w:sz w:val="22"/>
                              <w:szCs w:val="22"/>
                            </w:rPr>
                            <w:t>. Stairway plot</w:t>
                          </w:r>
                          <w:r>
                            <w:rPr>
                              <w:iCs/>
                              <w:sz w:val="22"/>
                              <w:szCs w:val="22"/>
                            </w:rPr>
                            <w:t>s</w:t>
                          </w:r>
                          <w:r w:rsidRPr="002B6B62">
                            <w:rPr>
                              <w:iCs/>
                              <w:sz w:val="22"/>
                              <w:szCs w:val="22"/>
                            </w:rPr>
                            <w:t xml:space="preserve"> based on the SFS calculated from the full-scale dataset</w:t>
                          </w:r>
                          <w:r>
                            <w:rPr>
                              <w:iCs/>
                              <w:sz w:val="22"/>
                              <w:szCs w:val="22"/>
                            </w:rPr>
                            <w:t xml:space="preserve"> and simulated population history events</w:t>
                          </w:r>
                          <w:r w:rsidRPr="002B6B62">
                            <w:rPr>
                              <w:iCs/>
                              <w:sz w:val="22"/>
                              <w:szCs w:val="22"/>
                            </w:rPr>
                            <w:t xml:space="preserve"> using </w:t>
                          </w:r>
                          <w:r>
                            <w:rPr>
                              <w:iCs/>
                              <w:sz w:val="22"/>
                              <w:szCs w:val="22"/>
                            </w:rPr>
                            <w:t>a mutation rate of 2.64 × 10</w:t>
                          </w:r>
                          <w:r w:rsidRPr="009F7AEB">
                            <w:rPr>
                              <w:iCs/>
                              <w:sz w:val="22"/>
                              <w:szCs w:val="22"/>
                              <w:vertAlign w:val="superscript"/>
                            </w:rPr>
                            <w:t>-9</w:t>
                          </w:r>
                          <w:r>
                            <w:rPr>
                              <w:iCs/>
                              <w:sz w:val="22"/>
                              <w:szCs w:val="22"/>
                            </w:rPr>
                            <w:t xml:space="preserve">, modeling growth </w:t>
                          </w:r>
                          <w:r w:rsidRPr="002B6B62">
                            <w:rPr>
                              <w:iCs/>
                              <w:sz w:val="22"/>
                              <w:szCs w:val="22"/>
                            </w:rPr>
                            <w:t>(</w:t>
                          </w:r>
                          <w:r w:rsidRPr="002B6B62">
                            <w:rPr>
                              <w:b/>
                              <w:bCs/>
                              <w:iCs/>
                              <w:sz w:val="22"/>
                              <w:szCs w:val="22"/>
                            </w:rPr>
                            <w:t>a</w:t>
                          </w:r>
                          <w:r>
                            <w:rPr>
                              <w:iCs/>
                              <w:sz w:val="22"/>
                              <w:szCs w:val="22"/>
                            </w:rPr>
                            <w:t>), constant population size</w:t>
                          </w:r>
                          <w:r>
                            <w:rPr>
                              <w:b/>
                              <w:bCs/>
                              <w:iCs/>
                              <w:sz w:val="22"/>
                              <w:szCs w:val="22"/>
                            </w:rPr>
                            <w:t xml:space="preserve"> </w:t>
                          </w:r>
                          <w:r w:rsidRPr="002F7FC1">
                            <w:rPr>
                              <w:iCs/>
                              <w:sz w:val="22"/>
                              <w:szCs w:val="22"/>
                            </w:rPr>
                            <w:t>(</w:t>
                          </w:r>
                          <w:r>
                            <w:rPr>
                              <w:b/>
                              <w:bCs/>
                              <w:iCs/>
                              <w:sz w:val="22"/>
                              <w:szCs w:val="22"/>
                            </w:rPr>
                            <w:t>b</w:t>
                          </w:r>
                          <w:r w:rsidRPr="002F7FC1">
                            <w:rPr>
                              <w:iCs/>
                              <w:sz w:val="22"/>
                              <w:szCs w:val="22"/>
                            </w:rPr>
                            <w:t>)</w:t>
                          </w:r>
                          <w:r>
                            <w:rPr>
                              <w:iCs/>
                              <w:sz w:val="22"/>
                              <w:szCs w:val="22"/>
                            </w:rPr>
                            <w:t>,</w:t>
                          </w:r>
                          <w:r>
                            <w:rPr>
                              <w:b/>
                              <w:bCs/>
                              <w:iCs/>
                              <w:sz w:val="22"/>
                              <w:szCs w:val="22"/>
                            </w:rPr>
                            <w:t xml:space="preserve"> </w:t>
                          </w:r>
                          <w:r>
                            <w:rPr>
                              <w:iCs/>
                              <w:sz w:val="22"/>
                              <w:szCs w:val="22"/>
                            </w:rPr>
                            <w:t>and population decline</w:t>
                          </w:r>
                          <w:r>
                            <w:rPr>
                              <w:b/>
                              <w:bCs/>
                              <w:iCs/>
                              <w:sz w:val="22"/>
                              <w:szCs w:val="22"/>
                            </w:rPr>
                            <w:t xml:space="preserve"> </w:t>
                          </w:r>
                          <w:r w:rsidRPr="002F7FC1">
                            <w:rPr>
                              <w:iCs/>
                              <w:sz w:val="22"/>
                              <w:szCs w:val="22"/>
                            </w:rPr>
                            <w:t>(</w:t>
                          </w:r>
                          <w:r>
                            <w:rPr>
                              <w:b/>
                              <w:bCs/>
                              <w:iCs/>
                              <w:sz w:val="22"/>
                              <w:szCs w:val="22"/>
                            </w:rPr>
                            <w:t>c</w:t>
                          </w:r>
                          <w:r w:rsidRPr="002B6B62">
                            <w:rPr>
                              <w:iCs/>
                              <w:sz w:val="22"/>
                              <w:szCs w:val="22"/>
                            </w:rPr>
                            <w:t>). Stairway plots with mutation rates of 3.8</w:t>
                          </w:r>
                          <w:r>
                            <w:rPr>
                              <w:iCs/>
                              <w:sz w:val="22"/>
                              <w:szCs w:val="22"/>
                            </w:rPr>
                            <w:t xml:space="preserve"> × 10</w:t>
                          </w:r>
                          <w:r w:rsidRPr="009F7AEB">
                            <w:rPr>
                              <w:iCs/>
                              <w:sz w:val="22"/>
                              <w:szCs w:val="22"/>
                              <w:vertAlign w:val="superscript"/>
                            </w:rPr>
                            <w:t>-9</w:t>
                          </w:r>
                          <w:r w:rsidRPr="002B6B62">
                            <w:rPr>
                              <w:iCs/>
                              <w:sz w:val="22"/>
                              <w:szCs w:val="22"/>
                            </w:rPr>
                            <w:t xml:space="preserve">, based on the simulated instant growth </w:t>
                          </w:r>
                          <w:r>
                            <w:rPr>
                              <w:iCs/>
                              <w:sz w:val="22"/>
                              <w:szCs w:val="22"/>
                            </w:rPr>
                            <w:t>4,000 generations ago</w:t>
                          </w:r>
                          <w:r w:rsidRPr="002B6B62">
                            <w:rPr>
                              <w:iCs/>
                              <w:sz w:val="22"/>
                              <w:szCs w:val="22"/>
                            </w:rPr>
                            <w:t xml:space="preserve"> (</w:t>
                          </w:r>
                          <w:r>
                            <w:rPr>
                              <w:b/>
                              <w:bCs/>
                              <w:iCs/>
                              <w:sz w:val="22"/>
                              <w:szCs w:val="22"/>
                            </w:rPr>
                            <w:t>d</w:t>
                          </w:r>
                          <w:r w:rsidRPr="004F3694">
                            <w:rPr>
                              <w:iCs/>
                              <w:sz w:val="22"/>
                              <w:szCs w:val="22"/>
                            </w:rPr>
                            <w:t>)</w:t>
                          </w:r>
                          <w:r>
                            <w:rPr>
                              <w:iCs/>
                              <w:sz w:val="22"/>
                              <w:szCs w:val="22"/>
                            </w:rPr>
                            <w:t>,</w:t>
                          </w:r>
                          <w:r>
                            <w:rPr>
                              <w:b/>
                              <w:bCs/>
                              <w:iCs/>
                              <w:sz w:val="22"/>
                              <w:szCs w:val="22"/>
                            </w:rPr>
                            <w:t xml:space="preserve"> </w:t>
                          </w:r>
                          <w:r w:rsidRPr="004F3694">
                            <w:rPr>
                              <w:iCs/>
                              <w:sz w:val="22"/>
                              <w:szCs w:val="22"/>
                            </w:rPr>
                            <w:t>consta</w:t>
                          </w:r>
                          <w:r>
                            <w:rPr>
                              <w:iCs/>
                              <w:sz w:val="22"/>
                              <w:szCs w:val="22"/>
                            </w:rPr>
                            <w:t>nt population size(</w:t>
                          </w:r>
                          <w:r w:rsidRPr="004F3694">
                            <w:rPr>
                              <w:b/>
                              <w:bCs/>
                              <w:iCs/>
                              <w:sz w:val="22"/>
                              <w:szCs w:val="22"/>
                            </w:rPr>
                            <w:t>e</w:t>
                          </w:r>
                          <w:r w:rsidRPr="004F3694">
                            <w:rPr>
                              <w:iCs/>
                              <w:sz w:val="22"/>
                              <w:szCs w:val="22"/>
                            </w:rPr>
                            <w:t>),</w:t>
                          </w:r>
                          <w:r>
                            <w:rPr>
                              <w:iCs/>
                              <w:sz w:val="22"/>
                              <w:szCs w:val="22"/>
                            </w:rPr>
                            <w:t xml:space="preserve"> and instant population decline 4,000 generations ago </w:t>
                          </w:r>
                          <w:r w:rsidRPr="004F3694">
                            <w:rPr>
                              <w:iCs/>
                              <w:sz w:val="22"/>
                              <w:szCs w:val="22"/>
                            </w:rPr>
                            <w:t>(</w:t>
                          </w:r>
                          <w:r>
                            <w:rPr>
                              <w:b/>
                              <w:bCs/>
                              <w:iCs/>
                              <w:sz w:val="22"/>
                              <w:szCs w:val="22"/>
                            </w:rPr>
                            <w:t>f</w:t>
                          </w:r>
                          <w:r w:rsidRPr="002B6B62">
                            <w:rPr>
                              <w:iCs/>
                              <w:sz w:val="22"/>
                              <w:szCs w:val="22"/>
                            </w:rPr>
                            <w:t>)</w:t>
                          </w:r>
                          <w:r>
                            <w:rPr>
                              <w:iCs/>
                              <w:sz w:val="22"/>
                              <w:szCs w:val="22"/>
                            </w:rPr>
                            <w:t>. The thin, light blue lines show the 95% confidence interval of the observed trendline</w:t>
                          </w:r>
                          <w:r w:rsidR="00E26DD1">
                            <w:rPr>
                              <w:iCs/>
                              <w:sz w:val="22"/>
                              <w:szCs w:val="22"/>
                            </w:rPr>
                            <w:t>.</w:t>
                          </w:r>
                        </w:p>
                      </w:txbxContent>
                    </v:textbox>
                  </v:shape>
                </v:group>
                <v:shape id="Text Box 7" o:spid="_x0000_s1098" type="#_x0000_t202" style="position:absolute;left:2286;top:14287;width:3567;height:2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" fillcolor="white [3201]" stroked="f" strokeweight=".5pt">
                  <v:textbox>
                    <w:txbxContent>
                      <w:p w14:paraId="55230FB5" w14:textId="77777777" w:rsidR="00CE7AD0" w:rsidRPr="00F32E50" w:rsidRDefault="00CE7AD0" w:rsidP="00CE7AD0">
                        <w:pPr>
                          <w:rPr>
                            <w:sz w:val="16"/>
                            <w:szCs w:val="16"/>
                          </w:rPr>
                        </w:pPr>
                        <w:r w:rsidRPr="00F32E50">
                          <w:rPr>
                            <w:sz w:val="20"/>
                            <w:szCs w:val="20"/>
                          </w:rPr>
                          <w:t>b)</w:t>
                        </w:r>
                      </w:p>
                    </w:txbxContent>
                  </v:textbox>
                </v:shape>
                <v:shape id="Text Box 7" o:spid="_x0000_s1099" type="#_x0000_t202" style="position:absolute;left:2381;width:290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" fillcolor="white [3201]" stroked="f" strokeweight=".5pt">
                  <v:textbox>
                    <w:txbxContent>
                      <w:p w14:paraId="3D1E7AE8" w14:textId="77777777" w:rsidR="00CE7AD0" w:rsidRPr="00F32E50" w:rsidRDefault="00CE7AD0" w:rsidP="00CE7AD0">
                        <w:pPr>
                          <w:rPr>
                            <w:sz w:val="20"/>
                            <w:szCs w:val="20"/>
                          </w:rPr>
                        </w:pPr>
                        <w:r w:rsidRPr="00F32E50">
                          <w:rPr>
                            <w:sz w:val="20"/>
                            <w:szCs w:val="20"/>
                          </w:rPr>
                          <w:t>a)</w:t>
                        </w:r>
                      </w:p>
                    </w:txbxContent>
                  </v:textbox>
                </v:shape>
                <v:shape id="Text Box 7" o:spid="_x0000_s1100" type="#_x0000_t202" style="position:absolute;left:2381;top:28765;width:3567;height:2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" fillcolor="white [3201]" stroked="f" strokeweight=".5pt">
                  <v:textbox>
                    <w:txbxContent>
                      <w:p w14:paraId="555DDC30" w14:textId="77777777" w:rsidR="00CE7AD0" w:rsidRPr="00F32E50" w:rsidRDefault="00CE7AD0" w:rsidP="00CE7AD0">
                        <w:pPr>
                          <w:rPr>
                            <w:sz w:val="16"/>
                            <w:szCs w:val="16"/>
                          </w:rPr>
                        </w:pPr>
                        <w:r>
                          <w:rPr>
                            <w:sz w:val="20"/>
                            <w:szCs w:val="20"/>
                          </w:rPr>
                          <w:t>c</w:t>
                        </w:r>
                        <w:r w:rsidRPr="00F32E50">
                          <w:rPr>
                            <w:sz w:val="20"/>
                            <w:szCs w:val="20"/>
                          </w:rPr>
                          <w:t>)</w:t>
                        </w:r>
                      </w:p>
                    </w:txbxContent>
                  </v:textbox>
                </v:shape>
                <v:shape id="Text Box 7" o:spid="_x0000_s1101" type="#_x0000_t202" style="position:absolute;left:27432;width:3567;height:2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" fillcolor="white [3201]" stroked="f" strokeweight=".5pt">
                  <v:textbox>
                    <w:txbxContent>
                      <w:p w14:paraId="0CD50956" w14:textId="77777777" w:rsidR="00CE7AD0" w:rsidRPr="00F32E50" w:rsidRDefault="00CE7AD0" w:rsidP="00CE7AD0">
                        <w:pPr>
                          <w:rPr>
                            <w:sz w:val="16"/>
                            <w:szCs w:val="16"/>
                          </w:rPr>
                        </w:pPr>
                        <w:r>
                          <w:rPr>
                            <w:sz w:val="20"/>
                            <w:szCs w:val="20"/>
                          </w:rPr>
                          <w:t>d</w:t>
                        </w:r>
                        <w:r w:rsidRPr="00F32E50">
                          <w:rPr>
                            <w:sz w:val="20"/>
                            <w:szCs w:val="20"/>
                          </w:rPr>
                          <w:t>)</w:t>
                        </w:r>
                      </w:p>
                    </w:txbxContent>
                  </v:textbox>
                </v:shape>
                <v:shape id="Text Box 7" o:spid="_x0000_s1102" type="#_x0000_t202" style="position:absolute;left:27051;top:14382;width:3567;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" fillcolor="white [3201]" stroked="f" strokeweight=".5pt">
                  <v:textbox>
                    <w:txbxContent>
                      <w:p w14:paraId="63D3F14C" w14:textId="77777777" w:rsidR="00CE7AD0" w:rsidRPr="00F32E50" w:rsidRDefault="00CE7AD0" w:rsidP="00CE7AD0">
                        <w:pPr>
                          <w:rPr>
                            <w:sz w:val="16"/>
                            <w:szCs w:val="16"/>
                          </w:rPr>
                        </w:pPr>
                        <w:r>
                          <w:rPr>
                            <w:sz w:val="20"/>
                            <w:szCs w:val="20"/>
                          </w:rPr>
                          <w:t>e</w:t>
                        </w:r>
                        <w:r w:rsidRPr="00F32E50">
                          <w:rPr>
                            <w:sz w:val="20"/>
                            <w:szCs w:val="20"/>
                          </w:rPr>
                          <w:t>)</w:t>
                        </w:r>
                      </w:p>
                    </w:txbxContent>
                  </v:textbox>
                </v:shape>
                <v:shape id="Text Box 7" o:spid="_x0000_s1103" type="#_x0000_t202" style="position:absolute;left:27051;top:28860;width:3567;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" fillcolor="white [3201]" stroked="f" strokeweight=".5pt">
                  <v:textbox>
                    <w:txbxContent>
                      <w:p w14:paraId="54DCCE45" w14:textId="77777777" w:rsidR="00CE7AD0" w:rsidRPr="00F32E50" w:rsidRDefault="00CE7AD0" w:rsidP="00CE7AD0">
                        <w:pPr>
                          <w:rPr>
                            <w:sz w:val="16"/>
                            <w:szCs w:val="16"/>
                          </w:rPr>
                        </w:pPr>
                        <w:r>
                          <w:rPr>
                            <w:sz w:val="20"/>
                            <w:szCs w:val="20"/>
                          </w:rPr>
                          <w:t>f</w:t>
                        </w:r>
                        <w:r w:rsidRPr="00F32E50">
                          <w:rPr>
                            <w:sz w:val="20"/>
                            <w:szCs w:val="20"/>
                          </w:rPr>
                          <w:t>)</w:t>
                        </w:r>
                      </w:p>
                    </w:txbxContent>
                  </v:textbox>
                </v:shape>
                <w10:wrap type="topAndBottom" anchorx="margin" anchory="margin"/>
              </v:group>
            </w:pict>
          </mc:Fallback>
        </mc:AlternateContent>
      </w:r>
      <w:r w:rsidR="00C37880">
        <w:t>Discussion</w:t>
      </w:r>
      <w:bookmarkEnd w:id="136"/>
    </w:p>
    <w:p w14:paraId="159C2DC8" w14:textId="77777777" w:rsidR="00D620E3" w:rsidRPr="00D620E3" w:rsidRDefault="00D620E3" w:rsidP="00B55A11">
      <w:pPr>
        <w:pStyle w:val="ListParagraph"/>
        <w:keepNext/>
        <w:keepLines/>
        <w:numPr>
          <w:ilvl w:val="0"/>
          <w:numId w:val="8"/>
        </w:numPr>
        <w:spacing w:before="200" w:after="0"/>
        <w:contextualSpacing w:val="0"/>
        <w:outlineLvl w:val="1"/>
        <w:rPr>
          <w:rFonts w:asciiTheme="majorHAnsi" w:eastAsiaTheme="majorEastAsia" w:hAnsiTheme="majorHAnsi" w:cstheme="majorBidi"/>
          <w:b/>
          <w:bCs/>
          <w:vanish/>
          <w:color w:val="000000" w:themeColor="text1"/>
        </w:rPr>
      </w:pPr>
      <w:bookmarkStart w:id="137" w:name="_Toc182087068"/>
      <w:bookmarkStart w:id="138" w:name="_Toc182087111"/>
      <w:bookmarkStart w:id="139" w:name="_Toc182138431"/>
      <w:bookmarkStart w:id="140" w:name="_Toc182141861"/>
      <w:bookmarkStart w:id="141" w:name="_Toc182142070"/>
      <w:bookmarkStart w:id="142" w:name="_Toc182179451"/>
      <w:bookmarkStart w:id="143" w:name="_Toc182179491"/>
      <w:bookmarkStart w:id="144" w:name="_Toc182182976"/>
      <w:bookmarkStart w:id="145" w:name="_Toc182396418"/>
      <w:bookmarkStart w:id="146" w:name="_Toc182422144"/>
      <w:bookmarkStart w:id="147" w:name="_Toc182422267"/>
      <w:bookmarkStart w:id="148" w:name="_Toc182422311"/>
      <w:bookmarkStart w:id="149" w:name="_Toc182516620"/>
      <w:bookmarkStart w:id="150" w:name="_Toc182555208"/>
      <w:bookmarkStart w:id="151" w:name="_Toc182556917"/>
      <w:bookmarkStart w:id="152" w:name="batch-effects"/>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7BE982E0" w14:textId="1C1CBD70" w:rsidR="00743DC7" w:rsidRDefault="00C37880" w:rsidP="00B55A11">
      <w:pPr>
        <w:pStyle w:val="Heading2"/>
        <w:numPr>
          <w:ilvl w:val="1"/>
          <w:numId w:val="8"/>
        </w:numPr>
      </w:pPr>
      <w:bookmarkStart w:id="153" w:name="_Toc182556918"/>
      <w:r>
        <w:t>Batch Effects</w:t>
      </w:r>
      <w:bookmarkEnd w:id="152"/>
      <w:bookmarkEnd w:id="153"/>
    </w:p>
    <w:p w14:paraId="42F38B7F" w14:textId="06AAD820" w:rsidR="008515A1" w:rsidRDefault="008515A1" w:rsidP="0002232B">
      <w:pPr>
        <w:spacing w:line="360" w:lineRule="auto"/>
        <w:jc w:val="both"/>
        <w:rPr>
          <w:rFonts w:asciiTheme="majorHAnsi" w:hAnsiTheme="majorHAnsi" w:cstheme="majorHAnsi"/>
        </w:rPr>
      </w:pPr>
      <w:bookmarkStart w:id="154" w:name="population-structure-1"/>
      <w:r w:rsidRPr="008515A1">
        <w:rPr>
          <w:rFonts w:asciiTheme="majorHAnsi" w:hAnsiTheme="majorHAnsi" w:cstheme="majorHAnsi"/>
        </w:rPr>
        <w:t xml:space="preserve">Batch effects in population genomics arise from technical variations in data generation, potentially confounding analyses, and leading to erroneous conclusions about population structure, genetic diversity, and evolutionary history </w:t>
      </w:r>
      <w:r>
        <w:rPr>
          <w:rFonts w:asciiTheme="majorHAnsi" w:hAnsiTheme="majorHAnsi" w:cstheme="majorHAnsi"/>
        </w:rPr>
        <w:fldChar w:fldCharType="begin"/>
      </w:r>
      <w:r>
        <w:rPr>
          <w:rFonts w:asciiTheme="majorHAnsi" w:hAnsiTheme="majorHAnsi" w:cstheme="majorHAnsi"/>
        </w:rPr>
        <w:instrText xml:space="preserve"> ADDIN ZOTERO_ITEM CSL_CITATION {"citationID":"KOxCx0U0","properties":{"formattedCitation":"(Maceda and Lao, 2021)","plainCitation":"(Maceda and Lao, 2021)","noteIndex":0},"citationItems":[{"id":436,"uris":["http://zotero.org/users/12331308/items/8ZEB8RJC"],"itemData":{"id":436,"type":"article-journal","abstract":"The 1000 Genomes Project (1000G) is one of the most popular whole genome sequencing datasets used in different genomics fields and has boosting our knowledge in medical and population genomics, among other fields. Recent studies have reported the presence of ghost mutation signals in the 1000G. Furthermore, studies have shown that these mutations can influence the outcomes of follow-up studies based on the genetic variation of 1000G, such as single nucleotide variants (SNV) imputation. While the overall effect of these ghost mutations can be considered negligible for common genetic variants in many populations, the potential bias remains unclear when studying low frequency genetic variants in the population. In this study, we analyze the effect of the sequencing center in predicted loss of function (LoF) alleles, the number of singletons, and the patterns of archaic introgression in the 1000G. Our results support previous studies showing that the sequencing center is associated with LoF and singletons independent of the population that is considered. Furthermore, we observed that patterns of archaic introgression were distorted for some populations depending on the sequencing center. When analyzing the frequency of SNPs showing extreme patterns of genotype differentiation among centers for CEU, YRI, CHB, and JPT, we observed that the magnitude of the sequencing batch effect was stronger at MAF &lt; 0.2 and showed different profiles between CHB and the other populations. All these results suggest that data from 1000G must be interpreted with caution when considering statistics using variants at low frequency.","container-title":"Genes","DOI":"10.3390/genes13010044","ISSN":"2073-4425","issue":"1","journalAbbreviation":"Genes (Basel)","language":"eng","note":"PMID: 35052384\nPMCID: PMC8775088","page":"44","source":"PubMed","title":"Analysis of the Batch Effect Due to Sequencing Center in Population Statistics Quantifying Rare Events in the 1000 Genomes Project","volume":"13","author":[{"family":"Maceda","given":"Iago"},{"family":"Lao","given":"Oscar"}],"issued":{"date-parts":[["2021",12,24]]}}}],"schema":"https://github.com/citation-style-language/schema/raw/master/csl-citation.json"} </w:instrText>
      </w:r>
      <w:r>
        <w:rPr>
          <w:rFonts w:asciiTheme="majorHAnsi" w:hAnsiTheme="majorHAnsi" w:cstheme="majorHAnsi"/>
        </w:rPr>
        <w:fldChar w:fldCharType="separate"/>
      </w:r>
      <w:r w:rsidRPr="008515A1">
        <w:t>(Maceda and Lao, 2021)</w:t>
      </w:r>
      <w:r>
        <w:rPr>
          <w:rFonts w:asciiTheme="majorHAnsi" w:hAnsiTheme="majorHAnsi" w:cstheme="majorHAnsi"/>
        </w:rPr>
        <w:fldChar w:fldCharType="end"/>
      </w:r>
      <w:r w:rsidRPr="008515A1">
        <w:rPr>
          <w:rFonts w:asciiTheme="majorHAnsi" w:hAnsiTheme="majorHAnsi" w:cstheme="majorHAnsi"/>
        </w:rPr>
        <w:t>.  Several factors contribute to these variations, including different sequencing chemistries, read types and lengths, DNA quality, and sequencing depth</w:t>
      </w:r>
      <w:r w:rsidR="00C12BAE">
        <w:rPr>
          <w:rFonts w:asciiTheme="majorHAnsi" w:hAnsiTheme="majorHAnsi" w:cstheme="majorHAnsi"/>
        </w:rPr>
        <w:t xml:space="preserve"> </w:t>
      </w:r>
      <w:r w:rsidR="00C12BAE">
        <w:rPr>
          <w:rFonts w:asciiTheme="majorHAnsi" w:hAnsiTheme="majorHAnsi" w:cstheme="majorHAnsi"/>
        </w:rPr>
        <w:fldChar w:fldCharType="begin"/>
      </w:r>
      <w:r w:rsidR="00686D3A">
        <w:rPr>
          <w:rFonts w:asciiTheme="majorHAnsi" w:hAnsiTheme="majorHAnsi" w:cstheme="majorHAnsi"/>
        </w:rPr>
        <w:instrText xml:space="preserve"> ADDIN ZOTERO_ITEM CSL_CITATION {"citationID":"yGrLltNP","properties":{"formattedCitation":"(Tom {\\i{}et al.}, 2017; Lou and Therkildsen, 2022)","plainCitation":"(Tom et al., 2017; Lou and Therkildsen, 2022)","noteIndex":0},"citationItems":[{"id":49,"uris":["http://zotero.org/users/12331308/items/JFDXQZUN"],"itemData":{"id":49,"type":"article-journal","abstract":"Large sample sets of whole genome sequencing with deep coverage are being generated, however assembling datasets from different sources inevitably introduces batch effects. These batch effects are not well understood and can be due to changes in the sequencing protocol or bioinformatics tools used to process the data. No systematic algorithms or heuristics exist to detect and filter batch effects or remove associations impacted by batch effects in whole genome sequencing data.","container-title":"BMC Bioinformatics","DOI":"10.1186/s12859-017-1756-z","ISSN":"1471-2105","issue":"1","journalAbbreviation":"BMC Bioinformatics","language":"en","page":"351","source":"Springer Link","title":"Identifying and mitigating batch effects in whole genome sequencing data","volume":"18","author":[{"family":"Tom","given":"Jennifer A."},{"family":"Reeder","given":"Jens"},{"family":"Forrest","given":"William F."},{"family":"Graham","given":"Robert R."},{"family":"Hunkapiller","given":"Julie"},{"family":"Behrens","given":"Timothy W."},{"family":"Bhangale","given":"Tushar R."}],"issued":{"date-parts":[["2017",7,24]]}}},{"id":442,"uris":["http://zotero.org/users/12331308/items/FERLB9VT"],"itemData":{"id":442,"type":"article-journal","abstract":"Abstract\n            \n              Over the past few decades, there has been an explosion in the amount of publicly available sequencing data. This opens new opportunities for combining data sets to achieve unprecedented sample sizes, spatial coverage or temporal replication in population genomic studies. However, a common concern is that nonbiological differences between data sets may generate patterns of variation in the data that can confound real biological patterns, a problem known as batch effects. In this paper, we compare two batches of low‐coverage whole genome sequencing (lcWGS) data generated from the same populations of Atlantic cod (\n              Gadus morhua\n              ). First, we show that with a “batch‐effect‐naive” bioinformatic pipeline, batch effects systematically biased our genetic diversity estimates, population structure inference and selection scans. We then demonstrate that these batch effects resulted from multiple technical differences between our data sets, including the sequencing chemistry (four‐channel vs. two‐channel), sequencing run, read type (single‐end vs. paired‐end), read length (125 vs. 150 bp), DNA degradation level (degraded vs. well preserved) and sequencing depth (0.8× vs. 0.3× on average). Lastly, we illustrate that a set of simple bioinformatic strategies (such as different read trimming and single nucleotide polymorphism filtering) can be used to detect batch effects in our data and substantially mitigate their impact. We conclude that combining data sets remains a powerful approach as long as batch effects are explicitly accounted for. We focus on lcWGS data in this paper, which may be particularly vulnerable to certain causes of batch effects, but many of our conclusions also apply to other sequencing strategies.\n            \n          , \n            see also the Perspective by ‐ Claire Mérot","container-title":"Molecular Ecology Resources","DOI":"10.1111/1755-0998.13559","ISSN":"1755-098X, 1755-0998","issue":"5","journalAbbreviation":"Molecular Ecology Resources","language":"en","page":"1678-1692","source":"DOI.org (Crossref)","title":"Batch effects in population genomic studies with low‐coverage whole genome sequencing data: Causes, detection and mitigation","title-short":"Batch effects in population genomic studies with low‐coverage whole genome sequencing data","volume":"22","author":[{"family":"Lou","given":"Runyang Nicolas"},{"family":"Therkildsen","given":"Nina Overgaard"}],"issued":{"date-parts":[["2022",7]]}}}],"schema":"https://github.com/citation-style-language/schema/raw/master/csl-citation.json"} </w:instrText>
      </w:r>
      <w:r w:rsidR="00C12BAE">
        <w:rPr>
          <w:rFonts w:asciiTheme="majorHAnsi" w:hAnsiTheme="majorHAnsi" w:cstheme="majorHAnsi"/>
        </w:rPr>
        <w:fldChar w:fldCharType="separate"/>
      </w:r>
      <w:r w:rsidR="00686D3A" w:rsidRPr="00686D3A">
        <w:t xml:space="preserve">(Tom </w:t>
      </w:r>
      <w:r w:rsidR="00686D3A" w:rsidRPr="00686D3A">
        <w:rPr>
          <w:i/>
          <w:iCs/>
        </w:rPr>
        <w:t>et al.</w:t>
      </w:r>
      <w:r w:rsidR="00686D3A" w:rsidRPr="00686D3A">
        <w:t>, 2017; Lou and Therkildsen, 2022)</w:t>
      </w:r>
      <w:r w:rsidR="00C12BAE">
        <w:rPr>
          <w:rFonts w:asciiTheme="majorHAnsi" w:hAnsiTheme="majorHAnsi" w:cstheme="majorHAnsi"/>
        </w:rPr>
        <w:fldChar w:fldCharType="end"/>
      </w:r>
      <w:r w:rsidR="00C12BAE">
        <w:rPr>
          <w:rFonts w:asciiTheme="majorHAnsi" w:hAnsiTheme="majorHAnsi" w:cstheme="majorHAnsi"/>
        </w:rPr>
        <w:t xml:space="preserve">. </w:t>
      </w:r>
      <w:r w:rsidRPr="008515A1">
        <w:rPr>
          <w:rFonts w:asciiTheme="majorHAnsi" w:hAnsiTheme="majorHAnsi" w:cstheme="majorHAnsi"/>
        </w:rPr>
        <w:t>These can lead to systematic differences in base quality scores, alignment accuracy, and representation of genomic regions.  Addressing batch effects is crucial and can be achieved through bioinformatic approaches such as read trimming, SNP filtering,</w:t>
      </w:r>
      <w:r w:rsidR="00686D3A">
        <w:rPr>
          <w:rFonts w:asciiTheme="majorHAnsi" w:hAnsiTheme="majorHAnsi" w:cstheme="majorHAnsi"/>
        </w:rPr>
        <w:t xml:space="preserve"> PCA visualization,</w:t>
      </w:r>
      <w:r w:rsidRPr="008515A1">
        <w:rPr>
          <w:rFonts w:asciiTheme="majorHAnsi" w:hAnsiTheme="majorHAnsi" w:cstheme="majorHAnsi"/>
        </w:rPr>
        <w:t xml:space="preserve"> and specialized software like Combat</w:t>
      </w:r>
      <w:r w:rsidR="00686D3A">
        <w:rPr>
          <w:rFonts w:asciiTheme="majorHAnsi" w:hAnsiTheme="majorHAnsi" w:cstheme="majorHAnsi"/>
        </w:rPr>
        <w:t xml:space="preserve"> </w:t>
      </w:r>
      <w:r w:rsidR="00686D3A">
        <w:rPr>
          <w:rFonts w:asciiTheme="majorHAnsi" w:hAnsiTheme="majorHAnsi" w:cstheme="majorHAnsi"/>
        </w:rPr>
        <w:fldChar w:fldCharType="begin"/>
      </w:r>
      <w:r w:rsidR="00BD335D">
        <w:rPr>
          <w:rFonts w:asciiTheme="majorHAnsi" w:hAnsiTheme="majorHAnsi" w:cstheme="majorHAnsi"/>
        </w:rPr>
        <w:instrText xml:space="preserve"> ADDIN ZOTERO_ITEM CSL_CITATION {"citationID":"QLGbOW79","properties":{"formattedCitation":"(Tom {\\i{}et al.}, 2017; Zhang {\\i{}et al.}, 2018; Lou {\\i{}et al.}, 2021; Lou and Therkildsen, 2022)","plainCitation":"(Tom et al., 2017; Zhang et al., 2018; Lou et al., 2021; Lou and Therkildsen, 2022)","noteIndex":0},"citationItems":[{"id":49,"uris":["http://zotero.org/users/12331308/items/JFDXQZUN"],"itemData":{"id":49,"type":"article-journal","abstract":"Large sample sets of whole genome sequencing with deep coverage are being generated, however assembling datasets from different sources inevitably introduces batch effects. These batch effects are not well understood and can be due to changes in the sequencing protocol or bioinformatics tools used to process the data. No systematic algorithms or heuristics exist to detect and filter batch effects or remove associations impacted by batch effects in whole genome sequencing data.","container-title":"BMC Bioinformatics","DOI":"10.1186/s12859-017-1756-z","ISSN":"1471-2105","issue":"1","journalAbbreviation":"BMC Bioinformatics","language":"en","page":"351","source":"Springer Link","title":"Identifying and mitigating batch effects in whole genome sequencing data","volume":"18","author":[{"family":"Tom","given":"Jennifer A."},{"family":"Reeder","given":"Jens"},{"family":"Forrest","given":"William F."},{"family":"Graham","given":"Robert R."},{"family":"Hunkapiller","given":"Julie"},{"family":"Behrens","given":"Timothy W."},{"family":"Bhangale","given":"Tushar R."}],"issued":{"date-parts":[["2017",7,24]]}}},{"id":446,"uris":["http://zotero.org/users/12331308/items/VNGHBL5X"],"itemData":{"id":446,"type":"article-journal","container-title":"BMC Bioinformatics","DOI":"10.1186/s12859-018-2263-6","ISSN":"1471-2105","issue":"1","journalAbbreviation":"BMC Bioinformatics","language":"en","page":"262","source":"DOI.org (Crossref)","title":"Alternative empirical Bayes models for adjusting for batch effects in genomic studies","volume":"19","author":[{"family":"Zhang","given":"Yuqing"},{"family":"Jenkins","given":"David F."},{"family":"Manimaran","given":"Solaiappan"},{"family":"Johnson","given":"W. Evan"}],"issued":{"date-parts":[["2018",12]]}}},{"id":444,"uris":["http://zotero.org/users/12331308/items/TMFVCCXY"],"itemData":{"id":444,"type":"article-journal","abstract":"Abstract\n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 1365-294X","issue":"23","journalAbbreviation":"Molecular Ecology","language":"en","page":"5966-5993","source":"DOI.org (Crossref)","title":"A beginner's guide to low‐coverage whole genome sequencing for population genomics","volume":"30","author":[{"family":"Lou","given":"Runyang Nicolas"},{"family":"Jacobs","given":"Arne"},{"family":"Wilder","given":"Aryn P."},{"family":"Therkildsen","given":"Nina Overgaard"}],"issued":{"date-parts":[["2021",12]]}}},{"id":442,"uris":["http://zotero.org/users/12331308/items/FERLB9VT"],"itemData":{"id":442,"type":"article-journal","abstract":"Abstract\n            \n              Over the past few decades, there has been an explosion in the amount of publicly available sequencing data. This opens new opportunities for combining data sets to achieve unprecedented sample sizes, spatial coverage or temporal replication in population genomic studies. However, a common concern is that nonbiological differences between data sets may generate patterns of variation in the data that can confound real biological patterns, a problem known as batch effects. In this paper, we compare two batches of low‐coverage whole genome sequencing (lcWGS) data generated from the same populations of Atlantic cod (\n              Gadus morhua\n              ). First, we show that with a “batch‐effect‐naive” bioinformatic pipeline, batch effects systematically biased our genetic diversity estimates, population structure inference and selection scans. We then demonstrate that these batch effects resulted from multiple technical differences between our data sets, including the sequencing chemistry (four‐channel vs. two‐channel), sequencing run, read type (single‐end vs</w:instrText>
      </w:r>
      <w:r w:rsidR="00BD335D" w:rsidRPr="009D2752">
        <w:rPr>
          <w:rFonts w:asciiTheme="majorHAnsi" w:hAnsiTheme="majorHAnsi" w:cstheme="majorHAnsi"/>
          <w:lang w:val="nb-NO"/>
        </w:rPr>
        <w:instrText xml:space="preserve">. paired‐end), read length (125 vs. 150 bp), DNA degradation level (degraded vs. well preserved) and sequencing depth (0.8× vs. 0.3× on average). Lastly, we illustrate that a set of simple bioinformatic strategies (such as different read trimming and single nucleotide polymorphism filtering) can be used to detect batch effects in our data and substantially mitigate their impact. We conclude that combining data sets remains a powerful approach as long as batch effects are explicitly accounted for. We focus on lcWGS data in this paper, which may be particularly vulnerable to certain causes of batch effects, but many of our conclusions also apply to other sequencing strategies.\n            \n          , \n            see also the Perspective by ‐ Claire Mérot","container-title":"Molecular Ecology Resources","DOI":"10.1111/1755-0998.13559","ISSN":"1755-098X, 1755-0998","issue":"5","journalAbbreviation":"Molecular Ecology Resources","language":"en","page":"1678-1692","source":"DOI.org (Crossref)","title":"Batch effects in population genomic studies with low‐coverage whole genome sequencing data: Causes, detection and mitigation","title-short":"Batch effects in population genomic studies with low‐coverage whole genome sequencing data","volume":"22","author":[{"family":"Lou","given":"Runyang Nicolas"},{"family":"Therkildsen","given":"Nina Overgaard"}],"issued":{"date-parts":[["2022",7]]}}}],"schema":"https://github.com/citation-style-language/schema/raw/master/csl-citation.json"} </w:instrText>
      </w:r>
      <w:r w:rsidR="00686D3A">
        <w:rPr>
          <w:rFonts w:asciiTheme="majorHAnsi" w:hAnsiTheme="majorHAnsi" w:cstheme="majorHAnsi"/>
        </w:rPr>
        <w:fldChar w:fldCharType="separate"/>
      </w:r>
      <w:r w:rsidR="00BD335D" w:rsidRPr="009D2752">
        <w:rPr>
          <w:lang w:val="nb-NO"/>
        </w:rPr>
        <w:t xml:space="preserve">(Tom </w:t>
      </w:r>
      <w:r w:rsidR="00BD335D" w:rsidRPr="009D2752">
        <w:rPr>
          <w:i/>
          <w:iCs/>
          <w:lang w:val="nb-NO"/>
        </w:rPr>
        <w:t>et al.</w:t>
      </w:r>
      <w:r w:rsidR="00BD335D" w:rsidRPr="009D2752">
        <w:rPr>
          <w:lang w:val="nb-NO"/>
        </w:rPr>
        <w:t xml:space="preserve">, 2017; Zhang </w:t>
      </w:r>
      <w:r w:rsidR="00BD335D" w:rsidRPr="009D2752">
        <w:rPr>
          <w:i/>
          <w:iCs/>
          <w:lang w:val="nb-NO"/>
        </w:rPr>
        <w:t>et al.</w:t>
      </w:r>
      <w:r w:rsidR="00BD335D" w:rsidRPr="009D2752">
        <w:rPr>
          <w:lang w:val="nb-NO"/>
        </w:rPr>
        <w:t xml:space="preserve">, 2018; Lou </w:t>
      </w:r>
      <w:r w:rsidR="00BD335D" w:rsidRPr="009D2752">
        <w:rPr>
          <w:i/>
          <w:iCs/>
          <w:lang w:val="nb-NO"/>
        </w:rPr>
        <w:t>et al.</w:t>
      </w:r>
      <w:r w:rsidR="00BD335D" w:rsidRPr="009D2752">
        <w:rPr>
          <w:lang w:val="nb-NO"/>
        </w:rPr>
        <w:t xml:space="preserve">, 2021; Lou </w:t>
      </w:r>
      <w:r w:rsidR="00BD335D" w:rsidRPr="009D2752">
        <w:rPr>
          <w:lang w:val="nb-NO"/>
        </w:rPr>
        <w:lastRenderedPageBreak/>
        <w:t>and Therkildsen, 2022)</w:t>
      </w:r>
      <w:r w:rsidR="00686D3A">
        <w:rPr>
          <w:rFonts w:asciiTheme="majorHAnsi" w:hAnsiTheme="majorHAnsi" w:cstheme="majorHAnsi"/>
        </w:rPr>
        <w:fldChar w:fldCharType="end"/>
      </w:r>
      <w:r w:rsidRPr="009D2752">
        <w:rPr>
          <w:rFonts w:asciiTheme="majorHAnsi" w:hAnsiTheme="majorHAnsi" w:cstheme="majorHAnsi"/>
          <w:lang w:val="nb-NO"/>
        </w:rPr>
        <w:t xml:space="preserve">.  </w:t>
      </w:r>
      <w:r w:rsidR="00BD335D">
        <w:rPr>
          <w:rFonts w:asciiTheme="majorHAnsi" w:hAnsiTheme="majorHAnsi" w:cstheme="majorHAnsi"/>
        </w:rPr>
        <w:t>Removing samples or batches may be necessary</w:t>
      </w:r>
      <w:r w:rsidRPr="008515A1">
        <w:rPr>
          <w:rFonts w:asciiTheme="majorHAnsi" w:hAnsiTheme="majorHAnsi" w:cstheme="majorHAnsi"/>
        </w:rPr>
        <w:t>, but this reduces sample size and potentially valuable information.</w:t>
      </w:r>
    </w:p>
    <w:p w14:paraId="450A2B45" w14:textId="2C63EC64" w:rsidR="0002232B" w:rsidRDefault="00571F16" w:rsidP="0002232B">
      <w:pPr>
        <w:spacing w:line="360" w:lineRule="auto"/>
        <w:jc w:val="both"/>
      </w:pPr>
      <w:r>
        <w:t xml:space="preserve">The sequencing data from the </w:t>
      </w:r>
      <w:r w:rsidR="00B1302B">
        <w:t>pilot</w:t>
      </w:r>
      <w:r>
        <w:t xml:space="preserve"> and </w:t>
      </w:r>
      <w:r w:rsidR="00B1302B">
        <w:t>full-scale</w:t>
      </w:r>
      <w:r>
        <w:t xml:space="preserve"> datasets were pooled together to improve SNP mining</w:t>
      </w:r>
      <w:r w:rsidRPr="00571F16">
        <w:t> and increase the data</w:t>
      </w:r>
      <w:r w:rsidR="002A4681">
        <w:t>’</w:t>
      </w:r>
      <w:r w:rsidRPr="00571F16">
        <w:t>s geographical coverage</w:t>
      </w:r>
      <w:r>
        <w:t xml:space="preserve">. </w:t>
      </w:r>
      <w:r w:rsidR="00AD20BF" w:rsidRPr="00AD20BF">
        <w:t xml:space="preserve">Population structure analyses of the pooled dataset revealed two distinct clusters. </w:t>
      </w:r>
      <w:r w:rsidR="00346D8A">
        <w:t>Initial batch-effect-</w:t>
      </w:r>
      <w:r w:rsidR="00AD20BF" w:rsidRPr="00AD20BF">
        <w:t>naive PCA</w:t>
      </w:r>
      <w:r w:rsidR="00346D8A">
        <w:t xml:space="preserve"> </w:t>
      </w:r>
      <w:r w:rsidR="00AD20BF" w:rsidRPr="00AD20BF">
        <w:t>revealed strong clustering on the first principal component</w:t>
      </w:r>
      <w:r w:rsidR="00346D8A">
        <w:t>, coinciding with study batch membership (Figure 3)</w:t>
      </w:r>
      <w:r w:rsidR="00AD20BF" w:rsidRPr="00AD20BF">
        <w:t>. This was supported by cross-validation error testing, where two clusters (</w:t>
      </w:r>
      <w:r w:rsidR="00AD20BF" w:rsidRPr="00346D8A">
        <w:rPr>
          <w:i/>
          <w:iCs/>
        </w:rPr>
        <w:t xml:space="preserve">K </w:t>
      </w:r>
      <w:r w:rsidR="00AD20BF" w:rsidRPr="00AD20BF">
        <w:t>= 2</w:t>
      </w:r>
      <w:r w:rsidR="00346D8A">
        <w:t>; Figure 4</w:t>
      </w:r>
      <w:r w:rsidR="00AD20BF" w:rsidRPr="00AD20BF">
        <w:t>) best represented the data</w:t>
      </w:r>
      <w:r w:rsidR="005E7473" w:rsidRPr="00AD20BF">
        <w:t xml:space="preserve">. </w:t>
      </w:r>
      <w:r w:rsidR="00AD20BF" w:rsidRPr="00AD20BF">
        <w:t>Admixture analysis (</w:t>
      </w:r>
      <w:r w:rsidR="00AD20BF" w:rsidRPr="00346D8A">
        <w:rPr>
          <w:i/>
          <w:iCs/>
        </w:rPr>
        <w:t>K</w:t>
      </w:r>
      <w:r w:rsidR="00AD20BF" w:rsidRPr="00AD20BF">
        <w:t xml:space="preserve"> = 2</w:t>
      </w:r>
      <w:r w:rsidR="00346D8A">
        <w:t>; Figure 4</w:t>
      </w:r>
      <w:r w:rsidR="00BC348A">
        <w:t>)</w:t>
      </w:r>
      <w:r w:rsidR="00AD20BF" w:rsidRPr="00AD20BF">
        <w:t xml:space="preserve"> confirmed this pattern, </w:t>
      </w:r>
      <w:r w:rsidR="00885F3A">
        <w:t>assign</w:t>
      </w:r>
      <w:r w:rsidR="00AD20BF" w:rsidRPr="00AD20BF">
        <w:t>i</w:t>
      </w:r>
      <w:r w:rsidR="00885F3A">
        <w:t>ng</w:t>
      </w:r>
      <w:r w:rsidR="00AD20BF" w:rsidRPr="00AD20BF">
        <w:t xml:space="preserve"> individuals to their respective study </w:t>
      </w:r>
      <w:r w:rsidR="00B1302B">
        <w:t>batches</w:t>
      </w:r>
      <w:r w:rsidR="00773888">
        <w:t>.</w:t>
      </w:r>
    </w:p>
    <w:p w14:paraId="4955463E" w14:textId="2583235C" w:rsidR="004F1BF8" w:rsidRDefault="00AD20BF" w:rsidP="004F1BF8">
      <w:pPr>
        <w:spacing w:line="360" w:lineRule="auto"/>
        <w:jc w:val="both"/>
      </w:pPr>
      <w:r>
        <w:t>To investigate the origin of the</w:t>
      </w:r>
      <w:r w:rsidR="0002232B">
        <w:t>se</w:t>
      </w:r>
      <w:r>
        <w:t xml:space="preserve"> observed </w:t>
      </w:r>
      <w:r w:rsidR="0002232B">
        <w:t>clusters</w:t>
      </w:r>
      <w:r>
        <w:t>,</w:t>
      </w:r>
      <w:r w:rsidR="0002232B">
        <w:t> </w:t>
      </w:r>
      <w:r>
        <w:t>statistical comparison</w:t>
      </w:r>
      <w:r w:rsidR="0002232B">
        <w:t>s</w:t>
      </w:r>
      <w:r>
        <w:t xml:space="preserve"> </w:t>
      </w:r>
      <w:r w:rsidR="00571F16">
        <w:t>of several</w:t>
      </w:r>
      <w:r w:rsidR="00BC348A">
        <w:t xml:space="preserve"> sequencing</w:t>
      </w:r>
      <w:r w:rsidR="00571F16">
        <w:t xml:space="preserve"> metrics were performed:</w:t>
      </w:r>
      <w:r w:rsidR="0002232B">
        <w:t xml:space="preserve"> </w:t>
      </w:r>
      <w:r w:rsidR="0002232B" w:rsidRPr="00571F16">
        <w:t>the number of</w:t>
      </w:r>
      <w:r w:rsidR="00BC348A">
        <w:t xml:space="preserve"> raw reads,</w:t>
      </w:r>
      <w:r w:rsidR="0002232B" w:rsidRPr="00571F16">
        <w:t xml:space="preserve"> </w:t>
      </w:r>
      <w:r w:rsidR="00BC348A">
        <w:t>the number of p</w:t>
      </w:r>
      <w:r w:rsidR="0002232B" w:rsidRPr="00571F16">
        <w:t xml:space="preserve">roper </w:t>
      </w:r>
      <w:r w:rsidR="00571F16" w:rsidRPr="00571F16">
        <w:t>pair</w:t>
      </w:r>
      <w:r w:rsidR="0002232B" w:rsidRPr="00571F16">
        <w:t xml:space="preserve"> reads, the number of retained reads after </w:t>
      </w:r>
      <w:r w:rsidR="00BC348A">
        <w:t>deduplication</w:t>
      </w:r>
      <w:r w:rsidR="0002232B" w:rsidRPr="00571F16">
        <w:t>,</w:t>
      </w:r>
      <w:r w:rsidR="00571F16">
        <w:t xml:space="preserve"> </w:t>
      </w:r>
      <w:r w:rsidR="00885F3A">
        <w:t>and </w:t>
      </w:r>
      <w:r w:rsidR="00571F16" w:rsidRPr="00571F16">
        <w:t xml:space="preserve">the </w:t>
      </w:r>
      <w:r w:rsidR="0002232B" w:rsidRPr="00571F16">
        <w:t xml:space="preserve">proportion of retained </w:t>
      </w:r>
      <w:r w:rsidR="00571F16" w:rsidRPr="00571F16">
        <w:t>reads</w:t>
      </w:r>
      <w:r w:rsidR="00BC348A">
        <w:t xml:space="preserve"> after filtering</w:t>
      </w:r>
      <w:r w:rsidR="006E0034">
        <w:t xml:space="preserve"> (Table 5)</w:t>
      </w:r>
      <w:r w:rsidR="0002232B">
        <w:t>.</w:t>
      </w:r>
      <w:r w:rsidR="00B1302B">
        <w:t xml:space="preserve"> Stati</w:t>
      </w:r>
      <w:r w:rsidR="00885F3A">
        <w:t>sti</w:t>
      </w:r>
      <w:r w:rsidR="00B1302B">
        <w:t>cal testing of the</w:t>
      </w:r>
      <w:r w:rsidR="00AC2CCC">
        <w:t xml:space="preserve"> sequencing </w:t>
      </w:r>
      <w:r w:rsidR="00B1302B">
        <w:t>metrics</w:t>
      </w:r>
      <w:r w:rsidR="00AC2CCC">
        <w:t xml:space="preserve"> </w:t>
      </w:r>
      <w:r w:rsidR="0002232B">
        <w:t>confirmed</w:t>
      </w:r>
      <w:r w:rsidR="00AC2CCC">
        <w:t xml:space="preserve"> </w:t>
      </w:r>
      <w:r w:rsidR="0002232B">
        <w:t>the presence of</w:t>
      </w:r>
      <w:r w:rsidR="00AC2CCC">
        <w:t xml:space="preserve"> batch effects</w:t>
      </w:r>
      <w:r w:rsidR="00BC348A">
        <w:t xml:space="preserve"> </w:t>
      </w:r>
      <w:r w:rsidR="006E0034">
        <w:t>for reads post-deduplication and post-filtering</w:t>
      </w:r>
      <w:r w:rsidR="00AC2CCC">
        <w:t xml:space="preserve">. </w:t>
      </w:r>
      <w:r w:rsidR="0002232B">
        <w:t>Namely, a</w:t>
      </w:r>
      <w:r w:rsidR="00AC2CCC">
        <w:t xml:space="preserve"> Mann-Whitney U test </w:t>
      </w:r>
      <w:r w:rsidR="00743DC7">
        <w:t>demon</w:t>
      </w:r>
      <w:r w:rsidR="00AC2CCC">
        <w:t>s</w:t>
      </w:r>
      <w:r w:rsidR="00743DC7">
        <w:t>trated</w:t>
      </w:r>
      <w:r w:rsidR="00AC2CCC">
        <w:t xml:space="preserve"> complete separation between batches when a</w:t>
      </w:r>
      <w:r w:rsidR="00743DC7">
        <w:t>ss</w:t>
      </w:r>
      <w:r w:rsidR="00AC2CCC">
        <w:t>e</w:t>
      </w:r>
      <w:r w:rsidR="00743DC7">
        <w:t>ssing</w:t>
      </w:r>
      <w:r w:rsidR="00AC2CCC">
        <w:t xml:space="preserve"> the</w:t>
      </w:r>
      <w:r w:rsidR="002F181F">
        <w:t xml:space="preserve"> </w:t>
      </w:r>
      <w:r w:rsidR="004F1BF8">
        <w:t>number</w:t>
      </w:r>
      <w:r w:rsidR="00BC348A">
        <w:t xml:space="preserve"> of</w:t>
      </w:r>
      <w:r w:rsidR="002F181F">
        <w:t xml:space="preserve"> reads</w:t>
      </w:r>
      <w:r w:rsidR="007E738D">
        <w:t xml:space="preserve"> </w:t>
      </w:r>
      <w:r w:rsidR="00BC348A">
        <w:t>remaining after deduplication</w:t>
      </w:r>
      <w:r w:rsidR="004F1BF8">
        <w:t xml:space="preserve"> (Table 5)</w:t>
      </w:r>
      <w:r w:rsidR="00AC2CCC">
        <w:t>.</w:t>
      </w:r>
      <w:r w:rsidR="005E4DCB">
        <w:t xml:space="preserve"> </w:t>
      </w:r>
      <w:r w:rsidR="001E454C">
        <w:t xml:space="preserve">The </w:t>
      </w:r>
      <w:r w:rsidR="00E65B01">
        <w:t>de</w:t>
      </w:r>
      <w:r w:rsidR="001E454C">
        <w:t xml:space="preserve">duplication step of the bioinformatic pipeline </w:t>
      </w:r>
      <w:r w:rsidR="005E4DCB" w:rsidRPr="00982401">
        <w:t>is crucial for removing PCR duplicates, identical copies of DNA fragments that can arise during library preparation or target capture sequencing</w:t>
      </w:r>
      <w:r w:rsidR="005D70D9">
        <w:t xml:space="preserve"> </w:t>
      </w:r>
      <w:r w:rsidR="005D70D9">
        <w:fldChar w:fldCharType="begin"/>
      </w:r>
      <w:r w:rsidR="005D70D9">
        <w:instrText xml:space="preserve"> ADDIN ZOTERO_ITEM CSL_CITATION {"citationID":"FhXzyKr1","properties":{"formattedCitation":"(Marx, 2017)","plainCitation":"(Marx, 2017)","noteIndex":0},"citationItems":[{"id":448,"uris":["http://zotero.org/users/12331308/items/UMHQGL3I"],"itemData":{"id":448,"type":"article-journal","abstract":"PCR duplicates—sequencing reads from the same original genomic fragment—can cause headaches. But there are remedies.","container-title":"Nature Methods","DOI":"10.1038/nmeth.4268","ISSN":"1548-7105","issue":"5","journalAbbreviation":"Nat Methods","language":"en","license":"2017 Springer Nature America, Inc.","note":"publisher: Nature Publishing Group","page":"473-476","source":"www.nature.com","title":"How to deduplicate PCR","volume":"14","author":[{"family":"Marx","given":"Vivien"}],"issued":{"date-parts":[["2017",5]]}}}],"schema":"https://github.com/citation-style-language/schema/raw/master/csl-citation.json"} </w:instrText>
      </w:r>
      <w:r w:rsidR="005D70D9">
        <w:fldChar w:fldCharType="separate"/>
      </w:r>
      <w:r w:rsidR="005D70D9" w:rsidRPr="005D70D9">
        <w:t>(Marx, 2017)</w:t>
      </w:r>
      <w:r w:rsidR="005D70D9">
        <w:fldChar w:fldCharType="end"/>
      </w:r>
      <w:r w:rsidR="005E4DCB" w:rsidRPr="00982401">
        <w:t>. A higher proportion of duplicates can artificially inflate sequencing depth and potentially skew population genetic parameter estimates. The observed difference in retained reads between the pilot and full-scale studies may stem from several biases. The full-scale study might have had lower</w:t>
      </w:r>
      <w:r w:rsidR="00230048">
        <w:t xml:space="preserve"> amounts of</w:t>
      </w:r>
      <w:r w:rsidR="005E4DCB" w:rsidRPr="00982401">
        <w:t xml:space="preserve"> DNA or library input during preparation or capture, respectively, leading to a higher proportion of duplicates. The higher number of individuals pooled in the full-scale study could have influenced duplicate rates due to uneven representation. To avoid such problems in future studies, ensuring sufficient starting DNA</w:t>
      </w:r>
      <w:r w:rsidR="00A032B6">
        <w:t xml:space="preserve"> </w:t>
      </w:r>
      <w:r w:rsidR="00A032B6">
        <w:fldChar w:fldCharType="begin"/>
      </w:r>
      <w:r w:rsidR="00A032B6">
        <w:instrText xml:space="preserve"> ADDIN ZOTERO_ITEM CSL_CITATION {"citationID":"F03cat7B","properties":{"formattedCitation":"(Rochette {\\i{}et al.}, 2023)","plainCitation":"(Rochette et al., 2023)","noteIndex":0},"citationItems":[{"id":455,"uris":["http://zotero.org/users/12331308/items/NX832SK4"],"itemData":{"id":455,"type":"article-journal","abstract":"Library preparation protocols for most sequencing technologies involve PCR amplification of the template DNA, which open the possibility that a given template DNA molecule is sequenced multiple times. Reads arising from this phenomenon, known as PCR duplicates, inflate the cost of sequencing and can jeopardize the reliability of affected experiments. Despite the pervasiveness of this artefact, our understanding of its causes and of its impact on downstream statistical analyses remains essentially empirical. Here, we develop a general quantitative model of amplification distortions in sequencing data sets, which we leverage to investigate the factors controlling the occurrence of PCR duplicates. We show that the PCR duplicate rate is determined primarily by the ratio between library complexity and sequencing depth, and that amplification noise (including in its dependence on the number of PCR cycles) only plays a secondary role for this artefact. We confirm our predictions using new and published RAD-seq libraries and provide a method to estimate library complexity and amplification noise in any data set containing PCR duplicates. We discuss how amplification-related artefacts impact downstream analyses, and in particular genotyping accuracy. The proposed framework unites the numerous observations made on PCR duplicates and will be useful to experimenters of all sequencing technologies where DNA availability is a concern.","container-title":"Molecular Ecology Resources","DOI":"10.1111/1755-0998.13800","ISSN":"1755-0998","issue":"6","language":"en","license":"© 2023 The Authors. Molecular Ecology Resources published by John Wiley &amp; Sons Ltd.","note":"_eprint: https://onlinelibrary.wiley.com/doi/pdf/10.1111/1755-0998.13800","page":"1299-1318","source":"Wiley Online Library","title":"On the causes, consequences, and avoidance of PCR duplicates: Towards a theory of library complexity","title-short":"On the causes, consequences, and avoidance of PCR duplicates","volume":"23","author":[{"family":"Rochette","given":"Nicolas C."},{"family":"Rivera-Colón","given":"Angel G."},{"family":"Walsh","given":"Jessica"},{"family":"Sanger","given":"Thomas J."},{"family":"Campbell-Staton","given":"Shane C."},{"family":"Catchen","given":"Julian M."}],"issued":{"date-parts":[["2023"]]}}}],"schema":"https://github.com/citation-style-language/schema/raw/master/csl-citation.json"} </w:instrText>
      </w:r>
      <w:r w:rsidR="00A032B6">
        <w:fldChar w:fldCharType="separate"/>
      </w:r>
      <w:r w:rsidR="00A032B6" w:rsidRPr="00A032B6">
        <w:t xml:space="preserve">(Rochette </w:t>
      </w:r>
      <w:r w:rsidR="00A032B6" w:rsidRPr="00A032B6">
        <w:rPr>
          <w:i/>
          <w:iCs/>
        </w:rPr>
        <w:t>et al.</w:t>
      </w:r>
      <w:r w:rsidR="00A032B6" w:rsidRPr="00A032B6">
        <w:t>, 2023)</w:t>
      </w:r>
      <w:r w:rsidR="00A032B6">
        <w:fldChar w:fldCharType="end"/>
      </w:r>
      <w:r w:rsidR="005E4DCB" w:rsidRPr="00982401">
        <w:t>, optimizing PCR cycles, carefully controlling library input, and strategically planning pooling strategies are recommended</w:t>
      </w:r>
      <w:r w:rsidR="005E4DCB">
        <w:t xml:space="preserve">. </w:t>
      </w:r>
      <w:r w:rsidR="00BC348A">
        <w:t>The</w:t>
      </w:r>
      <w:r w:rsidR="00AC2CCC">
        <w:t xml:space="preserve"> proportion of reads</w:t>
      </w:r>
      <w:r w:rsidR="00BC348A">
        <w:t xml:space="preserve"> retained after all filters had been applied</w:t>
      </w:r>
      <w:r w:rsidR="00743DC7">
        <w:t xml:space="preserve"> also</w:t>
      </w:r>
      <w:r w:rsidR="00AC2CCC">
        <w:t xml:space="preserve"> show</w:t>
      </w:r>
      <w:r w:rsidR="00743DC7">
        <w:t>ed</w:t>
      </w:r>
      <w:r w:rsidR="00AC2CCC">
        <w:t xml:space="preserve"> complete separation between the two batches (</w:t>
      </w:r>
      <w:r w:rsidR="004F1BF8">
        <w:t>Table 5</w:t>
      </w:r>
      <w:r w:rsidR="00AC2CCC">
        <w:t>)</w:t>
      </w:r>
      <w:r w:rsidR="00B30527">
        <w:t>.</w:t>
      </w:r>
      <w:r w:rsidR="00877C76">
        <w:t xml:space="preserve"> These </w:t>
      </w:r>
      <w:r w:rsidR="00743DC7">
        <w:t>find</w:t>
      </w:r>
      <w:r w:rsidR="00877C76">
        <w:t>in</w:t>
      </w:r>
      <w:r w:rsidR="00743DC7">
        <w:t>gs a</w:t>
      </w:r>
      <w:r w:rsidR="00877C76">
        <w:t>li</w:t>
      </w:r>
      <w:r w:rsidR="00743DC7">
        <w:t>g</w:t>
      </w:r>
      <w:r w:rsidR="00877C76">
        <w:t>n with</w:t>
      </w:r>
      <w:r w:rsidR="0056000B">
        <w:t xml:space="preserve"> </w:t>
      </w:r>
      <w:r w:rsidR="00743DC7">
        <w:t>box-plot</w:t>
      </w:r>
      <w:r w:rsidR="00877C76">
        <w:t xml:space="preserve"> visualization of the respective metrics </w:t>
      </w:r>
      <w:r w:rsidR="00743DC7">
        <w:t>(</w:t>
      </w:r>
      <w:r w:rsidR="004F1BF8">
        <w:t>supplementary Figure 1c and 1d</w:t>
      </w:r>
      <w:r w:rsidR="00877C76">
        <w:t>)</w:t>
      </w:r>
      <w:r w:rsidR="00743DC7">
        <w:t>.</w:t>
      </w:r>
      <w:r w:rsidR="00130CFF">
        <w:t xml:space="preserve"> Similarly, the</w:t>
      </w:r>
      <w:r w:rsidR="005F3AB2">
        <w:t xml:space="preserve"> </w:t>
      </w:r>
      <w:r w:rsidR="00337A3F">
        <w:t xml:space="preserve">mean </w:t>
      </w:r>
      <w:r w:rsidR="008E2699">
        <w:t xml:space="preserve">SNP coverage </w:t>
      </w:r>
      <w:r w:rsidR="00337A3F">
        <w:t>per sample</w:t>
      </w:r>
      <w:r w:rsidR="00C3652E">
        <w:t xml:space="preserve"> </w:t>
      </w:r>
      <w:r w:rsidR="00337A3F">
        <w:t>varied by study batch (Supplementary Figure 2</w:t>
      </w:r>
      <w:r w:rsidR="00BF39B0">
        <w:t>b</w:t>
      </w:r>
      <w:r w:rsidR="00337A3F">
        <w:t>)</w:t>
      </w:r>
      <w:r w:rsidR="00BF39B0">
        <w:t>.</w:t>
      </w:r>
    </w:p>
    <w:p w14:paraId="5CF817E3" w14:textId="44B28D04" w:rsidR="008217E2" w:rsidRDefault="002B38C5" w:rsidP="004F1BF8">
      <w:pPr>
        <w:spacing w:line="360" w:lineRule="auto"/>
        <w:jc w:val="both"/>
      </w:pPr>
      <w:r>
        <w:lastRenderedPageBreak/>
        <w:t>T</w:t>
      </w:r>
      <w:r w:rsidRPr="00E37DFD">
        <w:t xml:space="preserve">he </w:t>
      </w:r>
      <w:r>
        <w:t>full-scale</w:t>
      </w:r>
      <w:r w:rsidRPr="00E37DFD">
        <w:t xml:space="preserve"> </w:t>
      </w:r>
      <w:r>
        <w:t>samples</w:t>
      </w:r>
      <w:r w:rsidRPr="00E37DFD">
        <w:t xml:space="preserve"> w</w:t>
      </w:r>
      <w:r>
        <w:t>ere</w:t>
      </w:r>
      <w:r w:rsidRPr="00E37DFD">
        <w:t xml:space="preserve"> selected fo</w:t>
      </w:r>
      <w:r>
        <w:t>r analysis g</w:t>
      </w:r>
      <w:r w:rsidR="000C7586" w:rsidRPr="00E37DFD">
        <w:t xml:space="preserve">iven </w:t>
      </w:r>
      <w:r>
        <w:t xml:space="preserve">their broader geographical representation (11 sampling sites compared to </w:t>
      </w:r>
      <w:r w:rsidR="00BE7DF2">
        <w:t>4</w:t>
      </w:r>
      <w:r>
        <w:t>; Figure 1), with sites spanning the North Atlantic and the Arctic.</w:t>
      </w:r>
      <w:r w:rsidR="000C7586">
        <w:t xml:space="preserve"> </w:t>
      </w:r>
      <w:r w:rsidR="008F5DCE">
        <w:t>I</w:t>
      </w:r>
      <w:r w:rsidR="00BC348A">
        <w:t>ndividuals from the pilot study were filtered out of</w:t>
      </w:r>
      <w:r>
        <w:t xml:space="preserve"> the </w:t>
      </w:r>
      <w:r w:rsidR="00E37DFD" w:rsidRPr="00E37DFD">
        <w:t>dataset</w:t>
      </w:r>
      <w:r w:rsidR="008F5DCE">
        <w:t xml:space="preserve"> to mitigate the identified batch effects on downstream analyses</w:t>
      </w:r>
      <w:r w:rsidR="00E37DFD" w:rsidRPr="00E37DFD">
        <w:t xml:space="preserve">. </w:t>
      </w:r>
      <w:r w:rsidR="008F5DCE">
        <w:t>S</w:t>
      </w:r>
      <w:r w:rsidR="00E37DFD" w:rsidRPr="00E37DFD">
        <w:t>plitting the dataset reduce</w:t>
      </w:r>
      <w:r w:rsidR="008F5DCE">
        <w:t>d</w:t>
      </w:r>
      <w:r w:rsidR="00E37DFD" w:rsidRPr="00E37DFD">
        <w:t xml:space="preserve"> the overall sample size an</w:t>
      </w:r>
      <w:r w:rsidR="008F5DCE">
        <w:t>d</w:t>
      </w:r>
      <w:r w:rsidR="00E37DFD" w:rsidRPr="00E37DFD">
        <w:t xml:space="preserve"> limit</w:t>
      </w:r>
      <w:r w:rsidR="008F5DCE">
        <w:t>ed</w:t>
      </w:r>
      <w:r w:rsidR="00E37DFD" w:rsidRPr="00E37DFD">
        <w:t xml:space="preserve"> </w:t>
      </w:r>
      <w:r w:rsidR="008F5DCE">
        <w:t>the statistical power of the analyses.</w:t>
      </w:r>
      <w:r w:rsidR="00E37DFD" w:rsidRPr="00E37DFD">
        <w:t xml:space="preserve"> </w:t>
      </w:r>
      <w:r w:rsidR="008F5DCE">
        <w:t>T</w:t>
      </w:r>
      <w:r w:rsidR="00E37DFD" w:rsidRPr="00E37DFD">
        <w:t>his trade-off was deemed necessary to minimize the impact of batch effects and ensure the</w:t>
      </w:r>
      <w:r w:rsidR="008F5DCE">
        <w:t xml:space="preserve">ir </w:t>
      </w:r>
      <w:r w:rsidR="00E37DFD" w:rsidRPr="00E37DFD">
        <w:t>reliability.</w:t>
      </w:r>
    </w:p>
    <w:p w14:paraId="0EE245C5" w14:textId="77777777" w:rsidR="00C37880" w:rsidRDefault="00C37880" w:rsidP="00B55A11">
      <w:pPr>
        <w:pStyle w:val="Heading2"/>
        <w:numPr>
          <w:ilvl w:val="1"/>
          <w:numId w:val="8"/>
        </w:numPr>
      </w:pPr>
      <w:bookmarkStart w:id="155" w:name="_Toc182556919"/>
      <w:r>
        <w:t>Population Structure</w:t>
      </w:r>
      <w:bookmarkEnd w:id="154"/>
      <w:bookmarkEnd w:id="155"/>
    </w:p>
    <w:p w14:paraId="0247BE18" w14:textId="2D5AA536" w:rsidR="00CA49BD" w:rsidRDefault="00CA49BD" w:rsidP="00E81C0A">
      <w:pPr>
        <w:spacing w:line="360" w:lineRule="auto"/>
        <w:jc w:val="both"/>
      </w:pPr>
      <w:r>
        <w:t xml:space="preserve">Population genetic structure in copepods can vary dramatically depending on the species and its life history traits. For example, the </w:t>
      </w:r>
      <w:r w:rsidRPr="009775C8">
        <w:t>copepod</w:t>
      </w:r>
      <w:r w:rsidRPr="00CA49BD">
        <w:rPr>
          <w:i/>
          <w:iCs/>
        </w:rPr>
        <w:t xml:space="preserve"> </w:t>
      </w:r>
      <w:proofErr w:type="spellStart"/>
      <w:r w:rsidRPr="00CA49BD">
        <w:rPr>
          <w:i/>
          <w:iCs/>
        </w:rPr>
        <w:t>Pseudocalanus</w:t>
      </w:r>
      <w:proofErr w:type="spellEnd"/>
      <w:r>
        <w:t xml:space="preserve"> </w:t>
      </w:r>
      <w:r w:rsidRPr="009775C8">
        <w:rPr>
          <w:i/>
          <w:iCs/>
        </w:rPr>
        <w:t>minutus</w:t>
      </w:r>
      <w:r>
        <w:t xml:space="preserve"> in the Okhotsk Sea shows no significant population genetic structure, indicating high gene flow across its range </w:t>
      </w:r>
      <w:r w:rsidR="00FD79A9">
        <w:fldChar w:fldCharType="begin"/>
      </w:r>
      <w:r w:rsidR="00FD79A9">
        <w:instrText xml:space="preserve"> ADDIN ZOTERO_ITEM CSL_CITATION {"citationID":"S2COAgSO","properties":{"formattedCitation":"(Hirai, Katakura and Nagai, 2023)","plainCitation":"(Hirai, Katakura and Nagai, 2023)","noteIndex":0},"citationItems":[{"id":458,"uris":["http://zotero.org/users/12331308/items/GK2Y9XSS"],"itemData":{"id":458,"type":"article-journal","abstract":"Despite the ecological importance of copepods Pseudocalanus spp., no genetic analyses have been carried out for these species in the western North Pacific. This study investigated the genetic structures of Pseudocalanus spp. in the Okhotsk Sea using mitochondrial cytochrome c oxidase subunit I (mtCOI) and single nucleotide polymorphism data obtained using multiplexed inter-simple sequence repeat genotyping by sequencing (MIG-seq). Pseudocalanus acuspes was detected based on mtCOI for the first time in the Okhotsk Sea, along with the common species P. minutus and P. newmani in the western North Pacific. The coastal species, P. acuspes and P. newmani, showed unique populations in the Okhotsk Sea, distinct from those in the Bering, Chukchi, Beaufort Seas, and the Atlantic Ocean. However, P. minutus with oceanic distribution patterns showed high gene flow and no clear population in the North Pacific and Pacific Arctic regions. The higher genetic diversity observed in P. newmani compared to P. acuspes and P. minutus was likely due to the wider distribution of P. newmani tolerant to warm waters. A different genetic population structure between the Okhotsk Sea and the Arctic Ocean in P. acuspes was not detected by mtCOI but by MIG-seq analysis. Thus, ecological differences strongly influence the genetic population structures of three Pseudocalanus species in the Okhotsk Sea; these results suggest the need for genome-wide methods to reveal the detailed population structures of marine zooplankton.","container-title":"Marine Biodiversity","DOI":"10.1007/s12526-022-01323-y","ISSN":"1867-1624","issue":"1","journalAbbreviation":"Mar. Biodivers.","language":"en","page":"12","source":"Springer Link","title":"Comparisons of genetic population structures of copepods Pseudocalanus spp. in the Okhotsk Sea: the first record of P. acuspes in coastal waters off Japan","title-short":"Comparisons of genetic population structures of copepods Pseudocalanus spp. in the Okhotsk Sea","volume":"53","author":[{"family":"Hirai","given":"Junya"},{"family":"Katakura","given":"Seiji"},{"family":"Nagai","given":"Satoshi"}],"issued":{"date-parts":[["2023",1,20]]}}}],"schema":"https://github.com/citation-style-language/schema/raw/master/csl-citation.json"} </w:instrText>
      </w:r>
      <w:r w:rsidR="00FD79A9">
        <w:fldChar w:fldCharType="separate"/>
      </w:r>
      <w:r w:rsidR="00FD79A9" w:rsidRPr="00FD79A9">
        <w:t>(Hirai, Katakura and Nagai, 2023)</w:t>
      </w:r>
      <w:r w:rsidR="00FD79A9">
        <w:fldChar w:fldCharType="end"/>
      </w:r>
      <w:r>
        <w:t xml:space="preserve">. This contrasts with its coastal congeners, </w:t>
      </w:r>
      <w:r w:rsidRPr="009775C8">
        <w:rPr>
          <w:i/>
          <w:iCs/>
        </w:rPr>
        <w:t xml:space="preserve">P. </w:t>
      </w:r>
      <w:proofErr w:type="spellStart"/>
      <w:r w:rsidRPr="009775C8">
        <w:rPr>
          <w:i/>
          <w:iCs/>
        </w:rPr>
        <w:t>acuspes</w:t>
      </w:r>
      <w:proofErr w:type="spellEnd"/>
      <w:r w:rsidRPr="009775C8">
        <w:rPr>
          <w:i/>
          <w:iCs/>
        </w:rPr>
        <w:t xml:space="preserve"> </w:t>
      </w:r>
      <w:r>
        <w:t xml:space="preserve">and </w:t>
      </w:r>
      <w:r w:rsidRPr="009775C8">
        <w:rPr>
          <w:i/>
          <w:iCs/>
        </w:rPr>
        <w:t xml:space="preserve">P. </w:t>
      </w:r>
      <w:proofErr w:type="spellStart"/>
      <w:r w:rsidRPr="009775C8">
        <w:rPr>
          <w:i/>
          <w:iCs/>
        </w:rPr>
        <w:t>newmani</w:t>
      </w:r>
      <w:proofErr w:type="spellEnd"/>
      <w:r>
        <w:t xml:space="preserve">, which exhibit strong population structuring </w:t>
      </w:r>
      <w:r w:rsidR="00C32525">
        <w:fldChar w:fldCharType="begin"/>
      </w:r>
      <w:r w:rsidR="00C32525">
        <w:instrText xml:space="preserve"> ADDIN ZOTERO_ITEM CSL_CITATION {"citationID":"RBFAgnVD","properties":{"formattedCitation":"(Hirai, Katakura and Nagai, 2023)","plainCitation":"(Hirai, Katakura and Nagai, 2023)","noteIndex":0},"citationItems":[{"id":458,"uris":["http://zotero.org/users/12331308/items/GK2Y9XSS"],"itemData":{"id":458,"type":"article-journal","abstract":"Despite the ecological importance of copepods Pseudocalanus spp., no genetic analyses have been carried out for these species in the western North Pacific. This study investigated the genetic structures of Pseudocalanus spp. in the Okhotsk Sea using mitochondrial cytochrome c oxidase subunit I (mtCOI) and single nucleotide polymorphism data obtained using multiplexed inter-simple sequence repeat genotyping by sequencing (MIG-seq). Pseudocalanus acuspes was detected based on mtCOI for the first time in the Okhotsk Sea, along with the common species P. minutus and P. newmani in the western North Pacific. The coastal species, P. acuspes and P. newmani, showed unique populations in the Okhotsk Sea, distinct from those in the Bering, Chukchi, Beaufort Seas, and the Atlantic Ocean. However, P. minutus with oceanic distribution patterns showed high gene flow and no clear population in the North Pacific and Pacific Arctic regions. The higher genetic diversity observed in P. newmani compared to P. acuspes and P. minutus was likely due to the wider distribution of P. newmani tolerant to warm waters. A different genetic population structure between the Okhotsk Sea and the Arctic Ocean in P. acuspes was not detected by mtCOI but by MIG-seq analysis. Thus, ecological differences strongly influence the genetic population structures of three Pseudocalanus species in the Okhotsk Sea; these results suggest the need for genome-wide methods to reveal the detailed population structures of marine zooplankton.","container-title":"Marine Biodiversity","DOI":"10.1007/s12526-022-01323-y","ISSN":"1867-1624","issue":"1","journalAbbreviation":"Mar. Biodivers.","language":"en","page":"12","source":"Springer Link","title":"Comparisons of genetic population structures of copepods Pseudocalanus spp. in the Okhotsk Sea: the first record of P. acuspes in coastal waters off Japan","title-short":"Comparisons of genetic population structures of copepods Pseudocalanus spp. in the Okhotsk Sea","volume":"53","author":[{"family":"Hirai","given":"Junya"},{"family":"Katakura","given":"Seiji"},{"family":"Nagai","given":"Satoshi"}],"issued":{"date-parts":[["2023",1,20]]}}}],"schema":"https://github.com/citation-style-language/schema/raw/master/csl-citation.json"} </w:instrText>
      </w:r>
      <w:r w:rsidR="00C32525">
        <w:fldChar w:fldCharType="separate"/>
      </w:r>
      <w:r w:rsidR="00C32525" w:rsidRPr="00C32525">
        <w:t>(Hirai, Katakura and Nagai, 2023)</w:t>
      </w:r>
      <w:r w:rsidR="00C32525">
        <w:fldChar w:fldCharType="end"/>
      </w:r>
      <w:r>
        <w:t xml:space="preserve">. Similar contrasting patterns have been observed within the </w:t>
      </w:r>
      <w:r w:rsidRPr="009775C8">
        <w:rPr>
          <w:i/>
          <w:iCs/>
        </w:rPr>
        <w:t>Calanus</w:t>
      </w:r>
      <w:r>
        <w:t xml:space="preserve"> genus. </w:t>
      </w:r>
      <w:r w:rsidRPr="009775C8">
        <w:rPr>
          <w:i/>
          <w:iCs/>
        </w:rPr>
        <w:t>C. finmarchicus</w:t>
      </w:r>
      <w:r>
        <w:t xml:space="preserve">, which inhabits the North Atlantic Ocean, exhibits no significant population genetic structure </w:t>
      </w:r>
      <w:r w:rsidR="00C32525">
        <w:fldChar w:fldCharType="begin"/>
      </w:r>
      <w:r w:rsidR="00C32525">
        <w:instrText xml:space="preserve"> ADDIN ZOTERO_ITEM CSL_CITATION {"citationID":"H0mXYKtm","properties":{"formattedCitation":"(Choquet {\\i{}et al.}, 2019)","plainCitation":"(Choquet et al., 2019)","noteIndex":0},"citationItems":[{"id":112,"uris":["http://zotero.org/users/12331308/items/EZ79TCA9"],"itemData":{"id":112,"type":"article-journal","abstract":"Advances in next-generation sequencing technologies and the development of genome-reduced representation protocols have opened the way to genome-wide population studies in non-model species. However, species with large genomes remain challenging, hampering the development of genomic resources for a number of taxa including marine arthropods. Here, we developed a genome-reduced representation method for the ecologically important marine copepod Calanus finmarchicus (haploid genome size of 6.34 Gbp). We optimized a capture enrichment-based protocol based on 2656 single-copy genes, yielding a total of 154 087 high-quality SNPs in C. finmarchicus including 62 372 in common among the three locations tested. The set of capture probes was also successfully applied to the congeneric C. glacialis. Preliminary analyses of these markers revealed similar levels of genetic diversity between the two Calanus species, while populations of C. glacialis showed stronger genetic structure compared to C. finmarchicus. Using this powerful set of markers, we did not detect any evidence of hybridization between C. finmarchicus and C. glacialis. Finally, we propose a shortened version of our protocol, offering a promising solution for population genomics studies in non-model species with large genomes.","container-title":"Royal Society open science","DOI":"10.1098/rsos.180608","ISSN":"2054-5703","issue":"2","journalAbbreviation":"R Soc Open Sci","language":"eng","license":"cc by","note":"PMID: 30891252\nPMCID: PMC6408391","page":"180608","source":"Europe PMC","title":"Towards population genomics in non-model species with large genomes: a case study of the marine zooplankton Calanus finmarchicus","title-short":"Towards population genomics in non-model species with large genomes","volume":"6","author":[{"family":"Choquet","given":"Marvin"},{"family":"Smolina","given":"Irina"},{"family":"Dhanasiri","given":"Anusha K S"},{"family":"Blanco-Bercial","given":"Leocadio"},{"family":"Kopp","given":"Martina"},{"family":"Jueterbock","given":"Alexander"},{"family":"Sundaram","given":"Arvind Y M"},{"family":"Hoarau","given":"Galice"}],"issued":{"date-parts":[["2019",2,1]]}}}],"schema":"https://github.com/citation-style-language/schema/raw/master/csl-citation.json"} </w:instrText>
      </w:r>
      <w:r w:rsidR="00C32525">
        <w:fldChar w:fldCharType="separate"/>
      </w:r>
      <w:r w:rsidR="00C32525" w:rsidRPr="00C32525">
        <w:t xml:space="preserve">(Choquet </w:t>
      </w:r>
      <w:r w:rsidR="00C32525" w:rsidRPr="00C32525">
        <w:rPr>
          <w:i/>
          <w:iCs/>
        </w:rPr>
        <w:t>et al.</w:t>
      </w:r>
      <w:r w:rsidR="00C32525" w:rsidRPr="00C32525">
        <w:t>, 2019)</w:t>
      </w:r>
      <w:r w:rsidR="00C32525">
        <w:fldChar w:fldCharType="end"/>
      </w:r>
      <w:r>
        <w:t xml:space="preserve">. However, </w:t>
      </w:r>
      <w:r w:rsidRPr="009775C8">
        <w:rPr>
          <w:i/>
          <w:iCs/>
        </w:rPr>
        <w:t>C. glacialis</w:t>
      </w:r>
      <w:r>
        <w:t xml:space="preserve">, which shares a similar geographic distribution with </w:t>
      </w:r>
      <w:r w:rsidRPr="009775C8">
        <w:rPr>
          <w:i/>
          <w:iCs/>
        </w:rPr>
        <w:t>C. hyperboreus</w:t>
      </w:r>
      <w:r>
        <w:t xml:space="preserve"> in the Arctic, displays distinct population structuring</w:t>
      </w:r>
      <w:r w:rsidR="009775C8">
        <w:t xml:space="preserve"> </w:t>
      </w:r>
      <w:r w:rsidR="00754326">
        <w:fldChar w:fldCharType="begin"/>
      </w:r>
      <w:r w:rsidR="00E81C0A">
        <w:instrText xml:space="preserve"> ADDIN ZOTERO_ITEM CSL_CITATION {"citationID":"HhXPG9xM","properties":{"formattedCitation":"(Choquet {\\i{}et al.}, 2019; Lizano, 2022)","plainCitation":"(Choquet et al., 2019; Lizano, 2022)","noteIndex":0},"citationItems":[{"id":112,"uris":["http://zotero.org/users/12331308/items/EZ79TCA9"],"itemData":{"id":112,"type":"article-journal","abstract":"Advances in next-generation sequencing technologies and the development of genome-reduced representation protocols have opened the way to genome-wide population studies in non-model species. However, species with large genomes remain challenging, hampering the development of genomic resources for a number of taxa including marine arthropods. Here, we developed a genome-reduced representation method for the ecologically important marine copepod Calanus finmarchicus (haploid genome size of 6.34 Gbp). We optimized a capture enrichment-based protocol based on 2656 single-copy genes, yielding a total of 154 087 high-quality SNPs in C. finmarchicus including 62 372 in common among the three locations tested. The set of capture probes was also successfully applied to the congeneric C. glacialis. Preliminary analyses of these markers revealed similar levels of genetic diversity between the two Calanus species, while populations of C. glacialis showed stronger genetic structure compared to C. finmarchicus. Using this powerful set of markers, we did not detect any evidence of hybridization between C. finmarchicus and C. glacialis. Finally, we propose a shortened version of our protocol, offering a promising solution for population genomics studies in non-model species with large genomes.","container-title":"Royal Society open science","DOI":"10.1098/rsos.180608","ISSN":"2054-5703","issue":"2","journalAbbreviation":"R Soc Open Sci","language":"eng","license":"cc by","note":"PMID: 30891252\nPMCID: PMC6408391","page":"180608","source":"Europe PMC","title":"Towards population genomics in non-model species with large genomes: a case study of the marine zooplankton Calanus finmarchicus","title-short":"Towards population genomics in non-model species with large genomes","volume":"6","author":[{"family":"Choquet","given":"Marvin"},{"family":"Smolina","given":"Irina"},{"family":"Dhanasiri","given":"Anusha K S"},{"family":"Blanco-Bercial","given":"Leocadio"},{"family":"Kopp","given":"Martina"},{"family":"Jueterbock","given":"Alexander"},{"family":"Sundaram","given":"Arvind Y M"},{"family":"Hoarau","given":"Galice"}],"issued":{"date-parts":[["2019",2,1]]}}},{"id":423,"uris":["http://zotero.org/users/12331308/items/6RGIZGKE"],"itemData":{"id":423,"type":"article-journal","abstract":"Doctoral thesis (PhD) - Nord University, 2022\n\nPaper I: Lizano, A. M. D., Smolina, I. V., Choquet, M., Kopp, M. E. L. &amp; Hoarau, G. G. (2022). Insights into the species evolution of Calanus copepods in the northern seas revealed by de novo transcriptome sequencing. Ecology and Evolution, 12(2). doi: 10.1002/ece3.8606. The article is available at hdl.handle.net/11250/2995642.\n\nPaper II: Choquet, M., Lizano, A. M. D., Ravinet, M., Dhanasiri, A. K. S. &amp; Hoarau, G. G. (Forthcoming). Genome-wide characterization of species boundaries within the genus Calanus in the North Atlantic and Arctic Oceans. Manuscript. Full text not available in Nord Open Research Archive.\n\nPaper III: Lizano, A. M. D., Choquet, M., Smolina, I., Bal, T., Dhanasiri, A. K. S., Kopp, M. &amp; Hoarau, G. G. (Forthcoming). Genome-wide SNPs reveal three distinct genetic lineages within the cryptic Calanus glacialis / marshallae species complex. Manuscript. Full text not available in Nord Open Research Archive","collection-title":"PhD in Aquatic Biosciences","container-title":"Nord University","issue":"45","title":"Examining challenges in species-level taxonomy among Calanus copepods in the Northern seas using genome and transcriptome data (PhD thesis)","URL":"https://nordopen.nord.no/nord-xmlui/handle/11250/3030081","author":[{"family":"Lizano","given":"Apollo Marco Dalonos"}],"issued":{"date-parts":[["2022"]]}}}],"schema":"https://github.com/citation-style-language/schema/raw/master/csl-citation.json"} </w:instrText>
      </w:r>
      <w:r w:rsidR="00754326">
        <w:fldChar w:fldCharType="separate"/>
      </w:r>
      <w:r w:rsidR="00E81C0A" w:rsidRPr="00E81C0A">
        <w:t xml:space="preserve">(Choquet </w:t>
      </w:r>
      <w:r w:rsidR="00E81C0A" w:rsidRPr="00E81C0A">
        <w:rPr>
          <w:i/>
          <w:iCs/>
        </w:rPr>
        <w:t>et al.</w:t>
      </w:r>
      <w:r w:rsidR="00E81C0A" w:rsidRPr="00E81C0A">
        <w:t>, 2019; Lizano, 2022)</w:t>
      </w:r>
      <w:r w:rsidR="00754326">
        <w:fldChar w:fldCharType="end"/>
      </w:r>
      <w:r>
        <w:t xml:space="preserve">. These contrasting patterns highlight the potential for genetic differentiation within Arctic </w:t>
      </w:r>
      <w:r w:rsidRPr="00425376">
        <w:rPr>
          <w:i/>
          <w:iCs/>
        </w:rPr>
        <w:t>Calanus</w:t>
      </w:r>
      <w:r>
        <w:t xml:space="preserve"> species.</w:t>
      </w:r>
    </w:p>
    <w:p w14:paraId="51F2BBF9" w14:textId="33E26932" w:rsidR="00E81C0A" w:rsidRDefault="00CA49BD" w:rsidP="00E81C0A">
      <w:pPr>
        <w:spacing w:line="360" w:lineRule="auto"/>
        <w:jc w:val="both"/>
      </w:pPr>
      <w:r>
        <w:t xml:space="preserve">The present study did not reveal any strong population structure in </w:t>
      </w:r>
      <w:r w:rsidRPr="00425376">
        <w:rPr>
          <w:i/>
          <w:iCs/>
        </w:rPr>
        <w:t>C. hyperboreus</w:t>
      </w:r>
      <w:r>
        <w:t xml:space="preserve">. The PCA results showed substantial overlap between individuals from different sampling locations, forming a single, undifferentiated cluster (Figure 5a). This suggests high gene flow across the sampled range of </w:t>
      </w:r>
      <w:r w:rsidRPr="00425376">
        <w:rPr>
          <w:i/>
          <w:iCs/>
        </w:rPr>
        <w:t>C. hyperboreus</w:t>
      </w:r>
      <w:r>
        <w:t>, as supported by the lowest cross-validation error when assuming a single genetic population (</w:t>
      </w:r>
      <w:r w:rsidRPr="00425376">
        <w:rPr>
          <w:i/>
          <w:iCs/>
        </w:rPr>
        <w:t>K</w:t>
      </w:r>
      <w:r>
        <w:t xml:space="preserve"> = 1; Figure 6). Similarly, nucleotide diversity (</w:t>
      </w:r>
      <w:r w:rsidRPr="00425376">
        <w:t>π</w:t>
      </w:r>
      <w:r>
        <w:t xml:space="preserve">) was </w:t>
      </w:r>
      <w:r w:rsidR="007231D8">
        <w:t xml:space="preserve">consistent </w:t>
      </w:r>
      <w:r>
        <w:t>across the sampled locations (Figure 7b).</w:t>
      </w:r>
    </w:p>
    <w:p w14:paraId="2B7A8435" w14:textId="74AFC9A2" w:rsidR="00E81C0A" w:rsidRDefault="009F149F" w:rsidP="00E81C0A">
      <w:pPr>
        <w:spacing w:line="360" w:lineRule="auto"/>
        <w:jc w:val="both"/>
      </w:pPr>
      <w:r w:rsidRPr="009E6396">
        <w:t xml:space="preserve">The contrasting findings between </w:t>
      </w:r>
      <w:r w:rsidRPr="009E6396">
        <w:rPr>
          <w:i/>
          <w:iCs/>
        </w:rPr>
        <w:t>C. hyperboreus</w:t>
      </w:r>
      <w:r w:rsidRPr="009E6396">
        <w:t xml:space="preserve"> and </w:t>
      </w:r>
      <w:r w:rsidRPr="009E6396">
        <w:rPr>
          <w:i/>
          <w:iCs/>
        </w:rPr>
        <w:t>C. glacialis</w:t>
      </w:r>
      <w:r w:rsidRPr="009E6396">
        <w:t xml:space="preserve"> could be attributed to differences in their life histories or the geographic distribution of the sampled population</w:t>
      </w:r>
      <w:r w:rsidR="00814AF9">
        <w:t>s</w:t>
      </w:r>
      <w:r w:rsidRPr="009E6396">
        <w:t xml:space="preserve">. </w:t>
      </w:r>
      <w:r w:rsidRPr="009E6396">
        <w:rPr>
          <w:i/>
          <w:iCs/>
        </w:rPr>
        <w:t>C. glacialis</w:t>
      </w:r>
      <w:r w:rsidRPr="009E6396">
        <w:t xml:space="preserve"> may experience limited gene flow between </w:t>
      </w:r>
      <w:r w:rsidR="00D612DE">
        <w:t>populations</w:t>
      </w:r>
      <w:r w:rsidRPr="009E6396">
        <w:t xml:space="preserve"> due to geographic barriers or differences in environmental selection pressures, forming distinct genetic groups. In contrast, </w:t>
      </w:r>
      <w:r w:rsidRPr="009E6396">
        <w:rPr>
          <w:i/>
          <w:iCs/>
        </w:rPr>
        <w:t>C. hyperboreus</w:t>
      </w:r>
      <w:r w:rsidRPr="009E6396">
        <w:t xml:space="preserve"> may have a more continuous distribution</w:t>
      </w:r>
      <w:r w:rsidR="009E6396" w:rsidRPr="009E6396">
        <w:t xml:space="preserve">, along with ontogenetic migrations </w:t>
      </w:r>
      <w:r w:rsidR="009E6396" w:rsidRPr="009E6396">
        <w:fldChar w:fldCharType="begin"/>
      </w:r>
      <w:r w:rsidR="009E6396" w:rsidRPr="009E6396">
        <w:instrText xml:space="preserve"> ADDIN ZOTERO_ITEM CSL_CITATION {"citationID":"ExAEeZEd","properties":{"formattedCitation":"(Hirche {\\i{}et al.}, 2024)","plainCitation":"(Hirche et al., 2024)","noteIndex":0},"citationItems":[{"id":433,"uris":["http://zotero.org/users/12331308/items/A93G57F7"],"itemData":{"id":433,"type":"article-journal","abstract":"The large calanoids Calanus hyperboreus and C. glacialis dominate the zooplankton biomass in the central Arctic Ocean (CAO), but the absence of early life stages has raised speculation whether they complete their life cycle there, or whether they represent expatriates advected from adjacent regions. Our study, conducted across 2 transects of the CAO during fall 2011, focused on the distribution, stage composition, dry weight, individual lipid content, and egg production of these species. Although reproductive activity and early developmental stages were observed only on the fringes of the deep basins, late-stage copepodite and adult female abundances remained steady across the study area for C. glacialis and increased away from the shelves for C. hyperboreus. We found no decline in lipid content or dry weight in adult C. glacialis away from productive regions and only a minor reduction in adult C. hyperboreus. However, the lipid content and dry weight in C5 copepodites significantly decreased away from the shelf break, particularly in C. hyperboreus. This suggests that although early life stages struggle to survive in the resource-limited conditions of the deep CAO and even subadults remain vulnerable to starvation, adults have the resilience to survive long enough to be eventually transported by ocean currents to more favourable regions for reproduction. As such, we suggest that both species of Calanus are neither ‘residents’ nor ‘expatriates’ in the Arctic basins, but rather ontogenetic migrants that take advantage of different habitats within the Arctic Ocean to maximise their survival and reproductive success.","container-title":"Marine Ecology Progress Series","DOI":"10.3354/meps14665","ISSN":"0171-8630, 1616-1599","language":"en","page":"41-57","source":"www.int-res.com","title":"From fringe to basin: unravelling the survival strategies of Calanus hyperboreus and C. glacialis in the Arctic Ocean","title-short":"From fringe to basin","volume":"745","author":[{"family":"Hirche","given":"H. J."},{"family":"Ershova","given":"E. A."},{"family":"Kosobokova","given":"K. N."},{"family":"Hopcroft","given":"R. R."}],"issued":{"date-parts":[["2024",9,19]]}}}],"schema":"https://github.com/citation-style-language/schema/raw/master/csl-citation.json"} </w:instrText>
      </w:r>
      <w:r w:rsidR="009E6396" w:rsidRPr="009E6396">
        <w:fldChar w:fldCharType="separate"/>
      </w:r>
      <w:r w:rsidR="009E6396" w:rsidRPr="009E6396">
        <w:t xml:space="preserve">(Hirche </w:t>
      </w:r>
      <w:r w:rsidR="009E6396" w:rsidRPr="009E6396">
        <w:rPr>
          <w:i/>
          <w:iCs/>
        </w:rPr>
        <w:t>et al.</w:t>
      </w:r>
      <w:r w:rsidR="009E6396" w:rsidRPr="009E6396">
        <w:t>, 2024)</w:t>
      </w:r>
      <w:r w:rsidR="009E6396" w:rsidRPr="009E6396">
        <w:fldChar w:fldCharType="end"/>
      </w:r>
      <w:r w:rsidR="009E6396">
        <w:t>, providing sufficient connectivity to limit differentiation</w:t>
      </w:r>
      <w:r w:rsidRPr="009E6396">
        <w:t>.</w:t>
      </w:r>
    </w:p>
    <w:p w14:paraId="3048A93F" w14:textId="77777777" w:rsidR="009863D7" w:rsidRDefault="009F149F" w:rsidP="009863D7">
      <w:pPr>
        <w:spacing w:line="360" w:lineRule="auto"/>
        <w:jc w:val="both"/>
      </w:pPr>
      <w:r w:rsidRPr="009F149F">
        <w:lastRenderedPageBreak/>
        <w:t>While no distinct populations were identified, subtle genetic differentiation within the sampled locations was found. Discriminant Analysis of Principal Components (DAPC) revealed a tendency for individuals to cluster more closely with others from the same sampling location, particularly evident for the Chukchi Sea samples</w:t>
      </w:r>
      <w:r w:rsidR="00F44899" w:rsidRPr="00F44899">
        <w:t xml:space="preserve"> (</w:t>
      </w:r>
      <w:r w:rsidR="00E25129">
        <w:t>Figure</w:t>
      </w:r>
      <w:r w:rsidR="00F44899" w:rsidRPr="00F44899">
        <w:t xml:space="preserve"> </w:t>
      </w:r>
      <w:r w:rsidR="00FD3EED">
        <w:t>5</w:t>
      </w:r>
      <w:r w:rsidR="00C15124">
        <w:t>b</w:t>
      </w:r>
      <w:r w:rsidR="00F44899" w:rsidRPr="00F44899">
        <w:t>)</w:t>
      </w:r>
      <w:r w:rsidR="00F44899">
        <w:t>.</w:t>
      </w:r>
      <w:r w:rsidR="00F44899" w:rsidRPr="00F44899">
        <w:t xml:space="preserve"> This suggests that subtle genetic differences may exist between locations, likely due to factors like geographic distance or localized adaptation. The </w:t>
      </w:r>
      <w:r w:rsidR="00E25129">
        <w:t>pairwise</w:t>
      </w:r>
      <w:r w:rsidR="00F44899" w:rsidRPr="00F44899">
        <w:t xml:space="preserve"> </w:t>
      </w:r>
      <w:r w:rsidR="00F44899" w:rsidRPr="009F149F">
        <w:rPr>
          <w:i/>
          <w:iCs/>
        </w:rPr>
        <w:t>F</w:t>
      </w:r>
      <w:r w:rsidRPr="009F149F">
        <w:rPr>
          <w:i/>
          <w:iCs/>
          <w:vertAlign w:val="subscript"/>
        </w:rPr>
        <w:t>ST</w:t>
      </w:r>
      <w:r w:rsidR="00F44899" w:rsidRPr="00F44899">
        <w:t xml:space="preserve"> comparison supports this notion by detecting subtle but statistically significant differentiation between certain locations (</w:t>
      </w:r>
      <w:r w:rsidR="00E25129">
        <w:t>Figure</w:t>
      </w:r>
      <w:r w:rsidR="00F44899" w:rsidRPr="00F44899">
        <w:t xml:space="preserve"> </w:t>
      </w:r>
      <w:r w:rsidR="00AB12F5">
        <w:t xml:space="preserve">8 </w:t>
      </w:r>
      <w:r w:rsidR="00F44899" w:rsidRPr="00F44899">
        <w:t xml:space="preserve">and Table </w:t>
      </w:r>
      <w:r w:rsidR="00FD3EED">
        <w:t>4</w:t>
      </w:r>
      <w:r w:rsidR="00F44899" w:rsidRPr="00F44899">
        <w:t>).</w:t>
      </w:r>
    </w:p>
    <w:p w14:paraId="5D9D2C99" w14:textId="649E845C" w:rsidR="009863D7" w:rsidRPr="002A6369" w:rsidRDefault="009863D7" w:rsidP="009863D7">
      <w:pPr>
        <w:spacing w:line="360" w:lineRule="auto"/>
        <w:jc w:val="both"/>
      </w:pPr>
      <w:r w:rsidRPr="009863D7">
        <w:t xml:space="preserve">This pattern of weak differentiation with subtle localized differences suggests that while dispersal and gene flow are dominant forces shaping the genetic structure of </w:t>
      </w:r>
      <w:r w:rsidRPr="009863D7">
        <w:rPr>
          <w:i/>
          <w:iCs/>
        </w:rPr>
        <w:t>C. hyperboreus</w:t>
      </w:r>
      <w:r w:rsidRPr="009863D7">
        <w:t>, factors such as geographic distance or localized adaptation may be contributing to divergence</w:t>
      </w:r>
    </w:p>
    <w:p w14:paraId="32D54193" w14:textId="5CF0BF4F" w:rsidR="00A578AC" w:rsidRDefault="005C5736" w:rsidP="00B55A11">
      <w:pPr>
        <w:pStyle w:val="Heading2"/>
        <w:numPr>
          <w:ilvl w:val="1"/>
          <w:numId w:val="8"/>
        </w:numPr>
      </w:pPr>
      <w:bookmarkStart w:id="156" w:name="population-history"/>
      <w:bookmarkStart w:id="157" w:name="_Toc182556920"/>
      <w:r>
        <w:t xml:space="preserve">Demographic </w:t>
      </w:r>
      <w:r w:rsidR="00C15124">
        <w:t>History</w:t>
      </w:r>
      <w:bookmarkEnd w:id="156"/>
      <w:bookmarkEnd w:id="157"/>
    </w:p>
    <w:p w14:paraId="23332545" w14:textId="77777777" w:rsidR="00A578AC" w:rsidRPr="00A578AC" w:rsidRDefault="00A578AC" w:rsidP="00A578AC">
      <w:pPr>
        <w:spacing w:line="360" w:lineRule="auto"/>
        <w:jc w:val="both"/>
        <w:rPr>
          <w:lang w:val="en-GB"/>
        </w:rPr>
      </w:pPr>
      <w:r w:rsidRPr="00A578AC">
        <w:rPr>
          <w:lang w:val="en-GB"/>
        </w:rPr>
        <w:t xml:space="preserve">Analysis of Tajima’s </w:t>
      </w:r>
      <w:r w:rsidRPr="00D612DE">
        <w:rPr>
          <w:i/>
          <w:iCs/>
          <w:lang w:val="en-GB"/>
        </w:rPr>
        <w:t>D</w:t>
      </w:r>
      <w:r w:rsidRPr="00A578AC">
        <w:rPr>
          <w:lang w:val="en-GB"/>
        </w:rPr>
        <w:t xml:space="preserve"> statistic and the Site Frequency Spectrum (SFS) revealed intriguing patterns in the demographic history of </w:t>
      </w:r>
      <w:r w:rsidRPr="00A578AC">
        <w:rPr>
          <w:i/>
          <w:iCs/>
          <w:lang w:val="en-GB"/>
        </w:rPr>
        <w:t>C. hyperboreus</w:t>
      </w:r>
      <w:r w:rsidRPr="00A578AC">
        <w:rPr>
          <w:lang w:val="en-GB"/>
        </w:rPr>
        <w:t xml:space="preserve">. Tajima’s </w:t>
      </w:r>
      <w:r w:rsidRPr="00D612DE">
        <w:rPr>
          <w:i/>
          <w:iCs/>
          <w:lang w:val="en-GB"/>
        </w:rPr>
        <w:t>D</w:t>
      </w:r>
      <w:r w:rsidRPr="00A578AC">
        <w:rPr>
          <w:lang w:val="en-GB"/>
        </w:rPr>
        <w:t xml:space="preserve"> exhibited a predominately negative distribution across the contigs, with a -0.91 median value (Figure 7a). This indicates an excess of rare alleles compared to what would be expected under neutral evolution, suggesting possible influences of recent population expansion or selective pressures. While Tajima’s </w:t>
      </w:r>
      <w:r w:rsidRPr="00D612DE">
        <w:rPr>
          <w:i/>
          <w:iCs/>
          <w:lang w:val="en-GB"/>
        </w:rPr>
        <w:t>D</w:t>
      </w:r>
      <w:r w:rsidRPr="00A578AC">
        <w:rPr>
          <w:lang w:val="en-GB"/>
        </w:rPr>
        <w:t xml:space="preserve"> can be affected by factors like recombination, the SFS provides further support for this interpretation. The SFS derived from the SNP data exhibited a skew toward low-frequency variants (e.g., singletons and doubletons; Figure 9), a pattern often associated with demographic events like expansions or bottlenecks. Notably, the observed SFS displayed a more pronounced skew than the SFS generated under the instantaneous population growth model (Figure 9a), suggesting a more complex demographic history.</w:t>
      </w:r>
    </w:p>
    <w:p w14:paraId="7C297E29" w14:textId="708D6BF4" w:rsidR="00A578AC" w:rsidRPr="00A578AC" w:rsidRDefault="00A578AC" w:rsidP="00A578AC">
      <w:pPr>
        <w:spacing w:line="360" w:lineRule="auto"/>
        <w:jc w:val="both"/>
        <w:rPr>
          <w:lang w:val="en-GB"/>
        </w:rPr>
      </w:pPr>
      <w:r w:rsidRPr="00A578AC">
        <w:rPr>
          <w:lang w:val="en-GB"/>
        </w:rPr>
        <w:t xml:space="preserve">This pattern could be explained by several scenarios, including a recent population expansion of </w:t>
      </w:r>
      <w:r w:rsidRPr="00A578AC">
        <w:rPr>
          <w:i/>
          <w:iCs/>
          <w:lang w:val="en-GB"/>
        </w:rPr>
        <w:t>C. hyperboreus</w:t>
      </w:r>
      <w:r w:rsidRPr="00A578AC">
        <w:rPr>
          <w:lang w:val="en-GB"/>
        </w:rPr>
        <w:t xml:space="preserve">, a population bottleneck followed by recovery, or positive selection acting on rare variants. However, positive selection is considered less likely given that the SNPs were filtered to remove those showing significant deviations from Hardy-Weinberg equilibrium and linkage disequilibrium, as these deviations can be indicative of selective processes. A recent population expansion of </w:t>
      </w:r>
      <w:r w:rsidRPr="00A578AC">
        <w:rPr>
          <w:i/>
          <w:iCs/>
          <w:lang w:val="en-GB"/>
        </w:rPr>
        <w:t>C. hyperboreus</w:t>
      </w:r>
      <w:r w:rsidRPr="00A578AC">
        <w:rPr>
          <w:lang w:val="en-GB"/>
        </w:rPr>
        <w:t xml:space="preserve"> is a compelling explanation for the observed genetic patterns, especially considering that the closely related </w:t>
      </w:r>
      <w:r w:rsidRPr="00A578AC">
        <w:rPr>
          <w:i/>
          <w:iCs/>
          <w:lang w:val="en-GB"/>
        </w:rPr>
        <w:t>C. glacialis</w:t>
      </w:r>
      <w:r w:rsidRPr="00A578AC">
        <w:rPr>
          <w:lang w:val="en-GB"/>
        </w:rPr>
        <w:t xml:space="preserve"> may have undergone a post-glacial expansion approximately 10,000 years ago </w:t>
      </w:r>
      <w:r w:rsidR="00DF2C0E">
        <w:rPr>
          <w:lang w:val="en-GB"/>
        </w:rPr>
        <w:fldChar w:fldCharType="begin"/>
      </w:r>
      <w:r w:rsidR="00DF2C0E">
        <w:rPr>
          <w:lang w:val="en-GB"/>
        </w:rPr>
        <w:instrText xml:space="preserve"> ADDIN ZOTERO_ITEM CSL_CITATION {"citationID":"4QaWYzxt","properties":{"formattedCitation":"(Weydmann {\\i{}et al.}, 2018)","plainCitation":"(Weydmann et al., 2018)","noteIndex":0},"citationItems":[{"id":8,"uris":["http://zotero.org/users/12331308/items/AL2Q5I9Z"],"itemData":{"id":8,"type":"article-journal","abstract":"Calanus glacialis, a major contributor to zooplankton biomass in the Arctic shelf seas, is a key link between primary production and higher trophic levels that may be sensitive to climate warming. The aim of this study was to explore genetic variation in contemporary populations of this species to infer possible changes during the Quaternary period, and to assess its population structure in both space and time. Calanus glacialis was sampled in the fjords of Spitsbergen (Hornsund and Kongsfjorden) in 2003, 2004, 2006, 2009 and 2012. The sequence of a mitochondrial marker, belonging to the ND5 gene, selected for the study was 1249 base pairs long and distinguished 75 unique haplotypes among 140 individuals that formed three main clades. There was no detectable pattern in the distribution of haplotypes by geographic distance or over time. Interestingly, a Bayesian skyline plot suggested that a 1000-fold increase in population size occurred approximately 10,000 years before present, suggesting a species expansion after the Last Glacial Maximum.","container-title":"Marine Biodiversity","DOI":"10.1007/s12526-017-0774-4","ISSN":"1867-1624","issue":"2","journalAbbreviation":"Mar Biodiv","language":"en","page":"1027-1035","source":"Springer Link","title":"Postglacial expansion of the Arctic keystone copepod Calanus glacialis","volume":"48","author":[{"family":"Weydmann","given":"Agata"},{"family":"Przyłucka","given":"Aleksandra"},{"family":"Lubośny","given":"Marek"},{"family":"Walczyńska","given":"Katarzyna S."},{"family":"Serrão","given":"Ester A."},{"family":"Pearson","given":"Gareth A."},{"family":"Burzyński","given":"Artur"}],"issued":{"date-parts":[["2018",6,1]]}}}],"schema":"https://github.com/citation-style-language/schema/raw/master/csl-citation.json"} </w:instrText>
      </w:r>
      <w:r w:rsidR="00DF2C0E">
        <w:rPr>
          <w:lang w:val="en-GB"/>
        </w:rPr>
        <w:fldChar w:fldCharType="separate"/>
      </w:r>
      <w:r w:rsidR="00DF2C0E" w:rsidRPr="00DF2C0E">
        <w:t xml:space="preserve">(Weydmann </w:t>
      </w:r>
      <w:r w:rsidR="00DF2C0E" w:rsidRPr="00DF2C0E">
        <w:rPr>
          <w:i/>
          <w:iCs/>
        </w:rPr>
        <w:t>et al.</w:t>
      </w:r>
      <w:r w:rsidR="00DF2C0E" w:rsidRPr="00DF2C0E">
        <w:t>, 2018)</w:t>
      </w:r>
      <w:r w:rsidR="00DF2C0E">
        <w:rPr>
          <w:lang w:val="en-GB"/>
        </w:rPr>
        <w:fldChar w:fldCharType="end"/>
      </w:r>
      <w:r w:rsidRPr="00A578AC">
        <w:rPr>
          <w:lang w:val="en-GB"/>
        </w:rPr>
        <w:t xml:space="preserve">. Given their </w:t>
      </w:r>
      <w:r w:rsidRPr="00A578AC">
        <w:rPr>
          <w:lang w:val="en-GB"/>
        </w:rPr>
        <w:lastRenderedPageBreak/>
        <w:t xml:space="preserve">shared distribution across the Arctic and North Atlantic Oceans, it is plausible that </w:t>
      </w:r>
      <w:r w:rsidRPr="00A578AC">
        <w:rPr>
          <w:i/>
          <w:iCs/>
          <w:lang w:val="en-GB"/>
        </w:rPr>
        <w:t>C. hyperboreus</w:t>
      </w:r>
      <w:r w:rsidRPr="00A578AC">
        <w:rPr>
          <w:lang w:val="en-GB"/>
        </w:rPr>
        <w:t xml:space="preserve"> experienced a parallel demographic expansion, driven by increased habitat availability following the retreat of glacial ice. This expansion could have resulted in an increase in genetic diversity and a skew towards rare alleles, as observed in the data.</w:t>
      </w:r>
    </w:p>
    <w:p w14:paraId="5ED9F0A4" w14:textId="37087FCA" w:rsidR="00A578AC" w:rsidRPr="00A578AC" w:rsidRDefault="00A578AC" w:rsidP="00A578AC">
      <w:pPr>
        <w:spacing w:line="360" w:lineRule="auto"/>
        <w:jc w:val="both"/>
        <w:rPr>
          <w:lang w:val="en-GB"/>
        </w:rPr>
      </w:pPr>
      <w:r w:rsidRPr="00A578AC">
        <w:rPr>
          <w:lang w:val="en-GB"/>
        </w:rPr>
        <w:t xml:space="preserve">In contrast, </w:t>
      </w:r>
      <w:r w:rsidRPr="00A578AC">
        <w:rPr>
          <w:i/>
          <w:iCs/>
          <w:lang w:val="en-GB"/>
        </w:rPr>
        <w:t>C. finmarchicus</w:t>
      </w:r>
      <w:r w:rsidRPr="00A578AC">
        <w:rPr>
          <w:lang w:val="en-GB"/>
        </w:rPr>
        <w:t xml:space="preserve"> appears to have maintained stable effective population sizes through various climate events, likely by shifting its distribution to more habitable areas </w:t>
      </w:r>
      <w:r w:rsidR="00497C3C">
        <w:rPr>
          <w:lang w:val="en-GB"/>
        </w:rPr>
        <w:fldChar w:fldCharType="begin"/>
      </w:r>
      <w:r w:rsidR="00497C3C">
        <w:rPr>
          <w:lang w:val="en-GB"/>
        </w:rPr>
        <w:instrText xml:space="preserve"> ADDIN ZOTERO_ITEM CSL_CITATION {"citationID":"4JNhB0Hf","properties":{"formattedCitation":"(Provan {\\i{}et al.}, 2008)","plainCitation":"(Provan et al., 2008)","noteIndex":0},"citationItems":[{"id":462,"uris":["http://zotero.org/users/12331308/items/DPVNJEE5"],"itemData":{"id":462,"type":"article-journal","abstract":"The cool-water copepod Calanus finmarchicus is a key species in North Atlantic marine ecosystems since it represents an important food resource for the developmental stages of several fish of major economic value. Over the last 40 years, however, data from the Continuous Plankton Recorder survey have highlighted a 70 per cent reduction in C. finmarchicus biomass, coupled with a gradual northward shift in the species's distribution, which have both been linked with climate change. To determine the potential for C. finmarchicus to track changes in habitat availability and maintain stable effective population sizes, we have assessed levels of gene flow and dispersal in current populations, as well as using a coalescent approach together with palaeodistribution modelling to elucidate the historical population demography of the species over previous changes in Earth's climate. Our findings indicate high levels of dispersal and a constant effective population size over the period 359 000–566 000 BP and suggest that C. finmarchicus possesses the capacity to track changes in available habitat, a feature that may be of crucial importance to the species's ability to cope with the current period of global climate change.","container-title":"Proceedings of the Royal Society B: Biological Sciences","DOI":"10.1098/rspb.2008.1062","issue":"1655","note":"publisher: Royal Society","page":"301-307","source":"royalsocietypublishing.org (Atypon)","title":"High dispersal potential has maintained long-term population stability in the North Atlantic copepod Calanus finmarchicus","volume":"276","author":[{"family":"Provan","given":"Jim"},{"family":"Beatty","given":"Gemma E"},{"family":"Keating","given":"Sianan L"},{"family":"Maggs","given":"Christine A"},{"family":"Savidge","given":"Graham"}],"issued":{"date-parts":[["2008",9,23]]}}}],"schema":"https://github.com/citation-style-language/schema/raw/master/csl-citation.json"} </w:instrText>
      </w:r>
      <w:r w:rsidR="00497C3C">
        <w:rPr>
          <w:lang w:val="en-GB"/>
        </w:rPr>
        <w:fldChar w:fldCharType="separate"/>
      </w:r>
      <w:r w:rsidR="00497C3C" w:rsidRPr="00497C3C">
        <w:t xml:space="preserve">(Provan </w:t>
      </w:r>
      <w:r w:rsidR="00497C3C" w:rsidRPr="00497C3C">
        <w:rPr>
          <w:i/>
          <w:iCs/>
        </w:rPr>
        <w:t>et al.</w:t>
      </w:r>
      <w:r w:rsidR="00497C3C" w:rsidRPr="00497C3C">
        <w:t>, 2008)</w:t>
      </w:r>
      <w:r w:rsidR="00497C3C">
        <w:rPr>
          <w:lang w:val="en-GB"/>
        </w:rPr>
        <w:fldChar w:fldCharType="end"/>
      </w:r>
      <w:r w:rsidRPr="00A578AC">
        <w:rPr>
          <w:lang w:val="en-GB"/>
        </w:rPr>
        <w:t>. This difference in demographic responses highlights the varying strategies that copepods have employed to cope with environmental change.</w:t>
      </w:r>
    </w:p>
    <w:p w14:paraId="4BD51D6F" w14:textId="15A67310" w:rsidR="002A6369" w:rsidRPr="00E86D27" w:rsidRDefault="00A578AC" w:rsidP="00A70CF7">
      <w:pPr>
        <w:spacing w:line="360" w:lineRule="auto"/>
        <w:jc w:val="both"/>
        <w:rPr>
          <w:lang w:val="en-GB"/>
        </w:rPr>
      </w:pPr>
      <w:r w:rsidRPr="00A578AC">
        <w:rPr>
          <w:lang w:val="en-GB"/>
        </w:rPr>
        <w:t>Future studies could explore alternative demographic models, such as exponential growth or models incorporating migration, to further investigate the demographic history of</w:t>
      </w:r>
      <w:r w:rsidRPr="00A578AC">
        <w:rPr>
          <w:i/>
          <w:iCs/>
          <w:lang w:val="en-GB"/>
        </w:rPr>
        <w:t xml:space="preserve"> C. hyperboreus</w:t>
      </w:r>
      <w:r w:rsidRPr="00A578AC">
        <w:rPr>
          <w:lang w:val="en-GB"/>
        </w:rPr>
        <w:t>.</w:t>
      </w:r>
      <w:r w:rsidR="00AB12F5">
        <w:t xml:space="preserve"> </w:t>
      </w:r>
    </w:p>
    <w:p w14:paraId="675E4A26" w14:textId="26FDF662" w:rsidR="002A3157" w:rsidRPr="002A3157" w:rsidRDefault="00D620E3" w:rsidP="00B55A11">
      <w:pPr>
        <w:pStyle w:val="Heading2"/>
        <w:numPr>
          <w:ilvl w:val="1"/>
          <w:numId w:val="8"/>
        </w:numPr>
      </w:pPr>
      <w:bookmarkStart w:id="158" w:name="_Toc182556921"/>
      <w:r>
        <w:t>L</w:t>
      </w:r>
      <w:r w:rsidR="00C37880">
        <w:t>imitations</w:t>
      </w:r>
      <w:bookmarkEnd w:id="158"/>
    </w:p>
    <w:p w14:paraId="2F55B160" w14:textId="45FB169B" w:rsidR="002A6369" w:rsidRPr="002A3157" w:rsidRDefault="00D5565C" w:rsidP="002A6369">
      <w:pPr>
        <w:spacing w:line="360" w:lineRule="auto"/>
        <w:jc w:val="both"/>
        <w:rPr>
          <w:lang w:val="en-GB"/>
        </w:rPr>
      </w:pPr>
      <w:r w:rsidRPr="0000731B">
        <w:t>This study has several limitations</w:t>
      </w:r>
      <w:r w:rsidR="005F2AD0">
        <w:t>:</w:t>
      </w:r>
      <w:r w:rsidRPr="0000731B">
        <w:t xml:space="preserve"> First, the TCS capture baits were developed for </w:t>
      </w:r>
      <w:r w:rsidRPr="0000731B">
        <w:rPr>
          <w:i/>
          <w:iCs/>
        </w:rPr>
        <w:t>C. finmarchicus</w:t>
      </w:r>
      <w:r w:rsidRPr="0000731B">
        <w:t xml:space="preserve"> and </w:t>
      </w:r>
      <w:r>
        <w:t>are</w:t>
      </w:r>
      <w:r w:rsidRPr="0000731B">
        <w:t xml:space="preserve"> less effective for </w:t>
      </w:r>
      <w:r w:rsidRPr="0000731B">
        <w:rPr>
          <w:i/>
          <w:iCs/>
        </w:rPr>
        <w:t>C. hyperboreus</w:t>
      </w:r>
      <w:r w:rsidRPr="0000731B">
        <w:t xml:space="preserve"> due to its phylogenetic distance</w:t>
      </w:r>
      <w:r>
        <w:t xml:space="preserve"> and repetitive genome</w:t>
      </w:r>
      <w:r w:rsidRPr="0000731B">
        <w:t xml:space="preserve">. This </w:t>
      </w:r>
      <w:r>
        <w:t>results</w:t>
      </w:r>
      <w:r w:rsidRPr="0000731B">
        <w:t xml:space="preserve"> </w:t>
      </w:r>
      <w:r>
        <w:t>in</w:t>
      </w:r>
      <w:r w:rsidR="00D771A9">
        <w:t xml:space="preserve"> the</w:t>
      </w:r>
      <w:r w:rsidRPr="0000731B">
        <w:t xml:space="preserve"> low capture rates observed in </w:t>
      </w:r>
      <w:r w:rsidRPr="0000731B">
        <w:rPr>
          <w:i/>
          <w:iCs/>
        </w:rPr>
        <w:t>C. hyperboreus</w:t>
      </w:r>
      <w:r>
        <w:t xml:space="preserve">, leading to low sequencing depth and fewer genomic locations represented. Indeed, target capture performance is lower for </w:t>
      </w:r>
      <w:r>
        <w:rPr>
          <w:i/>
          <w:iCs/>
        </w:rPr>
        <w:t>C. hyperboreus</w:t>
      </w:r>
      <w:r>
        <w:t xml:space="preserve"> than other </w:t>
      </w:r>
      <w:r w:rsidRPr="00267D9F">
        <w:rPr>
          <w:i/>
          <w:iCs/>
        </w:rPr>
        <w:t>Calanus</w:t>
      </w:r>
      <w:r>
        <w:t xml:space="preserve"> </w:t>
      </w:r>
      <w:r w:rsidR="00267D9F">
        <w:fldChar w:fldCharType="begin"/>
      </w:r>
      <w:r w:rsidR="009E6396">
        <w:instrText xml:space="preserve"> ADDIN ZOTERO_ITEM CSL_CITATION {"citationID":"jiLYTYtt","properties":{"formattedCitation":"(Choquet {\\i{}et al.}, 2023)","plainCitation":"(Choquet et al., 2023)","dontUpdate":true,"noteIndex":0},"citationItems":[{"id":80,"uris":["http://zotero.org/users/12331308/items/STVDGAHJ"],"itemData":{"id":80,"type":"article-journal","abstract":"Interspecific hybridization events are on the rise in natural systems due to climate change disrupting species barriers. Across taxa, microsatellites have long been the molecular markers of choice to identify admixed individuals. However, with the advent of high-throughput sequencing easing the generation of genome-wide datasets, incorrect reports of hybridization resulting from microsatellite technical artefacts have been uncovered in a growing number of taxa. In the marine zooplankton genus Calanus (Copepoda), whose species are used as climate change indicators, microsatellite markers have suggested hybridization between C. finmarchicus and C. glacialis, while other nuclear markers (InDels) never detected any admixed individuals, leaving the scientific community divided. Here, for the first time, we investigated the potential for hybridization among C. finmarchicus, C. glacialis, C. helgolandicus and C. hyperboreus using two large and independent SNP datasets. These were derived firstly from a protocol of target-capture applied to 179 individuals collected from 17 sites across the North Atlantic and Arctic Oceans, including sympatric areas, and second from published RNA sequences. All SNP-based analyses were congruent in showing that Calanus species are distinct and do not appear to hybridize. We then thoroughly re-assessed the microsatellites showing hybrids, with the support of published transcriptomes, and identified technical issues plaguing eight out of 10 microsatellites, including size homoplasy, paralogy, potential for null alleles and even two primer pairs targeting the same locus. Our study illustrates how deceptive microsatellites can be when applied to the investigation of hybridization.","container-title":"Molecular Ecology","DOI":"10.1111/mec.17183","ISSN":"1365-294X","issue":"24","language":"en","license":"© 2023 The Authors. Molecular Ecology published by John Wiley &amp; Sons Ltd.","note":"_eprint: https://onlinelibrary.wiley.com/doi/pdf/10.1111/mec.17183","page":"6854-6873","source":"Wiley Online Library","title":"Unmasking microsatellite deceptiveness and debunking hybridization with SNPs in four marine copepod species of Calanus","volume":"32","author":[{"family":"Choquet","given":"Marvin"},{"family":"Lizano","given":"Apollo M."},{"family":"Le Moan","given":"Alan"},{"family":"Ravinet","given":"Mark"},{"family":"Dhanasiri","given":"Anusha K. S."},{"family":"Hoarau","given":"Galice"}],"issued":{"date-parts":[["2023"]]}}}],"schema":"https://github.com/citation-style-language/schema/raw/master/csl-citation.json"} </w:instrText>
      </w:r>
      <w:r w:rsidR="00267D9F">
        <w:fldChar w:fldCharType="separate"/>
      </w:r>
      <w:r w:rsidR="00267D9F" w:rsidRPr="00267D9F">
        <w:t>(</w:t>
      </w:r>
      <w:r w:rsidR="00267D9F">
        <w:t xml:space="preserve">see supporting information in </w:t>
      </w:r>
      <w:r w:rsidR="00267D9F" w:rsidRPr="00267D9F">
        <w:t xml:space="preserve">Choquet </w:t>
      </w:r>
      <w:r w:rsidR="00267D9F" w:rsidRPr="00267D9F">
        <w:rPr>
          <w:i/>
          <w:iCs/>
        </w:rPr>
        <w:t>et al.</w:t>
      </w:r>
      <w:r w:rsidR="00267D9F" w:rsidRPr="00267D9F">
        <w:t>, 2023)</w:t>
      </w:r>
      <w:r w:rsidR="00267D9F">
        <w:fldChar w:fldCharType="end"/>
      </w:r>
      <w:r w:rsidR="0000731B" w:rsidRPr="0000731B">
        <w:t xml:space="preserve">. </w:t>
      </w:r>
      <w:r w:rsidR="00FB68DA">
        <w:t>Consequently, this</w:t>
      </w:r>
      <w:r w:rsidR="00934E08">
        <w:t xml:space="preserve"> likely</w:t>
      </w:r>
      <w:r w:rsidR="00F539EC" w:rsidRPr="0000731B">
        <w:t xml:space="preserve"> led to the underrepresentation of unique genomic regions or the overrepresentation of conserved ones, potentially explaining the low number of SNPs retained after filtering. </w:t>
      </w:r>
      <w:r w:rsidR="00ED6B6D" w:rsidRPr="00ED6B6D">
        <w:t xml:space="preserve">Furthermore, the limited </w:t>
      </w:r>
      <w:r w:rsidR="00122C11">
        <w:t xml:space="preserve">population </w:t>
      </w:r>
      <w:r w:rsidR="00ED6B6D" w:rsidRPr="00ED6B6D">
        <w:t>sample size</w:t>
      </w:r>
      <w:r w:rsidR="00122C11">
        <w:t>s</w:t>
      </w:r>
      <w:r w:rsidR="00ED6B6D" w:rsidRPr="00ED6B6D">
        <w:t>, coupled with the low number of SNPs, hindered the detection of subtle population structure differences. While SNPs generally require fewer samples than other markers for population structure analysis, achieving accurate estimations of parameters like F</w:t>
      </w:r>
      <w:r w:rsidR="00ED6B6D" w:rsidRPr="00D771A9">
        <w:rPr>
          <w:vertAlign w:val="subscript"/>
        </w:rPr>
        <w:t>st</w:t>
      </w:r>
      <w:r w:rsidR="00ED6B6D" w:rsidRPr="00ED6B6D">
        <w:t>, especially with smaller sample sizes, necessitates a sufficiently high number of SNPs</w:t>
      </w:r>
      <w:r w:rsidR="001526EA">
        <w:t xml:space="preserve"> </w:t>
      </w:r>
      <w:r w:rsidR="000D02A5">
        <w:fldChar w:fldCharType="begin"/>
      </w:r>
      <w:r w:rsidR="00760D48">
        <w:instrText xml:space="preserve"> ADDIN ZOTERO_ITEM CSL_CITATION {"citationID":"R7jS2KAH","properties":{"formattedCitation":"(Willing, Dreyer and Oosterhout, 2012; Nazareno {\\i{}et al.}, 2017)","plainCitation":"(Willing, Dreyer and Oosterhout, 2012; Nazareno et al., 2017)","noteIndex":0},"citationItems":[{"id":453,"uris":["http://zotero.org/users/12331308/items/8VQNQ936"],"itemData":{"id":453,"type":"article-journal","abstract":"Population genetic studies provide insights into the evolutionary processes that influence the distribution of sequence variants within and among wild populations. FST is among the most widely used measures for genetic differentiation and plays a central role in ecological and evolutionary genetic studies. It is commonly thought that large sample sizes are required in order to precisely infer FST and that small sample sizes lead to overestimation of genetic differentiation. Until recently, studies in ecological model organisms incorporated a limited number of genetic markers, but since the emergence of next generation sequencing, the panel size of genetic markers available even in non-reference organisms has rapidly increased. In this study we examine whether a large number of genetic markers can substitute for small sample sizes when estimating FST. We tested the behavior of three different estimators that infer FST and that are commonly used in population genetic studies. By simulating populations, we assessed the effects of sample size and the number of markers on the various estimates of genetic differentiation. Furthermore, we tested the effect of ascertainment bias on these estimates. We show that the population sample size can be significantly reduced (as small as n = 4–6) when using an appropriate estimator and a large number of bi-allelic genetic markers (k&gt;1,000). Therefore, conservation genetic studies can now obtain almost the same statistical power as studies performed on model organisms using markers developed with next-generation sequencing.","container-title":"PLOS ONE","DOI":"10.1371/journal.pone.0042649","ISSN":"1932-6203","issue":"8","journalAbbreviation":"PLOS ONE","language":"en","note":"publisher: Public Library of Science","page":"e42649","source":"PLoS Journals","title":"Estimates of Genetic Differentiation Measured by FST Do Not Necessarily Require Large Sample Sizes When Using Many SNP Markers","volume":"7","author":[{"family":"Willing","given":"Eva-Maria"},{"family":"Dreyer","given":"Christine"},{"family":"Oosterhout","given":"Cock","dropping-particle":"van"}],"issued":{"date-parts":[["2012",8,14]]}}},{"id":450,"uris":["http://zotero.org/users/12331308/items/NS53BB8Y"],"itemData":{"id":450,"type":"article-journal","abstract":"High-throughput DNA sequencing facilitates the analysis of large portions of the genome in nonmodel organisms, ensuring high accuracy of population genetic parameters. However, empirical studies evaluating the appropriate sample size for these kinds of studies are still scarce. In this study, we use double-digest restriction-associated DNA sequencing (ddRADseq) to recover thousands of single nucleotide polymorphisms (SNPs) for two physically isolated populations of Amphirrhox longifolia (Violaceae), a nonmodel plant species for which no reference genome is available. We used resampling techniques to construct simulated populations with a random subset of individuals and SNPs to determine how many individuals and biallelic markers should be sampled for accurate estimates of intra- and interpopulation genetic diversity. We identified 3646 and 4900 polymorphic SNPs for the two populations of A. longifolia, respectively. Our simulations show that, overall, a sample size greater than eight individuals has little impact on estimates of genetic diversity within A. longifolia populations, when 1000 SNPs or higher are used. Our results also show that even at a very small sample size (i.e. two individuals), accurate estimates of FST can be obtained with a large number of SNPs (≥1500). These results highlight the potential of high-throughput genomic sequencing approaches to address questions related to evolutionary biology in nonmodel organisms. Furthermore, our findings also provide insights into the optimization of sampling strategies in the era of population genomics.","container-title":"Molecular Ecology Resources","DOI":"10.1111/1755-0998.12654","ISSN":"1755-0998","issue":"6","language":"en","license":"© 2017 John Wiley &amp; Sons Ltd","note":"_eprint: https://onlinelibrary.wiley.com/doi/pdf/10.1111/1755-0998.12654","page":"1136-1147","source":"Wiley Online Library","title":"Minimum sample sizes for population genomics: an empirical study from an Amazonian plant species","title-short":"Minimum sample sizes for population genomics","volume":"17","author":[{"family":"Nazareno","given":"Alison G."},{"family":"Bemmels","given":"Jordan B."},{"family":"Dick","given":"Christopher W."},{"family":"Lohmann","given":"Lúcia G."}],"issued":{"date-parts":[["2017"]]}}}],"schema":"https://github.com/citation-style-language/schema/raw/master/csl-citation.json"} </w:instrText>
      </w:r>
      <w:r w:rsidR="000D02A5">
        <w:fldChar w:fldCharType="separate"/>
      </w:r>
      <w:r w:rsidR="00760D48" w:rsidRPr="00760D48">
        <w:t xml:space="preserve">(Willing, Dreyer and Oosterhout, 2012; Nazareno </w:t>
      </w:r>
      <w:r w:rsidR="00760D48" w:rsidRPr="00760D48">
        <w:rPr>
          <w:i/>
          <w:iCs/>
        </w:rPr>
        <w:t>et al.</w:t>
      </w:r>
      <w:r w:rsidR="00760D48" w:rsidRPr="00760D48">
        <w:t>, 2017)</w:t>
      </w:r>
      <w:r w:rsidR="000D02A5">
        <w:fldChar w:fldCharType="end"/>
      </w:r>
      <w:r w:rsidR="00ED6B6D" w:rsidRPr="00ED6B6D">
        <w:t>. A higher SNP density provides a more comprehensive representation of the genome and increases the power to detect subtle genetic variations between populations. However, the combined challenges of Arctic sampling and low capture rates in this study resulted in a low number of SNPs.</w:t>
      </w:r>
      <w:r w:rsidR="00430FBD">
        <w:t xml:space="preserve"> This</w:t>
      </w:r>
      <w:r w:rsidR="00ED6B6D" w:rsidRPr="00ED6B6D">
        <w:t xml:space="preserve"> highlights the importance of balancing sample size and marker density for robust population genetic inferences, particularly in challenging study systems.</w:t>
      </w:r>
      <w:r w:rsidR="00122C11">
        <w:t xml:space="preserve"> </w:t>
      </w:r>
      <w:r w:rsidR="002A3157" w:rsidRPr="002A3157">
        <w:rPr>
          <w:lang w:val="en-GB"/>
        </w:rPr>
        <w:t xml:space="preserve">Finally, inferences about the population </w:t>
      </w:r>
      <w:r w:rsidR="002A3157" w:rsidRPr="002A3157">
        <w:rPr>
          <w:lang w:val="en-GB"/>
        </w:rPr>
        <w:lastRenderedPageBreak/>
        <w:t xml:space="preserve">history of </w:t>
      </w:r>
      <w:r w:rsidR="002A3157" w:rsidRPr="002A3157">
        <w:rPr>
          <w:i/>
          <w:iCs/>
          <w:lang w:val="en-GB"/>
        </w:rPr>
        <w:t>C. hyperboreus</w:t>
      </w:r>
      <w:r w:rsidR="002A3157" w:rsidRPr="002A3157">
        <w:rPr>
          <w:lang w:val="en-GB"/>
        </w:rPr>
        <w:t xml:space="preserve"> are limited by the lack of</w:t>
      </w:r>
      <w:r w:rsidR="002A3157">
        <w:rPr>
          <w:lang w:val="en-GB"/>
        </w:rPr>
        <w:t xml:space="preserve"> a</w:t>
      </w:r>
      <w:r w:rsidR="002A3157" w:rsidRPr="002A3157">
        <w:rPr>
          <w:lang w:val="en-GB"/>
        </w:rPr>
        <w:t xml:space="preserve"> reliable mutation rate</w:t>
      </w:r>
      <w:r w:rsidR="002A3157">
        <w:rPr>
          <w:lang w:val="en-GB"/>
        </w:rPr>
        <w:t xml:space="preserve"> and recombination rate</w:t>
      </w:r>
      <w:r w:rsidR="00267D9F">
        <w:rPr>
          <w:lang w:val="en-GB"/>
        </w:rPr>
        <w:t>. The rate of recombination is highly variable between genomic regions</w:t>
      </w:r>
      <w:r w:rsidR="005D42BC">
        <w:rPr>
          <w:lang w:val="en-GB"/>
        </w:rPr>
        <w:t xml:space="preserve"> </w:t>
      </w:r>
      <w:r w:rsidR="005D42BC">
        <w:rPr>
          <w:lang w:val="en-GB"/>
        </w:rPr>
        <w:fldChar w:fldCharType="begin"/>
      </w:r>
      <w:r w:rsidR="005D42BC">
        <w:rPr>
          <w:lang w:val="en-GB"/>
        </w:rPr>
        <w:instrText xml:space="preserve"> ADDIN ZOTERO_ITEM CSL_CITATION {"citationID":"gfXW10QA","properties":{"formattedCitation":"(Wilfert, Gadau and Schmid-Hempel, 2007; Pe\\uc0\\u241{}alba and Wolf, 2020)","plainCitation":"(Wilfert, Gadau and Schmid-Hempel, 2007; Peñalba and Wolf, 2020)","noteIndex":0},"citationItems":[{"id":430,"uris":["http://zotero.org/users/12331308/items/CBKCP9U4"],"itemData":{"id":430,"type":"article-journal","abstract":"Meiotic recombination is almost universal among sexually reproducing organisms. Because the process leads to the destruction of successful parental allele combinations and the creation of novel, untested genotypes for offspring, the evolutionary forces responsible for the origin and maintenance of this counter-intuitive process are still enigmatic. Here, we have used newly available genetic data to compare genome-wide recombination rates in a report on recombination rates among different taxa. In particular, we find that among the higher eukaryotes exceptionally high rates are found in social Hymenoptera. The high rates are compatible with current hypotheses suggesting that sociality in insects strongly selects for increased genotypic diversity in worker offspring to either meet the demands of a sophisticated caste system or to mitigate against the effects of parasitism. Our findings might stimulate more detailed research for the comparative study of recombination frequencies in taxa with different life histories or ecological settings and so help to understand the causes for the evolution and maintenance of this puzzling process.","container-title":"Heredity","DOI":"10.1038/sj.hdy.6800950","ISSN":"1365-2540","issue":"4","language":"en","license":"2007 The Genetics Society","note":"publisher: Nature Publishing Group","page":"189-197","source":"www.nature.com","title":"Variation in genomic recombination rates among animal taxa and the case of social insects","volume":"98","author":[{"family":"Wilfert","given":"L."},{"family":"Gadau","given":"J."},{"family":"Schmid-Hempel","given":"P."}],"issued":{"date-parts":[["2007",4]]}}},{"id":428,"uris":["http://zotero.org/users/12331308/items/Z9282Y5J"],"itemData":{"id":428,"type":"article-journal","abstract":"Recombination is a central biological process with implications for many areas in the life sciences. Yet we are only beginning to appreciate variation in the recombination rate along the genome and among individuals, populations and species. Spurred by technological advances, we are now able to bring variation in this key biological parameter to centre stage. Here, we review the conceptual implications of recombination rate variation and guide the reader through the assumptions, strengths and weaknesses of genomic inference methods, including population-based, pedigree-based and gamete-based approaches. Appreciation of the differences and commonalities of these approaches is a prerequisite to formulate a unifying and comparative framework for understanding the molecular and evolutionary mechanisms shaping, and being shaped by, recombination.","container-title":"Nature Reviews Genetics","DOI":"10.1038/s41576-020-0240-1","ISSN":"1471-0064","issue":"8","journalAbbreviation":"Nat Rev Genet","language":"en","license":"2020 Springer Nature Limited","note":"publisher: Nature Publishing Group","page":"476-492","source":"www.nature.com","title":"From molecules to populations: appreciating and estimating recombination rate variation","title-short":"From molecules to populations","volume":"21","author":[{"family":"Peñalba","given":"Joshua V."},{"family":"Wolf","given":"Jochen B. W."}],"issued":{"date-parts":[["2020",8]]}}}],"schema":"https://github.com/citation-style-language/schema/raw/master/csl-citation.json"} </w:instrText>
      </w:r>
      <w:r w:rsidR="005D42BC">
        <w:rPr>
          <w:lang w:val="en-GB"/>
        </w:rPr>
        <w:fldChar w:fldCharType="separate"/>
      </w:r>
      <w:r w:rsidR="005D42BC" w:rsidRPr="005D42BC">
        <w:t>(Wilfert, Gadau and Schmid-Hempel, 2007; Peñalba and Wolf, 2020)</w:t>
      </w:r>
      <w:r w:rsidR="005D42BC">
        <w:rPr>
          <w:lang w:val="en-GB"/>
        </w:rPr>
        <w:fldChar w:fldCharType="end"/>
      </w:r>
      <w:r w:rsidR="00267D9F">
        <w:rPr>
          <w:lang w:val="en-GB"/>
        </w:rPr>
        <w:t>. The TCS probed targeted 5’</w:t>
      </w:r>
      <w:r w:rsidR="00BD1E56">
        <w:rPr>
          <w:lang w:val="en-GB"/>
        </w:rPr>
        <w:t xml:space="preserve"> </w:t>
      </w:r>
      <w:r w:rsidR="00267D9F">
        <w:rPr>
          <w:lang w:val="en-GB"/>
        </w:rPr>
        <w:t>UTRs, which tend to have lower recombination rates</w:t>
      </w:r>
      <w:r w:rsidR="005D42BC">
        <w:rPr>
          <w:lang w:val="en-GB"/>
        </w:rPr>
        <w:t xml:space="preserve"> </w:t>
      </w:r>
      <w:r w:rsidR="005D42BC">
        <w:rPr>
          <w:lang w:val="en-GB"/>
        </w:rPr>
        <w:fldChar w:fldCharType="begin"/>
      </w:r>
      <w:r w:rsidR="005D42BC">
        <w:rPr>
          <w:lang w:val="en-GB"/>
        </w:rPr>
        <w:instrText xml:space="preserve"> ADDIN ZOTERO_ITEM CSL_CITATION {"citationID":"67ABfuyv","properties":{"formattedCitation":"(Hasan and Ness, 2020)","plainCitation":"(Hasan and Ness, 2020)","noteIndex":0},"citationItems":[{"id":416,"uris":["http://zotero.org/users/12331308/items/6C2SQ4GZ"],"itemData":{"id":416,"type":"article-journal","abstract":"Recombination confers a major evolutionary advantage by breaking up linkage disequilibrium between harmful and beneficial mutations, thereby facilitating selection. However, in species that are only periodically sexual, such as many microbial ...","container-title":"Genome Biology and Evolution","DOI":"10.1093/gbe/evaa057","issue":"4","language":"en","note":"PMID: 32181819","page":"370","source":"pmc.ncbi.nlm.nih.gov","title":"Recombination Rate Variation and Infrequent Sex Influence Genetic Diversity in Chlamydomonas reinhardtii","volume":"12","author":[{"family":"Hasan","given":"Ahmed R."},{"family":"Ness","given":"Rob W."}],"issued":{"date-parts":[["2020",3,17]]}}}],"schema":"https://github.com/citation-style-language/schema/raw/master/csl-citation.json"} </w:instrText>
      </w:r>
      <w:r w:rsidR="005D42BC">
        <w:rPr>
          <w:lang w:val="en-GB"/>
        </w:rPr>
        <w:fldChar w:fldCharType="separate"/>
      </w:r>
      <w:r w:rsidR="005D42BC" w:rsidRPr="005D42BC">
        <w:t>(Hasan and Ness, 2020)</w:t>
      </w:r>
      <w:r w:rsidR="005D42BC">
        <w:rPr>
          <w:lang w:val="en-GB"/>
        </w:rPr>
        <w:fldChar w:fldCharType="end"/>
      </w:r>
      <w:r w:rsidR="002A3157" w:rsidRPr="002A3157">
        <w:rPr>
          <w:lang w:val="en-GB"/>
        </w:rPr>
        <w:t xml:space="preserve">. While the data suggest a recent population expansion, further research with </w:t>
      </w:r>
      <w:r w:rsidR="002A3157">
        <w:rPr>
          <w:lang w:val="en-GB"/>
        </w:rPr>
        <w:t>empirically determined values for these rates</w:t>
      </w:r>
      <w:r w:rsidR="002A3157" w:rsidRPr="002A3157">
        <w:rPr>
          <w:lang w:val="en-GB"/>
        </w:rPr>
        <w:t xml:space="preserve"> is needed to </w:t>
      </w:r>
      <w:r w:rsidR="00267D9F">
        <w:rPr>
          <w:lang w:val="en-GB"/>
        </w:rPr>
        <w:t>pinpoint</w:t>
      </w:r>
      <w:r w:rsidR="002A3157" w:rsidRPr="002A3157">
        <w:rPr>
          <w:lang w:val="en-GB"/>
        </w:rPr>
        <w:t xml:space="preserve"> the precise timing and magnitude of this event</w:t>
      </w:r>
      <w:r w:rsidR="002A3157">
        <w:rPr>
          <w:lang w:val="en-GB"/>
        </w:rPr>
        <w:t>.</w:t>
      </w:r>
      <w:r w:rsidR="00267D9F">
        <w:rPr>
          <w:lang w:val="en-GB"/>
        </w:rPr>
        <w:t xml:space="preserve"> </w:t>
      </w:r>
      <w:r w:rsidR="009E6396" w:rsidRPr="002A3157">
        <w:rPr>
          <w:lang w:val="en-GB"/>
        </w:rPr>
        <w:t>Future studies should prioritize increased sampling per site and broader geographic coverage. Additionally,</w:t>
      </w:r>
      <w:r w:rsidR="009E6396">
        <w:rPr>
          <w:lang w:val="en-GB"/>
        </w:rPr>
        <w:t xml:space="preserve"> higher capture efficiency resulting in more SNPs</w:t>
      </w:r>
      <w:r w:rsidR="009E6396" w:rsidRPr="002A3157">
        <w:rPr>
          <w:lang w:val="en-GB"/>
        </w:rPr>
        <w:t xml:space="preserve"> </w:t>
      </w:r>
      <w:r w:rsidR="009E6396">
        <w:rPr>
          <w:lang w:val="en-GB"/>
        </w:rPr>
        <w:t>will</w:t>
      </w:r>
      <w:r w:rsidR="009E6396" w:rsidRPr="002A3157">
        <w:rPr>
          <w:lang w:val="en-GB"/>
        </w:rPr>
        <w:t xml:space="preserve"> improve resolution and reveal finer-scale patterns.</w:t>
      </w:r>
    </w:p>
    <w:p w14:paraId="7F4C4F12" w14:textId="4645BD1A" w:rsidR="00AE70C3" w:rsidRPr="00AE70C3" w:rsidRDefault="00C37880" w:rsidP="00B55A11">
      <w:pPr>
        <w:pStyle w:val="Heading2"/>
        <w:numPr>
          <w:ilvl w:val="1"/>
          <w:numId w:val="8"/>
        </w:numPr>
      </w:pPr>
      <w:bookmarkStart w:id="159" w:name="Xb9d93f8b6726886a44bc4c2fa93640db20b1049"/>
      <w:bookmarkStart w:id="160" w:name="_Toc182556922"/>
      <w:r>
        <w:t>Implications for Conservation and Management</w:t>
      </w:r>
      <w:bookmarkEnd w:id="159"/>
      <w:bookmarkEnd w:id="160"/>
    </w:p>
    <w:p w14:paraId="018802BB" w14:textId="63FB7474" w:rsidR="00AE70C3" w:rsidRPr="00AE70C3" w:rsidRDefault="00AE70C3" w:rsidP="00AE70C3">
      <w:pPr>
        <w:spacing w:line="360" w:lineRule="auto"/>
        <w:jc w:val="both"/>
        <w:rPr>
          <w:rFonts w:asciiTheme="majorHAnsi" w:hAnsiTheme="majorHAnsi" w:cstheme="majorHAnsi"/>
          <w:lang w:val="en-GB"/>
        </w:rPr>
      </w:pPr>
      <w:r w:rsidRPr="00AE70C3">
        <w:rPr>
          <w:rFonts w:asciiTheme="majorHAnsi" w:hAnsiTheme="majorHAnsi" w:cstheme="majorHAnsi"/>
          <w:lang w:val="en-GB"/>
        </w:rPr>
        <w:t xml:space="preserve">This study provides insights into the population structure and dynamics of </w:t>
      </w:r>
      <w:r w:rsidRPr="00AE70C3">
        <w:rPr>
          <w:rFonts w:asciiTheme="majorHAnsi" w:hAnsiTheme="majorHAnsi" w:cstheme="majorHAnsi"/>
          <w:i/>
          <w:iCs/>
          <w:lang w:val="en-GB"/>
        </w:rPr>
        <w:t>C. hyperboreus</w:t>
      </w:r>
      <w:r w:rsidRPr="00AE70C3">
        <w:rPr>
          <w:rFonts w:asciiTheme="majorHAnsi" w:hAnsiTheme="majorHAnsi" w:cstheme="majorHAnsi"/>
          <w:lang w:val="en-GB"/>
        </w:rPr>
        <w:t xml:space="preserve">, offering valuable implications for conservation and management strategies. The lack of strong population structure suggests high genetic connectivity across the species’ range, which could enhance the resilience of the entire Arctic food web to environmental change. However, the subtle genetic differentiation between locations, particularly evident in the Chukchi Sea samples, highlights the potential for local adaptation and the need for region-specific conservation efforts.   </w:t>
      </w:r>
    </w:p>
    <w:p w14:paraId="055A80E2" w14:textId="2435A4D8" w:rsidR="003644E5" w:rsidRPr="009E1E03" w:rsidRDefault="00AE70C3" w:rsidP="00AE70C3">
      <w:pPr>
        <w:spacing w:line="360" w:lineRule="auto"/>
        <w:jc w:val="both"/>
        <w:rPr>
          <w:rFonts w:asciiTheme="majorHAnsi" w:hAnsiTheme="majorHAnsi" w:cstheme="majorHAnsi"/>
          <w:lang w:val="en-GB"/>
        </w:rPr>
      </w:pPr>
      <w:r w:rsidRPr="00AE70C3">
        <w:rPr>
          <w:rFonts w:asciiTheme="majorHAnsi" w:hAnsiTheme="majorHAnsi" w:cstheme="majorHAnsi"/>
          <w:lang w:val="en-GB"/>
        </w:rPr>
        <w:t xml:space="preserve">The observed high gene flow indicates that environmental pressure in one area could affect populations across a </w:t>
      </w:r>
      <w:r w:rsidR="00725243">
        <w:rPr>
          <w:rFonts w:asciiTheme="majorHAnsi" w:hAnsiTheme="majorHAnsi" w:cstheme="majorHAnsi"/>
          <w:lang w:val="en-GB"/>
        </w:rPr>
        <w:t>broader</w:t>
      </w:r>
      <w:r w:rsidRPr="00AE70C3">
        <w:rPr>
          <w:rFonts w:asciiTheme="majorHAnsi" w:hAnsiTheme="majorHAnsi" w:cstheme="majorHAnsi"/>
          <w:lang w:val="en-GB"/>
        </w:rPr>
        <w:t xml:space="preserve"> region. Therefore, continued monitoring of </w:t>
      </w:r>
      <w:r w:rsidRPr="00AE70C3">
        <w:rPr>
          <w:rFonts w:asciiTheme="majorHAnsi" w:hAnsiTheme="majorHAnsi" w:cstheme="majorHAnsi"/>
          <w:i/>
          <w:iCs/>
          <w:lang w:val="en-GB"/>
        </w:rPr>
        <w:t>C. hyperboreus</w:t>
      </w:r>
      <w:r w:rsidRPr="00AE70C3">
        <w:rPr>
          <w:rFonts w:asciiTheme="majorHAnsi" w:hAnsiTheme="majorHAnsi" w:cstheme="majorHAnsi"/>
          <w:lang w:val="en-GB"/>
        </w:rPr>
        <w:t xml:space="preserve"> populations is crucial, especially given the uncertainties surrounding its demographic history. This monitoring can provide early warning signs of potential population declines and help assess the impact of environmental change. Conservation efforts should consider the broader ecosystem, recognizing the vital role of </w:t>
      </w:r>
      <w:r w:rsidRPr="00AE70C3">
        <w:rPr>
          <w:rFonts w:asciiTheme="majorHAnsi" w:hAnsiTheme="majorHAnsi" w:cstheme="majorHAnsi"/>
          <w:i/>
          <w:iCs/>
          <w:lang w:val="en-GB"/>
        </w:rPr>
        <w:t>C. hyperboreus</w:t>
      </w:r>
      <w:r w:rsidRPr="00AE70C3">
        <w:rPr>
          <w:rFonts w:asciiTheme="majorHAnsi" w:hAnsiTheme="majorHAnsi" w:cstheme="majorHAnsi"/>
          <w:lang w:val="en-GB"/>
        </w:rPr>
        <w:t xml:space="preserve"> in the Arctic food web. Protecting its habitat and ensuring the health of phytoplankton populations are essential. </w:t>
      </w:r>
      <w:r w:rsidR="00833642">
        <w:rPr>
          <w:rFonts w:asciiTheme="majorHAnsi" w:hAnsiTheme="majorHAnsi" w:cstheme="majorHAnsi"/>
          <w:lang w:val="en-GB"/>
        </w:rPr>
        <w:t xml:space="preserve">The findings of this study </w:t>
      </w:r>
      <w:r w:rsidR="00833642" w:rsidRPr="00AE70C3">
        <w:rPr>
          <w:rFonts w:asciiTheme="majorHAnsi" w:hAnsiTheme="majorHAnsi" w:cstheme="majorHAnsi"/>
          <w:lang w:val="en-GB"/>
        </w:rPr>
        <w:t>contribute</w:t>
      </w:r>
      <w:r w:rsidRPr="00AE70C3">
        <w:rPr>
          <w:rFonts w:asciiTheme="majorHAnsi" w:hAnsiTheme="majorHAnsi" w:cstheme="majorHAnsi"/>
          <w:lang w:val="en-GB"/>
        </w:rPr>
        <w:t xml:space="preserve"> to our understanding of </w:t>
      </w:r>
      <w:r w:rsidRPr="00AE70C3">
        <w:rPr>
          <w:rFonts w:asciiTheme="majorHAnsi" w:hAnsiTheme="majorHAnsi" w:cstheme="majorHAnsi"/>
          <w:i/>
          <w:iCs/>
          <w:lang w:val="en-GB"/>
        </w:rPr>
        <w:t>C. hyperboreus</w:t>
      </w:r>
      <w:r w:rsidRPr="00AE70C3">
        <w:rPr>
          <w:rFonts w:asciiTheme="majorHAnsi" w:hAnsiTheme="majorHAnsi" w:cstheme="majorHAnsi"/>
          <w:lang w:val="en-GB"/>
        </w:rPr>
        <w:t xml:space="preserve"> and can inform effective conservation strategies to ensure its long-term health and genetic diversity</w:t>
      </w:r>
      <w:r w:rsidR="003644E5" w:rsidRPr="00AE70C3">
        <w:rPr>
          <w:rFonts w:asciiTheme="majorHAnsi" w:hAnsiTheme="majorHAnsi" w:cstheme="majorHAnsi"/>
          <w:lang w:val="en-GB"/>
        </w:rPr>
        <w:t>.</w:t>
      </w:r>
    </w:p>
    <w:p w14:paraId="0D97FDD9" w14:textId="286C6B10" w:rsidR="00BE17D2" w:rsidRPr="007F474D" w:rsidRDefault="00287F87" w:rsidP="007F474D">
      <w:pPr>
        <w:pStyle w:val="Heading1"/>
      </w:pPr>
      <w:bookmarkStart w:id="161" w:name="discussion"/>
      <w:bookmarkStart w:id="162" w:name="_Toc182556923"/>
      <w:r>
        <w:t>Tables</w:t>
      </w:r>
      <w:bookmarkEnd w:id="161"/>
      <w:bookmarkEnd w:id="162"/>
    </w:p>
    <w:tbl>
      <w:tblPr>
        <w:tblStyle w:val="PlainTable4"/>
        <w:tblW w:w="96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4"/>
        <w:gridCol w:w="1008"/>
        <w:gridCol w:w="1008"/>
        <w:gridCol w:w="1008"/>
        <w:gridCol w:w="1008"/>
        <w:gridCol w:w="1008"/>
        <w:gridCol w:w="1008"/>
        <w:gridCol w:w="1008"/>
        <w:gridCol w:w="1008"/>
        <w:gridCol w:w="612"/>
        <w:gridCol w:w="113"/>
      </w:tblGrid>
      <w:tr w:rsidR="00BE17D2" w:rsidRPr="00A17A07" w14:paraId="568216B2" w14:textId="77777777" w:rsidTr="00C95B7E">
        <w:trPr>
          <w:gridAfter w:val="1"/>
          <w:cnfStyle w:val="100000000000" w:firstRow="1" w:lastRow="0" w:firstColumn="0" w:lastColumn="0" w:oddVBand="0" w:evenVBand="0" w:oddHBand="0" w:evenHBand="0" w:firstRowFirstColumn="0" w:firstRowLastColumn="0" w:lastRowFirstColumn="0" w:lastRowLastColumn="0"/>
          <w:wAfter w:w="113" w:type="dxa"/>
          <w:trHeight w:val="20"/>
          <w:jc w:val="center"/>
        </w:trPr>
        <w:tc>
          <w:tcPr>
            <w:cnfStyle w:val="001000000000" w:firstRow="0" w:lastRow="0" w:firstColumn="1" w:lastColumn="0" w:oddVBand="0" w:evenVBand="0" w:oddHBand="0" w:evenHBand="0" w:firstRowFirstColumn="0" w:firstRowLastColumn="0" w:lastRowFirstColumn="0" w:lastRowLastColumn="0"/>
            <w:tcW w:w="9540" w:type="dxa"/>
            <w:gridSpan w:val="10"/>
            <w:tcBorders>
              <w:top w:val="nil"/>
              <w:left w:val="nil"/>
              <w:bottom w:val="nil"/>
              <w:right w:val="nil"/>
            </w:tcBorders>
            <w:noWrap/>
          </w:tcPr>
          <w:p w14:paraId="63127792" w14:textId="7F6B8B9D" w:rsidR="00BE17D2" w:rsidRPr="009A4D74" w:rsidRDefault="00BE17D2" w:rsidP="005D6560">
            <w:pPr>
              <w:rPr>
                <w:rFonts w:ascii="Aptos Narrow" w:eastAsia="Times New Roman" w:hAnsi="Aptos Narrow" w:cs="Times New Roman"/>
                <w:b w:val="0"/>
                <w:bCs w:val="0"/>
                <w:i/>
                <w:iCs/>
                <w:color w:val="000000"/>
                <w:sz w:val="18"/>
                <w:szCs w:val="18"/>
                <w:lang w:val="en-GB" w:eastAsia="en-GB"/>
              </w:rPr>
            </w:pPr>
            <w:r w:rsidRPr="001A5876">
              <w:rPr>
                <w:b w:val="0"/>
                <w:bCs w:val="0"/>
                <w:i/>
                <w:iCs/>
                <w:sz w:val="22"/>
                <w:szCs w:val="22"/>
              </w:rPr>
              <w:t>Table 3. Alignment and filtering statistics</w:t>
            </w:r>
          </w:p>
        </w:tc>
      </w:tr>
      <w:tr w:rsidR="009D3FBF" w:rsidRPr="00A17A07" w14:paraId="40DDB97F" w14:textId="77777777" w:rsidTr="00C95B7E">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1B0F5E08" w14:textId="0C435F3B" w:rsidR="009D3FBF" w:rsidRPr="00706C12" w:rsidRDefault="009D3FBF" w:rsidP="00690142">
            <w:pPr>
              <w:rPr>
                <w:rFonts w:ascii="Aptos Narrow" w:eastAsia="Times New Roman" w:hAnsi="Aptos Narrow" w:cs="Times New Roman"/>
                <w:color w:val="000000"/>
                <w:sz w:val="16"/>
                <w:szCs w:val="16"/>
                <w:lang w:val="en-GB" w:eastAsia="en-GB"/>
              </w:rPr>
            </w:pPr>
            <w:r w:rsidRPr="00706C12">
              <w:rPr>
                <w:rFonts w:ascii="Aptos Narrow" w:eastAsia="Times New Roman" w:hAnsi="Aptos Narrow" w:cs="Times New Roman"/>
                <w:color w:val="000000"/>
                <w:sz w:val="16"/>
                <w:szCs w:val="16"/>
                <w:lang w:val="en-GB" w:eastAsia="en-GB"/>
              </w:rPr>
              <w:t>Sample</w:t>
            </w:r>
          </w:p>
        </w:tc>
        <w:tc>
          <w:tcPr>
            <w:tcW w:w="1008" w:type="dxa"/>
            <w:noWrap/>
            <w:hideMark/>
          </w:tcPr>
          <w:p w14:paraId="37972662" w14:textId="66A3B17E" w:rsidR="009D3FBF" w:rsidRPr="00706C12" w:rsidRDefault="009D3FBF" w:rsidP="0069014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sz w:val="16"/>
                <w:szCs w:val="16"/>
                <w:lang w:val="en-GB" w:eastAsia="en-GB"/>
              </w:rPr>
            </w:pPr>
            <w:r w:rsidRPr="00706C12">
              <w:rPr>
                <w:rFonts w:ascii="Aptos Narrow" w:eastAsia="Times New Roman" w:hAnsi="Aptos Narrow" w:cs="Times New Roman"/>
                <w:b/>
                <w:bCs/>
                <w:color w:val="000000"/>
                <w:sz w:val="16"/>
                <w:szCs w:val="16"/>
                <w:lang w:val="en-GB" w:eastAsia="en-GB"/>
              </w:rPr>
              <w:t>Study</w:t>
            </w:r>
          </w:p>
        </w:tc>
        <w:tc>
          <w:tcPr>
            <w:tcW w:w="1008" w:type="dxa"/>
          </w:tcPr>
          <w:p w14:paraId="3CA85066" w14:textId="2BF65152" w:rsidR="009D3FBF" w:rsidRPr="00706C12" w:rsidRDefault="009D3FBF" w:rsidP="0069014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sz w:val="16"/>
                <w:szCs w:val="16"/>
                <w:lang w:val="en-GB" w:eastAsia="en-GB"/>
              </w:rPr>
            </w:pPr>
            <w:r w:rsidRPr="00706C12">
              <w:rPr>
                <w:rFonts w:ascii="Aptos Narrow" w:eastAsia="Times New Roman" w:hAnsi="Aptos Narrow" w:cs="Times New Roman"/>
                <w:b/>
                <w:bCs/>
                <w:color w:val="000000"/>
                <w:sz w:val="16"/>
                <w:szCs w:val="16"/>
                <w:lang w:val="en-GB" w:eastAsia="en-GB"/>
              </w:rPr>
              <w:t xml:space="preserve"> Reads Pairs</w:t>
            </w:r>
          </w:p>
        </w:tc>
        <w:tc>
          <w:tcPr>
            <w:tcW w:w="1008" w:type="dxa"/>
            <w:noWrap/>
            <w:hideMark/>
          </w:tcPr>
          <w:p w14:paraId="202127E2" w14:textId="771956CB" w:rsidR="009D3FBF" w:rsidRPr="00706C12" w:rsidRDefault="009D3FBF" w:rsidP="0069014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sz w:val="16"/>
                <w:szCs w:val="16"/>
                <w:lang w:val="en-GB" w:eastAsia="en-GB"/>
              </w:rPr>
            </w:pPr>
            <w:r w:rsidRPr="00706C12">
              <w:rPr>
                <w:rFonts w:ascii="Aptos Narrow" w:eastAsia="Times New Roman" w:hAnsi="Aptos Narrow" w:cs="Times New Roman"/>
                <w:b/>
                <w:bCs/>
                <w:color w:val="000000"/>
                <w:sz w:val="16"/>
                <w:szCs w:val="16"/>
                <w:lang w:val="en-GB" w:eastAsia="en-GB"/>
              </w:rPr>
              <w:t>Trimmed Read Pairs</w:t>
            </w:r>
          </w:p>
        </w:tc>
        <w:tc>
          <w:tcPr>
            <w:tcW w:w="1008" w:type="dxa"/>
            <w:noWrap/>
            <w:hideMark/>
          </w:tcPr>
          <w:p w14:paraId="3303BFE0" w14:textId="4B8F545E" w:rsidR="009D3FBF" w:rsidRPr="00706C12" w:rsidRDefault="009D3FBF" w:rsidP="0069014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sz w:val="16"/>
                <w:szCs w:val="16"/>
                <w:lang w:val="en-GB" w:eastAsia="en-GB"/>
              </w:rPr>
            </w:pPr>
            <w:r w:rsidRPr="00706C12">
              <w:rPr>
                <w:rFonts w:ascii="Aptos Narrow" w:eastAsia="Times New Roman" w:hAnsi="Aptos Narrow" w:cs="Times New Roman"/>
                <w:b/>
                <w:bCs/>
                <w:color w:val="000000"/>
                <w:sz w:val="16"/>
                <w:szCs w:val="16"/>
                <w:lang w:val="en-GB" w:eastAsia="en-GB"/>
              </w:rPr>
              <w:t>Proper Pairs Aligned</w:t>
            </w:r>
          </w:p>
        </w:tc>
        <w:tc>
          <w:tcPr>
            <w:tcW w:w="1008" w:type="dxa"/>
            <w:noWrap/>
            <w:hideMark/>
          </w:tcPr>
          <w:p w14:paraId="31E4C5C0" w14:textId="46108AEA" w:rsidR="009D3FBF" w:rsidRPr="00706C12" w:rsidRDefault="009D3FBF" w:rsidP="0069014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sz w:val="16"/>
                <w:szCs w:val="16"/>
                <w:lang w:val="en-GB" w:eastAsia="en-GB"/>
              </w:rPr>
            </w:pPr>
            <w:r w:rsidRPr="00706C12">
              <w:rPr>
                <w:rFonts w:ascii="Aptos Narrow" w:eastAsia="Times New Roman" w:hAnsi="Aptos Narrow" w:cs="Times New Roman"/>
                <w:b/>
                <w:bCs/>
                <w:color w:val="000000"/>
                <w:sz w:val="16"/>
                <w:szCs w:val="16"/>
                <w:lang w:val="en-GB" w:eastAsia="en-GB"/>
              </w:rPr>
              <w:t>Proper Pairs Aligned (%)</w:t>
            </w:r>
          </w:p>
        </w:tc>
        <w:tc>
          <w:tcPr>
            <w:tcW w:w="1008" w:type="dxa"/>
            <w:noWrap/>
            <w:hideMark/>
          </w:tcPr>
          <w:p w14:paraId="30831444" w14:textId="49157CA6" w:rsidR="009D3FBF" w:rsidRPr="00706C12" w:rsidRDefault="009D3FBF" w:rsidP="0069014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sz w:val="16"/>
                <w:szCs w:val="16"/>
                <w:lang w:val="en-GB" w:eastAsia="en-GB"/>
              </w:rPr>
            </w:pPr>
            <w:r w:rsidRPr="00706C12">
              <w:rPr>
                <w:rFonts w:ascii="Aptos Narrow" w:eastAsia="Times New Roman" w:hAnsi="Aptos Narrow" w:cs="Times New Roman"/>
                <w:b/>
                <w:bCs/>
                <w:color w:val="000000"/>
                <w:sz w:val="16"/>
                <w:szCs w:val="16"/>
                <w:lang w:val="en-GB" w:eastAsia="en-GB"/>
              </w:rPr>
              <w:t>Pre-deduplication</w:t>
            </w:r>
          </w:p>
        </w:tc>
        <w:tc>
          <w:tcPr>
            <w:tcW w:w="1008" w:type="dxa"/>
            <w:noWrap/>
            <w:hideMark/>
          </w:tcPr>
          <w:p w14:paraId="2FAD536A" w14:textId="52D8F61B" w:rsidR="009D3FBF" w:rsidRPr="00706C12" w:rsidRDefault="009D3FBF" w:rsidP="0069014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sz w:val="16"/>
                <w:szCs w:val="16"/>
                <w:lang w:val="en-GB" w:eastAsia="en-GB"/>
              </w:rPr>
            </w:pPr>
            <w:r w:rsidRPr="00706C12">
              <w:rPr>
                <w:rFonts w:ascii="Aptos Narrow" w:eastAsia="Times New Roman" w:hAnsi="Aptos Narrow" w:cs="Times New Roman"/>
                <w:b/>
                <w:bCs/>
                <w:color w:val="000000"/>
                <w:sz w:val="16"/>
                <w:szCs w:val="16"/>
                <w:lang w:val="en-GB" w:eastAsia="en-GB"/>
              </w:rPr>
              <w:t>Post-deduplication</w:t>
            </w:r>
          </w:p>
        </w:tc>
        <w:tc>
          <w:tcPr>
            <w:tcW w:w="1008" w:type="dxa"/>
            <w:noWrap/>
            <w:hideMark/>
          </w:tcPr>
          <w:p w14:paraId="2765D3C3" w14:textId="36ED6117" w:rsidR="009D3FBF" w:rsidRPr="00706C12" w:rsidRDefault="009D3FBF" w:rsidP="0069014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sz w:val="16"/>
                <w:szCs w:val="16"/>
                <w:lang w:val="en-GB" w:eastAsia="en-GB"/>
              </w:rPr>
            </w:pPr>
            <w:r w:rsidRPr="00706C12">
              <w:rPr>
                <w:rFonts w:ascii="Aptos Narrow" w:eastAsia="Times New Roman" w:hAnsi="Aptos Narrow" w:cs="Times New Roman"/>
                <w:b/>
                <w:bCs/>
                <w:color w:val="000000"/>
                <w:sz w:val="16"/>
                <w:szCs w:val="16"/>
                <w:lang w:val="en-GB" w:eastAsia="en-GB"/>
              </w:rPr>
              <w:t>Post-deduplication (%)</w:t>
            </w:r>
          </w:p>
        </w:tc>
        <w:tc>
          <w:tcPr>
            <w:tcW w:w="725" w:type="dxa"/>
            <w:gridSpan w:val="2"/>
            <w:noWrap/>
            <w:hideMark/>
          </w:tcPr>
          <w:p w14:paraId="0879B9E8" w14:textId="18075A37" w:rsidR="009D3FBF" w:rsidRPr="00706C12" w:rsidRDefault="009D3FBF" w:rsidP="0069014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sz w:val="16"/>
                <w:szCs w:val="16"/>
                <w:lang w:val="en-GB" w:eastAsia="en-GB"/>
              </w:rPr>
            </w:pPr>
            <w:r w:rsidRPr="00706C12">
              <w:rPr>
                <w:rFonts w:ascii="Aptos Narrow" w:eastAsia="Times New Roman" w:hAnsi="Aptos Narrow" w:cs="Times New Roman"/>
                <w:b/>
                <w:bCs/>
                <w:color w:val="000000"/>
                <w:sz w:val="16"/>
                <w:szCs w:val="16"/>
                <w:lang w:val="en-GB" w:eastAsia="en-GB"/>
              </w:rPr>
              <w:t>Post-filter (%)</w:t>
            </w:r>
          </w:p>
        </w:tc>
      </w:tr>
      <w:tr w:rsidR="009D3FBF" w:rsidRPr="00A17A07" w14:paraId="09A65D06" w14:textId="77777777" w:rsidTr="00C95B7E">
        <w:trPr>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15220A2A" w14:textId="77777777" w:rsidR="009D3FBF" w:rsidRPr="009A4D74" w:rsidRDefault="009D3FBF" w:rsidP="009D3FBF">
            <w:pPr>
              <w:pStyle w:val="Compact"/>
              <w:numPr>
                <w:ilvl w:val="0"/>
                <w:numId w:val="0"/>
              </w:numPr>
              <w:rPr>
                <w:sz w:val="20"/>
                <w:szCs w:val="20"/>
              </w:rPr>
            </w:pPr>
            <w:r w:rsidRPr="009A4D74">
              <w:rPr>
                <w:sz w:val="20"/>
                <w:szCs w:val="20"/>
              </w:rPr>
              <w:t>01-155</w:t>
            </w:r>
          </w:p>
        </w:tc>
        <w:tc>
          <w:tcPr>
            <w:tcW w:w="1008" w:type="dxa"/>
            <w:noWrap/>
            <w:hideMark/>
          </w:tcPr>
          <w:p w14:paraId="55ECBC9B"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760C6DDB"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99E+06</w:t>
            </w:r>
          </w:p>
        </w:tc>
        <w:tc>
          <w:tcPr>
            <w:tcW w:w="1008" w:type="dxa"/>
            <w:noWrap/>
            <w:hideMark/>
          </w:tcPr>
          <w:p w14:paraId="55DF6BCF"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37E+06</w:t>
            </w:r>
          </w:p>
        </w:tc>
        <w:tc>
          <w:tcPr>
            <w:tcW w:w="1008" w:type="dxa"/>
            <w:noWrap/>
            <w:hideMark/>
          </w:tcPr>
          <w:p w14:paraId="7737CAC6"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21E+06</w:t>
            </w:r>
          </w:p>
        </w:tc>
        <w:tc>
          <w:tcPr>
            <w:tcW w:w="1008" w:type="dxa"/>
            <w:noWrap/>
            <w:hideMark/>
          </w:tcPr>
          <w:p w14:paraId="326B0152"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3.31</w:t>
            </w:r>
          </w:p>
        </w:tc>
        <w:tc>
          <w:tcPr>
            <w:tcW w:w="1008" w:type="dxa"/>
            <w:noWrap/>
            <w:hideMark/>
          </w:tcPr>
          <w:p w14:paraId="4E1E7623"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2.26E+06</w:t>
            </w:r>
          </w:p>
        </w:tc>
        <w:tc>
          <w:tcPr>
            <w:tcW w:w="1008" w:type="dxa"/>
            <w:noWrap/>
            <w:hideMark/>
          </w:tcPr>
          <w:p w14:paraId="01A70445"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2.62E+05</w:t>
            </w:r>
          </w:p>
        </w:tc>
        <w:tc>
          <w:tcPr>
            <w:tcW w:w="1008" w:type="dxa"/>
            <w:noWrap/>
            <w:hideMark/>
          </w:tcPr>
          <w:p w14:paraId="7F5B7F96"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1.59</w:t>
            </w:r>
          </w:p>
        </w:tc>
        <w:tc>
          <w:tcPr>
            <w:tcW w:w="725" w:type="dxa"/>
            <w:gridSpan w:val="2"/>
            <w:noWrap/>
            <w:hideMark/>
          </w:tcPr>
          <w:p w14:paraId="743AAA5B"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00</w:t>
            </w:r>
          </w:p>
        </w:tc>
      </w:tr>
      <w:tr w:rsidR="009D3FBF" w:rsidRPr="00A17A07" w14:paraId="324C2724" w14:textId="77777777" w:rsidTr="00C95B7E">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4E4B5B50" w14:textId="77777777" w:rsidR="009D3FBF" w:rsidRPr="009A4D74" w:rsidRDefault="009D3FBF" w:rsidP="009D3FBF">
            <w:pPr>
              <w:pStyle w:val="Compact"/>
              <w:numPr>
                <w:ilvl w:val="0"/>
                <w:numId w:val="0"/>
              </w:numPr>
              <w:rPr>
                <w:sz w:val="20"/>
                <w:szCs w:val="20"/>
              </w:rPr>
            </w:pPr>
            <w:r w:rsidRPr="009A4D74">
              <w:rPr>
                <w:sz w:val="20"/>
                <w:szCs w:val="20"/>
              </w:rPr>
              <w:lastRenderedPageBreak/>
              <w:t>02-155</w:t>
            </w:r>
          </w:p>
        </w:tc>
        <w:tc>
          <w:tcPr>
            <w:tcW w:w="1008" w:type="dxa"/>
            <w:noWrap/>
            <w:hideMark/>
          </w:tcPr>
          <w:p w14:paraId="3BFAE561"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233E817F"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10E+07</w:t>
            </w:r>
          </w:p>
        </w:tc>
        <w:tc>
          <w:tcPr>
            <w:tcW w:w="1008" w:type="dxa"/>
            <w:noWrap/>
            <w:hideMark/>
          </w:tcPr>
          <w:p w14:paraId="2FFAB503"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9.65E+06</w:t>
            </w:r>
          </w:p>
        </w:tc>
        <w:tc>
          <w:tcPr>
            <w:tcW w:w="1008" w:type="dxa"/>
            <w:noWrap/>
            <w:hideMark/>
          </w:tcPr>
          <w:p w14:paraId="3FFEFFB1"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72E+06</w:t>
            </w:r>
          </w:p>
        </w:tc>
        <w:tc>
          <w:tcPr>
            <w:tcW w:w="1008" w:type="dxa"/>
            <w:noWrap/>
            <w:hideMark/>
          </w:tcPr>
          <w:p w14:paraId="34A40DB5"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9.66</w:t>
            </w:r>
          </w:p>
        </w:tc>
        <w:tc>
          <w:tcPr>
            <w:tcW w:w="1008" w:type="dxa"/>
            <w:noWrap/>
            <w:hideMark/>
          </w:tcPr>
          <w:p w14:paraId="14AE9B85"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77E+06</w:t>
            </w:r>
          </w:p>
        </w:tc>
        <w:tc>
          <w:tcPr>
            <w:tcW w:w="1008" w:type="dxa"/>
            <w:noWrap/>
            <w:hideMark/>
          </w:tcPr>
          <w:p w14:paraId="0990EABA"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33E+05</w:t>
            </w:r>
          </w:p>
        </w:tc>
        <w:tc>
          <w:tcPr>
            <w:tcW w:w="1008" w:type="dxa"/>
            <w:noWrap/>
            <w:hideMark/>
          </w:tcPr>
          <w:p w14:paraId="178997E5"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3.27</w:t>
            </w:r>
          </w:p>
        </w:tc>
        <w:tc>
          <w:tcPr>
            <w:tcW w:w="725" w:type="dxa"/>
            <w:gridSpan w:val="2"/>
            <w:noWrap/>
            <w:hideMark/>
          </w:tcPr>
          <w:p w14:paraId="1494FA1F"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56</w:t>
            </w:r>
          </w:p>
        </w:tc>
      </w:tr>
      <w:tr w:rsidR="009D3FBF" w:rsidRPr="00A17A07" w14:paraId="44DC03E7" w14:textId="77777777" w:rsidTr="00C95B7E">
        <w:trPr>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2E866C8B" w14:textId="77777777" w:rsidR="009D3FBF" w:rsidRPr="009A4D74" w:rsidRDefault="009D3FBF" w:rsidP="009D3FBF">
            <w:pPr>
              <w:pStyle w:val="Compact"/>
              <w:numPr>
                <w:ilvl w:val="0"/>
                <w:numId w:val="0"/>
              </w:numPr>
              <w:rPr>
                <w:sz w:val="20"/>
                <w:szCs w:val="20"/>
              </w:rPr>
            </w:pPr>
            <w:r w:rsidRPr="009A4D74">
              <w:rPr>
                <w:sz w:val="20"/>
                <w:szCs w:val="20"/>
              </w:rPr>
              <w:t>03-155</w:t>
            </w:r>
          </w:p>
        </w:tc>
        <w:tc>
          <w:tcPr>
            <w:tcW w:w="1008" w:type="dxa"/>
            <w:noWrap/>
            <w:hideMark/>
          </w:tcPr>
          <w:p w14:paraId="75FEC983"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4A85AF8F"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25E+08</w:t>
            </w:r>
          </w:p>
        </w:tc>
        <w:tc>
          <w:tcPr>
            <w:tcW w:w="1008" w:type="dxa"/>
            <w:noWrap/>
            <w:hideMark/>
          </w:tcPr>
          <w:p w14:paraId="05ACDC4A"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08E+08</w:t>
            </w:r>
          </w:p>
        </w:tc>
        <w:tc>
          <w:tcPr>
            <w:tcW w:w="1008" w:type="dxa"/>
            <w:noWrap/>
            <w:hideMark/>
          </w:tcPr>
          <w:p w14:paraId="538BC678"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63E+07</w:t>
            </w:r>
          </w:p>
        </w:tc>
        <w:tc>
          <w:tcPr>
            <w:tcW w:w="1008" w:type="dxa"/>
            <w:noWrap/>
            <w:hideMark/>
          </w:tcPr>
          <w:p w14:paraId="3449BD4A"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2.28</w:t>
            </w:r>
          </w:p>
        </w:tc>
        <w:tc>
          <w:tcPr>
            <w:tcW w:w="1008" w:type="dxa"/>
            <w:noWrap/>
            <w:hideMark/>
          </w:tcPr>
          <w:p w14:paraId="0BEF959B"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10E+07</w:t>
            </w:r>
          </w:p>
        </w:tc>
        <w:tc>
          <w:tcPr>
            <w:tcW w:w="1008" w:type="dxa"/>
            <w:noWrap/>
            <w:hideMark/>
          </w:tcPr>
          <w:p w14:paraId="014B06FF"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2.74E+06</w:t>
            </w:r>
          </w:p>
        </w:tc>
        <w:tc>
          <w:tcPr>
            <w:tcW w:w="1008" w:type="dxa"/>
            <w:noWrap/>
            <w:hideMark/>
          </w:tcPr>
          <w:p w14:paraId="36581424"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8.84</w:t>
            </w:r>
          </w:p>
        </w:tc>
        <w:tc>
          <w:tcPr>
            <w:tcW w:w="725" w:type="dxa"/>
            <w:gridSpan w:val="2"/>
            <w:noWrap/>
            <w:hideMark/>
          </w:tcPr>
          <w:p w14:paraId="6C09890F"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2.55</w:t>
            </w:r>
          </w:p>
        </w:tc>
      </w:tr>
      <w:tr w:rsidR="009D3FBF" w:rsidRPr="00A17A07" w14:paraId="53FF2052" w14:textId="77777777" w:rsidTr="00C95B7E">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478E8DB5" w14:textId="77777777" w:rsidR="009D3FBF" w:rsidRPr="009A4D74" w:rsidRDefault="009D3FBF" w:rsidP="009D3FBF">
            <w:pPr>
              <w:pStyle w:val="Compact"/>
              <w:numPr>
                <w:ilvl w:val="0"/>
                <w:numId w:val="0"/>
              </w:numPr>
              <w:rPr>
                <w:sz w:val="20"/>
                <w:szCs w:val="20"/>
              </w:rPr>
            </w:pPr>
            <w:r w:rsidRPr="009A4D74">
              <w:rPr>
                <w:sz w:val="20"/>
                <w:szCs w:val="20"/>
              </w:rPr>
              <w:t>04-155</w:t>
            </w:r>
          </w:p>
        </w:tc>
        <w:tc>
          <w:tcPr>
            <w:tcW w:w="1008" w:type="dxa"/>
            <w:noWrap/>
            <w:hideMark/>
          </w:tcPr>
          <w:p w14:paraId="42DF3BF6"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090C12BB"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3.80E+06</w:t>
            </w:r>
          </w:p>
        </w:tc>
        <w:tc>
          <w:tcPr>
            <w:tcW w:w="1008" w:type="dxa"/>
            <w:noWrap/>
            <w:hideMark/>
          </w:tcPr>
          <w:p w14:paraId="2F37328D"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3.79E+06</w:t>
            </w:r>
          </w:p>
        </w:tc>
        <w:tc>
          <w:tcPr>
            <w:tcW w:w="1008" w:type="dxa"/>
            <w:noWrap/>
            <w:hideMark/>
          </w:tcPr>
          <w:p w14:paraId="739B21E9"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9.28E+05</w:t>
            </w:r>
          </w:p>
        </w:tc>
        <w:tc>
          <w:tcPr>
            <w:tcW w:w="1008" w:type="dxa"/>
            <w:noWrap/>
            <w:hideMark/>
          </w:tcPr>
          <w:p w14:paraId="2170EDEB"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24.50</w:t>
            </w:r>
          </w:p>
        </w:tc>
        <w:tc>
          <w:tcPr>
            <w:tcW w:w="1008" w:type="dxa"/>
            <w:noWrap/>
            <w:hideMark/>
          </w:tcPr>
          <w:p w14:paraId="04641708"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72E+05</w:t>
            </w:r>
          </w:p>
        </w:tc>
        <w:tc>
          <w:tcPr>
            <w:tcW w:w="1008" w:type="dxa"/>
            <w:noWrap/>
            <w:hideMark/>
          </w:tcPr>
          <w:p w14:paraId="0ED44C66"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2.37E+04</w:t>
            </w:r>
          </w:p>
        </w:tc>
        <w:tc>
          <w:tcPr>
            <w:tcW w:w="1008" w:type="dxa"/>
            <w:noWrap/>
            <w:hideMark/>
          </w:tcPr>
          <w:p w14:paraId="0183AB44"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02</w:t>
            </w:r>
          </w:p>
        </w:tc>
        <w:tc>
          <w:tcPr>
            <w:tcW w:w="725" w:type="dxa"/>
            <w:gridSpan w:val="2"/>
            <w:noWrap/>
            <w:hideMark/>
          </w:tcPr>
          <w:p w14:paraId="334E0ABF"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0.62</w:t>
            </w:r>
          </w:p>
        </w:tc>
      </w:tr>
      <w:tr w:rsidR="009D3FBF" w:rsidRPr="00A17A07" w14:paraId="7B5F8E5B" w14:textId="77777777" w:rsidTr="00C95B7E">
        <w:trPr>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7D87D472" w14:textId="77777777" w:rsidR="009D3FBF" w:rsidRPr="009A4D74" w:rsidRDefault="009D3FBF" w:rsidP="009D3FBF">
            <w:pPr>
              <w:pStyle w:val="Compact"/>
              <w:numPr>
                <w:ilvl w:val="0"/>
                <w:numId w:val="0"/>
              </w:numPr>
              <w:rPr>
                <w:sz w:val="20"/>
                <w:szCs w:val="20"/>
              </w:rPr>
            </w:pPr>
            <w:r w:rsidRPr="009A4D74">
              <w:rPr>
                <w:sz w:val="20"/>
                <w:szCs w:val="20"/>
              </w:rPr>
              <w:t>05-155</w:t>
            </w:r>
          </w:p>
        </w:tc>
        <w:tc>
          <w:tcPr>
            <w:tcW w:w="1008" w:type="dxa"/>
            <w:noWrap/>
            <w:hideMark/>
          </w:tcPr>
          <w:p w14:paraId="5EEE1C16"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6FB86FCD"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69E+06</w:t>
            </w:r>
          </w:p>
        </w:tc>
        <w:tc>
          <w:tcPr>
            <w:tcW w:w="1008" w:type="dxa"/>
            <w:noWrap/>
            <w:hideMark/>
          </w:tcPr>
          <w:p w14:paraId="11A5F653"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68E+06</w:t>
            </w:r>
          </w:p>
        </w:tc>
        <w:tc>
          <w:tcPr>
            <w:tcW w:w="1008" w:type="dxa"/>
            <w:noWrap/>
            <w:hideMark/>
          </w:tcPr>
          <w:p w14:paraId="26E78287"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41E+05</w:t>
            </w:r>
          </w:p>
        </w:tc>
        <w:tc>
          <w:tcPr>
            <w:tcW w:w="1008" w:type="dxa"/>
            <w:noWrap/>
            <w:hideMark/>
          </w:tcPr>
          <w:p w14:paraId="1A874D9C"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1.99</w:t>
            </w:r>
          </w:p>
        </w:tc>
        <w:tc>
          <w:tcPr>
            <w:tcW w:w="1008" w:type="dxa"/>
            <w:noWrap/>
            <w:hideMark/>
          </w:tcPr>
          <w:p w14:paraId="53B927F9"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2.39E+05</w:t>
            </w:r>
          </w:p>
        </w:tc>
        <w:tc>
          <w:tcPr>
            <w:tcW w:w="1008" w:type="dxa"/>
            <w:noWrap/>
            <w:hideMark/>
          </w:tcPr>
          <w:p w14:paraId="013F4E2F"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37E+04</w:t>
            </w:r>
          </w:p>
        </w:tc>
        <w:tc>
          <w:tcPr>
            <w:tcW w:w="1008" w:type="dxa"/>
            <w:noWrap/>
            <w:hideMark/>
          </w:tcPr>
          <w:p w14:paraId="74A70290"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73</w:t>
            </w:r>
          </w:p>
        </w:tc>
        <w:tc>
          <w:tcPr>
            <w:tcW w:w="725" w:type="dxa"/>
            <w:gridSpan w:val="2"/>
            <w:noWrap/>
            <w:hideMark/>
          </w:tcPr>
          <w:p w14:paraId="461A55EF"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0.37</w:t>
            </w:r>
          </w:p>
        </w:tc>
      </w:tr>
      <w:tr w:rsidR="009D3FBF" w:rsidRPr="00A17A07" w14:paraId="1D15C973" w14:textId="77777777" w:rsidTr="00C95B7E">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1BE545C7" w14:textId="77777777" w:rsidR="009D3FBF" w:rsidRPr="009A4D74" w:rsidRDefault="009D3FBF" w:rsidP="009D3FBF">
            <w:pPr>
              <w:pStyle w:val="Compact"/>
              <w:numPr>
                <w:ilvl w:val="0"/>
                <w:numId w:val="0"/>
              </w:numPr>
              <w:rPr>
                <w:sz w:val="20"/>
                <w:szCs w:val="20"/>
              </w:rPr>
            </w:pPr>
            <w:r w:rsidRPr="009A4D74">
              <w:rPr>
                <w:sz w:val="20"/>
                <w:szCs w:val="20"/>
              </w:rPr>
              <w:t>06-165</w:t>
            </w:r>
          </w:p>
        </w:tc>
        <w:tc>
          <w:tcPr>
            <w:tcW w:w="1008" w:type="dxa"/>
            <w:noWrap/>
            <w:hideMark/>
          </w:tcPr>
          <w:p w14:paraId="45B29B90"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7006CCF5"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45E+06</w:t>
            </w:r>
          </w:p>
        </w:tc>
        <w:tc>
          <w:tcPr>
            <w:tcW w:w="1008" w:type="dxa"/>
            <w:noWrap/>
            <w:hideMark/>
          </w:tcPr>
          <w:p w14:paraId="4FF1D78D"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88E+06</w:t>
            </w:r>
          </w:p>
        </w:tc>
        <w:tc>
          <w:tcPr>
            <w:tcW w:w="1008" w:type="dxa"/>
            <w:noWrap/>
            <w:hideMark/>
          </w:tcPr>
          <w:p w14:paraId="0BE72281"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3.01E+06</w:t>
            </w:r>
          </w:p>
        </w:tc>
        <w:tc>
          <w:tcPr>
            <w:tcW w:w="1008" w:type="dxa"/>
            <w:noWrap/>
            <w:hideMark/>
          </w:tcPr>
          <w:p w14:paraId="3D236004"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1.63</w:t>
            </w:r>
          </w:p>
        </w:tc>
        <w:tc>
          <w:tcPr>
            <w:tcW w:w="1008" w:type="dxa"/>
            <w:noWrap/>
            <w:hideMark/>
          </w:tcPr>
          <w:p w14:paraId="1127594A"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2.08E+06</w:t>
            </w:r>
          </w:p>
        </w:tc>
        <w:tc>
          <w:tcPr>
            <w:tcW w:w="1008" w:type="dxa"/>
            <w:noWrap/>
            <w:hideMark/>
          </w:tcPr>
          <w:p w14:paraId="2D992B93"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2.56E+05</w:t>
            </w:r>
          </w:p>
        </w:tc>
        <w:tc>
          <w:tcPr>
            <w:tcW w:w="1008" w:type="dxa"/>
            <w:noWrap/>
            <w:hideMark/>
          </w:tcPr>
          <w:p w14:paraId="68296903"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2.33</w:t>
            </w:r>
          </w:p>
        </w:tc>
        <w:tc>
          <w:tcPr>
            <w:tcW w:w="725" w:type="dxa"/>
            <w:gridSpan w:val="2"/>
            <w:noWrap/>
            <w:hideMark/>
          </w:tcPr>
          <w:p w14:paraId="17AE844A"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25</w:t>
            </w:r>
          </w:p>
        </w:tc>
      </w:tr>
      <w:tr w:rsidR="009D3FBF" w:rsidRPr="00A17A07" w14:paraId="300390C1" w14:textId="77777777" w:rsidTr="00C95B7E">
        <w:trPr>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67DE0DF4" w14:textId="77777777" w:rsidR="009D3FBF" w:rsidRPr="009A4D74" w:rsidRDefault="009D3FBF" w:rsidP="009D3FBF">
            <w:pPr>
              <w:pStyle w:val="Compact"/>
              <w:numPr>
                <w:ilvl w:val="0"/>
                <w:numId w:val="0"/>
              </w:numPr>
              <w:rPr>
                <w:sz w:val="20"/>
                <w:szCs w:val="20"/>
              </w:rPr>
            </w:pPr>
            <w:r w:rsidRPr="009A4D74">
              <w:rPr>
                <w:sz w:val="20"/>
                <w:szCs w:val="20"/>
              </w:rPr>
              <w:t>07-165</w:t>
            </w:r>
          </w:p>
        </w:tc>
        <w:tc>
          <w:tcPr>
            <w:tcW w:w="1008" w:type="dxa"/>
            <w:noWrap/>
            <w:hideMark/>
          </w:tcPr>
          <w:p w14:paraId="4CCA26ED"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02443169"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05E+06</w:t>
            </w:r>
          </w:p>
        </w:tc>
        <w:tc>
          <w:tcPr>
            <w:tcW w:w="1008" w:type="dxa"/>
            <w:noWrap/>
            <w:hideMark/>
          </w:tcPr>
          <w:p w14:paraId="0D283E6C"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13E+06</w:t>
            </w:r>
          </w:p>
        </w:tc>
        <w:tc>
          <w:tcPr>
            <w:tcW w:w="1008" w:type="dxa"/>
            <w:noWrap/>
            <w:hideMark/>
          </w:tcPr>
          <w:p w14:paraId="5BEF6E55"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68E+06</w:t>
            </w:r>
          </w:p>
        </w:tc>
        <w:tc>
          <w:tcPr>
            <w:tcW w:w="1008" w:type="dxa"/>
            <w:noWrap/>
            <w:hideMark/>
          </w:tcPr>
          <w:p w14:paraId="0B688D16"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1.84</w:t>
            </w:r>
          </w:p>
        </w:tc>
        <w:tc>
          <w:tcPr>
            <w:tcW w:w="1008" w:type="dxa"/>
            <w:noWrap/>
            <w:hideMark/>
          </w:tcPr>
          <w:p w14:paraId="44F943DB"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2.53E+06</w:t>
            </w:r>
          </w:p>
        </w:tc>
        <w:tc>
          <w:tcPr>
            <w:tcW w:w="1008" w:type="dxa"/>
            <w:noWrap/>
            <w:hideMark/>
          </w:tcPr>
          <w:p w14:paraId="29AD119C"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58E+05</w:t>
            </w:r>
          </w:p>
        </w:tc>
        <w:tc>
          <w:tcPr>
            <w:tcW w:w="1008" w:type="dxa"/>
            <w:noWrap/>
            <w:hideMark/>
          </w:tcPr>
          <w:p w14:paraId="6F895A79"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4.16</w:t>
            </w:r>
          </w:p>
        </w:tc>
        <w:tc>
          <w:tcPr>
            <w:tcW w:w="725" w:type="dxa"/>
            <w:gridSpan w:val="2"/>
            <w:noWrap/>
            <w:hideMark/>
          </w:tcPr>
          <w:p w14:paraId="0360B4C5"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97</w:t>
            </w:r>
          </w:p>
        </w:tc>
      </w:tr>
      <w:tr w:rsidR="009D3FBF" w:rsidRPr="00A17A07" w14:paraId="0BA16612" w14:textId="77777777" w:rsidTr="00C95B7E">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13D515E1" w14:textId="77777777" w:rsidR="009D3FBF" w:rsidRPr="009A4D74" w:rsidRDefault="009D3FBF" w:rsidP="009D3FBF">
            <w:pPr>
              <w:pStyle w:val="Compact"/>
              <w:numPr>
                <w:ilvl w:val="0"/>
                <w:numId w:val="0"/>
              </w:numPr>
              <w:rPr>
                <w:sz w:val="20"/>
                <w:szCs w:val="20"/>
              </w:rPr>
            </w:pPr>
            <w:r w:rsidRPr="009A4D74">
              <w:rPr>
                <w:sz w:val="20"/>
                <w:szCs w:val="20"/>
              </w:rPr>
              <w:t>08-165</w:t>
            </w:r>
          </w:p>
        </w:tc>
        <w:tc>
          <w:tcPr>
            <w:tcW w:w="1008" w:type="dxa"/>
            <w:noWrap/>
            <w:hideMark/>
          </w:tcPr>
          <w:p w14:paraId="70B52370"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701D838F"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35E+05</w:t>
            </w:r>
          </w:p>
        </w:tc>
        <w:tc>
          <w:tcPr>
            <w:tcW w:w="1008" w:type="dxa"/>
            <w:noWrap/>
            <w:hideMark/>
          </w:tcPr>
          <w:p w14:paraId="374CF92A"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34E+05</w:t>
            </w:r>
          </w:p>
        </w:tc>
        <w:tc>
          <w:tcPr>
            <w:tcW w:w="1008" w:type="dxa"/>
            <w:noWrap/>
            <w:hideMark/>
          </w:tcPr>
          <w:p w14:paraId="1EFF8F9C"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39E+05</w:t>
            </w:r>
          </w:p>
        </w:tc>
        <w:tc>
          <w:tcPr>
            <w:tcW w:w="1008" w:type="dxa"/>
            <w:noWrap/>
            <w:hideMark/>
          </w:tcPr>
          <w:p w14:paraId="4D3514DC"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25.99</w:t>
            </w:r>
          </w:p>
        </w:tc>
        <w:tc>
          <w:tcPr>
            <w:tcW w:w="1008" w:type="dxa"/>
            <w:noWrap/>
            <w:hideMark/>
          </w:tcPr>
          <w:p w14:paraId="086E16D0"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27E+04</w:t>
            </w:r>
          </w:p>
        </w:tc>
        <w:tc>
          <w:tcPr>
            <w:tcW w:w="1008" w:type="dxa"/>
            <w:noWrap/>
            <w:hideMark/>
          </w:tcPr>
          <w:p w14:paraId="026DE9B5"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3.62E+03</w:t>
            </w:r>
          </w:p>
        </w:tc>
        <w:tc>
          <w:tcPr>
            <w:tcW w:w="1008" w:type="dxa"/>
            <w:noWrap/>
            <w:hideMark/>
          </w:tcPr>
          <w:p w14:paraId="4DAB6473"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98</w:t>
            </w:r>
          </w:p>
        </w:tc>
        <w:tc>
          <w:tcPr>
            <w:tcW w:w="725" w:type="dxa"/>
            <w:gridSpan w:val="2"/>
            <w:noWrap/>
            <w:hideMark/>
          </w:tcPr>
          <w:p w14:paraId="43396340"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0.68</w:t>
            </w:r>
          </w:p>
        </w:tc>
      </w:tr>
      <w:tr w:rsidR="009D3FBF" w:rsidRPr="00A17A07" w14:paraId="50A6D01C" w14:textId="77777777" w:rsidTr="00C95B7E">
        <w:trPr>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49D56F85" w14:textId="77777777" w:rsidR="009D3FBF" w:rsidRPr="009A4D74" w:rsidRDefault="009D3FBF" w:rsidP="009D3FBF">
            <w:pPr>
              <w:pStyle w:val="Compact"/>
              <w:numPr>
                <w:ilvl w:val="0"/>
                <w:numId w:val="0"/>
              </w:numPr>
              <w:rPr>
                <w:sz w:val="20"/>
                <w:szCs w:val="20"/>
              </w:rPr>
            </w:pPr>
            <w:r w:rsidRPr="009A4D74">
              <w:rPr>
                <w:sz w:val="20"/>
                <w:szCs w:val="20"/>
              </w:rPr>
              <w:t>09-165</w:t>
            </w:r>
          </w:p>
        </w:tc>
        <w:tc>
          <w:tcPr>
            <w:tcW w:w="1008" w:type="dxa"/>
            <w:noWrap/>
            <w:hideMark/>
          </w:tcPr>
          <w:p w14:paraId="1C2416E3"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2F8EC693"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9.49E+06</w:t>
            </w:r>
          </w:p>
        </w:tc>
        <w:tc>
          <w:tcPr>
            <w:tcW w:w="1008" w:type="dxa"/>
            <w:noWrap/>
            <w:hideMark/>
          </w:tcPr>
          <w:p w14:paraId="1364D384"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8.63E+06</w:t>
            </w:r>
          </w:p>
        </w:tc>
        <w:tc>
          <w:tcPr>
            <w:tcW w:w="1008" w:type="dxa"/>
            <w:noWrap/>
            <w:hideMark/>
          </w:tcPr>
          <w:p w14:paraId="1E1327D3"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57E+06</w:t>
            </w:r>
          </w:p>
        </w:tc>
        <w:tc>
          <w:tcPr>
            <w:tcW w:w="1008" w:type="dxa"/>
            <w:noWrap/>
            <w:hideMark/>
          </w:tcPr>
          <w:p w14:paraId="5FEB9E52"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2.96</w:t>
            </w:r>
          </w:p>
        </w:tc>
        <w:tc>
          <w:tcPr>
            <w:tcW w:w="1008" w:type="dxa"/>
            <w:noWrap/>
            <w:hideMark/>
          </w:tcPr>
          <w:p w14:paraId="6D25935E"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10E+06</w:t>
            </w:r>
          </w:p>
        </w:tc>
        <w:tc>
          <w:tcPr>
            <w:tcW w:w="1008" w:type="dxa"/>
            <w:noWrap/>
            <w:hideMark/>
          </w:tcPr>
          <w:p w14:paraId="55936659"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39E+05</w:t>
            </w:r>
          </w:p>
        </w:tc>
        <w:tc>
          <w:tcPr>
            <w:tcW w:w="1008" w:type="dxa"/>
            <w:noWrap/>
            <w:hideMark/>
          </w:tcPr>
          <w:p w14:paraId="12CA3F13"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0.91</w:t>
            </w:r>
          </w:p>
        </w:tc>
        <w:tc>
          <w:tcPr>
            <w:tcW w:w="725" w:type="dxa"/>
            <w:gridSpan w:val="2"/>
            <w:noWrap/>
            <w:hideMark/>
          </w:tcPr>
          <w:p w14:paraId="73E26E1A"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92</w:t>
            </w:r>
          </w:p>
        </w:tc>
      </w:tr>
      <w:tr w:rsidR="009D3FBF" w:rsidRPr="00A17A07" w14:paraId="128B6CA4" w14:textId="77777777" w:rsidTr="00C95B7E">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2A8A94F8" w14:textId="77777777" w:rsidR="009D3FBF" w:rsidRPr="009A4D74" w:rsidRDefault="009D3FBF" w:rsidP="009D3FBF">
            <w:pPr>
              <w:pStyle w:val="Compact"/>
              <w:numPr>
                <w:ilvl w:val="0"/>
                <w:numId w:val="0"/>
              </w:numPr>
              <w:rPr>
                <w:sz w:val="20"/>
                <w:szCs w:val="20"/>
              </w:rPr>
            </w:pPr>
            <w:r w:rsidRPr="009A4D74">
              <w:rPr>
                <w:sz w:val="20"/>
                <w:szCs w:val="20"/>
              </w:rPr>
              <w:t>10-165</w:t>
            </w:r>
          </w:p>
        </w:tc>
        <w:tc>
          <w:tcPr>
            <w:tcW w:w="1008" w:type="dxa"/>
            <w:noWrap/>
            <w:hideMark/>
          </w:tcPr>
          <w:p w14:paraId="2181BCEC"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09396083"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2.83E+06</w:t>
            </w:r>
          </w:p>
        </w:tc>
        <w:tc>
          <w:tcPr>
            <w:tcW w:w="1008" w:type="dxa"/>
            <w:noWrap/>
            <w:hideMark/>
          </w:tcPr>
          <w:p w14:paraId="79382C98"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2.82E+06</w:t>
            </w:r>
          </w:p>
        </w:tc>
        <w:tc>
          <w:tcPr>
            <w:tcW w:w="1008" w:type="dxa"/>
            <w:noWrap/>
            <w:hideMark/>
          </w:tcPr>
          <w:p w14:paraId="7B13CD75"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26E+05</w:t>
            </w:r>
          </w:p>
        </w:tc>
        <w:tc>
          <w:tcPr>
            <w:tcW w:w="1008" w:type="dxa"/>
            <w:noWrap/>
            <w:hideMark/>
          </w:tcPr>
          <w:p w14:paraId="41BE06A7"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22.16</w:t>
            </w:r>
          </w:p>
        </w:tc>
        <w:tc>
          <w:tcPr>
            <w:tcW w:w="1008" w:type="dxa"/>
            <w:noWrap/>
            <w:hideMark/>
          </w:tcPr>
          <w:p w14:paraId="321205F7"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3.24E+05</w:t>
            </w:r>
          </w:p>
        </w:tc>
        <w:tc>
          <w:tcPr>
            <w:tcW w:w="1008" w:type="dxa"/>
            <w:noWrap/>
            <w:hideMark/>
          </w:tcPr>
          <w:p w14:paraId="787BB1A3"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92E+04</w:t>
            </w:r>
          </w:p>
        </w:tc>
        <w:tc>
          <w:tcPr>
            <w:tcW w:w="1008" w:type="dxa"/>
            <w:noWrap/>
            <w:hideMark/>
          </w:tcPr>
          <w:p w14:paraId="3C5AC369"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93</w:t>
            </w:r>
          </w:p>
        </w:tc>
        <w:tc>
          <w:tcPr>
            <w:tcW w:w="725" w:type="dxa"/>
            <w:gridSpan w:val="2"/>
            <w:noWrap/>
            <w:hideMark/>
          </w:tcPr>
          <w:p w14:paraId="01075D1A"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0.68</w:t>
            </w:r>
          </w:p>
        </w:tc>
      </w:tr>
      <w:tr w:rsidR="009D3FBF" w:rsidRPr="00A17A07" w14:paraId="5062A5CD" w14:textId="77777777" w:rsidTr="00C95B7E">
        <w:trPr>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09D379EB" w14:textId="77777777" w:rsidR="009D3FBF" w:rsidRPr="009A4D74" w:rsidRDefault="009D3FBF" w:rsidP="009D3FBF">
            <w:pPr>
              <w:pStyle w:val="Compact"/>
              <w:numPr>
                <w:ilvl w:val="0"/>
                <w:numId w:val="0"/>
              </w:numPr>
              <w:rPr>
                <w:sz w:val="20"/>
                <w:szCs w:val="20"/>
              </w:rPr>
            </w:pPr>
            <w:r w:rsidRPr="009A4D74">
              <w:rPr>
                <w:sz w:val="20"/>
                <w:szCs w:val="20"/>
              </w:rPr>
              <w:t>11-168</w:t>
            </w:r>
          </w:p>
        </w:tc>
        <w:tc>
          <w:tcPr>
            <w:tcW w:w="1008" w:type="dxa"/>
            <w:noWrap/>
            <w:hideMark/>
          </w:tcPr>
          <w:p w14:paraId="10F8DD0A"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36448E5B"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65E+06</w:t>
            </w:r>
          </w:p>
        </w:tc>
        <w:tc>
          <w:tcPr>
            <w:tcW w:w="1008" w:type="dxa"/>
            <w:noWrap/>
            <w:hideMark/>
          </w:tcPr>
          <w:p w14:paraId="7F160059"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70E+06</w:t>
            </w:r>
          </w:p>
        </w:tc>
        <w:tc>
          <w:tcPr>
            <w:tcW w:w="1008" w:type="dxa"/>
            <w:noWrap/>
            <w:hideMark/>
          </w:tcPr>
          <w:p w14:paraId="0A186333"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63E+06</w:t>
            </w:r>
          </w:p>
        </w:tc>
        <w:tc>
          <w:tcPr>
            <w:tcW w:w="1008" w:type="dxa"/>
            <w:noWrap/>
            <w:hideMark/>
          </w:tcPr>
          <w:p w14:paraId="64A26195"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9.08</w:t>
            </w:r>
          </w:p>
        </w:tc>
        <w:tc>
          <w:tcPr>
            <w:tcW w:w="1008" w:type="dxa"/>
            <w:noWrap/>
            <w:hideMark/>
          </w:tcPr>
          <w:p w14:paraId="44868AF6"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28E+06</w:t>
            </w:r>
          </w:p>
        </w:tc>
        <w:tc>
          <w:tcPr>
            <w:tcW w:w="1008" w:type="dxa"/>
            <w:noWrap/>
            <w:hideMark/>
          </w:tcPr>
          <w:p w14:paraId="788DE68A"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06E+05</w:t>
            </w:r>
          </w:p>
        </w:tc>
        <w:tc>
          <w:tcPr>
            <w:tcW w:w="1008" w:type="dxa"/>
            <w:noWrap/>
            <w:hideMark/>
          </w:tcPr>
          <w:p w14:paraId="76D240E7"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2.38</w:t>
            </w:r>
          </w:p>
        </w:tc>
        <w:tc>
          <w:tcPr>
            <w:tcW w:w="725" w:type="dxa"/>
            <w:gridSpan w:val="2"/>
            <w:noWrap/>
            <w:hideMark/>
          </w:tcPr>
          <w:p w14:paraId="7B10D906"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05</w:t>
            </w:r>
          </w:p>
        </w:tc>
      </w:tr>
      <w:tr w:rsidR="009D3FBF" w:rsidRPr="00A17A07" w14:paraId="10C766BF" w14:textId="77777777" w:rsidTr="00C95B7E">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737F9597" w14:textId="77777777" w:rsidR="009D3FBF" w:rsidRPr="009A4D74" w:rsidRDefault="009D3FBF" w:rsidP="009D3FBF">
            <w:pPr>
              <w:pStyle w:val="Compact"/>
              <w:numPr>
                <w:ilvl w:val="0"/>
                <w:numId w:val="0"/>
              </w:numPr>
              <w:rPr>
                <w:sz w:val="20"/>
                <w:szCs w:val="20"/>
              </w:rPr>
            </w:pPr>
            <w:r w:rsidRPr="009A4D74">
              <w:rPr>
                <w:sz w:val="20"/>
                <w:szCs w:val="20"/>
              </w:rPr>
              <w:t>12-168</w:t>
            </w:r>
          </w:p>
        </w:tc>
        <w:tc>
          <w:tcPr>
            <w:tcW w:w="1008" w:type="dxa"/>
            <w:noWrap/>
            <w:hideMark/>
          </w:tcPr>
          <w:p w14:paraId="009AC62F"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4CB1A428"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89E+06</w:t>
            </w:r>
          </w:p>
        </w:tc>
        <w:tc>
          <w:tcPr>
            <w:tcW w:w="1008" w:type="dxa"/>
            <w:noWrap/>
            <w:hideMark/>
          </w:tcPr>
          <w:p w14:paraId="55F37D61"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15E+06</w:t>
            </w:r>
          </w:p>
        </w:tc>
        <w:tc>
          <w:tcPr>
            <w:tcW w:w="1008" w:type="dxa"/>
            <w:noWrap/>
            <w:hideMark/>
          </w:tcPr>
          <w:p w14:paraId="791DD84A"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3.60E+06</w:t>
            </w:r>
          </w:p>
        </w:tc>
        <w:tc>
          <w:tcPr>
            <w:tcW w:w="1008" w:type="dxa"/>
            <w:noWrap/>
            <w:hideMark/>
          </w:tcPr>
          <w:p w14:paraId="08FF77DC"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9.85</w:t>
            </w:r>
          </w:p>
        </w:tc>
        <w:tc>
          <w:tcPr>
            <w:tcW w:w="1008" w:type="dxa"/>
            <w:noWrap/>
            <w:hideMark/>
          </w:tcPr>
          <w:p w14:paraId="4BA5F8D4"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2.56E+06</w:t>
            </w:r>
          </w:p>
        </w:tc>
        <w:tc>
          <w:tcPr>
            <w:tcW w:w="1008" w:type="dxa"/>
            <w:noWrap/>
            <w:hideMark/>
          </w:tcPr>
          <w:p w14:paraId="3947C8EA"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3.13E+05</w:t>
            </w:r>
          </w:p>
        </w:tc>
        <w:tc>
          <w:tcPr>
            <w:tcW w:w="1008" w:type="dxa"/>
            <w:noWrap/>
            <w:hideMark/>
          </w:tcPr>
          <w:p w14:paraId="11F38211"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2.25</w:t>
            </w:r>
          </w:p>
        </w:tc>
        <w:tc>
          <w:tcPr>
            <w:tcW w:w="725" w:type="dxa"/>
            <w:gridSpan w:val="2"/>
            <w:noWrap/>
            <w:hideMark/>
          </w:tcPr>
          <w:p w14:paraId="45D17D79"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08</w:t>
            </w:r>
          </w:p>
        </w:tc>
      </w:tr>
      <w:tr w:rsidR="009D3FBF" w:rsidRPr="00A17A07" w14:paraId="7204161A" w14:textId="77777777" w:rsidTr="00C95B7E">
        <w:trPr>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4CBD746B" w14:textId="77777777" w:rsidR="009D3FBF" w:rsidRPr="009A4D74" w:rsidRDefault="009D3FBF" w:rsidP="009D3FBF">
            <w:pPr>
              <w:pStyle w:val="Compact"/>
              <w:numPr>
                <w:ilvl w:val="0"/>
                <w:numId w:val="0"/>
              </w:numPr>
              <w:rPr>
                <w:sz w:val="20"/>
                <w:szCs w:val="20"/>
              </w:rPr>
            </w:pPr>
            <w:r w:rsidRPr="009A4D74">
              <w:rPr>
                <w:sz w:val="20"/>
                <w:szCs w:val="20"/>
              </w:rPr>
              <w:t>13-168</w:t>
            </w:r>
          </w:p>
        </w:tc>
        <w:tc>
          <w:tcPr>
            <w:tcW w:w="1008" w:type="dxa"/>
            <w:noWrap/>
            <w:hideMark/>
          </w:tcPr>
          <w:p w14:paraId="1B280E35"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6AB5B8DB"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22E+06</w:t>
            </w:r>
          </w:p>
        </w:tc>
        <w:tc>
          <w:tcPr>
            <w:tcW w:w="1008" w:type="dxa"/>
            <w:noWrap/>
            <w:hideMark/>
          </w:tcPr>
          <w:p w14:paraId="58818CD6"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36E+06</w:t>
            </w:r>
          </w:p>
        </w:tc>
        <w:tc>
          <w:tcPr>
            <w:tcW w:w="1008" w:type="dxa"/>
            <w:noWrap/>
            <w:hideMark/>
          </w:tcPr>
          <w:p w14:paraId="7D04E16E"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44E+06</w:t>
            </w:r>
          </w:p>
        </w:tc>
        <w:tc>
          <w:tcPr>
            <w:tcW w:w="1008" w:type="dxa"/>
            <w:noWrap/>
            <w:hideMark/>
          </w:tcPr>
          <w:p w14:paraId="3F49242F"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9.88</w:t>
            </w:r>
          </w:p>
        </w:tc>
        <w:tc>
          <w:tcPr>
            <w:tcW w:w="1008" w:type="dxa"/>
            <w:noWrap/>
            <w:hideMark/>
          </w:tcPr>
          <w:p w14:paraId="73FDF637"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18E+06</w:t>
            </w:r>
          </w:p>
        </w:tc>
        <w:tc>
          <w:tcPr>
            <w:tcW w:w="1008" w:type="dxa"/>
            <w:noWrap/>
            <w:hideMark/>
          </w:tcPr>
          <w:p w14:paraId="70DB7F55"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00E+05</w:t>
            </w:r>
          </w:p>
        </w:tc>
        <w:tc>
          <w:tcPr>
            <w:tcW w:w="1008" w:type="dxa"/>
            <w:noWrap/>
            <w:hideMark/>
          </w:tcPr>
          <w:p w14:paraId="2FB0DAB0"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2.57</w:t>
            </w:r>
          </w:p>
        </w:tc>
        <w:tc>
          <w:tcPr>
            <w:tcW w:w="725" w:type="dxa"/>
            <w:gridSpan w:val="2"/>
            <w:noWrap/>
            <w:hideMark/>
          </w:tcPr>
          <w:p w14:paraId="2EC260B0"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28</w:t>
            </w:r>
          </w:p>
        </w:tc>
      </w:tr>
      <w:tr w:rsidR="009D3FBF" w:rsidRPr="00A17A07" w14:paraId="1A369DDC" w14:textId="77777777" w:rsidTr="00C95B7E">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21D0DF4E" w14:textId="77777777" w:rsidR="009D3FBF" w:rsidRPr="009A4D74" w:rsidRDefault="009D3FBF" w:rsidP="009D3FBF">
            <w:pPr>
              <w:pStyle w:val="Compact"/>
              <w:numPr>
                <w:ilvl w:val="0"/>
                <w:numId w:val="0"/>
              </w:numPr>
              <w:rPr>
                <w:sz w:val="20"/>
                <w:szCs w:val="20"/>
              </w:rPr>
            </w:pPr>
            <w:r w:rsidRPr="009A4D74">
              <w:rPr>
                <w:sz w:val="20"/>
                <w:szCs w:val="20"/>
              </w:rPr>
              <w:t>14-168</w:t>
            </w:r>
          </w:p>
        </w:tc>
        <w:tc>
          <w:tcPr>
            <w:tcW w:w="1008" w:type="dxa"/>
            <w:noWrap/>
            <w:hideMark/>
          </w:tcPr>
          <w:p w14:paraId="6513708D"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35D1BA6C"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3.23E+06</w:t>
            </w:r>
          </w:p>
        </w:tc>
        <w:tc>
          <w:tcPr>
            <w:tcW w:w="1008" w:type="dxa"/>
            <w:noWrap/>
            <w:hideMark/>
          </w:tcPr>
          <w:p w14:paraId="49E99BF9"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3.22E+06</w:t>
            </w:r>
          </w:p>
        </w:tc>
        <w:tc>
          <w:tcPr>
            <w:tcW w:w="1008" w:type="dxa"/>
            <w:noWrap/>
            <w:hideMark/>
          </w:tcPr>
          <w:p w14:paraId="22117806"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21E+05</w:t>
            </w:r>
          </w:p>
        </w:tc>
        <w:tc>
          <w:tcPr>
            <w:tcW w:w="1008" w:type="dxa"/>
            <w:noWrap/>
            <w:hideMark/>
          </w:tcPr>
          <w:p w14:paraId="13364C7C"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25.53</w:t>
            </w:r>
          </w:p>
        </w:tc>
        <w:tc>
          <w:tcPr>
            <w:tcW w:w="1008" w:type="dxa"/>
            <w:noWrap/>
            <w:hideMark/>
          </w:tcPr>
          <w:p w14:paraId="2520DD68"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46E+05</w:t>
            </w:r>
          </w:p>
        </w:tc>
        <w:tc>
          <w:tcPr>
            <w:tcW w:w="1008" w:type="dxa"/>
            <w:noWrap/>
            <w:hideMark/>
          </w:tcPr>
          <w:p w14:paraId="78DAA6A2"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88E+04</w:t>
            </w:r>
          </w:p>
        </w:tc>
        <w:tc>
          <w:tcPr>
            <w:tcW w:w="1008" w:type="dxa"/>
            <w:noWrap/>
            <w:hideMark/>
          </w:tcPr>
          <w:p w14:paraId="77379C78"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23</w:t>
            </w:r>
          </w:p>
        </w:tc>
        <w:tc>
          <w:tcPr>
            <w:tcW w:w="725" w:type="dxa"/>
            <w:gridSpan w:val="2"/>
            <w:noWrap/>
            <w:hideMark/>
          </w:tcPr>
          <w:p w14:paraId="2B7A9F1B"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0.59</w:t>
            </w:r>
          </w:p>
        </w:tc>
      </w:tr>
      <w:tr w:rsidR="009D3FBF" w:rsidRPr="00A17A07" w14:paraId="133A27F7" w14:textId="77777777" w:rsidTr="00C95B7E">
        <w:trPr>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3C52CC9A" w14:textId="77777777" w:rsidR="009D3FBF" w:rsidRPr="009A4D74" w:rsidRDefault="009D3FBF" w:rsidP="009D3FBF">
            <w:pPr>
              <w:pStyle w:val="Compact"/>
              <w:numPr>
                <w:ilvl w:val="0"/>
                <w:numId w:val="0"/>
              </w:numPr>
              <w:rPr>
                <w:sz w:val="20"/>
                <w:szCs w:val="20"/>
              </w:rPr>
            </w:pPr>
            <w:r w:rsidRPr="009A4D74">
              <w:rPr>
                <w:sz w:val="20"/>
                <w:szCs w:val="20"/>
              </w:rPr>
              <w:t>15-176</w:t>
            </w:r>
          </w:p>
        </w:tc>
        <w:tc>
          <w:tcPr>
            <w:tcW w:w="1008" w:type="dxa"/>
            <w:noWrap/>
            <w:hideMark/>
          </w:tcPr>
          <w:p w14:paraId="4F7FF4F4"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7AE519A4"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64E+06</w:t>
            </w:r>
          </w:p>
        </w:tc>
        <w:tc>
          <w:tcPr>
            <w:tcW w:w="1008" w:type="dxa"/>
            <w:noWrap/>
            <w:hideMark/>
          </w:tcPr>
          <w:p w14:paraId="4215A316"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03E+06</w:t>
            </w:r>
          </w:p>
        </w:tc>
        <w:tc>
          <w:tcPr>
            <w:tcW w:w="1008" w:type="dxa"/>
            <w:noWrap/>
            <w:hideMark/>
          </w:tcPr>
          <w:p w14:paraId="531E5C3B"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68E+06</w:t>
            </w:r>
          </w:p>
        </w:tc>
        <w:tc>
          <w:tcPr>
            <w:tcW w:w="1008" w:type="dxa"/>
            <w:noWrap/>
            <w:hideMark/>
          </w:tcPr>
          <w:p w14:paraId="4EC52A16"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3.28</w:t>
            </w:r>
          </w:p>
        </w:tc>
        <w:tc>
          <w:tcPr>
            <w:tcW w:w="1008" w:type="dxa"/>
            <w:noWrap/>
            <w:hideMark/>
          </w:tcPr>
          <w:p w14:paraId="7CEC61FC"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2.63E+06</w:t>
            </w:r>
          </w:p>
        </w:tc>
        <w:tc>
          <w:tcPr>
            <w:tcW w:w="1008" w:type="dxa"/>
            <w:noWrap/>
            <w:hideMark/>
          </w:tcPr>
          <w:p w14:paraId="1377F224"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2.37E+05</w:t>
            </w:r>
          </w:p>
        </w:tc>
        <w:tc>
          <w:tcPr>
            <w:tcW w:w="1008" w:type="dxa"/>
            <w:noWrap/>
            <w:hideMark/>
          </w:tcPr>
          <w:p w14:paraId="7B9110A3"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9.02</w:t>
            </w:r>
          </w:p>
        </w:tc>
        <w:tc>
          <w:tcPr>
            <w:tcW w:w="725" w:type="dxa"/>
            <w:gridSpan w:val="2"/>
            <w:noWrap/>
            <w:hideMark/>
          </w:tcPr>
          <w:p w14:paraId="07383AF3"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71</w:t>
            </w:r>
          </w:p>
        </w:tc>
      </w:tr>
      <w:tr w:rsidR="009D3FBF" w:rsidRPr="00A17A07" w14:paraId="705BA1A2" w14:textId="77777777" w:rsidTr="00C95B7E">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391BDE3C" w14:textId="77777777" w:rsidR="009D3FBF" w:rsidRPr="009A4D74" w:rsidRDefault="009D3FBF" w:rsidP="009D3FBF">
            <w:pPr>
              <w:pStyle w:val="Compact"/>
              <w:numPr>
                <w:ilvl w:val="0"/>
                <w:numId w:val="0"/>
              </w:numPr>
              <w:rPr>
                <w:sz w:val="20"/>
                <w:szCs w:val="20"/>
              </w:rPr>
            </w:pPr>
            <w:r w:rsidRPr="009A4D74">
              <w:rPr>
                <w:sz w:val="20"/>
                <w:szCs w:val="20"/>
              </w:rPr>
              <w:t>16-176</w:t>
            </w:r>
          </w:p>
        </w:tc>
        <w:tc>
          <w:tcPr>
            <w:tcW w:w="1008" w:type="dxa"/>
            <w:noWrap/>
            <w:hideMark/>
          </w:tcPr>
          <w:p w14:paraId="7D2983C7"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3CB15D48"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64E+07</w:t>
            </w:r>
          </w:p>
        </w:tc>
        <w:tc>
          <w:tcPr>
            <w:tcW w:w="1008" w:type="dxa"/>
            <w:noWrap/>
            <w:hideMark/>
          </w:tcPr>
          <w:p w14:paraId="7B5473E3"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47E+07</w:t>
            </w:r>
          </w:p>
        </w:tc>
        <w:tc>
          <w:tcPr>
            <w:tcW w:w="1008" w:type="dxa"/>
            <w:noWrap/>
            <w:hideMark/>
          </w:tcPr>
          <w:p w14:paraId="71EEB868"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07E+07</w:t>
            </w:r>
          </w:p>
        </w:tc>
        <w:tc>
          <w:tcPr>
            <w:tcW w:w="1008" w:type="dxa"/>
            <w:noWrap/>
            <w:hideMark/>
          </w:tcPr>
          <w:p w14:paraId="6E25722D"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2.83</w:t>
            </w:r>
          </w:p>
        </w:tc>
        <w:tc>
          <w:tcPr>
            <w:tcW w:w="1008" w:type="dxa"/>
            <w:noWrap/>
            <w:hideMark/>
          </w:tcPr>
          <w:p w14:paraId="2D9A270E"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60E+06</w:t>
            </w:r>
          </w:p>
        </w:tc>
        <w:tc>
          <w:tcPr>
            <w:tcW w:w="1008" w:type="dxa"/>
            <w:noWrap/>
            <w:hideMark/>
          </w:tcPr>
          <w:p w14:paraId="0DD8FD8F"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28E+05</w:t>
            </w:r>
          </w:p>
        </w:tc>
        <w:tc>
          <w:tcPr>
            <w:tcW w:w="1008" w:type="dxa"/>
            <w:noWrap/>
            <w:hideMark/>
          </w:tcPr>
          <w:p w14:paraId="588416A3"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27</w:t>
            </w:r>
          </w:p>
        </w:tc>
        <w:tc>
          <w:tcPr>
            <w:tcW w:w="725" w:type="dxa"/>
            <w:gridSpan w:val="2"/>
            <w:noWrap/>
            <w:hideMark/>
          </w:tcPr>
          <w:p w14:paraId="5E655430"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28</w:t>
            </w:r>
          </w:p>
        </w:tc>
      </w:tr>
      <w:tr w:rsidR="009D3FBF" w:rsidRPr="00A17A07" w14:paraId="4110008F" w14:textId="77777777" w:rsidTr="00C95B7E">
        <w:trPr>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0654A8C9" w14:textId="77777777" w:rsidR="009D3FBF" w:rsidRPr="009A4D74" w:rsidRDefault="009D3FBF" w:rsidP="009D3FBF">
            <w:pPr>
              <w:pStyle w:val="Compact"/>
              <w:numPr>
                <w:ilvl w:val="0"/>
                <w:numId w:val="0"/>
              </w:numPr>
              <w:rPr>
                <w:sz w:val="20"/>
                <w:szCs w:val="20"/>
              </w:rPr>
            </w:pPr>
            <w:r w:rsidRPr="009A4D74">
              <w:rPr>
                <w:sz w:val="20"/>
                <w:szCs w:val="20"/>
              </w:rPr>
              <w:t>17-176</w:t>
            </w:r>
          </w:p>
        </w:tc>
        <w:tc>
          <w:tcPr>
            <w:tcW w:w="1008" w:type="dxa"/>
            <w:noWrap/>
            <w:hideMark/>
          </w:tcPr>
          <w:p w14:paraId="78DBCDE7"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2377218A"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10E+07</w:t>
            </w:r>
          </w:p>
        </w:tc>
        <w:tc>
          <w:tcPr>
            <w:tcW w:w="1008" w:type="dxa"/>
            <w:noWrap/>
            <w:hideMark/>
          </w:tcPr>
          <w:p w14:paraId="2C4E601C"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9.71E+06</w:t>
            </w:r>
          </w:p>
        </w:tc>
        <w:tc>
          <w:tcPr>
            <w:tcW w:w="1008" w:type="dxa"/>
            <w:noWrap/>
            <w:hideMark/>
          </w:tcPr>
          <w:p w14:paraId="55C9D5C2"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11E+06</w:t>
            </w:r>
          </w:p>
        </w:tc>
        <w:tc>
          <w:tcPr>
            <w:tcW w:w="1008" w:type="dxa"/>
            <w:noWrap/>
            <w:hideMark/>
          </w:tcPr>
          <w:p w14:paraId="3B1A472C"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3.29</w:t>
            </w:r>
          </w:p>
        </w:tc>
        <w:tc>
          <w:tcPr>
            <w:tcW w:w="1008" w:type="dxa"/>
            <w:noWrap/>
            <w:hideMark/>
          </w:tcPr>
          <w:p w14:paraId="7A2938B3"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09E+06</w:t>
            </w:r>
          </w:p>
        </w:tc>
        <w:tc>
          <w:tcPr>
            <w:tcW w:w="1008" w:type="dxa"/>
            <w:noWrap/>
            <w:hideMark/>
          </w:tcPr>
          <w:p w14:paraId="1A712371"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25E+05</w:t>
            </w:r>
          </w:p>
        </w:tc>
        <w:tc>
          <w:tcPr>
            <w:tcW w:w="1008" w:type="dxa"/>
            <w:noWrap/>
            <w:hideMark/>
          </w:tcPr>
          <w:p w14:paraId="016955A2"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8.36</w:t>
            </w:r>
          </w:p>
        </w:tc>
        <w:tc>
          <w:tcPr>
            <w:tcW w:w="725" w:type="dxa"/>
            <w:gridSpan w:val="2"/>
            <w:noWrap/>
            <w:hideMark/>
          </w:tcPr>
          <w:p w14:paraId="4106E871"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38</w:t>
            </w:r>
          </w:p>
        </w:tc>
      </w:tr>
      <w:tr w:rsidR="009D3FBF" w:rsidRPr="00A17A07" w14:paraId="68FF364B" w14:textId="77777777" w:rsidTr="00C95B7E">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1DF23429" w14:textId="77777777" w:rsidR="009D3FBF" w:rsidRPr="009A4D74" w:rsidRDefault="009D3FBF" w:rsidP="009D3FBF">
            <w:pPr>
              <w:pStyle w:val="Compact"/>
              <w:numPr>
                <w:ilvl w:val="0"/>
                <w:numId w:val="0"/>
              </w:numPr>
              <w:rPr>
                <w:sz w:val="20"/>
                <w:szCs w:val="20"/>
              </w:rPr>
            </w:pPr>
            <w:r w:rsidRPr="009A4D74">
              <w:rPr>
                <w:sz w:val="20"/>
                <w:szCs w:val="20"/>
              </w:rPr>
              <w:t>18-176</w:t>
            </w:r>
          </w:p>
        </w:tc>
        <w:tc>
          <w:tcPr>
            <w:tcW w:w="1008" w:type="dxa"/>
            <w:noWrap/>
            <w:hideMark/>
          </w:tcPr>
          <w:p w14:paraId="6FC7C3EF"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5DB4AD1F"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34E+07</w:t>
            </w:r>
          </w:p>
        </w:tc>
        <w:tc>
          <w:tcPr>
            <w:tcW w:w="1008" w:type="dxa"/>
            <w:noWrap/>
            <w:hideMark/>
          </w:tcPr>
          <w:p w14:paraId="77625D7E"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20E+07</w:t>
            </w:r>
          </w:p>
        </w:tc>
        <w:tc>
          <w:tcPr>
            <w:tcW w:w="1008" w:type="dxa"/>
            <w:noWrap/>
            <w:hideMark/>
          </w:tcPr>
          <w:p w14:paraId="13A9A5CF"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82E+06</w:t>
            </w:r>
          </w:p>
        </w:tc>
        <w:tc>
          <w:tcPr>
            <w:tcW w:w="1008" w:type="dxa"/>
            <w:noWrap/>
            <w:hideMark/>
          </w:tcPr>
          <w:p w14:paraId="6E4AB390"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3.20</w:t>
            </w:r>
          </w:p>
        </w:tc>
        <w:tc>
          <w:tcPr>
            <w:tcW w:w="1008" w:type="dxa"/>
            <w:noWrap/>
            <w:hideMark/>
          </w:tcPr>
          <w:p w14:paraId="42D79273"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32E+06</w:t>
            </w:r>
          </w:p>
        </w:tc>
        <w:tc>
          <w:tcPr>
            <w:tcW w:w="1008" w:type="dxa"/>
            <w:noWrap/>
            <w:hideMark/>
          </w:tcPr>
          <w:p w14:paraId="631A186C"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25E+05</w:t>
            </w:r>
          </w:p>
        </w:tc>
        <w:tc>
          <w:tcPr>
            <w:tcW w:w="1008" w:type="dxa"/>
            <w:noWrap/>
            <w:hideMark/>
          </w:tcPr>
          <w:p w14:paraId="7B27CE7B"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29</w:t>
            </w:r>
          </w:p>
        </w:tc>
        <w:tc>
          <w:tcPr>
            <w:tcW w:w="725" w:type="dxa"/>
            <w:gridSpan w:val="2"/>
            <w:noWrap/>
            <w:hideMark/>
          </w:tcPr>
          <w:p w14:paraId="4129506D"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36</w:t>
            </w:r>
          </w:p>
        </w:tc>
      </w:tr>
      <w:tr w:rsidR="009D3FBF" w:rsidRPr="00A17A07" w14:paraId="24660DD5" w14:textId="77777777" w:rsidTr="00C95B7E">
        <w:trPr>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21D2CD24" w14:textId="77777777" w:rsidR="009D3FBF" w:rsidRPr="009A4D74" w:rsidRDefault="009D3FBF" w:rsidP="009D3FBF">
            <w:pPr>
              <w:pStyle w:val="Compact"/>
              <w:numPr>
                <w:ilvl w:val="0"/>
                <w:numId w:val="0"/>
              </w:numPr>
              <w:rPr>
                <w:sz w:val="20"/>
                <w:szCs w:val="20"/>
              </w:rPr>
            </w:pPr>
            <w:r w:rsidRPr="009A4D74">
              <w:rPr>
                <w:sz w:val="20"/>
                <w:szCs w:val="20"/>
              </w:rPr>
              <w:t>19-176</w:t>
            </w:r>
          </w:p>
        </w:tc>
        <w:tc>
          <w:tcPr>
            <w:tcW w:w="1008" w:type="dxa"/>
            <w:noWrap/>
            <w:hideMark/>
          </w:tcPr>
          <w:p w14:paraId="2F149527"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43AAC00D"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69E+07</w:t>
            </w:r>
          </w:p>
        </w:tc>
        <w:tc>
          <w:tcPr>
            <w:tcW w:w="1008" w:type="dxa"/>
            <w:noWrap/>
            <w:hideMark/>
          </w:tcPr>
          <w:p w14:paraId="0896861F"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51E+07</w:t>
            </w:r>
          </w:p>
        </w:tc>
        <w:tc>
          <w:tcPr>
            <w:tcW w:w="1008" w:type="dxa"/>
            <w:noWrap/>
            <w:hideMark/>
          </w:tcPr>
          <w:p w14:paraId="11A40D1C"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08E+07</w:t>
            </w:r>
          </w:p>
        </w:tc>
        <w:tc>
          <w:tcPr>
            <w:tcW w:w="1008" w:type="dxa"/>
            <w:noWrap/>
            <w:hideMark/>
          </w:tcPr>
          <w:p w14:paraId="5D97A756"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1.43</w:t>
            </w:r>
          </w:p>
        </w:tc>
        <w:tc>
          <w:tcPr>
            <w:tcW w:w="1008" w:type="dxa"/>
            <w:noWrap/>
            <w:hideMark/>
          </w:tcPr>
          <w:p w14:paraId="1DFB88FA"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64E+06</w:t>
            </w:r>
          </w:p>
        </w:tc>
        <w:tc>
          <w:tcPr>
            <w:tcW w:w="1008" w:type="dxa"/>
            <w:noWrap/>
            <w:hideMark/>
          </w:tcPr>
          <w:p w14:paraId="55C2A687"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09E+05</w:t>
            </w:r>
          </w:p>
        </w:tc>
        <w:tc>
          <w:tcPr>
            <w:tcW w:w="1008" w:type="dxa"/>
            <w:noWrap/>
            <w:hideMark/>
          </w:tcPr>
          <w:p w14:paraId="277B5C5D"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96</w:t>
            </w:r>
          </w:p>
        </w:tc>
        <w:tc>
          <w:tcPr>
            <w:tcW w:w="725" w:type="dxa"/>
            <w:gridSpan w:val="2"/>
            <w:noWrap/>
            <w:hideMark/>
          </w:tcPr>
          <w:p w14:paraId="42933506"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04</w:t>
            </w:r>
          </w:p>
        </w:tc>
      </w:tr>
      <w:tr w:rsidR="009D3FBF" w:rsidRPr="00A17A07" w14:paraId="2FB61954" w14:textId="77777777" w:rsidTr="00C95B7E">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7A2D785F" w14:textId="77777777" w:rsidR="009D3FBF" w:rsidRPr="009A4D74" w:rsidRDefault="009D3FBF" w:rsidP="009D3FBF">
            <w:pPr>
              <w:pStyle w:val="Compact"/>
              <w:numPr>
                <w:ilvl w:val="0"/>
                <w:numId w:val="0"/>
              </w:numPr>
              <w:rPr>
                <w:sz w:val="20"/>
                <w:szCs w:val="20"/>
              </w:rPr>
            </w:pPr>
            <w:r w:rsidRPr="009A4D74">
              <w:rPr>
                <w:sz w:val="20"/>
                <w:szCs w:val="20"/>
              </w:rPr>
              <w:t>20-Bal</w:t>
            </w:r>
          </w:p>
        </w:tc>
        <w:tc>
          <w:tcPr>
            <w:tcW w:w="1008" w:type="dxa"/>
            <w:noWrap/>
            <w:hideMark/>
          </w:tcPr>
          <w:p w14:paraId="3D6FC61A"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040FBB60"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9.40E+06</w:t>
            </w:r>
          </w:p>
        </w:tc>
        <w:tc>
          <w:tcPr>
            <w:tcW w:w="1008" w:type="dxa"/>
            <w:noWrap/>
            <w:hideMark/>
          </w:tcPr>
          <w:p w14:paraId="6A9402E0"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42E+06</w:t>
            </w:r>
          </w:p>
        </w:tc>
        <w:tc>
          <w:tcPr>
            <w:tcW w:w="1008" w:type="dxa"/>
            <w:noWrap/>
            <w:hideMark/>
          </w:tcPr>
          <w:p w14:paraId="4B3F43A2"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24E+06</w:t>
            </w:r>
          </w:p>
        </w:tc>
        <w:tc>
          <w:tcPr>
            <w:tcW w:w="1008" w:type="dxa"/>
            <w:noWrap/>
            <w:hideMark/>
          </w:tcPr>
          <w:p w14:paraId="55128C25"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4.15</w:t>
            </w:r>
          </w:p>
        </w:tc>
        <w:tc>
          <w:tcPr>
            <w:tcW w:w="1008" w:type="dxa"/>
            <w:noWrap/>
            <w:hideMark/>
          </w:tcPr>
          <w:p w14:paraId="43974FAB"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55E+06</w:t>
            </w:r>
          </w:p>
        </w:tc>
        <w:tc>
          <w:tcPr>
            <w:tcW w:w="1008" w:type="dxa"/>
            <w:noWrap/>
            <w:hideMark/>
          </w:tcPr>
          <w:p w14:paraId="1ED82000"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3.55E+05</w:t>
            </w:r>
          </w:p>
        </w:tc>
        <w:tc>
          <w:tcPr>
            <w:tcW w:w="1008" w:type="dxa"/>
            <w:noWrap/>
            <w:hideMark/>
          </w:tcPr>
          <w:p w14:paraId="64506169"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80</w:t>
            </w:r>
          </w:p>
        </w:tc>
        <w:tc>
          <w:tcPr>
            <w:tcW w:w="725" w:type="dxa"/>
            <w:gridSpan w:val="2"/>
            <w:noWrap/>
            <w:hideMark/>
          </w:tcPr>
          <w:p w14:paraId="7AB5E8EF"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21</w:t>
            </w:r>
          </w:p>
        </w:tc>
      </w:tr>
      <w:tr w:rsidR="009D3FBF" w:rsidRPr="00A17A07" w14:paraId="7982708A" w14:textId="77777777" w:rsidTr="00C95B7E">
        <w:trPr>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77F672C5" w14:textId="77777777" w:rsidR="009D3FBF" w:rsidRPr="009A4D74" w:rsidRDefault="009D3FBF" w:rsidP="009D3FBF">
            <w:pPr>
              <w:pStyle w:val="Compact"/>
              <w:numPr>
                <w:ilvl w:val="0"/>
                <w:numId w:val="0"/>
              </w:numPr>
              <w:rPr>
                <w:sz w:val="20"/>
                <w:szCs w:val="20"/>
              </w:rPr>
            </w:pPr>
            <w:r w:rsidRPr="009A4D74">
              <w:rPr>
                <w:sz w:val="20"/>
                <w:szCs w:val="20"/>
              </w:rPr>
              <w:t>21-Bal</w:t>
            </w:r>
          </w:p>
        </w:tc>
        <w:tc>
          <w:tcPr>
            <w:tcW w:w="1008" w:type="dxa"/>
            <w:noWrap/>
            <w:hideMark/>
          </w:tcPr>
          <w:p w14:paraId="449DE5CE"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7885DB96"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13E+04</w:t>
            </w:r>
          </w:p>
        </w:tc>
        <w:tc>
          <w:tcPr>
            <w:tcW w:w="1008" w:type="dxa"/>
            <w:noWrap/>
            <w:hideMark/>
          </w:tcPr>
          <w:p w14:paraId="4245FBD5"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04E+04</w:t>
            </w:r>
          </w:p>
        </w:tc>
        <w:tc>
          <w:tcPr>
            <w:tcW w:w="1008" w:type="dxa"/>
            <w:noWrap/>
            <w:hideMark/>
          </w:tcPr>
          <w:p w14:paraId="11DAFB6A"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76E+03</w:t>
            </w:r>
          </w:p>
        </w:tc>
        <w:tc>
          <w:tcPr>
            <w:tcW w:w="1008" w:type="dxa"/>
            <w:noWrap/>
            <w:hideMark/>
          </w:tcPr>
          <w:p w14:paraId="18EBCD9A"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5.04</w:t>
            </w:r>
          </w:p>
        </w:tc>
        <w:tc>
          <w:tcPr>
            <w:tcW w:w="1008" w:type="dxa"/>
            <w:noWrap/>
            <w:hideMark/>
          </w:tcPr>
          <w:p w14:paraId="293B5A59"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43E+03</w:t>
            </w:r>
          </w:p>
        </w:tc>
        <w:tc>
          <w:tcPr>
            <w:tcW w:w="1008" w:type="dxa"/>
            <w:noWrap/>
            <w:hideMark/>
          </w:tcPr>
          <w:p w14:paraId="6505D428"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01E+03</w:t>
            </w:r>
          </w:p>
        </w:tc>
        <w:tc>
          <w:tcPr>
            <w:tcW w:w="1008" w:type="dxa"/>
            <w:noWrap/>
            <w:hideMark/>
          </w:tcPr>
          <w:p w14:paraId="2BA8FBD7"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8.59</w:t>
            </w:r>
          </w:p>
        </w:tc>
        <w:tc>
          <w:tcPr>
            <w:tcW w:w="725" w:type="dxa"/>
            <w:gridSpan w:val="2"/>
            <w:noWrap/>
            <w:hideMark/>
          </w:tcPr>
          <w:p w14:paraId="0CD243DF"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9.72</w:t>
            </w:r>
          </w:p>
        </w:tc>
      </w:tr>
      <w:tr w:rsidR="009D3FBF" w:rsidRPr="00A17A07" w14:paraId="112848BA" w14:textId="77777777" w:rsidTr="00C95B7E">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1C24569F" w14:textId="77777777" w:rsidR="009D3FBF" w:rsidRPr="009A4D74" w:rsidRDefault="009D3FBF" w:rsidP="009D3FBF">
            <w:pPr>
              <w:pStyle w:val="Compact"/>
              <w:numPr>
                <w:ilvl w:val="0"/>
                <w:numId w:val="0"/>
              </w:numPr>
              <w:rPr>
                <w:sz w:val="20"/>
                <w:szCs w:val="20"/>
              </w:rPr>
            </w:pPr>
            <w:r w:rsidRPr="009A4D74">
              <w:rPr>
                <w:sz w:val="20"/>
                <w:szCs w:val="20"/>
              </w:rPr>
              <w:t>22-Bal</w:t>
            </w:r>
          </w:p>
        </w:tc>
        <w:tc>
          <w:tcPr>
            <w:tcW w:w="1008" w:type="dxa"/>
            <w:noWrap/>
            <w:hideMark/>
          </w:tcPr>
          <w:p w14:paraId="391BC83C"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79DD81A8"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51E+07</w:t>
            </w:r>
          </w:p>
        </w:tc>
        <w:tc>
          <w:tcPr>
            <w:tcW w:w="1008" w:type="dxa"/>
            <w:noWrap/>
            <w:hideMark/>
          </w:tcPr>
          <w:p w14:paraId="41C3FE65"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35E+07</w:t>
            </w:r>
          </w:p>
        </w:tc>
        <w:tc>
          <w:tcPr>
            <w:tcW w:w="1008" w:type="dxa"/>
            <w:noWrap/>
            <w:hideMark/>
          </w:tcPr>
          <w:p w14:paraId="170345FB"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9.88E+06</w:t>
            </w:r>
          </w:p>
        </w:tc>
        <w:tc>
          <w:tcPr>
            <w:tcW w:w="1008" w:type="dxa"/>
            <w:noWrap/>
            <w:hideMark/>
          </w:tcPr>
          <w:p w14:paraId="73A06720"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3.20</w:t>
            </w:r>
          </w:p>
        </w:tc>
        <w:tc>
          <w:tcPr>
            <w:tcW w:w="1008" w:type="dxa"/>
            <w:noWrap/>
            <w:hideMark/>
          </w:tcPr>
          <w:p w14:paraId="6BA138A0"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07E+06</w:t>
            </w:r>
          </w:p>
        </w:tc>
        <w:tc>
          <w:tcPr>
            <w:tcW w:w="1008" w:type="dxa"/>
            <w:noWrap/>
            <w:hideMark/>
          </w:tcPr>
          <w:p w14:paraId="230631A9"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37E+05</w:t>
            </w:r>
          </w:p>
        </w:tc>
        <w:tc>
          <w:tcPr>
            <w:tcW w:w="1008" w:type="dxa"/>
            <w:noWrap/>
            <w:hideMark/>
          </w:tcPr>
          <w:p w14:paraId="3FABEAA6"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9.02</w:t>
            </w:r>
          </w:p>
        </w:tc>
        <w:tc>
          <w:tcPr>
            <w:tcW w:w="725" w:type="dxa"/>
            <w:gridSpan w:val="2"/>
            <w:noWrap/>
            <w:hideMark/>
          </w:tcPr>
          <w:p w14:paraId="4155BC5E"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72</w:t>
            </w:r>
          </w:p>
        </w:tc>
      </w:tr>
      <w:tr w:rsidR="009D3FBF" w:rsidRPr="00A17A07" w14:paraId="48F7D583" w14:textId="77777777" w:rsidTr="00C95B7E">
        <w:trPr>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517AD499" w14:textId="77777777" w:rsidR="009D3FBF" w:rsidRPr="009A4D74" w:rsidRDefault="009D3FBF" w:rsidP="009D3FBF">
            <w:pPr>
              <w:pStyle w:val="Compact"/>
              <w:numPr>
                <w:ilvl w:val="0"/>
                <w:numId w:val="0"/>
              </w:numPr>
              <w:rPr>
                <w:sz w:val="20"/>
                <w:szCs w:val="20"/>
              </w:rPr>
            </w:pPr>
            <w:r w:rsidRPr="009A4D74">
              <w:rPr>
                <w:sz w:val="20"/>
                <w:szCs w:val="20"/>
              </w:rPr>
              <w:t>23-Bal</w:t>
            </w:r>
          </w:p>
        </w:tc>
        <w:tc>
          <w:tcPr>
            <w:tcW w:w="1008" w:type="dxa"/>
            <w:noWrap/>
            <w:hideMark/>
          </w:tcPr>
          <w:p w14:paraId="703AC0EE"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19085204"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2.06E+07</w:t>
            </w:r>
          </w:p>
        </w:tc>
        <w:tc>
          <w:tcPr>
            <w:tcW w:w="1008" w:type="dxa"/>
            <w:noWrap/>
            <w:hideMark/>
          </w:tcPr>
          <w:p w14:paraId="6F3F1820"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83E+07</w:t>
            </w:r>
          </w:p>
        </w:tc>
        <w:tc>
          <w:tcPr>
            <w:tcW w:w="1008" w:type="dxa"/>
            <w:noWrap/>
            <w:hideMark/>
          </w:tcPr>
          <w:p w14:paraId="628D7810"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33E+07</w:t>
            </w:r>
          </w:p>
        </w:tc>
        <w:tc>
          <w:tcPr>
            <w:tcW w:w="1008" w:type="dxa"/>
            <w:noWrap/>
            <w:hideMark/>
          </w:tcPr>
          <w:p w14:paraId="6843E224"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2.52</w:t>
            </w:r>
          </w:p>
        </w:tc>
        <w:tc>
          <w:tcPr>
            <w:tcW w:w="1008" w:type="dxa"/>
            <w:noWrap/>
            <w:hideMark/>
          </w:tcPr>
          <w:p w14:paraId="0F47613D"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9.53E+06</w:t>
            </w:r>
          </w:p>
        </w:tc>
        <w:tc>
          <w:tcPr>
            <w:tcW w:w="1008" w:type="dxa"/>
            <w:noWrap/>
            <w:hideMark/>
          </w:tcPr>
          <w:p w14:paraId="406A12B0"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94E+05</w:t>
            </w:r>
          </w:p>
        </w:tc>
        <w:tc>
          <w:tcPr>
            <w:tcW w:w="1008" w:type="dxa"/>
            <w:noWrap/>
            <w:hideMark/>
          </w:tcPr>
          <w:p w14:paraId="405BC640"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8.33</w:t>
            </w:r>
          </w:p>
        </w:tc>
        <w:tc>
          <w:tcPr>
            <w:tcW w:w="725" w:type="dxa"/>
            <w:gridSpan w:val="2"/>
            <w:noWrap/>
            <w:hideMark/>
          </w:tcPr>
          <w:p w14:paraId="1BD156B3"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33</w:t>
            </w:r>
          </w:p>
        </w:tc>
      </w:tr>
      <w:tr w:rsidR="009D3FBF" w:rsidRPr="00A17A07" w14:paraId="1DD704AF" w14:textId="77777777" w:rsidTr="00C95B7E">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66C6DD2D" w14:textId="77777777" w:rsidR="009D3FBF" w:rsidRPr="009A4D74" w:rsidRDefault="009D3FBF" w:rsidP="009D3FBF">
            <w:pPr>
              <w:pStyle w:val="Compact"/>
              <w:numPr>
                <w:ilvl w:val="0"/>
                <w:numId w:val="0"/>
              </w:numPr>
              <w:rPr>
                <w:sz w:val="20"/>
                <w:szCs w:val="20"/>
              </w:rPr>
            </w:pPr>
            <w:r w:rsidRPr="009A4D74">
              <w:rPr>
                <w:sz w:val="20"/>
                <w:szCs w:val="20"/>
              </w:rPr>
              <w:t>24-Bal</w:t>
            </w:r>
          </w:p>
        </w:tc>
        <w:tc>
          <w:tcPr>
            <w:tcW w:w="1008" w:type="dxa"/>
            <w:noWrap/>
            <w:hideMark/>
          </w:tcPr>
          <w:p w14:paraId="761FF856"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4386F826"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72E+07</w:t>
            </w:r>
          </w:p>
        </w:tc>
        <w:tc>
          <w:tcPr>
            <w:tcW w:w="1008" w:type="dxa"/>
            <w:noWrap/>
            <w:hideMark/>
          </w:tcPr>
          <w:p w14:paraId="2BEA9BDA"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54E+07</w:t>
            </w:r>
          </w:p>
        </w:tc>
        <w:tc>
          <w:tcPr>
            <w:tcW w:w="1008" w:type="dxa"/>
            <w:noWrap/>
            <w:hideMark/>
          </w:tcPr>
          <w:p w14:paraId="6269D010"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11E+07</w:t>
            </w:r>
          </w:p>
        </w:tc>
        <w:tc>
          <w:tcPr>
            <w:tcW w:w="1008" w:type="dxa"/>
            <w:noWrap/>
            <w:hideMark/>
          </w:tcPr>
          <w:p w14:paraId="105FD5CD"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1.73</w:t>
            </w:r>
          </w:p>
        </w:tc>
        <w:tc>
          <w:tcPr>
            <w:tcW w:w="1008" w:type="dxa"/>
            <w:noWrap/>
            <w:hideMark/>
          </w:tcPr>
          <w:p w14:paraId="4799C0BC"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99E+06</w:t>
            </w:r>
          </w:p>
        </w:tc>
        <w:tc>
          <w:tcPr>
            <w:tcW w:w="1008" w:type="dxa"/>
            <w:noWrap/>
            <w:hideMark/>
          </w:tcPr>
          <w:p w14:paraId="7083CD07"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86E+05</w:t>
            </w:r>
          </w:p>
        </w:tc>
        <w:tc>
          <w:tcPr>
            <w:tcW w:w="1008" w:type="dxa"/>
            <w:noWrap/>
            <w:hideMark/>
          </w:tcPr>
          <w:p w14:paraId="0B5D727E"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59</w:t>
            </w:r>
          </w:p>
        </w:tc>
        <w:tc>
          <w:tcPr>
            <w:tcW w:w="725" w:type="dxa"/>
            <w:gridSpan w:val="2"/>
            <w:noWrap/>
            <w:hideMark/>
          </w:tcPr>
          <w:p w14:paraId="1AFE0373"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45</w:t>
            </w:r>
          </w:p>
        </w:tc>
      </w:tr>
      <w:tr w:rsidR="009D3FBF" w:rsidRPr="00A17A07" w14:paraId="3E0CD510" w14:textId="77777777" w:rsidTr="00C95B7E">
        <w:trPr>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5CDB6000" w14:textId="77777777" w:rsidR="009D3FBF" w:rsidRPr="009A4D74" w:rsidRDefault="009D3FBF" w:rsidP="009D3FBF">
            <w:pPr>
              <w:pStyle w:val="Compact"/>
              <w:numPr>
                <w:ilvl w:val="0"/>
                <w:numId w:val="0"/>
              </w:numPr>
              <w:rPr>
                <w:sz w:val="20"/>
                <w:szCs w:val="20"/>
              </w:rPr>
            </w:pPr>
            <w:r w:rsidRPr="009A4D74">
              <w:rPr>
                <w:sz w:val="20"/>
                <w:szCs w:val="20"/>
              </w:rPr>
              <w:t>25-Chk</w:t>
            </w:r>
          </w:p>
        </w:tc>
        <w:tc>
          <w:tcPr>
            <w:tcW w:w="1008" w:type="dxa"/>
            <w:noWrap/>
            <w:hideMark/>
          </w:tcPr>
          <w:p w14:paraId="66FEC334"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56938E9C"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8.79E+06</w:t>
            </w:r>
          </w:p>
        </w:tc>
        <w:tc>
          <w:tcPr>
            <w:tcW w:w="1008" w:type="dxa"/>
            <w:noWrap/>
            <w:hideMark/>
          </w:tcPr>
          <w:p w14:paraId="75D2E603"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88E+06</w:t>
            </w:r>
          </w:p>
        </w:tc>
        <w:tc>
          <w:tcPr>
            <w:tcW w:w="1008" w:type="dxa"/>
            <w:noWrap/>
            <w:hideMark/>
          </w:tcPr>
          <w:p w14:paraId="36CEFE25"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69E+06</w:t>
            </w:r>
          </w:p>
        </w:tc>
        <w:tc>
          <w:tcPr>
            <w:tcW w:w="1008" w:type="dxa"/>
            <w:noWrap/>
            <w:hideMark/>
          </w:tcPr>
          <w:p w14:paraId="3DF8B16D"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2.22</w:t>
            </w:r>
          </w:p>
        </w:tc>
        <w:tc>
          <w:tcPr>
            <w:tcW w:w="1008" w:type="dxa"/>
            <w:noWrap/>
            <w:hideMark/>
          </w:tcPr>
          <w:p w14:paraId="08BB703A"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97E+06</w:t>
            </w:r>
          </w:p>
        </w:tc>
        <w:tc>
          <w:tcPr>
            <w:tcW w:w="1008" w:type="dxa"/>
            <w:noWrap/>
            <w:hideMark/>
          </w:tcPr>
          <w:p w14:paraId="19CD1B71"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2.92E+05</w:t>
            </w:r>
          </w:p>
        </w:tc>
        <w:tc>
          <w:tcPr>
            <w:tcW w:w="1008" w:type="dxa"/>
            <w:noWrap/>
            <w:hideMark/>
          </w:tcPr>
          <w:p w14:paraId="6CA284A1"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35</w:t>
            </w:r>
          </w:p>
        </w:tc>
        <w:tc>
          <w:tcPr>
            <w:tcW w:w="725" w:type="dxa"/>
            <w:gridSpan w:val="2"/>
            <w:noWrap/>
            <w:hideMark/>
          </w:tcPr>
          <w:p w14:paraId="31C718BD"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70</w:t>
            </w:r>
          </w:p>
        </w:tc>
      </w:tr>
      <w:tr w:rsidR="009D3FBF" w:rsidRPr="00A17A07" w14:paraId="44BA6A92" w14:textId="77777777" w:rsidTr="00C95B7E">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0D56AED1" w14:textId="77777777" w:rsidR="009D3FBF" w:rsidRPr="009A4D74" w:rsidRDefault="009D3FBF" w:rsidP="009D3FBF">
            <w:pPr>
              <w:pStyle w:val="Compact"/>
              <w:numPr>
                <w:ilvl w:val="0"/>
                <w:numId w:val="0"/>
              </w:numPr>
              <w:rPr>
                <w:sz w:val="20"/>
                <w:szCs w:val="20"/>
              </w:rPr>
            </w:pPr>
            <w:r w:rsidRPr="009A4D74">
              <w:rPr>
                <w:sz w:val="20"/>
                <w:szCs w:val="20"/>
              </w:rPr>
              <w:t>26-Chk</w:t>
            </w:r>
          </w:p>
        </w:tc>
        <w:tc>
          <w:tcPr>
            <w:tcW w:w="1008" w:type="dxa"/>
            <w:noWrap/>
            <w:hideMark/>
          </w:tcPr>
          <w:p w14:paraId="517D3FE5"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4D092854"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38E+07</w:t>
            </w:r>
          </w:p>
        </w:tc>
        <w:tc>
          <w:tcPr>
            <w:tcW w:w="1008" w:type="dxa"/>
            <w:noWrap/>
            <w:hideMark/>
          </w:tcPr>
          <w:p w14:paraId="735D0D2F"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22E+07</w:t>
            </w:r>
          </w:p>
        </w:tc>
        <w:tc>
          <w:tcPr>
            <w:tcW w:w="1008" w:type="dxa"/>
            <w:noWrap/>
            <w:hideMark/>
          </w:tcPr>
          <w:p w14:paraId="53CFA8C7"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82E+06</w:t>
            </w:r>
          </w:p>
        </w:tc>
        <w:tc>
          <w:tcPr>
            <w:tcW w:w="1008" w:type="dxa"/>
            <w:noWrap/>
            <w:hideMark/>
          </w:tcPr>
          <w:p w14:paraId="608AB8ED"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2.03</w:t>
            </w:r>
          </w:p>
        </w:tc>
        <w:tc>
          <w:tcPr>
            <w:tcW w:w="1008" w:type="dxa"/>
            <w:noWrap/>
            <w:hideMark/>
          </w:tcPr>
          <w:p w14:paraId="44E545BF"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29E+06</w:t>
            </w:r>
          </w:p>
        </w:tc>
        <w:tc>
          <w:tcPr>
            <w:tcW w:w="1008" w:type="dxa"/>
            <w:noWrap/>
            <w:hideMark/>
          </w:tcPr>
          <w:p w14:paraId="2AB18E93"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29E+05</w:t>
            </w:r>
          </w:p>
        </w:tc>
        <w:tc>
          <w:tcPr>
            <w:tcW w:w="1008" w:type="dxa"/>
            <w:noWrap/>
            <w:hideMark/>
          </w:tcPr>
          <w:p w14:paraId="78B75D3D"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40</w:t>
            </w:r>
          </w:p>
        </w:tc>
        <w:tc>
          <w:tcPr>
            <w:tcW w:w="725" w:type="dxa"/>
            <w:gridSpan w:val="2"/>
            <w:noWrap/>
            <w:hideMark/>
          </w:tcPr>
          <w:p w14:paraId="2D80E413"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32</w:t>
            </w:r>
          </w:p>
        </w:tc>
      </w:tr>
      <w:tr w:rsidR="009D3FBF" w:rsidRPr="00A17A07" w14:paraId="2353EEE4" w14:textId="77777777" w:rsidTr="00C95B7E">
        <w:trPr>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3E972952" w14:textId="77777777" w:rsidR="009D3FBF" w:rsidRPr="009A4D74" w:rsidRDefault="009D3FBF" w:rsidP="009D3FBF">
            <w:pPr>
              <w:pStyle w:val="Compact"/>
              <w:numPr>
                <w:ilvl w:val="0"/>
                <w:numId w:val="0"/>
              </w:numPr>
              <w:rPr>
                <w:sz w:val="20"/>
                <w:szCs w:val="20"/>
              </w:rPr>
            </w:pPr>
            <w:r w:rsidRPr="009A4D74">
              <w:rPr>
                <w:sz w:val="20"/>
                <w:szCs w:val="20"/>
              </w:rPr>
              <w:t>27-Chk</w:t>
            </w:r>
          </w:p>
        </w:tc>
        <w:tc>
          <w:tcPr>
            <w:tcW w:w="1008" w:type="dxa"/>
            <w:noWrap/>
            <w:hideMark/>
          </w:tcPr>
          <w:p w14:paraId="4819172A"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059A8113"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86E+06</w:t>
            </w:r>
          </w:p>
        </w:tc>
        <w:tc>
          <w:tcPr>
            <w:tcW w:w="1008" w:type="dxa"/>
            <w:noWrap/>
            <w:hideMark/>
          </w:tcPr>
          <w:p w14:paraId="13566F13"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96E+06</w:t>
            </w:r>
          </w:p>
        </w:tc>
        <w:tc>
          <w:tcPr>
            <w:tcW w:w="1008" w:type="dxa"/>
            <w:noWrap/>
            <w:hideMark/>
          </w:tcPr>
          <w:p w14:paraId="75EFF614"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15E+06</w:t>
            </w:r>
          </w:p>
        </w:tc>
        <w:tc>
          <w:tcPr>
            <w:tcW w:w="1008" w:type="dxa"/>
            <w:noWrap/>
            <w:hideMark/>
          </w:tcPr>
          <w:p w14:paraId="11C056BA"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3.94</w:t>
            </w:r>
          </w:p>
        </w:tc>
        <w:tc>
          <w:tcPr>
            <w:tcW w:w="1008" w:type="dxa"/>
            <w:noWrap/>
            <w:hideMark/>
          </w:tcPr>
          <w:p w14:paraId="1ACBE1FC"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63E+06</w:t>
            </w:r>
          </w:p>
        </w:tc>
        <w:tc>
          <w:tcPr>
            <w:tcW w:w="1008" w:type="dxa"/>
            <w:noWrap/>
            <w:hideMark/>
          </w:tcPr>
          <w:p w14:paraId="1AA92DCE"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12E+05</w:t>
            </w:r>
          </w:p>
        </w:tc>
        <w:tc>
          <w:tcPr>
            <w:tcW w:w="1008" w:type="dxa"/>
            <w:noWrap/>
            <w:hideMark/>
          </w:tcPr>
          <w:p w14:paraId="674F0695"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8.59</w:t>
            </w:r>
          </w:p>
        </w:tc>
        <w:tc>
          <w:tcPr>
            <w:tcW w:w="725" w:type="dxa"/>
            <w:gridSpan w:val="2"/>
            <w:noWrap/>
            <w:hideMark/>
          </w:tcPr>
          <w:p w14:paraId="5DBC7EA9"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48</w:t>
            </w:r>
          </w:p>
        </w:tc>
      </w:tr>
      <w:tr w:rsidR="009D3FBF" w:rsidRPr="00A17A07" w14:paraId="13FBC2A0" w14:textId="77777777" w:rsidTr="00C95B7E">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66005DF8" w14:textId="77777777" w:rsidR="009D3FBF" w:rsidRPr="009A4D74" w:rsidRDefault="009D3FBF" w:rsidP="009D3FBF">
            <w:pPr>
              <w:pStyle w:val="Compact"/>
              <w:numPr>
                <w:ilvl w:val="0"/>
                <w:numId w:val="0"/>
              </w:numPr>
              <w:rPr>
                <w:sz w:val="20"/>
                <w:szCs w:val="20"/>
              </w:rPr>
            </w:pPr>
            <w:r w:rsidRPr="009A4D74">
              <w:rPr>
                <w:sz w:val="20"/>
                <w:szCs w:val="20"/>
              </w:rPr>
              <w:t>28-Chk</w:t>
            </w:r>
          </w:p>
        </w:tc>
        <w:tc>
          <w:tcPr>
            <w:tcW w:w="1008" w:type="dxa"/>
            <w:noWrap/>
            <w:hideMark/>
          </w:tcPr>
          <w:p w14:paraId="3721D553"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2801B003"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64E+07</w:t>
            </w:r>
          </w:p>
        </w:tc>
        <w:tc>
          <w:tcPr>
            <w:tcW w:w="1008" w:type="dxa"/>
            <w:noWrap/>
            <w:hideMark/>
          </w:tcPr>
          <w:p w14:paraId="63CA3B47"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47E+07</w:t>
            </w:r>
          </w:p>
        </w:tc>
        <w:tc>
          <w:tcPr>
            <w:tcW w:w="1008" w:type="dxa"/>
            <w:noWrap/>
            <w:hideMark/>
          </w:tcPr>
          <w:p w14:paraId="60510AFA"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03E+07</w:t>
            </w:r>
          </w:p>
        </w:tc>
        <w:tc>
          <w:tcPr>
            <w:tcW w:w="1008" w:type="dxa"/>
            <w:noWrap/>
            <w:hideMark/>
          </w:tcPr>
          <w:p w14:paraId="201F0026"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0.25</w:t>
            </w:r>
          </w:p>
        </w:tc>
        <w:tc>
          <w:tcPr>
            <w:tcW w:w="1008" w:type="dxa"/>
            <w:noWrap/>
            <w:hideMark/>
          </w:tcPr>
          <w:p w14:paraId="605577C9"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39E+06</w:t>
            </w:r>
          </w:p>
        </w:tc>
        <w:tc>
          <w:tcPr>
            <w:tcW w:w="1008" w:type="dxa"/>
            <w:noWrap/>
            <w:hideMark/>
          </w:tcPr>
          <w:p w14:paraId="49E14CE2"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92E+05</w:t>
            </w:r>
          </w:p>
        </w:tc>
        <w:tc>
          <w:tcPr>
            <w:tcW w:w="1008" w:type="dxa"/>
            <w:noWrap/>
            <w:hideMark/>
          </w:tcPr>
          <w:p w14:paraId="634F6566"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9.36</w:t>
            </w:r>
          </w:p>
        </w:tc>
        <w:tc>
          <w:tcPr>
            <w:tcW w:w="725" w:type="dxa"/>
            <w:gridSpan w:val="2"/>
            <w:noWrap/>
            <w:hideMark/>
          </w:tcPr>
          <w:p w14:paraId="77F1D816"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71</w:t>
            </w:r>
          </w:p>
        </w:tc>
      </w:tr>
      <w:tr w:rsidR="009D3FBF" w:rsidRPr="00A17A07" w14:paraId="6074DB21" w14:textId="77777777" w:rsidTr="00C95B7E">
        <w:trPr>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3C6626B4" w14:textId="77777777" w:rsidR="009D3FBF" w:rsidRPr="009A4D74" w:rsidRDefault="009D3FBF" w:rsidP="009D3FBF">
            <w:pPr>
              <w:pStyle w:val="Compact"/>
              <w:numPr>
                <w:ilvl w:val="0"/>
                <w:numId w:val="0"/>
              </w:numPr>
              <w:rPr>
                <w:sz w:val="20"/>
                <w:szCs w:val="20"/>
              </w:rPr>
            </w:pPr>
            <w:r w:rsidRPr="009A4D74">
              <w:rPr>
                <w:sz w:val="20"/>
                <w:szCs w:val="20"/>
              </w:rPr>
              <w:t>29-Chk</w:t>
            </w:r>
          </w:p>
        </w:tc>
        <w:tc>
          <w:tcPr>
            <w:tcW w:w="1008" w:type="dxa"/>
            <w:noWrap/>
            <w:hideMark/>
          </w:tcPr>
          <w:p w14:paraId="35E7922C"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0FDF601A"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2.04E+07</w:t>
            </w:r>
          </w:p>
        </w:tc>
        <w:tc>
          <w:tcPr>
            <w:tcW w:w="1008" w:type="dxa"/>
            <w:noWrap/>
            <w:hideMark/>
          </w:tcPr>
          <w:p w14:paraId="07768F2E"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87E+07</w:t>
            </w:r>
          </w:p>
        </w:tc>
        <w:tc>
          <w:tcPr>
            <w:tcW w:w="1008" w:type="dxa"/>
            <w:noWrap/>
            <w:hideMark/>
          </w:tcPr>
          <w:p w14:paraId="6A5F80FF"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43E+07</w:t>
            </w:r>
          </w:p>
        </w:tc>
        <w:tc>
          <w:tcPr>
            <w:tcW w:w="1008" w:type="dxa"/>
            <w:noWrap/>
            <w:hideMark/>
          </w:tcPr>
          <w:p w14:paraId="6CE493B2"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6.39</w:t>
            </w:r>
          </w:p>
        </w:tc>
        <w:tc>
          <w:tcPr>
            <w:tcW w:w="1008" w:type="dxa"/>
            <w:noWrap/>
            <w:hideMark/>
          </w:tcPr>
          <w:p w14:paraId="1803046F"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05E+07</w:t>
            </w:r>
          </w:p>
        </w:tc>
        <w:tc>
          <w:tcPr>
            <w:tcW w:w="1008" w:type="dxa"/>
            <w:noWrap/>
            <w:hideMark/>
          </w:tcPr>
          <w:p w14:paraId="46CDD809"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22E+06</w:t>
            </w:r>
          </w:p>
        </w:tc>
        <w:tc>
          <w:tcPr>
            <w:tcW w:w="1008" w:type="dxa"/>
            <w:noWrap/>
            <w:hideMark/>
          </w:tcPr>
          <w:p w14:paraId="61E5B692"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1.67</w:t>
            </w:r>
          </w:p>
        </w:tc>
        <w:tc>
          <w:tcPr>
            <w:tcW w:w="725" w:type="dxa"/>
            <w:gridSpan w:val="2"/>
            <w:noWrap/>
            <w:hideMark/>
          </w:tcPr>
          <w:p w14:paraId="4499EF0F"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56</w:t>
            </w:r>
          </w:p>
        </w:tc>
      </w:tr>
      <w:tr w:rsidR="009D3FBF" w:rsidRPr="00A17A07" w14:paraId="4F768750" w14:textId="77777777" w:rsidTr="00C95B7E">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7E07622B" w14:textId="77777777" w:rsidR="009D3FBF" w:rsidRPr="009A4D74" w:rsidRDefault="009D3FBF" w:rsidP="009D3FBF">
            <w:pPr>
              <w:pStyle w:val="Compact"/>
              <w:numPr>
                <w:ilvl w:val="0"/>
                <w:numId w:val="0"/>
              </w:numPr>
              <w:rPr>
                <w:sz w:val="20"/>
                <w:szCs w:val="20"/>
              </w:rPr>
            </w:pPr>
            <w:r w:rsidRPr="009A4D74">
              <w:rPr>
                <w:sz w:val="20"/>
                <w:szCs w:val="20"/>
              </w:rPr>
              <w:t>30-Mis</w:t>
            </w:r>
          </w:p>
        </w:tc>
        <w:tc>
          <w:tcPr>
            <w:tcW w:w="1008" w:type="dxa"/>
            <w:noWrap/>
            <w:hideMark/>
          </w:tcPr>
          <w:p w14:paraId="7C4DFC03"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56C9EA9C"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2.00E+07</w:t>
            </w:r>
          </w:p>
        </w:tc>
        <w:tc>
          <w:tcPr>
            <w:tcW w:w="1008" w:type="dxa"/>
            <w:noWrap/>
            <w:hideMark/>
          </w:tcPr>
          <w:p w14:paraId="1B3A55B0"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83E+07</w:t>
            </w:r>
          </w:p>
        </w:tc>
        <w:tc>
          <w:tcPr>
            <w:tcW w:w="1008" w:type="dxa"/>
            <w:noWrap/>
            <w:hideMark/>
          </w:tcPr>
          <w:p w14:paraId="27F613CF"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46E+07</w:t>
            </w:r>
          </w:p>
        </w:tc>
        <w:tc>
          <w:tcPr>
            <w:tcW w:w="1008" w:type="dxa"/>
            <w:noWrap/>
            <w:hideMark/>
          </w:tcPr>
          <w:p w14:paraId="2662C1FE"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9.59</w:t>
            </w:r>
          </w:p>
        </w:tc>
        <w:tc>
          <w:tcPr>
            <w:tcW w:w="1008" w:type="dxa"/>
            <w:noWrap/>
            <w:hideMark/>
          </w:tcPr>
          <w:p w14:paraId="35B9064A"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07E+07</w:t>
            </w:r>
          </w:p>
        </w:tc>
        <w:tc>
          <w:tcPr>
            <w:tcW w:w="1008" w:type="dxa"/>
            <w:noWrap/>
            <w:hideMark/>
          </w:tcPr>
          <w:p w14:paraId="163316A2"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34E+06</w:t>
            </w:r>
          </w:p>
        </w:tc>
        <w:tc>
          <w:tcPr>
            <w:tcW w:w="1008" w:type="dxa"/>
            <w:noWrap/>
            <w:hideMark/>
          </w:tcPr>
          <w:p w14:paraId="40F7FED9"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2.52</w:t>
            </w:r>
          </w:p>
        </w:tc>
        <w:tc>
          <w:tcPr>
            <w:tcW w:w="725" w:type="dxa"/>
            <w:gridSpan w:val="2"/>
            <w:noWrap/>
            <w:hideMark/>
          </w:tcPr>
          <w:p w14:paraId="04F894F1"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30</w:t>
            </w:r>
          </w:p>
        </w:tc>
      </w:tr>
      <w:tr w:rsidR="009D3FBF" w:rsidRPr="00A17A07" w14:paraId="65D89173" w14:textId="77777777" w:rsidTr="00C95B7E">
        <w:trPr>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1131F6E2" w14:textId="77777777" w:rsidR="009D3FBF" w:rsidRPr="009A4D74" w:rsidRDefault="009D3FBF" w:rsidP="009D3FBF">
            <w:pPr>
              <w:pStyle w:val="Compact"/>
              <w:numPr>
                <w:ilvl w:val="0"/>
                <w:numId w:val="0"/>
              </w:numPr>
              <w:rPr>
                <w:sz w:val="20"/>
                <w:szCs w:val="20"/>
              </w:rPr>
            </w:pPr>
            <w:r w:rsidRPr="009A4D74">
              <w:rPr>
                <w:sz w:val="20"/>
                <w:szCs w:val="20"/>
              </w:rPr>
              <w:t>31-Mis</w:t>
            </w:r>
          </w:p>
        </w:tc>
        <w:tc>
          <w:tcPr>
            <w:tcW w:w="1008" w:type="dxa"/>
            <w:noWrap/>
            <w:hideMark/>
          </w:tcPr>
          <w:p w14:paraId="44D90861"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552347A1"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12E+03</w:t>
            </w:r>
          </w:p>
        </w:tc>
        <w:tc>
          <w:tcPr>
            <w:tcW w:w="1008" w:type="dxa"/>
            <w:noWrap/>
            <w:hideMark/>
          </w:tcPr>
          <w:p w14:paraId="457FD5E3"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58E+03</w:t>
            </w:r>
          </w:p>
        </w:tc>
        <w:tc>
          <w:tcPr>
            <w:tcW w:w="1008" w:type="dxa"/>
            <w:noWrap/>
            <w:hideMark/>
          </w:tcPr>
          <w:p w14:paraId="543D3C9B"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70E+03</w:t>
            </w:r>
          </w:p>
        </w:tc>
        <w:tc>
          <w:tcPr>
            <w:tcW w:w="1008" w:type="dxa"/>
            <w:noWrap/>
            <w:hideMark/>
          </w:tcPr>
          <w:p w14:paraId="4C4AE9AA"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80.70</w:t>
            </w:r>
          </w:p>
        </w:tc>
        <w:tc>
          <w:tcPr>
            <w:tcW w:w="1008" w:type="dxa"/>
            <w:noWrap/>
            <w:hideMark/>
          </w:tcPr>
          <w:p w14:paraId="70F2F30D"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2.62E+03</w:t>
            </w:r>
          </w:p>
        </w:tc>
        <w:tc>
          <w:tcPr>
            <w:tcW w:w="1008" w:type="dxa"/>
            <w:noWrap/>
            <w:hideMark/>
          </w:tcPr>
          <w:p w14:paraId="336320D3"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26E+02</w:t>
            </w:r>
          </w:p>
        </w:tc>
        <w:tc>
          <w:tcPr>
            <w:tcW w:w="1008" w:type="dxa"/>
            <w:noWrap/>
            <w:hideMark/>
          </w:tcPr>
          <w:p w14:paraId="7CEF1617"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81</w:t>
            </w:r>
          </w:p>
        </w:tc>
        <w:tc>
          <w:tcPr>
            <w:tcW w:w="725" w:type="dxa"/>
            <w:gridSpan w:val="2"/>
            <w:noWrap/>
            <w:hideMark/>
          </w:tcPr>
          <w:p w14:paraId="7B2F6F95"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2.75</w:t>
            </w:r>
          </w:p>
        </w:tc>
      </w:tr>
      <w:tr w:rsidR="009D3FBF" w:rsidRPr="00A17A07" w14:paraId="7E6446EB" w14:textId="77777777" w:rsidTr="00C95B7E">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4050DF64" w14:textId="77777777" w:rsidR="009D3FBF" w:rsidRPr="009A4D74" w:rsidRDefault="009D3FBF" w:rsidP="009D3FBF">
            <w:pPr>
              <w:pStyle w:val="Compact"/>
              <w:numPr>
                <w:ilvl w:val="0"/>
                <w:numId w:val="0"/>
              </w:numPr>
              <w:rPr>
                <w:sz w:val="20"/>
                <w:szCs w:val="20"/>
              </w:rPr>
            </w:pPr>
            <w:r w:rsidRPr="009A4D74">
              <w:rPr>
                <w:sz w:val="20"/>
                <w:szCs w:val="20"/>
              </w:rPr>
              <w:t>32-Mis</w:t>
            </w:r>
          </w:p>
        </w:tc>
        <w:tc>
          <w:tcPr>
            <w:tcW w:w="1008" w:type="dxa"/>
            <w:noWrap/>
            <w:hideMark/>
          </w:tcPr>
          <w:p w14:paraId="7996C768"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286CD6F2"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76E+07</w:t>
            </w:r>
          </w:p>
        </w:tc>
        <w:tc>
          <w:tcPr>
            <w:tcW w:w="1008" w:type="dxa"/>
            <w:noWrap/>
            <w:hideMark/>
          </w:tcPr>
          <w:p w14:paraId="727EC69F"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61E+07</w:t>
            </w:r>
          </w:p>
        </w:tc>
        <w:tc>
          <w:tcPr>
            <w:tcW w:w="1008" w:type="dxa"/>
            <w:noWrap/>
            <w:hideMark/>
          </w:tcPr>
          <w:p w14:paraId="0496B142"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27E+07</w:t>
            </w:r>
          </w:p>
        </w:tc>
        <w:tc>
          <w:tcPr>
            <w:tcW w:w="1008" w:type="dxa"/>
            <w:noWrap/>
            <w:hideMark/>
          </w:tcPr>
          <w:p w14:paraId="241AEF3E"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8.86</w:t>
            </w:r>
          </w:p>
        </w:tc>
        <w:tc>
          <w:tcPr>
            <w:tcW w:w="1008" w:type="dxa"/>
            <w:noWrap/>
            <w:hideMark/>
          </w:tcPr>
          <w:p w14:paraId="3858F531"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9.36E+06</w:t>
            </w:r>
          </w:p>
        </w:tc>
        <w:tc>
          <w:tcPr>
            <w:tcW w:w="1008" w:type="dxa"/>
            <w:noWrap/>
            <w:hideMark/>
          </w:tcPr>
          <w:p w14:paraId="47C32035"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08E+06</w:t>
            </w:r>
          </w:p>
        </w:tc>
        <w:tc>
          <w:tcPr>
            <w:tcW w:w="1008" w:type="dxa"/>
            <w:noWrap/>
            <w:hideMark/>
          </w:tcPr>
          <w:p w14:paraId="23B76F11"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1.57</w:t>
            </w:r>
          </w:p>
        </w:tc>
        <w:tc>
          <w:tcPr>
            <w:tcW w:w="725" w:type="dxa"/>
            <w:gridSpan w:val="2"/>
            <w:noWrap/>
            <w:hideMark/>
          </w:tcPr>
          <w:p w14:paraId="4F2CA289"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72</w:t>
            </w:r>
          </w:p>
        </w:tc>
      </w:tr>
      <w:tr w:rsidR="009D3FBF" w:rsidRPr="00A17A07" w14:paraId="441A3281" w14:textId="77777777" w:rsidTr="00C95B7E">
        <w:trPr>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6801ADD0" w14:textId="77777777" w:rsidR="009D3FBF" w:rsidRPr="009A4D74" w:rsidRDefault="009D3FBF" w:rsidP="009D3FBF">
            <w:pPr>
              <w:pStyle w:val="Compact"/>
              <w:numPr>
                <w:ilvl w:val="0"/>
                <w:numId w:val="0"/>
              </w:numPr>
              <w:rPr>
                <w:sz w:val="20"/>
                <w:szCs w:val="20"/>
              </w:rPr>
            </w:pPr>
            <w:r w:rsidRPr="009A4D74">
              <w:rPr>
                <w:sz w:val="20"/>
                <w:szCs w:val="20"/>
              </w:rPr>
              <w:t>33-Mis</w:t>
            </w:r>
          </w:p>
        </w:tc>
        <w:tc>
          <w:tcPr>
            <w:tcW w:w="1008" w:type="dxa"/>
            <w:noWrap/>
            <w:hideMark/>
          </w:tcPr>
          <w:p w14:paraId="2375FBED"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004E7424"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2.27E+07</w:t>
            </w:r>
          </w:p>
        </w:tc>
        <w:tc>
          <w:tcPr>
            <w:tcW w:w="1008" w:type="dxa"/>
            <w:noWrap/>
            <w:hideMark/>
          </w:tcPr>
          <w:p w14:paraId="5CCA2FAA"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2.07E+07</w:t>
            </w:r>
          </w:p>
        </w:tc>
        <w:tc>
          <w:tcPr>
            <w:tcW w:w="1008" w:type="dxa"/>
            <w:noWrap/>
            <w:hideMark/>
          </w:tcPr>
          <w:p w14:paraId="53937B81"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62E+07</w:t>
            </w:r>
          </w:p>
        </w:tc>
        <w:tc>
          <w:tcPr>
            <w:tcW w:w="1008" w:type="dxa"/>
            <w:noWrap/>
            <w:hideMark/>
          </w:tcPr>
          <w:p w14:paraId="5BF5D78F"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8.25</w:t>
            </w:r>
          </w:p>
        </w:tc>
        <w:tc>
          <w:tcPr>
            <w:tcW w:w="1008" w:type="dxa"/>
            <w:noWrap/>
            <w:hideMark/>
          </w:tcPr>
          <w:p w14:paraId="015B5EAC"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19E+07</w:t>
            </w:r>
          </w:p>
        </w:tc>
        <w:tc>
          <w:tcPr>
            <w:tcW w:w="1008" w:type="dxa"/>
            <w:noWrap/>
            <w:hideMark/>
          </w:tcPr>
          <w:p w14:paraId="294B982B"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40E+06</w:t>
            </w:r>
          </w:p>
        </w:tc>
        <w:tc>
          <w:tcPr>
            <w:tcW w:w="1008" w:type="dxa"/>
            <w:noWrap/>
            <w:hideMark/>
          </w:tcPr>
          <w:p w14:paraId="54197F7D"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1.79</w:t>
            </w:r>
          </w:p>
        </w:tc>
        <w:tc>
          <w:tcPr>
            <w:tcW w:w="725" w:type="dxa"/>
            <w:gridSpan w:val="2"/>
            <w:noWrap/>
            <w:hideMark/>
          </w:tcPr>
          <w:p w14:paraId="713CC9E4"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78</w:t>
            </w:r>
          </w:p>
        </w:tc>
      </w:tr>
      <w:tr w:rsidR="009D3FBF" w:rsidRPr="00A17A07" w14:paraId="33F39821" w14:textId="77777777" w:rsidTr="00C95B7E">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3C105050" w14:textId="77777777" w:rsidR="009D3FBF" w:rsidRPr="009A4D74" w:rsidRDefault="009D3FBF" w:rsidP="009D3FBF">
            <w:pPr>
              <w:pStyle w:val="Compact"/>
              <w:numPr>
                <w:ilvl w:val="0"/>
                <w:numId w:val="0"/>
              </w:numPr>
              <w:rPr>
                <w:sz w:val="20"/>
                <w:szCs w:val="20"/>
              </w:rPr>
            </w:pPr>
            <w:r w:rsidRPr="009A4D74">
              <w:rPr>
                <w:sz w:val="20"/>
                <w:szCs w:val="20"/>
              </w:rPr>
              <w:t>34-Mis</w:t>
            </w:r>
          </w:p>
        </w:tc>
        <w:tc>
          <w:tcPr>
            <w:tcW w:w="1008" w:type="dxa"/>
            <w:noWrap/>
            <w:hideMark/>
          </w:tcPr>
          <w:p w14:paraId="58E5D18C"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03A4C274"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2.27E+07</w:t>
            </w:r>
          </w:p>
        </w:tc>
        <w:tc>
          <w:tcPr>
            <w:tcW w:w="1008" w:type="dxa"/>
            <w:noWrap/>
            <w:hideMark/>
          </w:tcPr>
          <w:p w14:paraId="62C48067"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2.08E+07</w:t>
            </w:r>
          </w:p>
        </w:tc>
        <w:tc>
          <w:tcPr>
            <w:tcW w:w="1008" w:type="dxa"/>
            <w:noWrap/>
            <w:hideMark/>
          </w:tcPr>
          <w:p w14:paraId="277EEC53"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59E+07</w:t>
            </w:r>
          </w:p>
        </w:tc>
        <w:tc>
          <w:tcPr>
            <w:tcW w:w="1008" w:type="dxa"/>
            <w:noWrap/>
            <w:hideMark/>
          </w:tcPr>
          <w:p w14:paraId="4B3CFE20"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6.64</w:t>
            </w:r>
          </w:p>
        </w:tc>
        <w:tc>
          <w:tcPr>
            <w:tcW w:w="1008" w:type="dxa"/>
            <w:noWrap/>
            <w:hideMark/>
          </w:tcPr>
          <w:p w14:paraId="7DEDE085"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17E+07</w:t>
            </w:r>
          </w:p>
        </w:tc>
        <w:tc>
          <w:tcPr>
            <w:tcW w:w="1008" w:type="dxa"/>
            <w:noWrap/>
            <w:hideMark/>
          </w:tcPr>
          <w:p w14:paraId="29CB58C9"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41E+06</w:t>
            </w:r>
          </w:p>
        </w:tc>
        <w:tc>
          <w:tcPr>
            <w:tcW w:w="1008" w:type="dxa"/>
            <w:noWrap/>
            <w:hideMark/>
          </w:tcPr>
          <w:p w14:paraId="7919E444"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2.02</w:t>
            </w:r>
          </w:p>
        </w:tc>
        <w:tc>
          <w:tcPr>
            <w:tcW w:w="725" w:type="dxa"/>
            <w:gridSpan w:val="2"/>
            <w:noWrap/>
            <w:hideMark/>
          </w:tcPr>
          <w:p w14:paraId="71570F51"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80</w:t>
            </w:r>
          </w:p>
        </w:tc>
      </w:tr>
      <w:tr w:rsidR="009D3FBF" w:rsidRPr="00A17A07" w14:paraId="26E82EF9" w14:textId="77777777" w:rsidTr="00C95B7E">
        <w:trPr>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231FEDA7" w14:textId="77777777" w:rsidR="009D3FBF" w:rsidRPr="009A4D74" w:rsidRDefault="009D3FBF" w:rsidP="009D3FBF">
            <w:pPr>
              <w:pStyle w:val="Compact"/>
              <w:numPr>
                <w:ilvl w:val="0"/>
                <w:numId w:val="0"/>
              </w:numPr>
              <w:rPr>
                <w:sz w:val="20"/>
                <w:szCs w:val="20"/>
              </w:rPr>
            </w:pPr>
            <w:r w:rsidRPr="009A4D74">
              <w:rPr>
                <w:sz w:val="20"/>
                <w:szCs w:val="20"/>
              </w:rPr>
              <w:t>35-Osl</w:t>
            </w:r>
          </w:p>
        </w:tc>
        <w:tc>
          <w:tcPr>
            <w:tcW w:w="1008" w:type="dxa"/>
            <w:noWrap/>
            <w:hideMark/>
          </w:tcPr>
          <w:p w14:paraId="1AECD3F8"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0A8CA2B2"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72E+03</w:t>
            </w:r>
          </w:p>
        </w:tc>
        <w:tc>
          <w:tcPr>
            <w:tcW w:w="1008" w:type="dxa"/>
            <w:noWrap/>
            <w:hideMark/>
          </w:tcPr>
          <w:p w14:paraId="504A32B9"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33E+03</w:t>
            </w:r>
          </w:p>
        </w:tc>
        <w:tc>
          <w:tcPr>
            <w:tcW w:w="1008" w:type="dxa"/>
            <w:noWrap/>
            <w:hideMark/>
          </w:tcPr>
          <w:p w14:paraId="4988B58E"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95E+03</w:t>
            </w:r>
          </w:p>
        </w:tc>
        <w:tc>
          <w:tcPr>
            <w:tcW w:w="1008" w:type="dxa"/>
            <w:noWrap/>
            <w:hideMark/>
          </w:tcPr>
          <w:p w14:paraId="1CA9D3F7"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4.96</w:t>
            </w:r>
          </w:p>
        </w:tc>
        <w:tc>
          <w:tcPr>
            <w:tcW w:w="1008" w:type="dxa"/>
            <w:noWrap/>
            <w:hideMark/>
          </w:tcPr>
          <w:p w14:paraId="3A357A3B"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9.52E+02</w:t>
            </w:r>
          </w:p>
        </w:tc>
        <w:tc>
          <w:tcPr>
            <w:tcW w:w="1008" w:type="dxa"/>
            <w:noWrap/>
            <w:hideMark/>
          </w:tcPr>
          <w:p w14:paraId="309EF88F"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14E+02</w:t>
            </w:r>
          </w:p>
        </w:tc>
        <w:tc>
          <w:tcPr>
            <w:tcW w:w="1008" w:type="dxa"/>
            <w:noWrap/>
            <w:hideMark/>
          </w:tcPr>
          <w:p w14:paraId="5DB25898"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2.98</w:t>
            </w:r>
          </w:p>
        </w:tc>
        <w:tc>
          <w:tcPr>
            <w:tcW w:w="725" w:type="dxa"/>
            <w:gridSpan w:val="2"/>
            <w:noWrap/>
            <w:hideMark/>
          </w:tcPr>
          <w:p w14:paraId="1DFDA679"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26</w:t>
            </w:r>
          </w:p>
        </w:tc>
      </w:tr>
      <w:tr w:rsidR="009D3FBF" w:rsidRPr="00A17A07" w14:paraId="18824AA9" w14:textId="77777777" w:rsidTr="00C95B7E">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345ED715" w14:textId="77777777" w:rsidR="009D3FBF" w:rsidRPr="009A4D74" w:rsidRDefault="009D3FBF" w:rsidP="009D3FBF">
            <w:pPr>
              <w:pStyle w:val="Compact"/>
              <w:numPr>
                <w:ilvl w:val="0"/>
                <w:numId w:val="0"/>
              </w:numPr>
              <w:rPr>
                <w:sz w:val="20"/>
                <w:szCs w:val="20"/>
              </w:rPr>
            </w:pPr>
            <w:r w:rsidRPr="009A4D74">
              <w:rPr>
                <w:sz w:val="20"/>
                <w:szCs w:val="20"/>
              </w:rPr>
              <w:t>36-Osl</w:t>
            </w:r>
          </w:p>
        </w:tc>
        <w:tc>
          <w:tcPr>
            <w:tcW w:w="1008" w:type="dxa"/>
            <w:noWrap/>
            <w:hideMark/>
          </w:tcPr>
          <w:p w14:paraId="356E0530"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58C9E3FE"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17E+07</w:t>
            </w:r>
          </w:p>
        </w:tc>
        <w:tc>
          <w:tcPr>
            <w:tcW w:w="1008" w:type="dxa"/>
            <w:noWrap/>
            <w:hideMark/>
          </w:tcPr>
          <w:p w14:paraId="543C7425"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08E+07</w:t>
            </w:r>
          </w:p>
        </w:tc>
        <w:tc>
          <w:tcPr>
            <w:tcW w:w="1008" w:type="dxa"/>
            <w:noWrap/>
            <w:hideMark/>
          </w:tcPr>
          <w:p w14:paraId="2E40865C"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42E+06</w:t>
            </w:r>
          </w:p>
        </w:tc>
        <w:tc>
          <w:tcPr>
            <w:tcW w:w="1008" w:type="dxa"/>
            <w:noWrap/>
            <w:hideMark/>
          </w:tcPr>
          <w:p w14:paraId="7C6F45DE"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8.27</w:t>
            </w:r>
          </w:p>
        </w:tc>
        <w:tc>
          <w:tcPr>
            <w:tcW w:w="1008" w:type="dxa"/>
            <w:noWrap/>
            <w:hideMark/>
          </w:tcPr>
          <w:p w14:paraId="53D85CAB"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21E+06</w:t>
            </w:r>
          </w:p>
        </w:tc>
        <w:tc>
          <w:tcPr>
            <w:tcW w:w="1008" w:type="dxa"/>
            <w:noWrap/>
            <w:hideMark/>
          </w:tcPr>
          <w:p w14:paraId="2E67F240"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49E+05</w:t>
            </w:r>
          </w:p>
        </w:tc>
        <w:tc>
          <w:tcPr>
            <w:tcW w:w="1008" w:type="dxa"/>
            <w:noWrap/>
            <w:hideMark/>
          </w:tcPr>
          <w:p w14:paraId="64C54AD4"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2.06</w:t>
            </w:r>
          </w:p>
        </w:tc>
        <w:tc>
          <w:tcPr>
            <w:tcW w:w="725" w:type="dxa"/>
            <w:gridSpan w:val="2"/>
            <w:noWrap/>
            <w:hideMark/>
          </w:tcPr>
          <w:p w14:paraId="7FD48F16"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97</w:t>
            </w:r>
          </w:p>
        </w:tc>
      </w:tr>
      <w:tr w:rsidR="00706C12" w:rsidRPr="00A17A07" w14:paraId="2575439F" w14:textId="77777777" w:rsidTr="00C95B7E">
        <w:trPr>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tcPr>
          <w:p w14:paraId="4C770B3A" w14:textId="7AAFD8FC" w:rsidR="00706C12" w:rsidRPr="009A4D74" w:rsidRDefault="00706C12" w:rsidP="00690142">
            <w:pPr>
              <w:pStyle w:val="Compact"/>
              <w:numPr>
                <w:ilvl w:val="0"/>
                <w:numId w:val="0"/>
              </w:numPr>
              <w:jc w:val="both"/>
              <w:rPr>
                <w:sz w:val="20"/>
                <w:szCs w:val="20"/>
              </w:rPr>
            </w:pPr>
            <w:r w:rsidRPr="00706C12">
              <w:rPr>
                <w:rFonts w:ascii="Aptos Narrow" w:eastAsia="Times New Roman" w:hAnsi="Aptos Narrow" w:cs="Times New Roman"/>
                <w:color w:val="000000"/>
                <w:sz w:val="16"/>
                <w:szCs w:val="16"/>
                <w:lang w:val="en-GB" w:eastAsia="en-GB"/>
              </w:rPr>
              <w:t>Sample</w:t>
            </w:r>
          </w:p>
        </w:tc>
        <w:tc>
          <w:tcPr>
            <w:tcW w:w="1008" w:type="dxa"/>
            <w:noWrap/>
          </w:tcPr>
          <w:p w14:paraId="0DF692C1" w14:textId="47242B0A" w:rsidR="00706C12" w:rsidRPr="009A4D74" w:rsidRDefault="00706C12" w:rsidP="00690142">
            <w:pPr>
              <w:pStyle w:val="Compact"/>
              <w:numPr>
                <w:ilvl w:val="0"/>
                <w:numId w:val="0"/>
              </w:numPr>
              <w:jc w:val="both"/>
              <w:cnfStyle w:val="000000000000" w:firstRow="0" w:lastRow="0" w:firstColumn="0" w:lastColumn="0" w:oddVBand="0" w:evenVBand="0" w:oddHBand="0" w:evenHBand="0" w:firstRowFirstColumn="0" w:firstRowLastColumn="0" w:lastRowFirstColumn="0" w:lastRowLastColumn="0"/>
              <w:rPr>
                <w:sz w:val="20"/>
                <w:szCs w:val="20"/>
              </w:rPr>
            </w:pPr>
            <w:r w:rsidRPr="00706C12">
              <w:rPr>
                <w:rFonts w:ascii="Aptos Narrow" w:eastAsia="Times New Roman" w:hAnsi="Aptos Narrow" w:cs="Times New Roman"/>
                <w:b/>
                <w:bCs/>
                <w:color w:val="000000"/>
                <w:sz w:val="16"/>
                <w:szCs w:val="16"/>
                <w:lang w:val="en-GB" w:eastAsia="en-GB"/>
              </w:rPr>
              <w:t>Study</w:t>
            </w:r>
          </w:p>
        </w:tc>
        <w:tc>
          <w:tcPr>
            <w:tcW w:w="1008" w:type="dxa"/>
          </w:tcPr>
          <w:p w14:paraId="4768B20E" w14:textId="51940343" w:rsidR="00706C12" w:rsidRPr="009A4D74" w:rsidRDefault="00706C12" w:rsidP="00690142">
            <w:pPr>
              <w:pStyle w:val="Compact"/>
              <w:numPr>
                <w:ilvl w:val="0"/>
                <w:numId w:val="0"/>
              </w:numPr>
              <w:jc w:val="both"/>
              <w:cnfStyle w:val="000000000000" w:firstRow="0" w:lastRow="0" w:firstColumn="0" w:lastColumn="0" w:oddVBand="0" w:evenVBand="0" w:oddHBand="0" w:evenHBand="0" w:firstRowFirstColumn="0" w:firstRowLastColumn="0" w:lastRowFirstColumn="0" w:lastRowLastColumn="0"/>
              <w:rPr>
                <w:sz w:val="20"/>
                <w:szCs w:val="20"/>
              </w:rPr>
            </w:pPr>
            <w:r w:rsidRPr="00706C12">
              <w:rPr>
                <w:rFonts w:ascii="Aptos Narrow" w:eastAsia="Times New Roman" w:hAnsi="Aptos Narrow" w:cs="Times New Roman"/>
                <w:b/>
                <w:bCs/>
                <w:color w:val="000000"/>
                <w:sz w:val="16"/>
                <w:szCs w:val="16"/>
                <w:lang w:val="en-GB" w:eastAsia="en-GB"/>
              </w:rPr>
              <w:t xml:space="preserve"> Reads Pairs</w:t>
            </w:r>
          </w:p>
        </w:tc>
        <w:tc>
          <w:tcPr>
            <w:tcW w:w="1008" w:type="dxa"/>
            <w:noWrap/>
          </w:tcPr>
          <w:p w14:paraId="1683A8EB" w14:textId="364DF902" w:rsidR="00706C12" w:rsidRPr="009A4D74" w:rsidRDefault="00706C12" w:rsidP="00690142">
            <w:pPr>
              <w:pStyle w:val="Compact"/>
              <w:numPr>
                <w:ilvl w:val="0"/>
                <w:numId w:val="0"/>
              </w:numPr>
              <w:jc w:val="both"/>
              <w:cnfStyle w:val="000000000000" w:firstRow="0" w:lastRow="0" w:firstColumn="0" w:lastColumn="0" w:oddVBand="0" w:evenVBand="0" w:oddHBand="0" w:evenHBand="0" w:firstRowFirstColumn="0" w:firstRowLastColumn="0" w:lastRowFirstColumn="0" w:lastRowLastColumn="0"/>
              <w:rPr>
                <w:sz w:val="20"/>
                <w:szCs w:val="20"/>
              </w:rPr>
            </w:pPr>
            <w:r w:rsidRPr="00706C12">
              <w:rPr>
                <w:rFonts w:ascii="Aptos Narrow" w:eastAsia="Times New Roman" w:hAnsi="Aptos Narrow" w:cs="Times New Roman"/>
                <w:b/>
                <w:bCs/>
                <w:color w:val="000000"/>
                <w:sz w:val="16"/>
                <w:szCs w:val="16"/>
                <w:lang w:val="en-GB" w:eastAsia="en-GB"/>
              </w:rPr>
              <w:t>Trimmed Read Pairs</w:t>
            </w:r>
          </w:p>
        </w:tc>
        <w:tc>
          <w:tcPr>
            <w:tcW w:w="1008" w:type="dxa"/>
            <w:noWrap/>
          </w:tcPr>
          <w:p w14:paraId="53F3ED14" w14:textId="68568922" w:rsidR="00706C12" w:rsidRPr="009A4D74" w:rsidRDefault="00706C12" w:rsidP="00690142">
            <w:pPr>
              <w:pStyle w:val="Compact"/>
              <w:numPr>
                <w:ilvl w:val="0"/>
                <w:numId w:val="0"/>
              </w:numPr>
              <w:jc w:val="both"/>
              <w:cnfStyle w:val="000000000000" w:firstRow="0" w:lastRow="0" w:firstColumn="0" w:lastColumn="0" w:oddVBand="0" w:evenVBand="0" w:oddHBand="0" w:evenHBand="0" w:firstRowFirstColumn="0" w:firstRowLastColumn="0" w:lastRowFirstColumn="0" w:lastRowLastColumn="0"/>
              <w:rPr>
                <w:sz w:val="20"/>
                <w:szCs w:val="20"/>
              </w:rPr>
            </w:pPr>
            <w:r w:rsidRPr="00706C12">
              <w:rPr>
                <w:rFonts w:ascii="Aptos Narrow" w:eastAsia="Times New Roman" w:hAnsi="Aptos Narrow" w:cs="Times New Roman"/>
                <w:b/>
                <w:bCs/>
                <w:color w:val="000000"/>
                <w:sz w:val="16"/>
                <w:szCs w:val="16"/>
                <w:lang w:val="en-GB" w:eastAsia="en-GB"/>
              </w:rPr>
              <w:t>Proper Pairs Aligned</w:t>
            </w:r>
          </w:p>
        </w:tc>
        <w:tc>
          <w:tcPr>
            <w:tcW w:w="1008" w:type="dxa"/>
            <w:noWrap/>
          </w:tcPr>
          <w:p w14:paraId="4FDAEA76" w14:textId="5AD7BB29" w:rsidR="00706C12" w:rsidRPr="009A4D74" w:rsidRDefault="00706C12" w:rsidP="00690142">
            <w:pPr>
              <w:pStyle w:val="Compact"/>
              <w:numPr>
                <w:ilvl w:val="0"/>
                <w:numId w:val="0"/>
              </w:numPr>
              <w:jc w:val="both"/>
              <w:cnfStyle w:val="000000000000" w:firstRow="0" w:lastRow="0" w:firstColumn="0" w:lastColumn="0" w:oddVBand="0" w:evenVBand="0" w:oddHBand="0" w:evenHBand="0" w:firstRowFirstColumn="0" w:firstRowLastColumn="0" w:lastRowFirstColumn="0" w:lastRowLastColumn="0"/>
              <w:rPr>
                <w:sz w:val="20"/>
                <w:szCs w:val="20"/>
              </w:rPr>
            </w:pPr>
            <w:r w:rsidRPr="00706C12">
              <w:rPr>
                <w:rFonts w:ascii="Aptos Narrow" w:eastAsia="Times New Roman" w:hAnsi="Aptos Narrow" w:cs="Times New Roman"/>
                <w:b/>
                <w:bCs/>
                <w:color w:val="000000"/>
                <w:sz w:val="16"/>
                <w:szCs w:val="16"/>
                <w:lang w:val="en-GB" w:eastAsia="en-GB"/>
              </w:rPr>
              <w:t>Proper Pairs Aligned (%)</w:t>
            </w:r>
          </w:p>
        </w:tc>
        <w:tc>
          <w:tcPr>
            <w:tcW w:w="1008" w:type="dxa"/>
            <w:noWrap/>
          </w:tcPr>
          <w:p w14:paraId="1C6194AD" w14:textId="2133FD9F" w:rsidR="00706C12" w:rsidRPr="009A4D74" w:rsidRDefault="00706C12" w:rsidP="00690142">
            <w:pPr>
              <w:pStyle w:val="Compact"/>
              <w:numPr>
                <w:ilvl w:val="0"/>
                <w:numId w:val="0"/>
              </w:numPr>
              <w:jc w:val="both"/>
              <w:cnfStyle w:val="000000000000" w:firstRow="0" w:lastRow="0" w:firstColumn="0" w:lastColumn="0" w:oddVBand="0" w:evenVBand="0" w:oddHBand="0" w:evenHBand="0" w:firstRowFirstColumn="0" w:firstRowLastColumn="0" w:lastRowFirstColumn="0" w:lastRowLastColumn="0"/>
              <w:rPr>
                <w:sz w:val="20"/>
                <w:szCs w:val="20"/>
              </w:rPr>
            </w:pPr>
            <w:r w:rsidRPr="00706C12">
              <w:rPr>
                <w:rFonts w:ascii="Aptos Narrow" w:eastAsia="Times New Roman" w:hAnsi="Aptos Narrow" w:cs="Times New Roman"/>
                <w:b/>
                <w:bCs/>
                <w:color w:val="000000"/>
                <w:sz w:val="16"/>
                <w:szCs w:val="16"/>
                <w:lang w:val="en-GB" w:eastAsia="en-GB"/>
              </w:rPr>
              <w:t>Pre-deduplication</w:t>
            </w:r>
          </w:p>
        </w:tc>
        <w:tc>
          <w:tcPr>
            <w:tcW w:w="1008" w:type="dxa"/>
            <w:noWrap/>
          </w:tcPr>
          <w:p w14:paraId="66916239" w14:textId="62957B8D" w:rsidR="00706C12" w:rsidRPr="009A4D74" w:rsidRDefault="00706C12" w:rsidP="00690142">
            <w:pPr>
              <w:pStyle w:val="Compact"/>
              <w:numPr>
                <w:ilvl w:val="0"/>
                <w:numId w:val="0"/>
              </w:numPr>
              <w:jc w:val="both"/>
              <w:cnfStyle w:val="000000000000" w:firstRow="0" w:lastRow="0" w:firstColumn="0" w:lastColumn="0" w:oddVBand="0" w:evenVBand="0" w:oddHBand="0" w:evenHBand="0" w:firstRowFirstColumn="0" w:firstRowLastColumn="0" w:lastRowFirstColumn="0" w:lastRowLastColumn="0"/>
              <w:rPr>
                <w:sz w:val="20"/>
                <w:szCs w:val="20"/>
              </w:rPr>
            </w:pPr>
            <w:r w:rsidRPr="00706C12">
              <w:rPr>
                <w:rFonts w:ascii="Aptos Narrow" w:eastAsia="Times New Roman" w:hAnsi="Aptos Narrow" w:cs="Times New Roman"/>
                <w:b/>
                <w:bCs/>
                <w:color w:val="000000"/>
                <w:sz w:val="16"/>
                <w:szCs w:val="16"/>
                <w:lang w:val="en-GB" w:eastAsia="en-GB"/>
              </w:rPr>
              <w:t>Post-deduplication</w:t>
            </w:r>
          </w:p>
        </w:tc>
        <w:tc>
          <w:tcPr>
            <w:tcW w:w="1008" w:type="dxa"/>
            <w:noWrap/>
          </w:tcPr>
          <w:p w14:paraId="72721971" w14:textId="1BB1B24E" w:rsidR="00706C12" w:rsidRPr="009A4D74" w:rsidRDefault="00706C12" w:rsidP="00690142">
            <w:pPr>
              <w:pStyle w:val="Compact"/>
              <w:numPr>
                <w:ilvl w:val="0"/>
                <w:numId w:val="0"/>
              </w:numPr>
              <w:jc w:val="both"/>
              <w:cnfStyle w:val="000000000000" w:firstRow="0" w:lastRow="0" w:firstColumn="0" w:lastColumn="0" w:oddVBand="0" w:evenVBand="0" w:oddHBand="0" w:evenHBand="0" w:firstRowFirstColumn="0" w:firstRowLastColumn="0" w:lastRowFirstColumn="0" w:lastRowLastColumn="0"/>
              <w:rPr>
                <w:sz w:val="20"/>
                <w:szCs w:val="20"/>
              </w:rPr>
            </w:pPr>
            <w:r w:rsidRPr="00706C12">
              <w:rPr>
                <w:rFonts w:ascii="Aptos Narrow" w:eastAsia="Times New Roman" w:hAnsi="Aptos Narrow" w:cs="Times New Roman"/>
                <w:b/>
                <w:bCs/>
                <w:color w:val="000000"/>
                <w:sz w:val="16"/>
                <w:szCs w:val="16"/>
                <w:lang w:val="en-GB" w:eastAsia="en-GB"/>
              </w:rPr>
              <w:t>Post-deduplication (%)</w:t>
            </w:r>
          </w:p>
        </w:tc>
        <w:tc>
          <w:tcPr>
            <w:tcW w:w="725" w:type="dxa"/>
            <w:gridSpan w:val="2"/>
            <w:noWrap/>
          </w:tcPr>
          <w:p w14:paraId="1E47041B" w14:textId="0B122B43" w:rsidR="00706C12" w:rsidRPr="009A4D74" w:rsidRDefault="00706C12" w:rsidP="00690142">
            <w:pPr>
              <w:pStyle w:val="Compact"/>
              <w:numPr>
                <w:ilvl w:val="0"/>
                <w:numId w:val="0"/>
              </w:numPr>
              <w:jc w:val="both"/>
              <w:cnfStyle w:val="000000000000" w:firstRow="0" w:lastRow="0" w:firstColumn="0" w:lastColumn="0" w:oddVBand="0" w:evenVBand="0" w:oddHBand="0" w:evenHBand="0" w:firstRowFirstColumn="0" w:firstRowLastColumn="0" w:lastRowFirstColumn="0" w:lastRowLastColumn="0"/>
              <w:rPr>
                <w:sz w:val="20"/>
                <w:szCs w:val="20"/>
              </w:rPr>
            </w:pPr>
            <w:r w:rsidRPr="00706C12">
              <w:rPr>
                <w:rFonts w:ascii="Aptos Narrow" w:eastAsia="Times New Roman" w:hAnsi="Aptos Narrow" w:cs="Times New Roman"/>
                <w:b/>
                <w:bCs/>
                <w:color w:val="000000"/>
                <w:sz w:val="16"/>
                <w:szCs w:val="16"/>
                <w:lang w:val="en-GB" w:eastAsia="en-GB"/>
              </w:rPr>
              <w:t>Post-filter (%)</w:t>
            </w:r>
          </w:p>
        </w:tc>
      </w:tr>
      <w:tr w:rsidR="009D3FBF" w:rsidRPr="00A17A07" w14:paraId="6E3B651E" w14:textId="77777777" w:rsidTr="00C95B7E">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5976FF0C" w14:textId="77777777" w:rsidR="009D3FBF" w:rsidRPr="009A4D74" w:rsidRDefault="009D3FBF" w:rsidP="009D3FBF">
            <w:pPr>
              <w:pStyle w:val="Compact"/>
              <w:numPr>
                <w:ilvl w:val="0"/>
                <w:numId w:val="0"/>
              </w:numPr>
              <w:rPr>
                <w:sz w:val="20"/>
                <w:szCs w:val="20"/>
              </w:rPr>
            </w:pPr>
            <w:r w:rsidRPr="009A4D74">
              <w:rPr>
                <w:sz w:val="20"/>
                <w:szCs w:val="20"/>
              </w:rPr>
              <w:t>37-Osl</w:t>
            </w:r>
          </w:p>
        </w:tc>
        <w:tc>
          <w:tcPr>
            <w:tcW w:w="1008" w:type="dxa"/>
            <w:noWrap/>
            <w:hideMark/>
          </w:tcPr>
          <w:p w14:paraId="45235E67"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78E97699"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80E+07</w:t>
            </w:r>
          </w:p>
        </w:tc>
        <w:tc>
          <w:tcPr>
            <w:tcW w:w="1008" w:type="dxa"/>
            <w:noWrap/>
            <w:hideMark/>
          </w:tcPr>
          <w:p w14:paraId="2F77BBFA"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65E+07</w:t>
            </w:r>
          </w:p>
        </w:tc>
        <w:tc>
          <w:tcPr>
            <w:tcW w:w="1008" w:type="dxa"/>
            <w:noWrap/>
            <w:hideMark/>
          </w:tcPr>
          <w:p w14:paraId="1F732AFB"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30E+07</w:t>
            </w:r>
          </w:p>
        </w:tc>
        <w:tc>
          <w:tcPr>
            <w:tcW w:w="1008" w:type="dxa"/>
            <w:noWrap/>
            <w:hideMark/>
          </w:tcPr>
          <w:p w14:paraId="2044ABC3"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8.82</w:t>
            </w:r>
          </w:p>
        </w:tc>
        <w:tc>
          <w:tcPr>
            <w:tcW w:w="1008" w:type="dxa"/>
            <w:noWrap/>
            <w:hideMark/>
          </w:tcPr>
          <w:p w14:paraId="057E23BF"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9.51E+06</w:t>
            </w:r>
          </w:p>
        </w:tc>
        <w:tc>
          <w:tcPr>
            <w:tcW w:w="1008" w:type="dxa"/>
            <w:noWrap/>
            <w:hideMark/>
          </w:tcPr>
          <w:p w14:paraId="532E09F0"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14E+06</w:t>
            </w:r>
          </w:p>
        </w:tc>
        <w:tc>
          <w:tcPr>
            <w:tcW w:w="1008" w:type="dxa"/>
            <w:noWrap/>
            <w:hideMark/>
          </w:tcPr>
          <w:p w14:paraId="284014D4"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1.99</w:t>
            </w:r>
          </w:p>
        </w:tc>
        <w:tc>
          <w:tcPr>
            <w:tcW w:w="725" w:type="dxa"/>
            <w:gridSpan w:val="2"/>
            <w:noWrap/>
            <w:hideMark/>
          </w:tcPr>
          <w:p w14:paraId="3D6BDE49"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92</w:t>
            </w:r>
          </w:p>
        </w:tc>
      </w:tr>
      <w:tr w:rsidR="009D3FBF" w:rsidRPr="00A17A07" w14:paraId="0F866BB5" w14:textId="77777777" w:rsidTr="00C95B7E">
        <w:trPr>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77A31E7D" w14:textId="77777777" w:rsidR="009D3FBF" w:rsidRPr="009A4D74" w:rsidRDefault="009D3FBF" w:rsidP="009D3FBF">
            <w:pPr>
              <w:pStyle w:val="Compact"/>
              <w:numPr>
                <w:ilvl w:val="0"/>
                <w:numId w:val="0"/>
              </w:numPr>
              <w:rPr>
                <w:sz w:val="20"/>
                <w:szCs w:val="20"/>
              </w:rPr>
            </w:pPr>
            <w:r w:rsidRPr="009A4D74">
              <w:rPr>
                <w:sz w:val="20"/>
                <w:szCs w:val="20"/>
              </w:rPr>
              <w:t>38-Osl</w:t>
            </w:r>
          </w:p>
        </w:tc>
        <w:tc>
          <w:tcPr>
            <w:tcW w:w="1008" w:type="dxa"/>
            <w:noWrap/>
            <w:hideMark/>
          </w:tcPr>
          <w:p w14:paraId="47D5A582"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6A3B4F0E"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2.08E+07</w:t>
            </w:r>
          </w:p>
        </w:tc>
        <w:tc>
          <w:tcPr>
            <w:tcW w:w="1008" w:type="dxa"/>
            <w:noWrap/>
            <w:hideMark/>
          </w:tcPr>
          <w:p w14:paraId="0054BC55"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90E+07</w:t>
            </w:r>
          </w:p>
        </w:tc>
        <w:tc>
          <w:tcPr>
            <w:tcW w:w="1008" w:type="dxa"/>
            <w:noWrap/>
            <w:hideMark/>
          </w:tcPr>
          <w:p w14:paraId="4DC9C01A"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46E+07</w:t>
            </w:r>
          </w:p>
        </w:tc>
        <w:tc>
          <w:tcPr>
            <w:tcW w:w="1008" w:type="dxa"/>
            <w:noWrap/>
            <w:hideMark/>
          </w:tcPr>
          <w:p w14:paraId="4FDB7A44"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6.49</w:t>
            </w:r>
          </w:p>
        </w:tc>
        <w:tc>
          <w:tcPr>
            <w:tcW w:w="1008" w:type="dxa"/>
            <w:noWrap/>
            <w:hideMark/>
          </w:tcPr>
          <w:p w14:paraId="31EE5C3E"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07E+07</w:t>
            </w:r>
          </w:p>
        </w:tc>
        <w:tc>
          <w:tcPr>
            <w:tcW w:w="1008" w:type="dxa"/>
            <w:noWrap/>
            <w:hideMark/>
          </w:tcPr>
          <w:p w14:paraId="205592B0"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24E+06</w:t>
            </w:r>
          </w:p>
        </w:tc>
        <w:tc>
          <w:tcPr>
            <w:tcW w:w="1008" w:type="dxa"/>
            <w:noWrap/>
            <w:hideMark/>
          </w:tcPr>
          <w:p w14:paraId="0DE92D74"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1.62</w:t>
            </w:r>
          </w:p>
        </w:tc>
        <w:tc>
          <w:tcPr>
            <w:tcW w:w="725" w:type="dxa"/>
            <w:gridSpan w:val="2"/>
            <w:noWrap/>
            <w:hideMark/>
          </w:tcPr>
          <w:p w14:paraId="45816181" w14:textId="77777777" w:rsidR="009D3FBF" w:rsidRPr="009A4D74" w:rsidRDefault="009D3FBF" w:rsidP="009D3FBF">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53</w:t>
            </w:r>
          </w:p>
        </w:tc>
      </w:tr>
      <w:tr w:rsidR="009D3FBF" w:rsidRPr="00A17A07" w14:paraId="6C53805D" w14:textId="77777777" w:rsidTr="00C95B7E">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864" w:type="dxa"/>
            <w:noWrap/>
            <w:hideMark/>
          </w:tcPr>
          <w:p w14:paraId="32DEAA10" w14:textId="77777777" w:rsidR="009D3FBF" w:rsidRPr="009A4D74" w:rsidRDefault="009D3FBF" w:rsidP="009D3FBF">
            <w:pPr>
              <w:pStyle w:val="Compact"/>
              <w:numPr>
                <w:ilvl w:val="0"/>
                <w:numId w:val="0"/>
              </w:numPr>
              <w:rPr>
                <w:sz w:val="20"/>
                <w:szCs w:val="20"/>
              </w:rPr>
            </w:pPr>
            <w:r w:rsidRPr="009A4D74">
              <w:rPr>
                <w:sz w:val="20"/>
                <w:szCs w:val="20"/>
              </w:rPr>
              <w:t>39-Osl</w:t>
            </w:r>
          </w:p>
        </w:tc>
        <w:tc>
          <w:tcPr>
            <w:tcW w:w="1008" w:type="dxa"/>
            <w:noWrap/>
            <w:hideMark/>
          </w:tcPr>
          <w:p w14:paraId="232F0134"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5D4DF61D"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64E+07</w:t>
            </w:r>
          </w:p>
        </w:tc>
        <w:tc>
          <w:tcPr>
            <w:tcW w:w="1008" w:type="dxa"/>
            <w:noWrap/>
            <w:hideMark/>
          </w:tcPr>
          <w:p w14:paraId="12E7A8A7"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50E+07</w:t>
            </w:r>
          </w:p>
        </w:tc>
        <w:tc>
          <w:tcPr>
            <w:tcW w:w="1008" w:type="dxa"/>
            <w:noWrap/>
            <w:hideMark/>
          </w:tcPr>
          <w:p w14:paraId="5C3DDAA5"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16E+07</w:t>
            </w:r>
          </w:p>
        </w:tc>
        <w:tc>
          <w:tcPr>
            <w:tcW w:w="1008" w:type="dxa"/>
            <w:noWrap/>
            <w:hideMark/>
          </w:tcPr>
          <w:p w14:paraId="4BF9CCD3"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7.37</w:t>
            </w:r>
          </w:p>
        </w:tc>
        <w:tc>
          <w:tcPr>
            <w:tcW w:w="1008" w:type="dxa"/>
            <w:noWrap/>
            <w:hideMark/>
          </w:tcPr>
          <w:p w14:paraId="49338F2C"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60E+06</w:t>
            </w:r>
          </w:p>
        </w:tc>
        <w:tc>
          <w:tcPr>
            <w:tcW w:w="1008" w:type="dxa"/>
            <w:noWrap/>
            <w:hideMark/>
          </w:tcPr>
          <w:p w14:paraId="5A0860A0"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02E+06</w:t>
            </w:r>
          </w:p>
        </w:tc>
        <w:tc>
          <w:tcPr>
            <w:tcW w:w="1008" w:type="dxa"/>
            <w:noWrap/>
            <w:hideMark/>
          </w:tcPr>
          <w:p w14:paraId="0E6FCB92"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1.81</w:t>
            </w:r>
          </w:p>
        </w:tc>
        <w:tc>
          <w:tcPr>
            <w:tcW w:w="725" w:type="dxa"/>
            <w:gridSpan w:val="2"/>
            <w:noWrap/>
            <w:hideMark/>
          </w:tcPr>
          <w:p w14:paraId="71E153A9" w14:textId="77777777" w:rsidR="009D3FBF" w:rsidRPr="009A4D74" w:rsidRDefault="009D3FBF" w:rsidP="009D3FBF">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79</w:t>
            </w:r>
          </w:p>
        </w:tc>
      </w:tr>
    </w:tbl>
    <w:tbl>
      <w:tblPr>
        <w:tblStyle w:val="PlainTable4"/>
        <w:tblpPr w:leftFromText="180" w:rightFromText="180" w:vertAnchor="text" w:horzAnchor="margin" w:tblpXSpec="center" w:tblpY="1"/>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4"/>
        <w:gridCol w:w="1008"/>
        <w:gridCol w:w="1008"/>
        <w:gridCol w:w="1008"/>
        <w:gridCol w:w="1008"/>
        <w:gridCol w:w="1008"/>
        <w:gridCol w:w="1008"/>
        <w:gridCol w:w="1008"/>
        <w:gridCol w:w="1008"/>
        <w:gridCol w:w="720"/>
      </w:tblGrid>
      <w:tr w:rsidR="00C95B7E" w:rsidRPr="00A17A07" w14:paraId="1E4C76B5" w14:textId="77777777" w:rsidTr="00C95B7E">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55D948BE" w14:textId="77777777" w:rsidR="00C95B7E" w:rsidRPr="009D3FBF" w:rsidRDefault="00C95B7E" w:rsidP="00C95B7E">
            <w:pPr>
              <w:pStyle w:val="Compact"/>
              <w:numPr>
                <w:ilvl w:val="0"/>
                <w:numId w:val="0"/>
              </w:numPr>
              <w:rPr>
                <w:sz w:val="20"/>
                <w:szCs w:val="20"/>
              </w:rPr>
            </w:pPr>
            <w:r w:rsidRPr="009D3FBF">
              <w:rPr>
                <w:sz w:val="20"/>
                <w:szCs w:val="20"/>
              </w:rPr>
              <w:t>40-Que</w:t>
            </w:r>
          </w:p>
        </w:tc>
        <w:tc>
          <w:tcPr>
            <w:tcW w:w="1008" w:type="dxa"/>
            <w:noWrap/>
            <w:hideMark/>
          </w:tcPr>
          <w:p w14:paraId="0BC88043" w14:textId="77777777" w:rsidR="00C95B7E" w:rsidRPr="009D3FBF" w:rsidRDefault="00C95B7E" w:rsidP="00C95B7E">
            <w:pPr>
              <w:pStyle w:val="Compact"/>
              <w:numPr>
                <w:ilvl w:val="0"/>
                <w:numId w:val="0"/>
              </w:num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9D3FBF">
              <w:rPr>
                <w:b w:val="0"/>
                <w:bCs w:val="0"/>
                <w:sz w:val="20"/>
                <w:szCs w:val="20"/>
              </w:rPr>
              <w:t>Full-scale</w:t>
            </w:r>
          </w:p>
        </w:tc>
        <w:tc>
          <w:tcPr>
            <w:tcW w:w="1008" w:type="dxa"/>
          </w:tcPr>
          <w:p w14:paraId="25ED38A6" w14:textId="77777777" w:rsidR="00C95B7E" w:rsidRPr="009D3FBF" w:rsidRDefault="00C95B7E" w:rsidP="00C95B7E">
            <w:pPr>
              <w:pStyle w:val="Compact"/>
              <w:numPr>
                <w:ilvl w:val="0"/>
                <w:numId w:val="0"/>
              </w:num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9D3FBF">
              <w:rPr>
                <w:b w:val="0"/>
                <w:bCs w:val="0"/>
                <w:sz w:val="20"/>
                <w:szCs w:val="20"/>
              </w:rPr>
              <w:t>7.43E+04</w:t>
            </w:r>
          </w:p>
        </w:tc>
        <w:tc>
          <w:tcPr>
            <w:tcW w:w="1008" w:type="dxa"/>
            <w:noWrap/>
            <w:hideMark/>
          </w:tcPr>
          <w:p w14:paraId="18A2F586" w14:textId="77777777" w:rsidR="00C95B7E" w:rsidRPr="009D3FBF" w:rsidRDefault="00C95B7E" w:rsidP="00C95B7E">
            <w:pPr>
              <w:pStyle w:val="Compact"/>
              <w:numPr>
                <w:ilvl w:val="0"/>
                <w:numId w:val="0"/>
              </w:num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9D3FBF">
              <w:rPr>
                <w:b w:val="0"/>
                <w:bCs w:val="0"/>
                <w:sz w:val="20"/>
                <w:szCs w:val="20"/>
              </w:rPr>
              <w:t>6.85E+04</w:t>
            </w:r>
          </w:p>
        </w:tc>
        <w:tc>
          <w:tcPr>
            <w:tcW w:w="1008" w:type="dxa"/>
            <w:noWrap/>
            <w:hideMark/>
          </w:tcPr>
          <w:p w14:paraId="3EB1D884" w14:textId="77777777" w:rsidR="00C95B7E" w:rsidRPr="009D3FBF" w:rsidRDefault="00C95B7E" w:rsidP="00C95B7E">
            <w:pPr>
              <w:pStyle w:val="Compact"/>
              <w:numPr>
                <w:ilvl w:val="0"/>
                <w:numId w:val="0"/>
              </w:num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9D3FBF">
              <w:rPr>
                <w:b w:val="0"/>
                <w:bCs w:val="0"/>
                <w:sz w:val="20"/>
                <w:szCs w:val="20"/>
              </w:rPr>
              <w:t>5.52E+04</w:t>
            </w:r>
          </w:p>
        </w:tc>
        <w:tc>
          <w:tcPr>
            <w:tcW w:w="1008" w:type="dxa"/>
            <w:noWrap/>
            <w:hideMark/>
          </w:tcPr>
          <w:p w14:paraId="47CC1AB1" w14:textId="77777777" w:rsidR="00C95B7E" w:rsidRPr="009D3FBF" w:rsidRDefault="00C95B7E" w:rsidP="00C95B7E">
            <w:pPr>
              <w:pStyle w:val="Compact"/>
              <w:numPr>
                <w:ilvl w:val="0"/>
                <w:numId w:val="0"/>
              </w:num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9D3FBF">
              <w:rPr>
                <w:b w:val="0"/>
                <w:bCs w:val="0"/>
                <w:sz w:val="20"/>
                <w:szCs w:val="20"/>
              </w:rPr>
              <w:t>80.63</w:t>
            </w:r>
          </w:p>
        </w:tc>
        <w:tc>
          <w:tcPr>
            <w:tcW w:w="1008" w:type="dxa"/>
            <w:noWrap/>
            <w:hideMark/>
          </w:tcPr>
          <w:p w14:paraId="7C28D0DD" w14:textId="77777777" w:rsidR="00C95B7E" w:rsidRPr="009D3FBF" w:rsidRDefault="00C95B7E" w:rsidP="00C95B7E">
            <w:pPr>
              <w:pStyle w:val="Compact"/>
              <w:numPr>
                <w:ilvl w:val="0"/>
                <w:numId w:val="0"/>
              </w:num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9D3FBF">
              <w:rPr>
                <w:b w:val="0"/>
                <w:bCs w:val="0"/>
                <w:sz w:val="20"/>
                <w:szCs w:val="20"/>
              </w:rPr>
              <w:t>3.00E+04</w:t>
            </w:r>
          </w:p>
        </w:tc>
        <w:tc>
          <w:tcPr>
            <w:tcW w:w="1008" w:type="dxa"/>
            <w:noWrap/>
            <w:hideMark/>
          </w:tcPr>
          <w:p w14:paraId="44E1A2F3" w14:textId="77777777" w:rsidR="00C95B7E" w:rsidRPr="009D3FBF" w:rsidRDefault="00C95B7E" w:rsidP="00C95B7E">
            <w:pPr>
              <w:pStyle w:val="Compact"/>
              <w:numPr>
                <w:ilvl w:val="0"/>
                <w:numId w:val="0"/>
              </w:num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9D3FBF">
              <w:rPr>
                <w:b w:val="0"/>
                <w:bCs w:val="0"/>
                <w:sz w:val="20"/>
                <w:szCs w:val="20"/>
              </w:rPr>
              <w:t>4.57E+03</w:t>
            </w:r>
          </w:p>
        </w:tc>
        <w:tc>
          <w:tcPr>
            <w:tcW w:w="1008" w:type="dxa"/>
            <w:noWrap/>
            <w:hideMark/>
          </w:tcPr>
          <w:p w14:paraId="1F351713" w14:textId="77777777" w:rsidR="00C95B7E" w:rsidRPr="009D3FBF" w:rsidRDefault="00C95B7E" w:rsidP="00C95B7E">
            <w:pPr>
              <w:pStyle w:val="Compact"/>
              <w:numPr>
                <w:ilvl w:val="0"/>
                <w:numId w:val="0"/>
              </w:num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9D3FBF">
              <w:rPr>
                <w:b w:val="0"/>
                <w:bCs w:val="0"/>
                <w:sz w:val="20"/>
                <w:szCs w:val="20"/>
              </w:rPr>
              <w:t>15.20</w:t>
            </w:r>
          </w:p>
        </w:tc>
        <w:tc>
          <w:tcPr>
            <w:tcW w:w="720" w:type="dxa"/>
            <w:noWrap/>
            <w:hideMark/>
          </w:tcPr>
          <w:p w14:paraId="52C302BA" w14:textId="77777777" w:rsidR="00C95B7E" w:rsidRPr="009D3FBF" w:rsidRDefault="00C95B7E" w:rsidP="00C95B7E">
            <w:pPr>
              <w:pStyle w:val="Compact"/>
              <w:numPr>
                <w:ilvl w:val="0"/>
                <w:numId w:val="0"/>
              </w:num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9D3FBF">
              <w:rPr>
                <w:b w:val="0"/>
                <w:bCs w:val="0"/>
                <w:sz w:val="20"/>
                <w:szCs w:val="20"/>
              </w:rPr>
              <w:t>6.67</w:t>
            </w:r>
          </w:p>
        </w:tc>
      </w:tr>
      <w:tr w:rsidR="00C95B7E" w:rsidRPr="00A17A07" w14:paraId="69559C48" w14:textId="77777777" w:rsidTr="00C95B7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7672CF1F" w14:textId="77777777" w:rsidR="00C95B7E" w:rsidRPr="009A4D74" w:rsidRDefault="00C95B7E" w:rsidP="00C95B7E">
            <w:pPr>
              <w:pStyle w:val="Compact"/>
              <w:numPr>
                <w:ilvl w:val="0"/>
                <w:numId w:val="0"/>
              </w:numPr>
              <w:rPr>
                <w:sz w:val="20"/>
                <w:szCs w:val="20"/>
              </w:rPr>
            </w:pPr>
            <w:r w:rsidRPr="009A4D74">
              <w:rPr>
                <w:sz w:val="20"/>
                <w:szCs w:val="20"/>
              </w:rPr>
              <w:t>41-Que</w:t>
            </w:r>
          </w:p>
        </w:tc>
        <w:tc>
          <w:tcPr>
            <w:tcW w:w="1008" w:type="dxa"/>
            <w:noWrap/>
            <w:hideMark/>
          </w:tcPr>
          <w:p w14:paraId="2D80E282"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447E4DA6"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2.31E+07</w:t>
            </w:r>
          </w:p>
        </w:tc>
        <w:tc>
          <w:tcPr>
            <w:tcW w:w="1008" w:type="dxa"/>
            <w:noWrap/>
            <w:hideMark/>
          </w:tcPr>
          <w:p w14:paraId="3C75AA87"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2.12E+07</w:t>
            </w:r>
          </w:p>
        </w:tc>
        <w:tc>
          <w:tcPr>
            <w:tcW w:w="1008" w:type="dxa"/>
            <w:noWrap/>
            <w:hideMark/>
          </w:tcPr>
          <w:p w14:paraId="091BD2FD"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61E+07</w:t>
            </w:r>
          </w:p>
        </w:tc>
        <w:tc>
          <w:tcPr>
            <w:tcW w:w="1008" w:type="dxa"/>
            <w:noWrap/>
            <w:hideMark/>
          </w:tcPr>
          <w:p w14:paraId="0B79F480"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6.17</w:t>
            </w:r>
          </w:p>
        </w:tc>
        <w:tc>
          <w:tcPr>
            <w:tcW w:w="1008" w:type="dxa"/>
            <w:noWrap/>
            <w:hideMark/>
          </w:tcPr>
          <w:p w14:paraId="60A59C01"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18E+07</w:t>
            </w:r>
          </w:p>
        </w:tc>
        <w:tc>
          <w:tcPr>
            <w:tcW w:w="1008" w:type="dxa"/>
            <w:noWrap/>
            <w:hideMark/>
          </w:tcPr>
          <w:p w14:paraId="4C5EB378"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41E+06</w:t>
            </w:r>
          </w:p>
        </w:tc>
        <w:tc>
          <w:tcPr>
            <w:tcW w:w="1008" w:type="dxa"/>
            <w:noWrap/>
            <w:hideMark/>
          </w:tcPr>
          <w:p w14:paraId="6817EC04"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2.00</w:t>
            </w:r>
          </w:p>
        </w:tc>
        <w:tc>
          <w:tcPr>
            <w:tcW w:w="720" w:type="dxa"/>
            <w:noWrap/>
            <w:hideMark/>
          </w:tcPr>
          <w:p w14:paraId="78C64518"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67</w:t>
            </w:r>
          </w:p>
        </w:tc>
      </w:tr>
      <w:tr w:rsidR="00C95B7E" w:rsidRPr="00A17A07" w14:paraId="09A02FBA" w14:textId="77777777" w:rsidTr="00C95B7E">
        <w:trPr>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14596C05" w14:textId="77777777" w:rsidR="00C95B7E" w:rsidRPr="009A4D74" w:rsidRDefault="00C95B7E" w:rsidP="00C95B7E">
            <w:pPr>
              <w:pStyle w:val="Compact"/>
              <w:numPr>
                <w:ilvl w:val="0"/>
                <w:numId w:val="0"/>
              </w:numPr>
              <w:rPr>
                <w:sz w:val="20"/>
                <w:szCs w:val="20"/>
              </w:rPr>
            </w:pPr>
            <w:r w:rsidRPr="009A4D74">
              <w:rPr>
                <w:sz w:val="20"/>
                <w:szCs w:val="20"/>
              </w:rPr>
              <w:lastRenderedPageBreak/>
              <w:t>42-Que</w:t>
            </w:r>
          </w:p>
        </w:tc>
        <w:tc>
          <w:tcPr>
            <w:tcW w:w="1008" w:type="dxa"/>
            <w:noWrap/>
            <w:hideMark/>
          </w:tcPr>
          <w:p w14:paraId="4591CAF1"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05235233"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21E+07</w:t>
            </w:r>
          </w:p>
        </w:tc>
        <w:tc>
          <w:tcPr>
            <w:tcW w:w="1008" w:type="dxa"/>
            <w:noWrap/>
            <w:hideMark/>
          </w:tcPr>
          <w:p w14:paraId="37152F6B"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09E+07</w:t>
            </w:r>
          </w:p>
        </w:tc>
        <w:tc>
          <w:tcPr>
            <w:tcW w:w="1008" w:type="dxa"/>
            <w:noWrap/>
            <w:hideMark/>
          </w:tcPr>
          <w:p w14:paraId="42C8DAE3"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98E+06</w:t>
            </w:r>
          </w:p>
        </w:tc>
        <w:tc>
          <w:tcPr>
            <w:tcW w:w="1008" w:type="dxa"/>
            <w:noWrap/>
            <w:hideMark/>
          </w:tcPr>
          <w:p w14:paraId="2E820717"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3.55</w:t>
            </w:r>
          </w:p>
        </w:tc>
        <w:tc>
          <w:tcPr>
            <w:tcW w:w="1008" w:type="dxa"/>
            <w:noWrap/>
            <w:hideMark/>
          </w:tcPr>
          <w:p w14:paraId="4D56C1EA"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74E+06</w:t>
            </w:r>
          </w:p>
        </w:tc>
        <w:tc>
          <w:tcPr>
            <w:tcW w:w="1008" w:type="dxa"/>
            <w:noWrap/>
            <w:hideMark/>
          </w:tcPr>
          <w:p w14:paraId="145A0F91"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70E+05</w:t>
            </w:r>
          </w:p>
        </w:tc>
        <w:tc>
          <w:tcPr>
            <w:tcW w:w="1008" w:type="dxa"/>
            <w:noWrap/>
            <w:hideMark/>
          </w:tcPr>
          <w:p w14:paraId="5E13F42F"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9.93</w:t>
            </w:r>
          </w:p>
        </w:tc>
        <w:tc>
          <w:tcPr>
            <w:tcW w:w="720" w:type="dxa"/>
            <w:noWrap/>
            <w:hideMark/>
          </w:tcPr>
          <w:p w14:paraId="3E8B85FE"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25</w:t>
            </w:r>
          </w:p>
        </w:tc>
      </w:tr>
      <w:tr w:rsidR="00C95B7E" w:rsidRPr="00A17A07" w14:paraId="4868A284" w14:textId="77777777" w:rsidTr="00C95B7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6153ACDD" w14:textId="77777777" w:rsidR="00C95B7E" w:rsidRPr="009A4D74" w:rsidRDefault="00C95B7E" w:rsidP="00C95B7E">
            <w:pPr>
              <w:pStyle w:val="Compact"/>
              <w:numPr>
                <w:ilvl w:val="0"/>
                <w:numId w:val="0"/>
              </w:numPr>
              <w:rPr>
                <w:sz w:val="20"/>
                <w:szCs w:val="20"/>
              </w:rPr>
            </w:pPr>
            <w:r w:rsidRPr="009A4D74">
              <w:rPr>
                <w:sz w:val="20"/>
                <w:szCs w:val="20"/>
              </w:rPr>
              <w:t>43-Que</w:t>
            </w:r>
          </w:p>
        </w:tc>
        <w:tc>
          <w:tcPr>
            <w:tcW w:w="1008" w:type="dxa"/>
            <w:noWrap/>
            <w:hideMark/>
          </w:tcPr>
          <w:p w14:paraId="621B8043"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54146C58"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27E+07</w:t>
            </w:r>
          </w:p>
        </w:tc>
        <w:tc>
          <w:tcPr>
            <w:tcW w:w="1008" w:type="dxa"/>
            <w:noWrap/>
            <w:hideMark/>
          </w:tcPr>
          <w:p w14:paraId="2E8D5C4A"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13E+07</w:t>
            </w:r>
          </w:p>
        </w:tc>
        <w:tc>
          <w:tcPr>
            <w:tcW w:w="1008" w:type="dxa"/>
            <w:noWrap/>
            <w:hideMark/>
          </w:tcPr>
          <w:p w14:paraId="001A4114"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25E+06</w:t>
            </w:r>
          </w:p>
        </w:tc>
        <w:tc>
          <w:tcPr>
            <w:tcW w:w="1008" w:type="dxa"/>
            <w:noWrap/>
            <w:hideMark/>
          </w:tcPr>
          <w:p w14:paraId="0A3F469B"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2.95</w:t>
            </w:r>
          </w:p>
        </w:tc>
        <w:tc>
          <w:tcPr>
            <w:tcW w:w="1008" w:type="dxa"/>
            <w:noWrap/>
            <w:hideMark/>
          </w:tcPr>
          <w:p w14:paraId="38844D7A"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93E+06</w:t>
            </w:r>
          </w:p>
        </w:tc>
        <w:tc>
          <w:tcPr>
            <w:tcW w:w="1008" w:type="dxa"/>
            <w:noWrap/>
            <w:hideMark/>
          </w:tcPr>
          <w:p w14:paraId="469D06C5"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35E+05</w:t>
            </w:r>
          </w:p>
        </w:tc>
        <w:tc>
          <w:tcPr>
            <w:tcW w:w="1008" w:type="dxa"/>
            <w:noWrap/>
            <w:hideMark/>
          </w:tcPr>
          <w:p w14:paraId="11198CBC"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9.01</w:t>
            </w:r>
          </w:p>
        </w:tc>
        <w:tc>
          <w:tcPr>
            <w:tcW w:w="720" w:type="dxa"/>
            <w:noWrap/>
            <w:hideMark/>
          </w:tcPr>
          <w:p w14:paraId="1C38C19F"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73</w:t>
            </w:r>
          </w:p>
        </w:tc>
      </w:tr>
      <w:tr w:rsidR="00C95B7E" w:rsidRPr="00A17A07" w14:paraId="7FEC84C5" w14:textId="77777777" w:rsidTr="00C95B7E">
        <w:trPr>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712F6CCE" w14:textId="77777777" w:rsidR="00C95B7E" w:rsidRPr="009A4D74" w:rsidRDefault="00C95B7E" w:rsidP="00C95B7E">
            <w:pPr>
              <w:pStyle w:val="Compact"/>
              <w:numPr>
                <w:ilvl w:val="0"/>
                <w:numId w:val="0"/>
              </w:numPr>
              <w:rPr>
                <w:sz w:val="20"/>
                <w:szCs w:val="20"/>
              </w:rPr>
            </w:pPr>
            <w:r w:rsidRPr="009A4D74">
              <w:rPr>
                <w:sz w:val="20"/>
                <w:szCs w:val="20"/>
              </w:rPr>
              <w:t>44-Que</w:t>
            </w:r>
          </w:p>
        </w:tc>
        <w:tc>
          <w:tcPr>
            <w:tcW w:w="1008" w:type="dxa"/>
            <w:noWrap/>
            <w:hideMark/>
          </w:tcPr>
          <w:p w14:paraId="436E0649"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6EF3E446"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81E+07</w:t>
            </w:r>
          </w:p>
        </w:tc>
        <w:tc>
          <w:tcPr>
            <w:tcW w:w="1008" w:type="dxa"/>
            <w:noWrap/>
            <w:hideMark/>
          </w:tcPr>
          <w:p w14:paraId="1D8955C1"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60E+07</w:t>
            </w:r>
          </w:p>
        </w:tc>
        <w:tc>
          <w:tcPr>
            <w:tcW w:w="1008" w:type="dxa"/>
            <w:noWrap/>
            <w:hideMark/>
          </w:tcPr>
          <w:p w14:paraId="38AB9E90"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17E+07</w:t>
            </w:r>
          </w:p>
        </w:tc>
        <w:tc>
          <w:tcPr>
            <w:tcW w:w="1008" w:type="dxa"/>
            <w:noWrap/>
            <w:hideMark/>
          </w:tcPr>
          <w:p w14:paraId="2AEEBECC"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3.29</w:t>
            </w:r>
          </w:p>
        </w:tc>
        <w:tc>
          <w:tcPr>
            <w:tcW w:w="1008" w:type="dxa"/>
            <w:noWrap/>
            <w:hideMark/>
          </w:tcPr>
          <w:p w14:paraId="241A72B3"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8.51E+06</w:t>
            </w:r>
          </w:p>
        </w:tc>
        <w:tc>
          <w:tcPr>
            <w:tcW w:w="1008" w:type="dxa"/>
            <w:noWrap/>
            <w:hideMark/>
          </w:tcPr>
          <w:p w14:paraId="25AF07A8"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87E+05</w:t>
            </w:r>
          </w:p>
        </w:tc>
        <w:tc>
          <w:tcPr>
            <w:tcW w:w="1008" w:type="dxa"/>
            <w:noWrap/>
            <w:hideMark/>
          </w:tcPr>
          <w:p w14:paraId="46C58E93"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9.25</w:t>
            </w:r>
          </w:p>
        </w:tc>
        <w:tc>
          <w:tcPr>
            <w:tcW w:w="720" w:type="dxa"/>
            <w:noWrap/>
            <w:hideMark/>
          </w:tcPr>
          <w:p w14:paraId="23FB6F60"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91</w:t>
            </w:r>
          </w:p>
        </w:tc>
      </w:tr>
      <w:tr w:rsidR="00C95B7E" w:rsidRPr="00A17A07" w14:paraId="233BDD7B" w14:textId="77777777" w:rsidTr="00C95B7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2FAE8409" w14:textId="77777777" w:rsidR="00C95B7E" w:rsidRPr="009A4D74" w:rsidRDefault="00C95B7E" w:rsidP="00C95B7E">
            <w:pPr>
              <w:pStyle w:val="Compact"/>
              <w:numPr>
                <w:ilvl w:val="0"/>
                <w:numId w:val="0"/>
              </w:numPr>
              <w:rPr>
                <w:sz w:val="20"/>
                <w:szCs w:val="20"/>
              </w:rPr>
            </w:pPr>
            <w:r w:rsidRPr="009A4D74">
              <w:rPr>
                <w:sz w:val="20"/>
                <w:szCs w:val="20"/>
              </w:rPr>
              <w:t>45-Ess</w:t>
            </w:r>
          </w:p>
        </w:tc>
        <w:tc>
          <w:tcPr>
            <w:tcW w:w="1008" w:type="dxa"/>
            <w:noWrap/>
            <w:hideMark/>
          </w:tcPr>
          <w:p w14:paraId="550C1A85"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4C624492"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10E+06</w:t>
            </w:r>
          </w:p>
        </w:tc>
        <w:tc>
          <w:tcPr>
            <w:tcW w:w="1008" w:type="dxa"/>
            <w:noWrap/>
            <w:hideMark/>
          </w:tcPr>
          <w:p w14:paraId="70ED7039"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53E+06</w:t>
            </w:r>
          </w:p>
        </w:tc>
        <w:tc>
          <w:tcPr>
            <w:tcW w:w="1008" w:type="dxa"/>
            <w:noWrap/>
            <w:hideMark/>
          </w:tcPr>
          <w:p w14:paraId="5FF73D15"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26E+06</w:t>
            </w:r>
          </w:p>
        </w:tc>
        <w:tc>
          <w:tcPr>
            <w:tcW w:w="1008" w:type="dxa"/>
            <w:noWrap/>
            <w:hideMark/>
          </w:tcPr>
          <w:p w14:paraId="2AEF2A91"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7.02</w:t>
            </w:r>
          </w:p>
        </w:tc>
        <w:tc>
          <w:tcPr>
            <w:tcW w:w="1008" w:type="dxa"/>
            <w:noWrap/>
            <w:hideMark/>
          </w:tcPr>
          <w:p w14:paraId="3440D1A5"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3.12E+06</w:t>
            </w:r>
          </w:p>
        </w:tc>
        <w:tc>
          <w:tcPr>
            <w:tcW w:w="1008" w:type="dxa"/>
            <w:noWrap/>
            <w:hideMark/>
          </w:tcPr>
          <w:p w14:paraId="35B78008"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3.27E+05</w:t>
            </w:r>
          </w:p>
        </w:tc>
        <w:tc>
          <w:tcPr>
            <w:tcW w:w="1008" w:type="dxa"/>
            <w:noWrap/>
            <w:hideMark/>
          </w:tcPr>
          <w:p w14:paraId="5BB78B9F"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0.46</w:t>
            </w:r>
          </w:p>
        </w:tc>
        <w:tc>
          <w:tcPr>
            <w:tcW w:w="720" w:type="dxa"/>
            <w:noWrap/>
            <w:hideMark/>
          </w:tcPr>
          <w:p w14:paraId="2B742F00"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90</w:t>
            </w:r>
          </w:p>
        </w:tc>
      </w:tr>
      <w:tr w:rsidR="00C95B7E" w:rsidRPr="00A17A07" w14:paraId="3B24B5D8" w14:textId="77777777" w:rsidTr="00C95B7E">
        <w:trPr>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4AAC804A" w14:textId="77777777" w:rsidR="00C95B7E" w:rsidRPr="009A4D74" w:rsidRDefault="00C95B7E" w:rsidP="00C95B7E">
            <w:pPr>
              <w:pStyle w:val="Compact"/>
              <w:numPr>
                <w:ilvl w:val="0"/>
                <w:numId w:val="0"/>
              </w:numPr>
              <w:rPr>
                <w:sz w:val="20"/>
                <w:szCs w:val="20"/>
              </w:rPr>
            </w:pPr>
            <w:r w:rsidRPr="009A4D74">
              <w:rPr>
                <w:sz w:val="20"/>
                <w:szCs w:val="20"/>
              </w:rPr>
              <w:t>46-Ess</w:t>
            </w:r>
          </w:p>
        </w:tc>
        <w:tc>
          <w:tcPr>
            <w:tcW w:w="1008" w:type="dxa"/>
            <w:noWrap/>
            <w:hideMark/>
          </w:tcPr>
          <w:p w14:paraId="56C27118"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7C799A3B"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24E+06</w:t>
            </w:r>
          </w:p>
        </w:tc>
        <w:tc>
          <w:tcPr>
            <w:tcW w:w="1008" w:type="dxa"/>
            <w:noWrap/>
            <w:hideMark/>
          </w:tcPr>
          <w:p w14:paraId="601EB494"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60E+06</w:t>
            </w:r>
          </w:p>
        </w:tc>
        <w:tc>
          <w:tcPr>
            <w:tcW w:w="1008" w:type="dxa"/>
            <w:noWrap/>
            <w:hideMark/>
          </w:tcPr>
          <w:p w14:paraId="15028861"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23E+06</w:t>
            </w:r>
          </w:p>
        </w:tc>
        <w:tc>
          <w:tcPr>
            <w:tcW w:w="1008" w:type="dxa"/>
            <w:noWrap/>
            <w:hideMark/>
          </w:tcPr>
          <w:p w14:paraId="1D36B952"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5.48</w:t>
            </w:r>
          </w:p>
        </w:tc>
        <w:tc>
          <w:tcPr>
            <w:tcW w:w="1008" w:type="dxa"/>
            <w:noWrap/>
            <w:hideMark/>
          </w:tcPr>
          <w:p w14:paraId="57704E96"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03E+06</w:t>
            </w:r>
          </w:p>
        </w:tc>
        <w:tc>
          <w:tcPr>
            <w:tcW w:w="1008" w:type="dxa"/>
            <w:noWrap/>
            <w:hideMark/>
          </w:tcPr>
          <w:p w14:paraId="0A83BB7E"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2.74E+05</w:t>
            </w:r>
          </w:p>
        </w:tc>
        <w:tc>
          <w:tcPr>
            <w:tcW w:w="1008" w:type="dxa"/>
            <w:noWrap/>
            <w:hideMark/>
          </w:tcPr>
          <w:p w14:paraId="7ABC92EF"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9.03</w:t>
            </w:r>
          </w:p>
        </w:tc>
        <w:tc>
          <w:tcPr>
            <w:tcW w:w="720" w:type="dxa"/>
            <w:noWrap/>
            <w:hideMark/>
          </w:tcPr>
          <w:p w14:paraId="2F5DC393"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89</w:t>
            </w:r>
          </w:p>
        </w:tc>
      </w:tr>
      <w:tr w:rsidR="00C95B7E" w:rsidRPr="00A17A07" w14:paraId="6ABC2274" w14:textId="77777777" w:rsidTr="00C95B7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0A60F856" w14:textId="77777777" w:rsidR="00C95B7E" w:rsidRPr="009A4D74" w:rsidRDefault="00C95B7E" w:rsidP="00C95B7E">
            <w:pPr>
              <w:pStyle w:val="Compact"/>
              <w:numPr>
                <w:ilvl w:val="0"/>
                <w:numId w:val="0"/>
              </w:numPr>
              <w:rPr>
                <w:sz w:val="20"/>
                <w:szCs w:val="20"/>
              </w:rPr>
            </w:pPr>
            <w:r w:rsidRPr="009A4D74">
              <w:rPr>
                <w:sz w:val="20"/>
                <w:szCs w:val="20"/>
              </w:rPr>
              <w:t>47-Ess</w:t>
            </w:r>
          </w:p>
        </w:tc>
        <w:tc>
          <w:tcPr>
            <w:tcW w:w="1008" w:type="dxa"/>
            <w:noWrap/>
            <w:hideMark/>
          </w:tcPr>
          <w:p w14:paraId="4523BF0D"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07653E54"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17E+07</w:t>
            </w:r>
          </w:p>
        </w:tc>
        <w:tc>
          <w:tcPr>
            <w:tcW w:w="1008" w:type="dxa"/>
            <w:noWrap/>
            <w:hideMark/>
          </w:tcPr>
          <w:p w14:paraId="5214BF82"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05E+07</w:t>
            </w:r>
          </w:p>
        </w:tc>
        <w:tc>
          <w:tcPr>
            <w:tcW w:w="1008" w:type="dxa"/>
            <w:noWrap/>
            <w:hideMark/>
          </w:tcPr>
          <w:p w14:paraId="0103B167"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93E+06</w:t>
            </w:r>
          </w:p>
        </w:tc>
        <w:tc>
          <w:tcPr>
            <w:tcW w:w="1008" w:type="dxa"/>
            <w:noWrap/>
            <w:hideMark/>
          </w:tcPr>
          <w:p w14:paraId="05B9615D"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5.50</w:t>
            </w:r>
          </w:p>
        </w:tc>
        <w:tc>
          <w:tcPr>
            <w:tcW w:w="1008" w:type="dxa"/>
            <w:noWrap/>
            <w:hideMark/>
          </w:tcPr>
          <w:p w14:paraId="33D8CEF4"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69E+06</w:t>
            </w:r>
          </w:p>
        </w:tc>
        <w:tc>
          <w:tcPr>
            <w:tcW w:w="1008" w:type="dxa"/>
            <w:noWrap/>
            <w:hideMark/>
          </w:tcPr>
          <w:p w14:paraId="1F884563"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33E+05</w:t>
            </w:r>
          </w:p>
        </w:tc>
        <w:tc>
          <w:tcPr>
            <w:tcW w:w="1008" w:type="dxa"/>
            <w:noWrap/>
            <w:hideMark/>
          </w:tcPr>
          <w:p w14:paraId="49DA99E1"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9.36</w:t>
            </w:r>
          </w:p>
        </w:tc>
        <w:tc>
          <w:tcPr>
            <w:tcW w:w="720" w:type="dxa"/>
            <w:noWrap/>
            <w:hideMark/>
          </w:tcPr>
          <w:p w14:paraId="624E23B1"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07</w:t>
            </w:r>
          </w:p>
        </w:tc>
      </w:tr>
      <w:tr w:rsidR="00C95B7E" w:rsidRPr="00A17A07" w14:paraId="56A84E76" w14:textId="77777777" w:rsidTr="00C95B7E">
        <w:trPr>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4E829E39" w14:textId="77777777" w:rsidR="00C95B7E" w:rsidRPr="009A4D74" w:rsidRDefault="00C95B7E" w:rsidP="00C95B7E">
            <w:pPr>
              <w:pStyle w:val="Compact"/>
              <w:numPr>
                <w:ilvl w:val="0"/>
                <w:numId w:val="0"/>
              </w:numPr>
              <w:rPr>
                <w:sz w:val="20"/>
                <w:szCs w:val="20"/>
              </w:rPr>
            </w:pPr>
            <w:r w:rsidRPr="009A4D74">
              <w:rPr>
                <w:sz w:val="20"/>
                <w:szCs w:val="20"/>
              </w:rPr>
              <w:t>48-Ess</w:t>
            </w:r>
          </w:p>
        </w:tc>
        <w:tc>
          <w:tcPr>
            <w:tcW w:w="1008" w:type="dxa"/>
            <w:noWrap/>
            <w:hideMark/>
          </w:tcPr>
          <w:p w14:paraId="03FCC1A2"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129D1DED"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9.71E+06</w:t>
            </w:r>
          </w:p>
        </w:tc>
        <w:tc>
          <w:tcPr>
            <w:tcW w:w="1008" w:type="dxa"/>
            <w:noWrap/>
            <w:hideMark/>
          </w:tcPr>
          <w:p w14:paraId="3091B7CF"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8.76E+06</w:t>
            </w:r>
          </w:p>
        </w:tc>
        <w:tc>
          <w:tcPr>
            <w:tcW w:w="1008" w:type="dxa"/>
            <w:noWrap/>
            <w:hideMark/>
          </w:tcPr>
          <w:p w14:paraId="61454834"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66E+06</w:t>
            </w:r>
          </w:p>
        </w:tc>
        <w:tc>
          <w:tcPr>
            <w:tcW w:w="1008" w:type="dxa"/>
            <w:noWrap/>
            <w:hideMark/>
          </w:tcPr>
          <w:p w14:paraId="39EFE216"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6.05</w:t>
            </w:r>
          </w:p>
        </w:tc>
        <w:tc>
          <w:tcPr>
            <w:tcW w:w="1008" w:type="dxa"/>
            <w:noWrap/>
            <w:hideMark/>
          </w:tcPr>
          <w:p w14:paraId="42C12EBF"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62E+06</w:t>
            </w:r>
          </w:p>
        </w:tc>
        <w:tc>
          <w:tcPr>
            <w:tcW w:w="1008" w:type="dxa"/>
            <w:noWrap/>
            <w:hideMark/>
          </w:tcPr>
          <w:p w14:paraId="082B3D8A"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86E+05</w:t>
            </w:r>
          </w:p>
        </w:tc>
        <w:tc>
          <w:tcPr>
            <w:tcW w:w="1008" w:type="dxa"/>
            <w:noWrap/>
            <w:hideMark/>
          </w:tcPr>
          <w:p w14:paraId="7DE49D0A"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0.52</w:t>
            </w:r>
          </w:p>
        </w:tc>
        <w:tc>
          <w:tcPr>
            <w:tcW w:w="720" w:type="dxa"/>
            <w:noWrap/>
            <w:hideMark/>
          </w:tcPr>
          <w:p w14:paraId="46697488"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55</w:t>
            </w:r>
          </w:p>
        </w:tc>
      </w:tr>
      <w:tr w:rsidR="00C95B7E" w:rsidRPr="00A17A07" w14:paraId="7F267725" w14:textId="77777777" w:rsidTr="00C95B7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11D6E288" w14:textId="77777777" w:rsidR="00C95B7E" w:rsidRPr="009A4D74" w:rsidRDefault="00C95B7E" w:rsidP="00C95B7E">
            <w:pPr>
              <w:pStyle w:val="Compact"/>
              <w:numPr>
                <w:ilvl w:val="0"/>
                <w:numId w:val="0"/>
              </w:numPr>
              <w:rPr>
                <w:sz w:val="20"/>
                <w:szCs w:val="20"/>
              </w:rPr>
            </w:pPr>
            <w:r w:rsidRPr="009A4D74">
              <w:rPr>
                <w:sz w:val="20"/>
                <w:szCs w:val="20"/>
              </w:rPr>
              <w:t>49-Ess</w:t>
            </w:r>
          </w:p>
        </w:tc>
        <w:tc>
          <w:tcPr>
            <w:tcW w:w="1008" w:type="dxa"/>
            <w:noWrap/>
            <w:hideMark/>
          </w:tcPr>
          <w:p w14:paraId="7BBD30D4"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2407226A"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25E+07</w:t>
            </w:r>
          </w:p>
        </w:tc>
        <w:tc>
          <w:tcPr>
            <w:tcW w:w="1008" w:type="dxa"/>
            <w:noWrap/>
            <w:hideMark/>
          </w:tcPr>
          <w:p w14:paraId="40BFF77A"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12E+07</w:t>
            </w:r>
          </w:p>
        </w:tc>
        <w:tc>
          <w:tcPr>
            <w:tcW w:w="1008" w:type="dxa"/>
            <w:noWrap/>
            <w:hideMark/>
          </w:tcPr>
          <w:p w14:paraId="1F85DB4A"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13E+06</w:t>
            </w:r>
          </w:p>
        </w:tc>
        <w:tc>
          <w:tcPr>
            <w:tcW w:w="1008" w:type="dxa"/>
            <w:noWrap/>
            <w:hideMark/>
          </w:tcPr>
          <w:p w14:paraId="6D3A62CC"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2.71</w:t>
            </w:r>
          </w:p>
        </w:tc>
        <w:tc>
          <w:tcPr>
            <w:tcW w:w="1008" w:type="dxa"/>
            <w:noWrap/>
            <w:hideMark/>
          </w:tcPr>
          <w:p w14:paraId="73ED1FCC"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85E+06</w:t>
            </w:r>
          </w:p>
        </w:tc>
        <w:tc>
          <w:tcPr>
            <w:tcW w:w="1008" w:type="dxa"/>
            <w:noWrap/>
            <w:hideMark/>
          </w:tcPr>
          <w:p w14:paraId="6AE9C054"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05E+05</w:t>
            </w:r>
          </w:p>
        </w:tc>
        <w:tc>
          <w:tcPr>
            <w:tcW w:w="1008" w:type="dxa"/>
            <w:noWrap/>
            <w:hideMark/>
          </w:tcPr>
          <w:p w14:paraId="24845406"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0.35</w:t>
            </w:r>
          </w:p>
        </w:tc>
        <w:tc>
          <w:tcPr>
            <w:tcW w:w="720" w:type="dxa"/>
            <w:noWrap/>
            <w:hideMark/>
          </w:tcPr>
          <w:p w14:paraId="03982740"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41</w:t>
            </w:r>
          </w:p>
        </w:tc>
      </w:tr>
      <w:tr w:rsidR="00C95B7E" w:rsidRPr="00A17A07" w14:paraId="56D8FA21" w14:textId="77777777" w:rsidTr="00C95B7E">
        <w:trPr>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01B5CFCA" w14:textId="77777777" w:rsidR="00C95B7E" w:rsidRPr="009A4D74" w:rsidRDefault="00C95B7E" w:rsidP="00C95B7E">
            <w:pPr>
              <w:pStyle w:val="Compact"/>
              <w:numPr>
                <w:ilvl w:val="0"/>
                <w:numId w:val="0"/>
              </w:numPr>
              <w:rPr>
                <w:sz w:val="20"/>
                <w:szCs w:val="20"/>
              </w:rPr>
            </w:pPr>
            <w:r w:rsidRPr="009A4D74">
              <w:rPr>
                <w:sz w:val="20"/>
                <w:szCs w:val="20"/>
              </w:rPr>
              <w:t>50-Bar</w:t>
            </w:r>
          </w:p>
        </w:tc>
        <w:tc>
          <w:tcPr>
            <w:tcW w:w="1008" w:type="dxa"/>
            <w:noWrap/>
            <w:hideMark/>
          </w:tcPr>
          <w:p w14:paraId="36F129E9"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5CE1ABF5"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9.24E+06</w:t>
            </w:r>
          </w:p>
        </w:tc>
        <w:tc>
          <w:tcPr>
            <w:tcW w:w="1008" w:type="dxa"/>
            <w:noWrap/>
            <w:hideMark/>
          </w:tcPr>
          <w:p w14:paraId="588EBE74"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8.33E+06</w:t>
            </w:r>
          </w:p>
        </w:tc>
        <w:tc>
          <w:tcPr>
            <w:tcW w:w="1008" w:type="dxa"/>
            <w:noWrap/>
            <w:hideMark/>
          </w:tcPr>
          <w:p w14:paraId="772D49EB"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05E+06</w:t>
            </w:r>
          </w:p>
        </w:tc>
        <w:tc>
          <w:tcPr>
            <w:tcW w:w="1008" w:type="dxa"/>
            <w:noWrap/>
            <w:hideMark/>
          </w:tcPr>
          <w:p w14:paraId="1F79BE26"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2.59</w:t>
            </w:r>
          </w:p>
        </w:tc>
        <w:tc>
          <w:tcPr>
            <w:tcW w:w="1008" w:type="dxa"/>
            <w:noWrap/>
            <w:hideMark/>
          </w:tcPr>
          <w:p w14:paraId="1C80825C"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12E+06</w:t>
            </w:r>
          </w:p>
        </w:tc>
        <w:tc>
          <w:tcPr>
            <w:tcW w:w="1008" w:type="dxa"/>
            <w:noWrap/>
            <w:hideMark/>
          </w:tcPr>
          <w:p w14:paraId="0915D300"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72E+05</w:t>
            </w:r>
          </w:p>
        </w:tc>
        <w:tc>
          <w:tcPr>
            <w:tcW w:w="1008" w:type="dxa"/>
            <w:noWrap/>
            <w:hideMark/>
          </w:tcPr>
          <w:p w14:paraId="254C56BB"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9.02</w:t>
            </w:r>
          </w:p>
        </w:tc>
        <w:tc>
          <w:tcPr>
            <w:tcW w:w="720" w:type="dxa"/>
            <w:noWrap/>
            <w:hideMark/>
          </w:tcPr>
          <w:p w14:paraId="7CA81274"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46</w:t>
            </w:r>
          </w:p>
        </w:tc>
      </w:tr>
      <w:tr w:rsidR="00C95B7E" w:rsidRPr="00A17A07" w14:paraId="34E61CC8" w14:textId="77777777" w:rsidTr="00C95B7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5D00A5EB" w14:textId="77777777" w:rsidR="00C95B7E" w:rsidRPr="009A4D74" w:rsidRDefault="00C95B7E" w:rsidP="00C95B7E">
            <w:pPr>
              <w:pStyle w:val="Compact"/>
              <w:numPr>
                <w:ilvl w:val="0"/>
                <w:numId w:val="0"/>
              </w:numPr>
              <w:rPr>
                <w:sz w:val="20"/>
                <w:szCs w:val="20"/>
              </w:rPr>
            </w:pPr>
            <w:r w:rsidRPr="009A4D74">
              <w:rPr>
                <w:sz w:val="20"/>
                <w:szCs w:val="20"/>
              </w:rPr>
              <w:t>51-Bar</w:t>
            </w:r>
          </w:p>
        </w:tc>
        <w:tc>
          <w:tcPr>
            <w:tcW w:w="1008" w:type="dxa"/>
            <w:noWrap/>
            <w:hideMark/>
          </w:tcPr>
          <w:p w14:paraId="7CEA11B8"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3AB6A885"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18E+06</w:t>
            </w:r>
          </w:p>
        </w:tc>
        <w:tc>
          <w:tcPr>
            <w:tcW w:w="1008" w:type="dxa"/>
            <w:noWrap/>
            <w:hideMark/>
          </w:tcPr>
          <w:p w14:paraId="0C6BC6B8"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41E+06</w:t>
            </w:r>
          </w:p>
        </w:tc>
        <w:tc>
          <w:tcPr>
            <w:tcW w:w="1008" w:type="dxa"/>
            <w:noWrap/>
            <w:hideMark/>
          </w:tcPr>
          <w:p w14:paraId="1DB33080"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69E+06</w:t>
            </w:r>
          </w:p>
        </w:tc>
        <w:tc>
          <w:tcPr>
            <w:tcW w:w="1008" w:type="dxa"/>
            <w:noWrap/>
            <w:hideMark/>
          </w:tcPr>
          <w:p w14:paraId="7E58660E"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3.15</w:t>
            </w:r>
          </w:p>
        </w:tc>
        <w:tc>
          <w:tcPr>
            <w:tcW w:w="1008" w:type="dxa"/>
            <w:noWrap/>
            <w:hideMark/>
          </w:tcPr>
          <w:p w14:paraId="205012D6"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3.36E+06</w:t>
            </w:r>
          </w:p>
        </w:tc>
        <w:tc>
          <w:tcPr>
            <w:tcW w:w="1008" w:type="dxa"/>
            <w:noWrap/>
            <w:hideMark/>
          </w:tcPr>
          <w:p w14:paraId="3AEF5703"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3.37E+05</w:t>
            </w:r>
          </w:p>
        </w:tc>
        <w:tc>
          <w:tcPr>
            <w:tcW w:w="1008" w:type="dxa"/>
            <w:noWrap/>
            <w:hideMark/>
          </w:tcPr>
          <w:p w14:paraId="0AE9DB92"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0.01</w:t>
            </w:r>
          </w:p>
        </w:tc>
        <w:tc>
          <w:tcPr>
            <w:tcW w:w="720" w:type="dxa"/>
            <w:noWrap/>
            <w:hideMark/>
          </w:tcPr>
          <w:p w14:paraId="48991C79"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25</w:t>
            </w:r>
          </w:p>
        </w:tc>
      </w:tr>
      <w:tr w:rsidR="00C95B7E" w:rsidRPr="00A17A07" w14:paraId="2BD9B8FD" w14:textId="77777777" w:rsidTr="00C95B7E">
        <w:trPr>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7AEB01CA" w14:textId="77777777" w:rsidR="00C95B7E" w:rsidRPr="009A4D74" w:rsidRDefault="00C95B7E" w:rsidP="00C95B7E">
            <w:pPr>
              <w:pStyle w:val="Compact"/>
              <w:numPr>
                <w:ilvl w:val="0"/>
                <w:numId w:val="0"/>
              </w:numPr>
              <w:rPr>
                <w:sz w:val="20"/>
                <w:szCs w:val="20"/>
              </w:rPr>
            </w:pPr>
            <w:r w:rsidRPr="009A4D74">
              <w:rPr>
                <w:sz w:val="20"/>
                <w:szCs w:val="20"/>
              </w:rPr>
              <w:t>52-Bar</w:t>
            </w:r>
          </w:p>
        </w:tc>
        <w:tc>
          <w:tcPr>
            <w:tcW w:w="1008" w:type="dxa"/>
            <w:noWrap/>
            <w:hideMark/>
          </w:tcPr>
          <w:p w14:paraId="24B09A1F"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261554EE"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32E+06</w:t>
            </w:r>
          </w:p>
        </w:tc>
        <w:tc>
          <w:tcPr>
            <w:tcW w:w="1008" w:type="dxa"/>
            <w:noWrap/>
            <w:hideMark/>
          </w:tcPr>
          <w:p w14:paraId="1B67F4BF"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52E+06</w:t>
            </w:r>
          </w:p>
        </w:tc>
        <w:tc>
          <w:tcPr>
            <w:tcW w:w="1008" w:type="dxa"/>
            <w:noWrap/>
            <w:hideMark/>
          </w:tcPr>
          <w:p w14:paraId="7E250565"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85E+06</w:t>
            </w:r>
          </w:p>
        </w:tc>
        <w:tc>
          <w:tcPr>
            <w:tcW w:w="1008" w:type="dxa"/>
            <w:noWrap/>
            <w:hideMark/>
          </w:tcPr>
          <w:p w14:paraId="6D4CF4DE"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4.34</w:t>
            </w:r>
          </w:p>
        </w:tc>
        <w:tc>
          <w:tcPr>
            <w:tcW w:w="1008" w:type="dxa"/>
            <w:noWrap/>
            <w:hideMark/>
          </w:tcPr>
          <w:p w14:paraId="3C5AC82F"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48E+06</w:t>
            </w:r>
          </w:p>
        </w:tc>
        <w:tc>
          <w:tcPr>
            <w:tcW w:w="1008" w:type="dxa"/>
            <w:noWrap/>
            <w:hideMark/>
          </w:tcPr>
          <w:p w14:paraId="01BE7D55"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16E+05</w:t>
            </w:r>
          </w:p>
        </w:tc>
        <w:tc>
          <w:tcPr>
            <w:tcW w:w="1008" w:type="dxa"/>
            <w:noWrap/>
            <w:hideMark/>
          </w:tcPr>
          <w:p w14:paraId="03DAD995"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9.08</w:t>
            </w:r>
          </w:p>
        </w:tc>
        <w:tc>
          <w:tcPr>
            <w:tcW w:w="720" w:type="dxa"/>
            <w:noWrap/>
            <w:hideMark/>
          </w:tcPr>
          <w:p w14:paraId="7DD9E957"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85</w:t>
            </w:r>
          </w:p>
        </w:tc>
      </w:tr>
      <w:tr w:rsidR="00C95B7E" w:rsidRPr="00A17A07" w14:paraId="2694C9CE" w14:textId="77777777" w:rsidTr="00C95B7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5A9A9F58" w14:textId="77777777" w:rsidR="00C95B7E" w:rsidRPr="009A4D74" w:rsidRDefault="00C95B7E" w:rsidP="00C95B7E">
            <w:pPr>
              <w:pStyle w:val="Compact"/>
              <w:numPr>
                <w:ilvl w:val="0"/>
                <w:numId w:val="0"/>
              </w:numPr>
              <w:rPr>
                <w:sz w:val="20"/>
                <w:szCs w:val="20"/>
              </w:rPr>
            </w:pPr>
            <w:r w:rsidRPr="009A4D74">
              <w:rPr>
                <w:sz w:val="20"/>
                <w:szCs w:val="20"/>
              </w:rPr>
              <w:t>53-Bar</w:t>
            </w:r>
          </w:p>
        </w:tc>
        <w:tc>
          <w:tcPr>
            <w:tcW w:w="1008" w:type="dxa"/>
            <w:noWrap/>
            <w:hideMark/>
          </w:tcPr>
          <w:p w14:paraId="78DFE036"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Full-scale</w:t>
            </w:r>
          </w:p>
        </w:tc>
        <w:tc>
          <w:tcPr>
            <w:tcW w:w="1008" w:type="dxa"/>
          </w:tcPr>
          <w:p w14:paraId="3FA97160"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76E+06</w:t>
            </w:r>
          </w:p>
        </w:tc>
        <w:tc>
          <w:tcPr>
            <w:tcW w:w="1008" w:type="dxa"/>
            <w:noWrap/>
            <w:hideMark/>
          </w:tcPr>
          <w:p w14:paraId="626F5028"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02E+06</w:t>
            </w:r>
          </w:p>
        </w:tc>
        <w:tc>
          <w:tcPr>
            <w:tcW w:w="1008" w:type="dxa"/>
            <w:noWrap/>
            <w:hideMark/>
          </w:tcPr>
          <w:p w14:paraId="6362F807"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32E+06</w:t>
            </w:r>
          </w:p>
        </w:tc>
        <w:tc>
          <w:tcPr>
            <w:tcW w:w="1008" w:type="dxa"/>
            <w:noWrap/>
            <w:hideMark/>
          </w:tcPr>
          <w:p w14:paraId="66D21B27"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1.74</w:t>
            </w:r>
          </w:p>
        </w:tc>
        <w:tc>
          <w:tcPr>
            <w:tcW w:w="1008" w:type="dxa"/>
            <w:noWrap/>
            <w:hideMark/>
          </w:tcPr>
          <w:p w14:paraId="2568959D"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3.10E+06</w:t>
            </w:r>
          </w:p>
        </w:tc>
        <w:tc>
          <w:tcPr>
            <w:tcW w:w="1008" w:type="dxa"/>
            <w:noWrap/>
            <w:hideMark/>
          </w:tcPr>
          <w:p w14:paraId="384077D6"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3.22E+05</w:t>
            </w:r>
          </w:p>
        </w:tc>
        <w:tc>
          <w:tcPr>
            <w:tcW w:w="1008" w:type="dxa"/>
            <w:noWrap/>
            <w:hideMark/>
          </w:tcPr>
          <w:p w14:paraId="1C421161"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0.37</w:t>
            </w:r>
          </w:p>
        </w:tc>
        <w:tc>
          <w:tcPr>
            <w:tcW w:w="720" w:type="dxa"/>
            <w:noWrap/>
            <w:hideMark/>
          </w:tcPr>
          <w:p w14:paraId="2DA17867"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34</w:t>
            </w:r>
          </w:p>
        </w:tc>
      </w:tr>
      <w:tr w:rsidR="00C95B7E" w:rsidRPr="00A17A07" w14:paraId="32A07B96" w14:textId="77777777" w:rsidTr="00C95B7E">
        <w:trPr>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350EBB21" w14:textId="77777777" w:rsidR="00C95B7E" w:rsidRPr="009A4D74" w:rsidRDefault="00C95B7E" w:rsidP="00C95B7E">
            <w:pPr>
              <w:pStyle w:val="Compact"/>
              <w:numPr>
                <w:ilvl w:val="0"/>
                <w:numId w:val="0"/>
              </w:numPr>
              <w:rPr>
                <w:sz w:val="20"/>
                <w:szCs w:val="20"/>
              </w:rPr>
            </w:pPr>
            <w:r w:rsidRPr="009A4D74">
              <w:rPr>
                <w:sz w:val="20"/>
                <w:szCs w:val="20"/>
              </w:rPr>
              <w:t>54-Bar</w:t>
            </w:r>
          </w:p>
        </w:tc>
        <w:tc>
          <w:tcPr>
            <w:tcW w:w="1008" w:type="dxa"/>
            <w:noWrap/>
            <w:hideMark/>
          </w:tcPr>
          <w:p w14:paraId="112DABEB"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Full-scale</w:t>
            </w:r>
          </w:p>
        </w:tc>
        <w:tc>
          <w:tcPr>
            <w:tcW w:w="1008" w:type="dxa"/>
          </w:tcPr>
          <w:p w14:paraId="2029226D"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8.94E+06</w:t>
            </w:r>
          </w:p>
        </w:tc>
        <w:tc>
          <w:tcPr>
            <w:tcW w:w="1008" w:type="dxa"/>
            <w:noWrap/>
            <w:hideMark/>
          </w:tcPr>
          <w:p w14:paraId="651A7115"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99E+06</w:t>
            </w:r>
          </w:p>
        </w:tc>
        <w:tc>
          <w:tcPr>
            <w:tcW w:w="1008" w:type="dxa"/>
            <w:noWrap/>
            <w:hideMark/>
          </w:tcPr>
          <w:p w14:paraId="42712964"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82E+06</w:t>
            </w:r>
          </w:p>
        </w:tc>
        <w:tc>
          <w:tcPr>
            <w:tcW w:w="1008" w:type="dxa"/>
            <w:noWrap/>
            <w:hideMark/>
          </w:tcPr>
          <w:p w14:paraId="0A4DB759"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2.81</w:t>
            </w:r>
          </w:p>
        </w:tc>
        <w:tc>
          <w:tcPr>
            <w:tcW w:w="1008" w:type="dxa"/>
            <w:noWrap/>
            <w:hideMark/>
          </w:tcPr>
          <w:p w14:paraId="627F98E3"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11E+06</w:t>
            </w:r>
          </w:p>
        </w:tc>
        <w:tc>
          <w:tcPr>
            <w:tcW w:w="1008" w:type="dxa"/>
            <w:noWrap/>
            <w:hideMark/>
          </w:tcPr>
          <w:p w14:paraId="54192836"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06E+05</w:t>
            </w:r>
          </w:p>
        </w:tc>
        <w:tc>
          <w:tcPr>
            <w:tcW w:w="1008" w:type="dxa"/>
            <w:noWrap/>
            <w:hideMark/>
          </w:tcPr>
          <w:p w14:paraId="64288119"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9.87</w:t>
            </w:r>
          </w:p>
        </w:tc>
        <w:tc>
          <w:tcPr>
            <w:tcW w:w="720" w:type="dxa"/>
            <w:noWrap/>
            <w:hideMark/>
          </w:tcPr>
          <w:p w14:paraId="00ED81FD"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08</w:t>
            </w:r>
          </w:p>
        </w:tc>
      </w:tr>
      <w:tr w:rsidR="00C95B7E" w:rsidRPr="00A17A07" w14:paraId="52590FC3" w14:textId="77777777" w:rsidTr="00C95B7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51B1F791" w14:textId="77777777" w:rsidR="00C95B7E" w:rsidRPr="009A4D74" w:rsidRDefault="00C95B7E" w:rsidP="00C95B7E">
            <w:pPr>
              <w:pStyle w:val="Compact"/>
              <w:numPr>
                <w:ilvl w:val="0"/>
                <w:numId w:val="0"/>
              </w:numPr>
              <w:rPr>
                <w:sz w:val="20"/>
                <w:szCs w:val="20"/>
              </w:rPr>
            </w:pPr>
            <w:r w:rsidRPr="009A4D74">
              <w:rPr>
                <w:sz w:val="20"/>
                <w:szCs w:val="20"/>
              </w:rPr>
              <w:t>Lapt17</w:t>
            </w:r>
          </w:p>
        </w:tc>
        <w:tc>
          <w:tcPr>
            <w:tcW w:w="1008" w:type="dxa"/>
            <w:noWrap/>
            <w:hideMark/>
          </w:tcPr>
          <w:p w14:paraId="3373655C"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Pilot</w:t>
            </w:r>
          </w:p>
        </w:tc>
        <w:tc>
          <w:tcPr>
            <w:tcW w:w="1008" w:type="dxa"/>
          </w:tcPr>
          <w:p w14:paraId="6D0436F6"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99E+06</w:t>
            </w:r>
          </w:p>
        </w:tc>
        <w:tc>
          <w:tcPr>
            <w:tcW w:w="1008" w:type="dxa"/>
            <w:noWrap/>
            <w:hideMark/>
          </w:tcPr>
          <w:p w14:paraId="55BD7294"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59E+06</w:t>
            </w:r>
          </w:p>
        </w:tc>
        <w:tc>
          <w:tcPr>
            <w:tcW w:w="1008" w:type="dxa"/>
            <w:noWrap/>
            <w:hideMark/>
          </w:tcPr>
          <w:p w14:paraId="5FE1714E"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3.73E+06</w:t>
            </w:r>
          </w:p>
        </w:tc>
        <w:tc>
          <w:tcPr>
            <w:tcW w:w="1008" w:type="dxa"/>
            <w:noWrap/>
            <w:hideMark/>
          </w:tcPr>
          <w:p w14:paraId="66C4997F"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1.19</w:t>
            </w:r>
          </w:p>
        </w:tc>
        <w:tc>
          <w:tcPr>
            <w:tcW w:w="1008" w:type="dxa"/>
            <w:noWrap/>
            <w:hideMark/>
          </w:tcPr>
          <w:p w14:paraId="1F418703"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2.81E+06</w:t>
            </w:r>
          </w:p>
        </w:tc>
        <w:tc>
          <w:tcPr>
            <w:tcW w:w="1008" w:type="dxa"/>
            <w:noWrap/>
            <w:hideMark/>
          </w:tcPr>
          <w:p w14:paraId="2FE54AD1"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2.26E+06</w:t>
            </w:r>
          </w:p>
        </w:tc>
        <w:tc>
          <w:tcPr>
            <w:tcW w:w="1008" w:type="dxa"/>
            <w:noWrap/>
            <w:hideMark/>
          </w:tcPr>
          <w:p w14:paraId="0A740DC5"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0.28</w:t>
            </w:r>
          </w:p>
        </w:tc>
        <w:tc>
          <w:tcPr>
            <w:tcW w:w="720" w:type="dxa"/>
            <w:noWrap/>
            <w:hideMark/>
          </w:tcPr>
          <w:p w14:paraId="2140E9E1"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9.14</w:t>
            </w:r>
          </w:p>
        </w:tc>
      </w:tr>
      <w:tr w:rsidR="00C95B7E" w:rsidRPr="00A17A07" w14:paraId="7B3008CC" w14:textId="77777777" w:rsidTr="00C95B7E">
        <w:trPr>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3DBEA06E" w14:textId="77777777" w:rsidR="00C95B7E" w:rsidRPr="009A4D74" w:rsidRDefault="00C95B7E" w:rsidP="00C95B7E">
            <w:pPr>
              <w:pStyle w:val="Compact"/>
              <w:numPr>
                <w:ilvl w:val="0"/>
                <w:numId w:val="0"/>
              </w:numPr>
              <w:rPr>
                <w:sz w:val="20"/>
                <w:szCs w:val="20"/>
              </w:rPr>
            </w:pPr>
            <w:r w:rsidRPr="009A4D74">
              <w:rPr>
                <w:sz w:val="20"/>
                <w:szCs w:val="20"/>
              </w:rPr>
              <w:t>Lapt1</w:t>
            </w:r>
          </w:p>
        </w:tc>
        <w:tc>
          <w:tcPr>
            <w:tcW w:w="1008" w:type="dxa"/>
            <w:noWrap/>
            <w:hideMark/>
          </w:tcPr>
          <w:p w14:paraId="551D67B6"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Pilot</w:t>
            </w:r>
          </w:p>
        </w:tc>
        <w:tc>
          <w:tcPr>
            <w:tcW w:w="1008" w:type="dxa"/>
          </w:tcPr>
          <w:p w14:paraId="6420A375"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8.24E+06</w:t>
            </w:r>
          </w:p>
        </w:tc>
        <w:tc>
          <w:tcPr>
            <w:tcW w:w="1008" w:type="dxa"/>
            <w:noWrap/>
            <w:hideMark/>
          </w:tcPr>
          <w:p w14:paraId="532BA063"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56E+06</w:t>
            </w:r>
          </w:p>
        </w:tc>
        <w:tc>
          <w:tcPr>
            <w:tcW w:w="1008" w:type="dxa"/>
            <w:noWrap/>
            <w:hideMark/>
          </w:tcPr>
          <w:p w14:paraId="4BB4CA7C"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18E+06</w:t>
            </w:r>
          </w:p>
        </w:tc>
        <w:tc>
          <w:tcPr>
            <w:tcW w:w="1008" w:type="dxa"/>
            <w:noWrap/>
            <w:hideMark/>
          </w:tcPr>
          <w:p w14:paraId="71C8CCB0"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81.78</w:t>
            </w:r>
          </w:p>
        </w:tc>
        <w:tc>
          <w:tcPr>
            <w:tcW w:w="1008" w:type="dxa"/>
            <w:noWrap/>
            <w:hideMark/>
          </w:tcPr>
          <w:p w14:paraId="3F616D61"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65E+06</w:t>
            </w:r>
          </w:p>
        </w:tc>
        <w:tc>
          <w:tcPr>
            <w:tcW w:w="1008" w:type="dxa"/>
            <w:noWrap/>
            <w:hideMark/>
          </w:tcPr>
          <w:p w14:paraId="17ADFC61"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72E+06</w:t>
            </w:r>
          </w:p>
        </w:tc>
        <w:tc>
          <w:tcPr>
            <w:tcW w:w="1008" w:type="dxa"/>
            <w:noWrap/>
            <w:hideMark/>
          </w:tcPr>
          <w:p w14:paraId="08B7DC6D"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9.97</w:t>
            </w:r>
          </w:p>
        </w:tc>
        <w:tc>
          <w:tcPr>
            <w:tcW w:w="720" w:type="dxa"/>
            <w:noWrap/>
            <w:hideMark/>
          </w:tcPr>
          <w:p w14:paraId="108FE425"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9.21</w:t>
            </w:r>
          </w:p>
        </w:tc>
      </w:tr>
      <w:tr w:rsidR="00C95B7E" w:rsidRPr="00A17A07" w14:paraId="69A1F02F" w14:textId="77777777" w:rsidTr="00C95B7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7CCE8480" w14:textId="77777777" w:rsidR="00C95B7E" w:rsidRPr="009A4D74" w:rsidRDefault="00C95B7E" w:rsidP="00C95B7E">
            <w:pPr>
              <w:pStyle w:val="Compact"/>
              <w:numPr>
                <w:ilvl w:val="0"/>
                <w:numId w:val="0"/>
              </w:numPr>
              <w:rPr>
                <w:sz w:val="20"/>
                <w:szCs w:val="20"/>
              </w:rPr>
            </w:pPr>
            <w:r w:rsidRPr="009A4D74">
              <w:rPr>
                <w:sz w:val="20"/>
                <w:szCs w:val="20"/>
              </w:rPr>
              <w:t>Lapt2</w:t>
            </w:r>
          </w:p>
        </w:tc>
        <w:tc>
          <w:tcPr>
            <w:tcW w:w="1008" w:type="dxa"/>
            <w:noWrap/>
            <w:hideMark/>
          </w:tcPr>
          <w:p w14:paraId="19BE0F39"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Pilot</w:t>
            </w:r>
          </w:p>
        </w:tc>
        <w:tc>
          <w:tcPr>
            <w:tcW w:w="1008" w:type="dxa"/>
          </w:tcPr>
          <w:p w14:paraId="2B5AC6C4"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57E+06</w:t>
            </w:r>
          </w:p>
        </w:tc>
        <w:tc>
          <w:tcPr>
            <w:tcW w:w="1008" w:type="dxa"/>
            <w:noWrap/>
            <w:hideMark/>
          </w:tcPr>
          <w:p w14:paraId="54880480"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18E+06</w:t>
            </w:r>
          </w:p>
        </w:tc>
        <w:tc>
          <w:tcPr>
            <w:tcW w:w="1008" w:type="dxa"/>
            <w:noWrap/>
            <w:hideMark/>
          </w:tcPr>
          <w:p w14:paraId="01217E4B"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3.24E+06</w:t>
            </w:r>
          </w:p>
        </w:tc>
        <w:tc>
          <w:tcPr>
            <w:tcW w:w="1008" w:type="dxa"/>
            <w:noWrap/>
            <w:hideMark/>
          </w:tcPr>
          <w:p w14:paraId="7CF6A3E9"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7.68</w:t>
            </w:r>
          </w:p>
        </w:tc>
        <w:tc>
          <w:tcPr>
            <w:tcW w:w="1008" w:type="dxa"/>
            <w:noWrap/>
            <w:hideMark/>
          </w:tcPr>
          <w:p w14:paraId="1CFB2958"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2.44E+06</w:t>
            </w:r>
          </w:p>
        </w:tc>
        <w:tc>
          <w:tcPr>
            <w:tcW w:w="1008" w:type="dxa"/>
            <w:noWrap/>
            <w:hideMark/>
          </w:tcPr>
          <w:p w14:paraId="6A6DD22F"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97E+06</w:t>
            </w:r>
          </w:p>
        </w:tc>
        <w:tc>
          <w:tcPr>
            <w:tcW w:w="1008" w:type="dxa"/>
            <w:noWrap/>
            <w:hideMark/>
          </w:tcPr>
          <w:p w14:paraId="12253E47"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0.52</w:t>
            </w:r>
          </w:p>
        </w:tc>
        <w:tc>
          <w:tcPr>
            <w:tcW w:w="720" w:type="dxa"/>
            <w:noWrap/>
            <w:hideMark/>
          </w:tcPr>
          <w:p w14:paraId="39D2DE2B"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7.12</w:t>
            </w:r>
          </w:p>
        </w:tc>
      </w:tr>
      <w:tr w:rsidR="00C95B7E" w:rsidRPr="00A17A07" w14:paraId="321C21F0" w14:textId="77777777" w:rsidTr="00C95B7E">
        <w:trPr>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04882FBE" w14:textId="77777777" w:rsidR="00C95B7E" w:rsidRPr="009A4D74" w:rsidRDefault="00C95B7E" w:rsidP="00C95B7E">
            <w:pPr>
              <w:pStyle w:val="Compact"/>
              <w:numPr>
                <w:ilvl w:val="0"/>
                <w:numId w:val="0"/>
              </w:numPr>
              <w:rPr>
                <w:sz w:val="20"/>
                <w:szCs w:val="20"/>
              </w:rPr>
            </w:pPr>
            <w:r w:rsidRPr="009A4D74">
              <w:rPr>
                <w:sz w:val="20"/>
                <w:szCs w:val="20"/>
              </w:rPr>
              <w:t>Lapt31</w:t>
            </w:r>
          </w:p>
        </w:tc>
        <w:tc>
          <w:tcPr>
            <w:tcW w:w="1008" w:type="dxa"/>
            <w:noWrap/>
            <w:hideMark/>
          </w:tcPr>
          <w:p w14:paraId="779C3861"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Pilot</w:t>
            </w:r>
          </w:p>
        </w:tc>
        <w:tc>
          <w:tcPr>
            <w:tcW w:w="1008" w:type="dxa"/>
          </w:tcPr>
          <w:p w14:paraId="3F2BCF75"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11E+07</w:t>
            </w:r>
          </w:p>
        </w:tc>
        <w:tc>
          <w:tcPr>
            <w:tcW w:w="1008" w:type="dxa"/>
            <w:noWrap/>
            <w:hideMark/>
          </w:tcPr>
          <w:p w14:paraId="0EC29CD7"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01E+07</w:t>
            </w:r>
          </w:p>
        </w:tc>
        <w:tc>
          <w:tcPr>
            <w:tcW w:w="1008" w:type="dxa"/>
            <w:noWrap/>
            <w:hideMark/>
          </w:tcPr>
          <w:p w14:paraId="5B0795B5"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69E+06</w:t>
            </w:r>
          </w:p>
        </w:tc>
        <w:tc>
          <w:tcPr>
            <w:tcW w:w="1008" w:type="dxa"/>
            <w:noWrap/>
            <w:hideMark/>
          </w:tcPr>
          <w:p w14:paraId="4D072409"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5.97</w:t>
            </w:r>
          </w:p>
        </w:tc>
        <w:tc>
          <w:tcPr>
            <w:tcW w:w="1008" w:type="dxa"/>
            <w:noWrap/>
            <w:hideMark/>
          </w:tcPr>
          <w:p w14:paraId="25FE3A99"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87E+06</w:t>
            </w:r>
          </w:p>
        </w:tc>
        <w:tc>
          <w:tcPr>
            <w:tcW w:w="1008" w:type="dxa"/>
            <w:noWrap/>
            <w:hideMark/>
          </w:tcPr>
          <w:p w14:paraId="251AC471"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75E+06</w:t>
            </w:r>
          </w:p>
        </w:tc>
        <w:tc>
          <w:tcPr>
            <w:tcW w:w="1008" w:type="dxa"/>
            <w:noWrap/>
            <w:hideMark/>
          </w:tcPr>
          <w:p w14:paraId="0EEEFA1F"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80.81</w:t>
            </w:r>
          </w:p>
        </w:tc>
        <w:tc>
          <w:tcPr>
            <w:tcW w:w="720" w:type="dxa"/>
            <w:noWrap/>
            <w:hideMark/>
          </w:tcPr>
          <w:p w14:paraId="00FE2D4A"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6.85</w:t>
            </w:r>
          </w:p>
        </w:tc>
      </w:tr>
      <w:tr w:rsidR="00C95B7E" w:rsidRPr="00A17A07" w14:paraId="714BDF4E" w14:textId="77777777" w:rsidTr="00C95B7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7C4EB48C" w14:textId="77777777" w:rsidR="00C95B7E" w:rsidRPr="009A4D74" w:rsidRDefault="00C95B7E" w:rsidP="00C95B7E">
            <w:pPr>
              <w:pStyle w:val="Compact"/>
              <w:numPr>
                <w:ilvl w:val="0"/>
                <w:numId w:val="0"/>
              </w:numPr>
              <w:rPr>
                <w:sz w:val="20"/>
                <w:szCs w:val="20"/>
              </w:rPr>
            </w:pPr>
            <w:r w:rsidRPr="009A4D74">
              <w:rPr>
                <w:sz w:val="20"/>
                <w:szCs w:val="20"/>
              </w:rPr>
              <w:t>Lapt3</w:t>
            </w:r>
          </w:p>
        </w:tc>
        <w:tc>
          <w:tcPr>
            <w:tcW w:w="1008" w:type="dxa"/>
            <w:noWrap/>
            <w:hideMark/>
          </w:tcPr>
          <w:p w14:paraId="72716BAF"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Pilot</w:t>
            </w:r>
          </w:p>
        </w:tc>
        <w:tc>
          <w:tcPr>
            <w:tcW w:w="1008" w:type="dxa"/>
          </w:tcPr>
          <w:p w14:paraId="043D14BC"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81E+07</w:t>
            </w:r>
          </w:p>
        </w:tc>
        <w:tc>
          <w:tcPr>
            <w:tcW w:w="1008" w:type="dxa"/>
            <w:noWrap/>
            <w:hideMark/>
          </w:tcPr>
          <w:p w14:paraId="36512306"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66E+07</w:t>
            </w:r>
          </w:p>
        </w:tc>
        <w:tc>
          <w:tcPr>
            <w:tcW w:w="1008" w:type="dxa"/>
            <w:noWrap/>
            <w:hideMark/>
          </w:tcPr>
          <w:p w14:paraId="61B975E5"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31E+07</w:t>
            </w:r>
          </w:p>
        </w:tc>
        <w:tc>
          <w:tcPr>
            <w:tcW w:w="1008" w:type="dxa"/>
            <w:noWrap/>
            <w:hideMark/>
          </w:tcPr>
          <w:p w14:paraId="22ECAE6E"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8.85</w:t>
            </w:r>
          </w:p>
        </w:tc>
        <w:tc>
          <w:tcPr>
            <w:tcW w:w="1008" w:type="dxa"/>
            <w:noWrap/>
            <w:hideMark/>
          </w:tcPr>
          <w:p w14:paraId="6CEC7C70"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9.90E+06</w:t>
            </w:r>
          </w:p>
        </w:tc>
        <w:tc>
          <w:tcPr>
            <w:tcW w:w="1008" w:type="dxa"/>
            <w:noWrap/>
            <w:hideMark/>
          </w:tcPr>
          <w:p w14:paraId="476EC3A8"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98E+06</w:t>
            </w:r>
          </w:p>
        </w:tc>
        <w:tc>
          <w:tcPr>
            <w:tcW w:w="1008" w:type="dxa"/>
            <w:noWrap/>
            <w:hideMark/>
          </w:tcPr>
          <w:p w14:paraId="7F54DE51"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0.53</w:t>
            </w:r>
          </w:p>
        </w:tc>
        <w:tc>
          <w:tcPr>
            <w:tcW w:w="720" w:type="dxa"/>
            <w:noWrap/>
            <w:hideMark/>
          </w:tcPr>
          <w:p w14:paraId="75E1C4E8"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8.15</w:t>
            </w:r>
          </w:p>
        </w:tc>
      </w:tr>
      <w:tr w:rsidR="00C95B7E" w:rsidRPr="00A17A07" w14:paraId="682A8775" w14:textId="77777777" w:rsidTr="00C95B7E">
        <w:trPr>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06C2AA40" w14:textId="77777777" w:rsidR="00C95B7E" w:rsidRPr="009A4D74" w:rsidRDefault="00C95B7E" w:rsidP="00C95B7E">
            <w:pPr>
              <w:pStyle w:val="Compact"/>
              <w:numPr>
                <w:ilvl w:val="0"/>
                <w:numId w:val="0"/>
              </w:numPr>
              <w:rPr>
                <w:sz w:val="20"/>
                <w:szCs w:val="20"/>
              </w:rPr>
            </w:pPr>
            <w:r w:rsidRPr="009A4D74">
              <w:rPr>
                <w:sz w:val="20"/>
                <w:szCs w:val="20"/>
              </w:rPr>
              <w:t>Lene1</w:t>
            </w:r>
          </w:p>
        </w:tc>
        <w:tc>
          <w:tcPr>
            <w:tcW w:w="1008" w:type="dxa"/>
            <w:noWrap/>
            <w:hideMark/>
          </w:tcPr>
          <w:p w14:paraId="750A16EA"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Pilot</w:t>
            </w:r>
          </w:p>
        </w:tc>
        <w:tc>
          <w:tcPr>
            <w:tcW w:w="1008" w:type="dxa"/>
          </w:tcPr>
          <w:p w14:paraId="1F1DFBA8"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58E+06</w:t>
            </w:r>
          </w:p>
        </w:tc>
        <w:tc>
          <w:tcPr>
            <w:tcW w:w="1008" w:type="dxa"/>
            <w:noWrap/>
            <w:hideMark/>
          </w:tcPr>
          <w:p w14:paraId="5C4C1E31"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95E+06</w:t>
            </w:r>
          </w:p>
        </w:tc>
        <w:tc>
          <w:tcPr>
            <w:tcW w:w="1008" w:type="dxa"/>
            <w:noWrap/>
            <w:hideMark/>
          </w:tcPr>
          <w:p w14:paraId="6F2F268C"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56E+06</w:t>
            </w:r>
          </w:p>
        </w:tc>
        <w:tc>
          <w:tcPr>
            <w:tcW w:w="1008" w:type="dxa"/>
            <w:noWrap/>
            <w:hideMark/>
          </w:tcPr>
          <w:p w14:paraId="7EE6C683"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80.05</w:t>
            </w:r>
          </w:p>
        </w:tc>
        <w:tc>
          <w:tcPr>
            <w:tcW w:w="1008" w:type="dxa"/>
            <w:noWrap/>
            <w:hideMark/>
          </w:tcPr>
          <w:p w14:paraId="765A80F4"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22E+06</w:t>
            </w:r>
          </w:p>
        </w:tc>
        <w:tc>
          <w:tcPr>
            <w:tcW w:w="1008" w:type="dxa"/>
            <w:noWrap/>
            <w:hideMark/>
          </w:tcPr>
          <w:p w14:paraId="09120A1A"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37E+06</w:t>
            </w:r>
          </w:p>
        </w:tc>
        <w:tc>
          <w:tcPr>
            <w:tcW w:w="1008" w:type="dxa"/>
            <w:noWrap/>
            <w:hideMark/>
          </w:tcPr>
          <w:p w14:paraId="141A4BDC"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9.98</w:t>
            </w:r>
          </w:p>
        </w:tc>
        <w:tc>
          <w:tcPr>
            <w:tcW w:w="720" w:type="dxa"/>
            <w:noWrap/>
            <w:hideMark/>
          </w:tcPr>
          <w:p w14:paraId="4FDCE42E"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8.54</w:t>
            </w:r>
          </w:p>
        </w:tc>
      </w:tr>
      <w:tr w:rsidR="00C95B7E" w:rsidRPr="00A17A07" w14:paraId="5F920FAA" w14:textId="77777777" w:rsidTr="00C95B7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429B9009" w14:textId="77777777" w:rsidR="00C95B7E" w:rsidRPr="009A4D74" w:rsidRDefault="00C95B7E" w:rsidP="00C95B7E">
            <w:pPr>
              <w:pStyle w:val="Compact"/>
              <w:numPr>
                <w:ilvl w:val="0"/>
                <w:numId w:val="0"/>
              </w:numPr>
              <w:rPr>
                <w:sz w:val="20"/>
                <w:szCs w:val="20"/>
              </w:rPr>
            </w:pPr>
            <w:r w:rsidRPr="009A4D74">
              <w:rPr>
                <w:sz w:val="20"/>
                <w:szCs w:val="20"/>
              </w:rPr>
              <w:t>Lene22</w:t>
            </w:r>
          </w:p>
        </w:tc>
        <w:tc>
          <w:tcPr>
            <w:tcW w:w="1008" w:type="dxa"/>
            <w:noWrap/>
            <w:hideMark/>
          </w:tcPr>
          <w:p w14:paraId="64F17EC3"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Pilot</w:t>
            </w:r>
          </w:p>
        </w:tc>
        <w:tc>
          <w:tcPr>
            <w:tcW w:w="1008" w:type="dxa"/>
          </w:tcPr>
          <w:p w14:paraId="1F98E259"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28E+06</w:t>
            </w:r>
          </w:p>
        </w:tc>
        <w:tc>
          <w:tcPr>
            <w:tcW w:w="1008" w:type="dxa"/>
            <w:noWrap/>
            <w:hideMark/>
          </w:tcPr>
          <w:p w14:paraId="47302C33"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71E+06</w:t>
            </w:r>
          </w:p>
        </w:tc>
        <w:tc>
          <w:tcPr>
            <w:tcW w:w="1008" w:type="dxa"/>
            <w:noWrap/>
            <w:hideMark/>
          </w:tcPr>
          <w:p w14:paraId="1E1C7F64"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46E+06</w:t>
            </w:r>
          </w:p>
        </w:tc>
        <w:tc>
          <w:tcPr>
            <w:tcW w:w="1008" w:type="dxa"/>
            <w:noWrap/>
            <w:hideMark/>
          </w:tcPr>
          <w:p w14:paraId="464FD128"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8.13</w:t>
            </w:r>
          </w:p>
        </w:tc>
        <w:tc>
          <w:tcPr>
            <w:tcW w:w="1008" w:type="dxa"/>
            <w:noWrap/>
            <w:hideMark/>
          </w:tcPr>
          <w:p w14:paraId="7F17BD59"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3.38E+06</w:t>
            </w:r>
          </w:p>
        </w:tc>
        <w:tc>
          <w:tcPr>
            <w:tcW w:w="1008" w:type="dxa"/>
            <w:noWrap/>
            <w:hideMark/>
          </w:tcPr>
          <w:p w14:paraId="4CC80D05"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2.70E+06</w:t>
            </w:r>
          </w:p>
        </w:tc>
        <w:tc>
          <w:tcPr>
            <w:tcW w:w="1008" w:type="dxa"/>
            <w:noWrap/>
            <w:hideMark/>
          </w:tcPr>
          <w:p w14:paraId="31A8653D"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0.08</w:t>
            </w:r>
          </w:p>
        </w:tc>
        <w:tc>
          <w:tcPr>
            <w:tcW w:w="720" w:type="dxa"/>
            <w:noWrap/>
            <w:hideMark/>
          </w:tcPr>
          <w:p w14:paraId="2440A8A2"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7.38</w:t>
            </w:r>
          </w:p>
        </w:tc>
      </w:tr>
      <w:tr w:rsidR="00C95B7E" w:rsidRPr="00A17A07" w14:paraId="009B0983" w14:textId="77777777" w:rsidTr="00C95B7E">
        <w:trPr>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016FCB2C" w14:textId="77777777" w:rsidR="00C95B7E" w:rsidRPr="009A4D74" w:rsidRDefault="00C95B7E" w:rsidP="00C95B7E">
            <w:pPr>
              <w:pStyle w:val="Compact"/>
              <w:numPr>
                <w:ilvl w:val="0"/>
                <w:numId w:val="0"/>
              </w:numPr>
              <w:rPr>
                <w:sz w:val="20"/>
                <w:szCs w:val="20"/>
              </w:rPr>
            </w:pPr>
            <w:r w:rsidRPr="009A4D74">
              <w:rPr>
                <w:sz w:val="20"/>
                <w:szCs w:val="20"/>
              </w:rPr>
              <w:t>Lene23</w:t>
            </w:r>
          </w:p>
        </w:tc>
        <w:tc>
          <w:tcPr>
            <w:tcW w:w="1008" w:type="dxa"/>
            <w:noWrap/>
            <w:hideMark/>
          </w:tcPr>
          <w:p w14:paraId="38D2055E"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Pilot</w:t>
            </w:r>
          </w:p>
        </w:tc>
        <w:tc>
          <w:tcPr>
            <w:tcW w:w="1008" w:type="dxa"/>
          </w:tcPr>
          <w:p w14:paraId="6C24AB55"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43E+06</w:t>
            </w:r>
          </w:p>
        </w:tc>
        <w:tc>
          <w:tcPr>
            <w:tcW w:w="1008" w:type="dxa"/>
            <w:noWrap/>
            <w:hideMark/>
          </w:tcPr>
          <w:p w14:paraId="55CDCC6C"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85E+06</w:t>
            </w:r>
          </w:p>
        </w:tc>
        <w:tc>
          <w:tcPr>
            <w:tcW w:w="1008" w:type="dxa"/>
            <w:noWrap/>
            <w:hideMark/>
          </w:tcPr>
          <w:p w14:paraId="53281E7B"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49E+06</w:t>
            </w:r>
          </w:p>
        </w:tc>
        <w:tc>
          <w:tcPr>
            <w:tcW w:w="1008" w:type="dxa"/>
            <w:noWrap/>
            <w:hideMark/>
          </w:tcPr>
          <w:p w14:paraId="452626F4"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6.76</w:t>
            </w:r>
          </w:p>
        </w:tc>
        <w:tc>
          <w:tcPr>
            <w:tcW w:w="1008" w:type="dxa"/>
            <w:noWrap/>
            <w:hideMark/>
          </w:tcPr>
          <w:p w14:paraId="63B14969"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37E+06</w:t>
            </w:r>
          </w:p>
        </w:tc>
        <w:tc>
          <w:tcPr>
            <w:tcW w:w="1008" w:type="dxa"/>
            <w:noWrap/>
            <w:hideMark/>
          </w:tcPr>
          <w:p w14:paraId="235A3B21"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2.66E+06</w:t>
            </w:r>
          </w:p>
        </w:tc>
        <w:tc>
          <w:tcPr>
            <w:tcW w:w="1008" w:type="dxa"/>
            <w:noWrap/>
            <w:hideMark/>
          </w:tcPr>
          <w:p w14:paraId="579B2FBD"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9.18</w:t>
            </w:r>
          </w:p>
        </w:tc>
        <w:tc>
          <w:tcPr>
            <w:tcW w:w="720" w:type="dxa"/>
            <w:noWrap/>
            <w:hideMark/>
          </w:tcPr>
          <w:p w14:paraId="77833BD3"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5.56</w:t>
            </w:r>
          </w:p>
        </w:tc>
      </w:tr>
      <w:tr w:rsidR="00C95B7E" w:rsidRPr="00A17A07" w14:paraId="77D928AC" w14:textId="77777777" w:rsidTr="00C95B7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56C8A3CE" w14:textId="77777777" w:rsidR="00C95B7E" w:rsidRPr="009A4D74" w:rsidRDefault="00C95B7E" w:rsidP="00C95B7E">
            <w:pPr>
              <w:pStyle w:val="Compact"/>
              <w:numPr>
                <w:ilvl w:val="0"/>
                <w:numId w:val="0"/>
              </w:numPr>
              <w:rPr>
                <w:sz w:val="20"/>
                <w:szCs w:val="20"/>
              </w:rPr>
            </w:pPr>
            <w:r w:rsidRPr="009A4D74">
              <w:rPr>
                <w:sz w:val="20"/>
                <w:szCs w:val="20"/>
              </w:rPr>
              <w:t>Lene45</w:t>
            </w:r>
          </w:p>
        </w:tc>
        <w:tc>
          <w:tcPr>
            <w:tcW w:w="1008" w:type="dxa"/>
            <w:noWrap/>
            <w:hideMark/>
          </w:tcPr>
          <w:p w14:paraId="6A40FF09"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Pilot</w:t>
            </w:r>
          </w:p>
        </w:tc>
        <w:tc>
          <w:tcPr>
            <w:tcW w:w="1008" w:type="dxa"/>
          </w:tcPr>
          <w:p w14:paraId="5A84E278"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50E+06</w:t>
            </w:r>
          </w:p>
        </w:tc>
        <w:tc>
          <w:tcPr>
            <w:tcW w:w="1008" w:type="dxa"/>
            <w:noWrap/>
            <w:hideMark/>
          </w:tcPr>
          <w:p w14:paraId="36F10C81"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84E+06</w:t>
            </w:r>
          </w:p>
        </w:tc>
        <w:tc>
          <w:tcPr>
            <w:tcW w:w="1008" w:type="dxa"/>
            <w:noWrap/>
            <w:hideMark/>
          </w:tcPr>
          <w:p w14:paraId="587994D1"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49E+06</w:t>
            </w:r>
          </w:p>
        </w:tc>
        <w:tc>
          <w:tcPr>
            <w:tcW w:w="1008" w:type="dxa"/>
            <w:noWrap/>
            <w:hideMark/>
          </w:tcPr>
          <w:p w14:paraId="4B4EFB9A"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0.19</w:t>
            </w:r>
          </w:p>
        </w:tc>
        <w:tc>
          <w:tcPr>
            <w:tcW w:w="1008" w:type="dxa"/>
            <w:noWrap/>
            <w:hideMark/>
          </w:tcPr>
          <w:p w14:paraId="30172F71"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13E+06</w:t>
            </w:r>
          </w:p>
        </w:tc>
        <w:tc>
          <w:tcPr>
            <w:tcW w:w="1008" w:type="dxa"/>
            <w:noWrap/>
            <w:hideMark/>
          </w:tcPr>
          <w:p w14:paraId="0483DC7E"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3.29E+06</w:t>
            </w:r>
          </w:p>
        </w:tc>
        <w:tc>
          <w:tcPr>
            <w:tcW w:w="1008" w:type="dxa"/>
            <w:noWrap/>
            <w:hideMark/>
          </w:tcPr>
          <w:p w14:paraId="51AE8A77"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9.63</w:t>
            </w:r>
          </w:p>
        </w:tc>
        <w:tc>
          <w:tcPr>
            <w:tcW w:w="720" w:type="dxa"/>
            <w:noWrap/>
            <w:hideMark/>
          </w:tcPr>
          <w:p w14:paraId="3002D604"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8.04</w:t>
            </w:r>
          </w:p>
        </w:tc>
      </w:tr>
      <w:tr w:rsidR="00C95B7E" w:rsidRPr="00A17A07" w14:paraId="76521CEA" w14:textId="77777777" w:rsidTr="00C95B7E">
        <w:trPr>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60FA4ACA" w14:textId="77777777" w:rsidR="00C95B7E" w:rsidRPr="009A4D74" w:rsidRDefault="00C95B7E" w:rsidP="00C95B7E">
            <w:pPr>
              <w:pStyle w:val="Compact"/>
              <w:numPr>
                <w:ilvl w:val="0"/>
                <w:numId w:val="0"/>
              </w:numPr>
              <w:rPr>
                <w:sz w:val="20"/>
                <w:szCs w:val="20"/>
              </w:rPr>
            </w:pPr>
            <w:r w:rsidRPr="009A4D74">
              <w:rPr>
                <w:sz w:val="20"/>
                <w:szCs w:val="20"/>
              </w:rPr>
              <w:t>Lene7</w:t>
            </w:r>
          </w:p>
        </w:tc>
        <w:tc>
          <w:tcPr>
            <w:tcW w:w="1008" w:type="dxa"/>
            <w:noWrap/>
            <w:hideMark/>
          </w:tcPr>
          <w:p w14:paraId="7D140E68"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Pilot</w:t>
            </w:r>
          </w:p>
        </w:tc>
        <w:tc>
          <w:tcPr>
            <w:tcW w:w="1008" w:type="dxa"/>
          </w:tcPr>
          <w:p w14:paraId="0579A29F"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79E+06</w:t>
            </w:r>
          </w:p>
        </w:tc>
        <w:tc>
          <w:tcPr>
            <w:tcW w:w="1008" w:type="dxa"/>
            <w:noWrap/>
            <w:hideMark/>
          </w:tcPr>
          <w:p w14:paraId="26606489"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38E+06</w:t>
            </w:r>
          </w:p>
        </w:tc>
        <w:tc>
          <w:tcPr>
            <w:tcW w:w="1008" w:type="dxa"/>
            <w:noWrap/>
            <w:hideMark/>
          </w:tcPr>
          <w:p w14:paraId="5AFDAD24"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38E+06</w:t>
            </w:r>
          </w:p>
        </w:tc>
        <w:tc>
          <w:tcPr>
            <w:tcW w:w="1008" w:type="dxa"/>
            <w:noWrap/>
            <w:hideMark/>
          </w:tcPr>
          <w:p w14:paraId="50E821F5"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7.13</w:t>
            </w:r>
          </w:p>
        </w:tc>
        <w:tc>
          <w:tcPr>
            <w:tcW w:w="1008" w:type="dxa"/>
            <w:noWrap/>
            <w:hideMark/>
          </w:tcPr>
          <w:p w14:paraId="746B92B6"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2.55E+06</w:t>
            </w:r>
          </w:p>
        </w:tc>
        <w:tc>
          <w:tcPr>
            <w:tcW w:w="1008" w:type="dxa"/>
            <w:noWrap/>
            <w:hideMark/>
          </w:tcPr>
          <w:p w14:paraId="5DE840BC"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2.04E+06</w:t>
            </w:r>
          </w:p>
        </w:tc>
        <w:tc>
          <w:tcPr>
            <w:tcW w:w="1008" w:type="dxa"/>
            <w:noWrap/>
            <w:hideMark/>
          </w:tcPr>
          <w:p w14:paraId="32084670"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80.09</w:t>
            </w:r>
          </w:p>
        </w:tc>
        <w:tc>
          <w:tcPr>
            <w:tcW w:w="720" w:type="dxa"/>
            <w:noWrap/>
            <w:hideMark/>
          </w:tcPr>
          <w:p w14:paraId="0282FDE0"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6.58</w:t>
            </w:r>
          </w:p>
        </w:tc>
      </w:tr>
      <w:tr w:rsidR="00C95B7E" w:rsidRPr="00A17A07" w14:paraId="71657ABC" w14:textId="77777777" w:rsidTr="00C95B7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472C3319" w14:textId="77777777" w:rsidR="00C95B7E" w:rsidRPr="009A4D74" w:rsidRDefault="00C95B7E" w:rsidP="00C95B7E">
            <w:pPr>
              <w:pStyle w:val="Compact"/>
              <w:numPr>
                <w:ilvl w:val="0"/>
                <w:numId w:val="0"/>
              </w:numPr>
              <w:rPr>
                <w:sz w:val="20"/>
                <w:szCs w:val="20"/>
              </w:rPr>
            </w:pPr>
            <w:r w:rsidRPr="009A4D74">
              <w:rPr>
                <w:sz w:val="20"/>
                <w:szCs w:val="20"/>
              </w:rPr>
              <w:t>Skj10</w:t>
            </w:r>
          </w:p>
        </w:tc>
        <w:tc>
          <w:tcPr>
            <w:tcW w:w="1008" w:type="dxa"/>
            <w:noWrap/>
            <w:hideMark/>
          </w:tcPr>
          <w:p w14:paraId="05B11AD4"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Pilot</w:t>
            </w:r>
          </w:p>
        </w:tc>
        <w:tc>
          <w:tcPr>
            <w:tcW w:w="1008" w:type="dxa"/>
          </w:tcPr>
          <w:p w14:paraId="765EFB33"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31E+07</w:t>
            </w:r>
          </w:p>
        </w:tc>
        <w:tc>
          <w:tcPr>
            <w:tcW w:w="1008" w:type="dxa"/>
            <w:noWrap/>
            <w:hideMark/>
          </w:tcPr>
          <w:p w14:paraId="34D7B89B"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20E+07</w:t>
            </w:r>
          </w:p>
        </w:tc>
        <w:tc>
          <w:tcPr>
            <w:tcW w:w="1008" w:type="dxa"/>
            <w:noWrap/>
            <w:hideMark/>
          </w:tcPr>
          <w:p w14:paraId="52D1ED7F"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9.08E+06</w:t>
            </w:r>
          </w:p>
        </w:tc>
        <w:tc>
          <w:tcPr>
            <w:tcW w:w="1008" w:type="dxa"/>
            <w:noWrap/>
            <w:hideMark/>
          </w:tcPr>
          <w:p w14:paraId="5A90FD26"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5.54</w:t>
            </w:r>
          </w:p>
        </w:tc>
        <w:tc>
          <w:tcPr>
            <w:tcW w:w="1008" w:type="dxa"/>
            <w:noWrap/>
            <w:hideMark/>
          </w:tcPr>
          <w:p w14:paraId="074C76BF"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96E+06</w:t>
            </w:r>
          </w:p>
        </w:tc>
        <w:tc>
          <w:tcPr>
            <w:tcW w:w="1008" w:type="dxa"/>
            <w:noWrap/>
            <w:hideMark/>
          </w:tcPr>
          <w:p w14:paraId="1B742BFF"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71E+06</w:t>
            </w:r>
          </w:p>
        </w:tc>
        <w:tc>
          <w:tcPr>
            <w:tcW w:w="1008" w:type="dxa"/>
            <w:noWrap/>
            <w:hideMark/>
          </w:tcPr>
          <w:p w14:paraId="52C8885D"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1.96</w:t>
            </w:r>
          </w:p>
        </w:tc>
        <w:tc>
          <w:tcPr>
            <w:tcW w:w="720" w:type="dxa"/>
            <w:noWrap/>
            <w:hideMark/>
          </w:tcPr>
          <w:p w14:paraId="7224307F"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7.46</w:t>
            </w:r>
          </w:p>
        </w:tc>
      </w:tr>
      <w:tr w:rsidR="00C95B7E" w:rsidRPr="00A17A07" w14:paraId="4BE24CB7" w14:textId="77777777" w:rsidTr="00C95B7E">
        <w:trPr>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5D226F36" w14:textId="77777777" w:rsidR="00C95B7E" w:rsidRPr="009A4D74" w:rsidRDefault="00C95B7E" w:rsidP="00C95B7E">
            <w:pPr>
              <w:pStyle w:val="Compact"/>
              <w:numPr>
                <w:ilvl w:val="0"/>
                <w:numId w:val="0"/>
              </w:numPr>
              <w:rPr>
                <w:sz w:val="20"/>
                <w:szCs w:val="20"/>
              </w:rPr>
            </w:pPr>
            <w:r w:rsidRPr="009A4D74">
              <w:rPr>
                <w:sz w:val="20"/>
                <w:szCs w:val="20"/>
              </w:rPr>
              <w:t>Skj12</w:t>
            </w:r>
          </w:p>
        </w:tc>
        <w:tc>
          <w:tcPr>
            <w:tcW w:w="1008" w:type="dxa"/>
            <w:noWrap/>
            <w:hideMark/>
          </w:tcPr>
          <w:p w14:paraId="0D1160A2"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Pilot</w:t>
            </w:r>
          </w:p>
        </w:tc>
        <w:tc>
          <w:tcPr>
            <w:tcW w:w="1008" w:type="dxa"/>
          </w:tcPr>
          <w:p w14:paraId="6EB4DD8C"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32E+07</w:t>
            </w:r>
          </w:p>
        </w:tc>
        <w:tc>
          <w:tcPr>
            <w:tcW w:w="1008" w:type="dxa"/>
            <w:noWrap/>
            <w:hideMark/>
          </w:tcPr>
          <w:p w14:paraId="2BA434A1"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21E+07</w:t>
            </w:r>
          </w:p>
        </w:tc>
        <w:tc>
          <w:tcPr>
            <w:tcW w:w="1008" w:type="dxa"/>
            <w:noWrap/>
            <w:hideMark/>
          </w:tcPr>
          <w:p w14:paraId="5583C633"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8.96E+06</w:t>
            </w:r>
          </w:p>
        </w:tc>
        <w:tc>
          <w:tcPr>
            <w:tcW w:w="1008" w:type="dxa"/>
            <w:noWrap/>
            <w:hideMark/>
          </w:tcPr>
          <w:p w14:paraId="3B5777D5"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4.13</w:t>
            </w:r>
          </w:p>
        </w:tc>
        <w:tc>
          <w:tcPr>
            <w:tcW w:w="1008" w:type="dxa"/>
            <w:noWrap/>
            <w:hideMark/>
          </w:tcPr>
          <w:p w14:paraId="259CF009"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88E+06</w:t>
            </w:r>
          </w:p>
        </w:tc>
        <w:tc>
          <w:tcPr>
            <w:tcW w:w="1008" w:type="dxa"/>
            <w:noWrap/>
            <w:hideMark/>
          </w:tcPr>
          <w:p w14:paraId="10B151F4"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96E+06</w:t>
            </w:r>
          </w:p>
        </w:tc>
        <w:tc>
          <w:tcPr>
            <w:tcW w:w="1008" w:type="dxa"/>
            <w:noWrap/>
            <w:hideMark/>
          </w:tcPr>
          <w:p w14:paraId="7DA1B875"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86.67</w:t>
            </w:r>
          </w:p>
        </w:tc>
        <w:tc>
          <w:tcPr>
            <w:tcW w:w="720" w:type="dxa"/>
            <w:noWrap/>
            <w:hideMark/>
          </w:tcPr>
          <w:p w14:paraId="402E50E6"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9.35</w:t>
            </w:r>
          </w:p>
        </w:tc>
      </w:tr>
      <w:tr w:rsidR="00C95B7E" w:rsidRPr="00A17A07" w14:paraId="75B62A1F" w14:textId="77777777" w:rsidTr="00C95B7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43A5D50F" w14:textId="77777777" w:rsidR="00C95B7E" w:rsidRPr="009A4D74" w:rsidRDefault="00C95B7E" w:rsidP="00C95B7E">
            <w:pPr>
              <w:pStyle w:val="Compact"/>
              <w:numPr>
                <w:ilvl w:val="0"/>
                <w:numId w:val="0"/>
              </w:numPr>
              <w:rPr>
                <w:sz w:val="20"/>
                <w:szCs w:val="20"/>
              </w:rPr>
            </w:pPr>
            <w:r w:rsidRPr="009A4D74">
              <w:rPr>
                <w:sz w:val="20"/>
                <w:szCs w:val="20"/>
              </w:rPr>
              <w:t>Skj14</w:t>
            </w:r>
          </w:p>
        </w:tc>
        <w:tc>
          <w:tcPr>
            <w:tcW w:w="1008" w:type="dxa"/>
            <w:noWrap/>
            <w:hideMark/>
          </w:tcPr>
          <w:p w14:paraId="4BEB6C5A"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Pilot</w:t>
            </w:r>
          </w:p>
        </w:tc>
        <w:tc>
          <w:tcPr>
            <w:tcW w:w="1008" w:type="dxa"/>
          </w:tcPr>
          <w:p w14:paraId="21A8929D"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61E+07</w:t>
            </w:r>
          </w:p>
        </w:tc>
        <w:tc>
          <w:tcPr>
            <w:tcW w:w="1008" w:type="dxa"/>
            <w:noWrap/>
            <w:hideMark/>
          </w:tcPr>
          <w:p w14:paraId="5B0D4350"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49E+07</w:t>
            </w:r>
          </w:p>
        </w:tc>
        <w:tc>
          <w:tcPr>
            <w:tcW w:w="1008" w:type="dxa"/>
            <w:noWrap/>
            <w:hideMark/>
          </w:tcPr>
          <w:p w14:paraId="26DC2955"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11E+07</w:t>
            </w:r>
          </w:p>
        </w:tc>
        <w:tc>
          <w:tcPr>
            <w:tcW w:w="1008" w:type="dxa"/>
            <w:noWrap/>
            <w:hideMark/>
          </w:tcPr>
          <w:p w14:paraId="672A707A"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4.53</w:t>
            </w:r>
          </w:p>
        </w:tc>
        <w:tc>
          <w:tcPr>
            <w:tcW w:w="1008" w:type="dxa"/>
            <w:noWrap/>
            <w:hideMark/>
          </w:tcPr>
          <w:p w14:paraId="6229E6EA"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36E+06</w:t>
            </w:r>
          </w:p>
        </w:tc>
        <w:tc>
          <w:tcPr>
            <w:tcW w:w="1008" w:type="dxa"/>
            <w:noWrap/>
            <w:hideMark/>
          </w:tcPr>
          <w:p w14:paraId="7C8C7CBD"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6.86E+06</w:t>
            </w:r>
          </w:p>
        </w:tc>
        <w:tc>
          <w:tcPr>
            <w:tcW w:w="1008" w:type="dxa"/>
            <w:noWrap/>
            <w:hideMark/>
          </w:tcPr>
          <w:p w14:paraId="349A67C8"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1.98</w:t>
            </w:r>
          </w:p>
        </w:tc>
        <w:tc>
          <w:tcPr>
            <w:tcW w:w="720" w:type="dxa"/>
            <w:noWrap/>
            <w:hideMark/>
          </w:tcPr>
          <w:p w14:paraId="228C26B8"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6.02</w:t>
            </w:r>
          </w:p>
        </w:tc>
      </w:tr>
      <w:tr w:rsidR="00C95B7E" w:rsidRPr="00A17A07" w14:paraId="2FB1DC93" w14:textId="77777777" w:rsidTr="00C95B7E">
        <w:trPr>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687AD9D3" w14:textId="77777777" w:rsidR="00C95B7E" w:rsidRPr="009A4D74" w:rsidRDefault="00C95B7E" w:rsidP="00C95B7E">
            <w:pPr>
              <w:pStyle w:val="Compact"/>
              <w:numPr>
                <w:ilvl w:val="0"/>
                <w:numId w:val="0"/>
              </w:numPr>
              <w:rPr>
                <w:sz w:val="20"/>
                <w:szCs w:val="20"/>
              </w:rPr>
            </w:pPr>
            <w:r w:rsidRPr="009A4D74">
              <w:rPr>
                <w:sz w:val="20"/>
                <w:szCs w:val="20"/>
              </w:rPr>
              <w:t>Skj24</w:t>
            </w:r>
          </w:p>
        </w:tc>
        <w:tc>
          <w:tcPr>
            <w:tcW w:w="1008" w:type="dxa"/>
            <w:noWrap/>
            <w:hideMark/>
          </w:tcPr>
          <w:p w14:paraId="4C036984"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Pilot</w:t>
            </w:r>
          </w:p>
        </w:tc>
        <w:tc>
          <w:tcPr>
            <w:tcW w:w="1008" w:type="dxa"/>
          </w:tcPr>
          <w:p w14:paraId="39F3BC14"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06E+06</w:t>
            </w:r>
          </w:p>
        </w:tc>
        <w:tc>
          <w:tcPr>
            <w:tcW w:w="1008" w:type="dxa"/>
            <w:noWrap/>
            <w:hideMark/>
          </w:tcPr>
          <w:p w14:paraId="56831DE9"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55E+06</w:t>
            </w:r>
          </w:p>
        </w:tc>
        <w:tc>
          <w:tcPr>
            <w:tcW w:w="1008" w:type="dxa"/>
            <w:noWrap/>
            <w:hideMark/>
          </w:tcPr>
          <w:p w14:paraId="7F1F5AE4"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26E+06</w:t>
            </w:r>
          </w:p>
        </w:tc>
        <w:tc>
          <w:tcPr>
            <w:tcW w:w="1008" w:type="dxa"/>
            <w:noWrap/>
            <w:hideMark/>
          </w:tcPr>
          <w:p w14:paraId="70EEE891"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6.74</w:t>
            </w:r>
          </w:p>
        </w:tc>
        <w:tc>
          <w:tcPr>
            <w:tcW w:w="1008" w:type="dxa"/>
            <w:noWrap/>
            <w:hideMark/>
          </w:tcPr>
          <w:p w14:paraId="185CF9BD"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25E+06</w:t>
            </w:r>
          </w:p>
        </w:tc>
        <w:tc>
          <w:tcPr>
            <w:tcW w:w="1008" w:type="dxa"/>
            <w:noWrap/>
            <w:hideMark/>
          </w:tcPr>
          <w:p w14:paraId="41E59343"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03E+06</w:t>
            </w:r>
          </w:p>
        </w:tc>
        <w:tc>
          <w:tcPr>
            <w:tcW w:w="1008" w:type="dxa"/>
            <w:noWrap/>
            <w:hideMark/>
          </w:tcPr>
          <w:p w14:paraId="1F4F55BF"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93.25</w:t>
            </w:r>
          </w:p>
        </w:tc>
        <w:tc>
          <w:tcPr>
            <w:tcW w:w="720" w:type="dxa"/>
            <w:noWrap/>
            <w:hideMark/>
          </w:tcPr>
          <w:p w14:paraId="41994326"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4.53</w:t>
            </w:r>
          </w:p>
        </w:tc>
      </w:tr>
      <w:tr w:rsidR="00C95B7E" w:rsidRPr="00A17A07" w14:paraId="6C77897F" w14:textId="77777777" w:rsidTr="00C95B7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5567D016" w14:textId="77777777" w:rsidR="00C95B7E" w:rsidRPr="009A4D74" w:rsidRDefault="00C95B7E" w:rsidP="00C95B7E">
            <w:pPr>
              <w:pStyle w:val="Compact"/>
              <w:numPr>
                <w:ilvl w:val="0"/>
                <w:numId w:val="0"/>
              </w:numPr>
              <w:rPr>
                <w:sz w:val="20"/>
                <w:szCs w:val="20"/>
              </w:rPr>
            </w:pPr>
            <w:r w:rsidRPr="009A4D74">
              <w:rPr>
                <w:sz w:val="20"/>
                <w:szCs w:val="20"/>
              </w:rPr>
              <w:t>Wgr15</w:t>
            </w:r>
          </w:p>
        </w:tc>
        <w:tc>
          <w:tcPr>
            <w:tcW w:w="1008" w:type="dxa"/>
            <w:noWrap/>
            <w:hideMark/>
          </w:tcPr>
          <w:p w14:paraId="0AA6D049"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Pilot</w:t>
            </w:r>
          </w:p>
        </w:tc>
        <w:tc>
          <w:tcPr>
            <w:tcW w:w="1008" w:type="dxa"/>
          </w:tcPr>
          <w:p w14:paraId="3C913066"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86E+06</w:t>
            </w:r>
          </w:p>
        </w:tc>
        <w:tc>
          <w:tcPr>
            <w:tcW w:w="1008" w:type="dxa"/>
            <w:noWrap/>
            <w:hideMark/>
          </w:tcPr>
          <w:p w14:paraId="28FA9585"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46E+06</w:t>
            </w:r>
          </w:p>
        </w:tc>
        <w:tc>
          <w:tcPr>
            <w:tcW w:w="1008" w:type="dxa"/>
            <w:noWrap/>
            <w:hideMark/>
          </w:tcPr>
          <w:p w14:paraId="3046C857"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3.43E+06</w:t>
            </w:r>
          </w:p>
        </w:tc>
        <w:tc>
          <w:tcPr>
            <w:tcW w:w="1008" w:type="dxa"/>
            <w:noWrap/>
            <w:hideMark/>
          </w:tcPr>
          <w:p w14:paraId="26806DDA"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7.07</w:t>
            </w:r>
          </w:p>
        </w:tc>
        <w:tc>
          <w:tcPr>
            <w:tcW w:w="1008" w:type="dxa"/>
            <w:noWrap/>
            <w:hideMark/>
          </w:tcPr>
          <w:p w14:paraId="2802F92C"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2.61E+06</w:t>
            </w:r>
          </w:p>
        </w:tc>
        <w:tc>
          <w:tcPr>
            <w:tcW w:w="1008" w:type="dxa"/>
            <w:noWrap/>
            <w:hideMark/>
          </w:tcPr>
          <w:p w14:paraId="151DD093"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2.13E+06</w:t>
            </w:r>
          </w:p>
        </w:tc>
        <w:tc>
          <w:tcPr>
            <w:tcW w:w="1008" w:type="dxa"/>
            <w:noWrap/>
            <w:hideMark/>
          </w:tcPr>
          <w:p w14:paraId="33D744BC"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1.53</w:t>
            </w:r>
          </w:p>
        </w:tc>
        <w:tc>
          <w:tcPr>
            <w:tcW w:w="720" w:type="dxa"/>
            <w:noWrap/>
            <w:hideMark/>
          </w:tcPr>
          <w:p w14:paraId="6474B603"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7.76</w:t>
            </w:r>
          </w:p>
        </w:tc>
      </w:tr>
      <w:tr w:rsidR="00C95B7E" w:rsidRPr="00A17A07" w14:paraId="0FF21B85" w14:textId="77777777" w:rsidTr="00C95B7E">
        <w:trPr>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40E2C95E" w14:textId="77777777" w:rsidR="00C95B7E" w:rsidRPr="009A4D74" w:rsidRDefault="00C95B7E" w:rsidP="00C95B7E">
            <w:pPr>
              <w:pStyle w:val="Compact"/>
              <w:numPr>
                <w:ilvl w:val="0"/>
                <w:numId w:val="0"/>
              </w:numPr>
              <w:rPr>
                <w:sz w:val="20"/>
                <w:szCs w:val="20"/>
              </w:rPr>
            </w:pPr>
            <w:r w:rsidRPr="009A4D74">
              <w:rPr>
                <w:sz w:val="20"/>
                <w:szCs w:val="20"/>
              </w:rPr>
              <w:t>Wgr18</w:t>
            </w:r>
          </w:p>
        </w:tc>
        <w:tc>
          <w:tcPr>
            <w:tcW w:w="1008" w:type="dxa"/>
            <w:noWrap/>
            <w:hideMark/>
          </w:tcPr>
          <w:p w14:paraId="5753FB48"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Pilot</w:t>
            </w:r>
          </w:p>
        </w:tc>
        <w:tc>
          <w:tcPr>
            <w:tcW w:w="1008" w:type="dxa"/>
          </w:tcPr>
          <w:p w14:paraId="4BDBD4B8"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6.29E+06</w:t>
            </w:r>
          </w:p>
        </w:tc>
        <w:tc>
          <w:tcPr>
            <w:tcW w:w="1008" w:type="dxa"/>
            <w:noWrap/>
            <w:hideMark/>
          </w:tcPr>
          <w:p w14:paraId="4B7C6F55"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80E+06</w:t>
            </w:r>
          </w:p>
        </w:tc>
        <w:tc>
          <w:tcPr>
            <w:tcW w:w="1008" w:type="dxa"/>
            <w:noWrap/>
            <w:hideMark/>
          </w:tcPr>
          <w:p w14:paraId="7FC7FD92"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4.83E+06</w:t>
            </w:r>
          </w:p>
        </w:tc>
        <w:tc>
          <w:tcPr>
            <w:tcW w:w="1008" w:type="dxa"/>
            <w:noWrap/>
            <w:hideMark/>
          </w:tcPr>
          <w:p w14:paraId="3657C73F"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83.28</w:t>
            </w:r>
          </w:p>
        </w:tc>
        <w:tc>
          <w:tcPr>
            <w:tcW w:w="1008" w:type="dxa"/>
            <w:noWrap/>
            <w:hideMark/>
          </w:tcPr>
          <w:p w14:paraId="60838371"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3.64E+06</w:t>
            </w:r>
          </w:p>
        </w:tc>
        <w:tc>
          <w:tcPr>
            <w:tcW w:w="1008" w:type="dxa"/>
            <w:noWrap/>
            <w:hideMark/>
          </w:tcPr>
          <w:p w14:paraId="305671CD"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2.91E+06</w:t>
            </w:r>
          </w:p>
        </w:tc>
        <w:tc>
          <w:tcPr>
            <w:tcW w:w="1008" w:type="dxa"/>
            <w:noWrap/>
            <w:hideMark/>
          </w:tcPr>
          <w:p w14:paraId="7F588096"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9.80</w:t>
            </w:r>
          </w:p>
        </w:tc>
        <w:tc>
          <w:tcPr>
            <w:tcW w:w="720" w:type="dxa"/>
            <w:noWrap/>
            <w:hideMark/>
          </w:tcPr>
          <w:p w14:paraId="014A06C3"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0.14</w:t>
            </w:r>
          </w:p>
        </w:tc>
      </w:tr>
      <w:tr w:rsidR="00C95B7E" w:rsidRPr="00A17A07" w14:paraId="4B80F72A" w14:textId="77777777" w:rsidTr="00C95B7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56166507" w14:textId="77777777" w:rsidR="00C95B7E" w:rsidRPr="009A4D74" w:rsidRDefault="00C95B7E" w:rsidP="00C95B7E">
            <w:pPr>
              <w:pStyle w:val="Compact"/>
              <w:numPr>
                <w:ilvl w:val="0"/>
                <w:numId w:val="0"/>
              </w:numPr>
              <w:rPr>
                <w:sz w:val="20"/>
                <w:szCs w:val="20"/>
              </w:rPr>
            </w:pPr>
            <w:r w:rsidRPr="009A4D74">
              <w:rPr>
                <w:sz w:val="20"/>
                <w:szCs w:val="20"/>
              </w:rPr>
              <w:t>Wgr19</w:t>
            </w:r>
          </w:p>
        </w:tc>
        <w:tc>
          <w:tcPr>
            <w:tcW w:w="1008" w:type="dxa"/>
            <w:noWrap/>
            <w:hideMark/>
          </w:tcPr>
          <w:p w14:paraId="342EAD3A"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Pilot</w:t>
            </w:r>
          </w:p>
        </w:tc>
        <w:tc>
          <w:tcPr>
            <w:tcW w:w="1008" w:type="dxa"/>
          </w:tcPr>
          <w:p w14:paraId="7DB8469C"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09E+06</w:t>
            </w:r>
          </w:p>
        </w:tc>
        <w:tc>
          <w:tcPr>
            <w:tcW w:w="1008" w:type="dxa"/>
            <w:noWrap/>
            <w:hideMark/>
          </w:tcPr>
          <w:p w14:paraId="2179C5E3"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43E+06</w:t>
            </w:r>
          </w:p>
        </w:tc>
        <w:tc>
          <w:tcPr>
            <w:tcW w:w="1008" w:type="dxa"/>
            <w:noWrap/>
            <w:hideMark/>
          </w:tcPr>
          <w:p w14:paraId="57A948A4"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87E+06</w:t>
            </w:r>
          </w:p>
        </w:tc>
        <w:tc>
          <w:tcPr>
            <w:tcW w:w="1008" w:type="dxa"/>
            <w:noWrap/>
            <w:hideMark/>
          </w:tcPr>
          <w:p w14:paraId="145497BE"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9.02</w:t>
            </w:r>
          </w:p>
        </w:tc>
        <w:tc>
          <w:tcPr>
            <w:tcW w:w="1008" w:type="dxa"/>
            <w:noWrap/>
            <w:hideMark/>
          </w:tcPr>
          <w:p w14:paraId="0C4E178A"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43E+06</w:t>
            </w:r>
          </w:p>
        </w:tc>
        <w:tc>
          <w:tcPr>
            <w:tcW w:w="1008" w:type="dxa"/>
            <w:noWrap/>
            <w:hideMark/>
          </w:tcPr>
          <w:p w14:paraId="2AE9AF7F"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3.55E+06</w:t>
            </w:r>
          </w:p>
        </w:tc>
        <w:tc>
          <w:tcPr>
            <w:tcW w:w="1008" w:type="dxa"/>
            <w:noWrap/>
            <w:hideMark/>
          </w:tcPr>
          <w:p w14:paraId="61FE74F9"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0.15</w:t>
            </w:r>
          </w:p>
        </w:tc>
        <w:tc>
          <w:tcPr>
            <w:tcW w:w="720" w:type="dxa"/>
            <w:noWrap/>
            <w:hideMark/>
          </w:tcPr>
          <w:p w14:paraId="79DA6C7D"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47.85</w:t>
            </w:r>
          </w:p>
        </w:tc>
      </w:tr>
      <w:tr w:rsidR="00C95B7E" w:rsidRPr="00A17A07" w14:paraId="7184CF9F" w14:textId="77777777" w:rsidTr="00C95B7E">
        <w:trPr>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2D96D48F" w14:textId="77777777" w:rsidR="00C95B7E" w:rsidRPr="009A4D74" w:rsidRDefault="00C95B7E" w:rsidP="00C95B7E">
            <w:pPr>
              <w:pStyle w:val="Compact"/>
              <w:numPr>
                <w:ilvl w:val="0"/>
                <w:numId w:val="0"/>
              </w:numPr>
              <w:rPr>
                <w:sz w:val="20"/>
                <w:szCs w:val="20"/>
              </w:rPr>
            </w:pPr>
            <w:r w:rsidRPr="009A4D74">
              <w:rPr>
                <w:sz w:val="20"/>
                <w:szCs w:val="20"/>
              </w:rPr>
              <w:t>Wgr21</w:t>
            </w:r>
          </w:p>
        </w:tc>
        <w:tc>
          <w:tcPr>
            <w:tcW w:w="1008" w:type="dxa"/>
            <w:noWrap/>
            <w:hideMark/>
          </w:tcPr>
          <w:p w14:paraId="0E6544AC"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Pilot</w:t>
            </w:r>
          </w:p>
        </w:tc>
        <w:tc>
          <w:tcPr>
            <w:tcW w:w="1008" w:type="dxa"/>
          </w:tcPr>
          <w:p w14:paraId="5E084257"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20E+07</w:t>
            </w:r>
          </w:p>
        </w:tc>
        <w:tc>
          <w:tcPr>
            <w:tcW w:w="1008" w:type="dxa"/>
            <w:noWrap/>
            <w:hideMark/>
          </w:tcPr>
          <w:p w14:paraId="7DE5E4DC"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1.11E+07</w:t>
            </w:r>
          </w:p>
        </w:tc>
        <w:tc>
          <w:tcPr>
            <w:tcW w:w="1008" w:type="dxa"/>
            <w:noWrap/>
            <w:hideMark/>
          </w:tcPr>
          <w:p w14:paraId="7789C348"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9.66E+06</w:t>
            </w:r>
          </w:p>
        </w:tc>
        <w:tc>
          <w:tcPr>
            <w:tcW w:w="1008" w:type="dxa"/>
            <w:noWrap/>
            <w:hideMark/>
          </w:tcPr>
          <w:p w14:paraId="7B1588A1"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87.38</w:t>
            </w:r>
          </w:p>
        </w:tc>
        <w:tc>
          <w:tcPr>
            <w:tcW w:w="1008" w:type="dxa"/>
            <w:noWrap/>
            <w:hideMark/>
          </w:tcPr>
          <w:p w14:paraId="042782DA"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24E+06</w:t>
            </w:r>
          </w:p>
        </w:tc>
        <w:tc>
          <w:tcPr>
            <w:tcW w:w="1008" w:type="dxa"/>
            <w:noWrap/>
            <w:hideMark/>
          </w:tcPr>
          <w:p w14:paraId="7AD38A22"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74E+06</w:t>
            </w:r>
          </w:p>
        </w:tc>
        <w:tc>
          <w:tcPr>
            <w:tcW w:w="1008" w:type="dxa"/>
            <w:noWrap/>
            <w:hideMark/>
          </w:tcPr>
          <w:p w14:paraId="2067293F"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79.34</w:t>
            </w:r>
          </w:p>
        </w:tc>
        <w:tc>
          <w:tcPr>
            <w:tcW w:w="720" w:type="dxa"/>
            <w:noWrap/>
            <w:hideMark/>
          </w:tcPr>
          <w:p w14:paraId="30A62922" w14:textId="77777777" w:rsidR="00C95B7E" w:rsidRPr="009A4D74" w:rsidRDefault="00C95B7E" w:rsidP="00C95B7E">
            <w:pPr>
              <w:pStyle w:val="Compact"/>
              <w:numPr>
                <w:ilvl w:val="0"/>
                <w:numId w:val="0"/>
              </w:numPr>
              <w:cnfStyle w:val="000000000000" w:firstRow="0" w:lastRow="0" w:firstColumn="0" w:lastColumn="0" w:oddVBand="0" w:evenVBand="0" w:oddHBand="0" w:evenHBand="0" w:firstRowFirstColumn="0" w:firstRowLastColumn="0" w:lastRowFirstColumn="0" w:lastRowLastColumn="0"/>
              <w:rPr>
                <w:sz w:val="20"/>
                <w:szCs w:val="20"/>
              </w:rPr>
            </w:pPr>
            <w:r w:rsidRPr="009A4D74">
              <w:rPr>
                <w:sz w:val="20"/>
                <w:szCs w:val="20"/>
              </w:rPr>
              <w:t>51.98</w:t>
            </w:r>
          </w:p>
        </w:tc>
      </w:tr>
      <w:tr w:rsidR="00C95B7E" w:rsidRPr="00A17A07" w14:paraId="04CC4124" w14:textId="77777777" w:rsidTr="00C95B7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64" w:type="dxa"/>
            <w:noWrap/>
            <w:hideMark/>
          </w:tcPr>
          <w:p w14:paraId="0F1DF18A" w14:textId="77777777" w:rsidR="00C95B7E" w:rsidRPr="009A4D74" w:rsidRDefault="00C95B7E" w:rsidP="00C95B7E">
            <w:pPr>
              <w:pStyle w:val="Compact"/>
              <w:numPr>
                <w:ilvl w:val="0"/>
                <w:numId w:val="0"/>
              </w:numPr>
              <w:rPr>
                <w:sz w:val="20"/>
                <w:szCs w:val="20"/>
              </w:rPr>
            </w:pPr>
            <w:r w:rsidRPr="009A4D74">
              <w:rPr>
                <w:sz w:val="20"/>
                <w:szCs w:val="20"/>
              </w:rPr>
              <w:t>Wgr2</w:t>
            </w:r>
          </w:p>
        </w:tc>
        <w:tc>
          <w:tcPr>
            <w:tcW w:w="1008" w:type="dxa"/>
            <w:noWrap/>
            <w:hideMark/>
          </w:tcPr>
          <w:p w14:paraId="0AC7E878"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Pilot</w:t>
            </w:r>
          </w:p>
        </w:tc>
        <w:tc>
          <w:tcPr>
            <w:tcW w:w="1008" w:type="dxa"/>
          </w:tcPr>
          <w:p w14:paraId="322DF2F3"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61E+07</w:t>
            </w:r>
          </w:p>
        </w:tc>
        <w:tc>
          <w:tcPr>
            <w:tcW w:w="1008" w:type="dxa"/>
            <w:noWrap/>
            <w:hideMark/>
          </w:tcPr>
          <w:p w14:paraId="27CE2653"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48E+07</w:t>
            </w:r>
          </w:p>
        </w:tc>
        <w:tc>
          <w:tcPr>
            <w:tcW w:w="1008" w:type="dxa"/>
            <w:noWrap/>
            <w:hideMark/>
          </w:tcPr>
          <w:p w14:paraId="2AA11406"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1.27E+07</w:t>
            </w:r>
          </w:p>
        </w:tc>
        <w:tc>
          <w:tcPr>
            <w:tcW w:w="1008" w:type="dxa"/>
            <w:noWrap/>
            <w:hideMark/>
          </w:tcPr>
          <w:p w14:paraId="0089E3CE"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5.60</w:t>
            </w:r>
          </w:p>
        </w:tc>
        <w:tc>
          <w:tcPr>
            <w:tcW w:w="1008" w:type="dxa"/>
            <w:noWrap/>
            <w:hideMark/>
          </w:tcPr>
          <w:p w14:paraId="44F4FD19"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9.55E+06</w:t>
            </w:r>
          </w:p>
        </w:tc>
        <w:tc>
          <w:tcPr>
            <w:tcW w:w="1008" w:type="dxa"/>
            <w:noWrap/>
            <w:hideMark/>
          </w:tcPr>
          <w:p w14:paraId="059E88D2"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7.68E+06</w:t>
            </w:r>
          </w:p>
        </w:tc>
        <w:tc>
          <w:tcPr>
            <w:tcW w:w="1008" w:type="dxa"/>
            <w:noWrap/>
            <w:hideMark/>
          </w:tcPr>
          <w:p w14:paraId="2DF38BF9"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80.39</w:t>
            </w:r>
          </w:p>
        </w:tc>
        <w:tc>
          <w:tcPr>
            <w:tcW w:w="720" w:type="dxa"/>
            <w:noWrap/>
            <w:hideMark/>
          </w:tcPr>
          <w:p w14:paraId="734DA552" w14:textId="77777777" w:rsidR="00C95B7E" w:rsidRPr="009A4D74" w:rsidRDefault="00C95B7E" w:rsidP="00C95B7E">
            <w:pPr>
              <w:pStyle w:val="Compact"/>
              <w:numPr>
                <w:ilvl w:val="0"/>
                <w:numId w:val="0"/>
              </w:numPr>
              <w:cnfStyle w:val="000000100000" w:firstRow="0" w:lastRow="0" w:firstColumn="0" w:lastColumn="0" w:oddVBand="0" w:evenVBand="0" w:oddHBand="1" w:evenHBand="0" w:firstRowFirstColumn="0" w:firstRowLastColumn="0" w:lastRowFirstColumn="0" w:lastRowLastColumn="0"/>
              <w:rPr>
                <w:sz w:val="20"/>
                <w:szCs w:val="20"/>
              </w:rPr>
            </w:pPr>
            <w:r w:rsidRPr="009A4D74">
              <w:rPr>
                <w:sz w:val="20"/>
                <w:szCs w:val="20"/>
              </w:rPr>
              <w:t>51.72</w:t>
            </w:r>
          </w:p>
        </w:tc>
      </w:tr>
    </w:tbl>
    <w:p w14:paraId="2606EE33" w14:textId="77777777" w:rsidR="009A4D74" w:rsidRDefault="009A4D74"/>
    <w:p w14:paraId="025B4EF1" w14:textId="46E85288" w:rsidR="001A5876" w:rsidRDefault="001A5876" w:rsidP="007708BD"/>
    <w:p w14:paraId="2F412747" w14:textId="08D2AD65" w:rsidR="007708BD" w:rsidRDefault="007708BD" w:rsidP="007708BD">
      <w:pPr>
        <w:rPr>
          <w:sz w:val="22"/>
          <w:szCs w:val="22"/>
        </w:rPr>
      </w:pPr>
    </w:p>
    <w:p w14:paraId="49020E6A" w14:textId="77777777" w:rsidR="00593BE7" w:rsidRDefault="00593BE7" w:rsidP="007708BD">
      <w:pPr>
        <w:rPr>
          <w:sz w:val="22"/>
          <w:szCs w:val="22"/>
        </w:rPr>
      </w:pPr>
    </w:p>
    <w:p w14:paraId="01F52B8B" w14:textId="77777777" w:rsidR="00593BE7" w:rsidRDefault="00593BE7" w:rsidP="007708BD">
      <w:pPr>
        <w:rPr>
          <w:sz w:val="22"/>
          <w:szCs w:val="22"/>
        </w:rPr>
      </w:pPr>
    </w:p>
    <w:p w14:paraId="0D74897C" w14:textId="77777777" w:rsidR="00593BE7" w:rsidRPr="007708BD" w:rsidRDefault="00593BE7" w:rsidP="007708BD">
      <w:pPr>
        <w:rPr>
          <w:sz w:val="22"/>
          <w:szCs w:val="22"/>
        </w:rPr>
      </w:pPr>
    </w:p>
    <w:tbl>
      <w:tblPr>
        <w:tblStyle w:val="PlainTable5"/>
        <w:tblpPr w:leftFromText="187" w:rightFromText="187" w:bottomFromText="864" w:vertAnchor="text" w:horzAnchor="margin" w:tblpY="73"/>
        <w:tblOverlap w:val="never"/>
        <w:tblW w:w="5000" w:type="pct"/>
        <w:tblLook w:val="0420" w:firstRow="1" w:lastRow="0" w:firstColumn="0" w:lastColumn="0" w:noHBand="0" w:noVBand="1"/>
      </w:tblPr>
      <w:tblGrid>
        <w:gridCol w:w="714"/>
        <w:gridCol w:w="760"/>
        <w:gridCol w:w="761"/>
        <w:gridCol w:w="761"/>
        <w:gridCol w:w="761"/>
        <w:gridCol w:w="761"/>
        <w:gridCol w:w="761"/>
        <w:gridCol w:w="761"/>
        <w:gridCol w:w="761"/>
        <w:gridCol w:w="761"/>
        <w:gridCol w:w="761"/>
        <w:gridCol w:w="761"/>
      </w:tblGrid>
      <w:tr w:rsidR="001A5876" w:rsidRPr="00311A71" w14:paraId="7A65DC2D" w14:textId="77777777" w:rsidTr="00E64665">
        <w:trPr>
          <w:cnfStyle w:val="100000000000" w:firstRow="1" w:lastRow="0" w:firstColumn="0" w:lastColumn="0" w:oddVBand="0" w:evenVBand="0" w:oddHBand="0" w:evenHBand="0" w:firstRowFirstColumn="0" w:firstRowLastColumn="0" w:lastRowFirstColumn="0" w:lastRowLastColumn="0"/>
          <w:trHeight w:val="20"/>
        </w:trPr>
        <w:tc>
          <w:tcPr>
            <w:tcW w:w="0" w:type="auto"/>
            <w:gridSpan w:val="12"/>
            <w:tcBorders>
              <w:bottom w:val="single" w:sz="4" w:space="0" w:color="auto"/>
            </w:tcBorders>
            <w:noWrap/>
          </w:tcPr>
          <w:p w14:paraId="37B01D6E" w14:textId="0EC28160" w:rsidR="001A5876" w:rsidRPr="001A5876" w:rsidRDefault="001A5876" w:rsidP="001A5876">
            <w:pPr>
              <w:rPr>
                <w:rFonts w:ascii="Aptos Narrow" w:hAnsi="Aptos Narrow"/>
                <w:color w:val="000000"/>
                <w:sz w:val="16"/>
                <w:szCs w:val="16"/>
              </w:rPr>
            </w:pPr>
            <w:r w:rsidRPr="001A5876">
              <w:rPr>
                <w:sz w:val="22"/>
                <w:szCs w:val="22"/>
              </w:rPr>
              <w:lastRenderedPageBreak/>
              <w:t>Table 4. Pairwise Weir-Cockerham F</w:t>
            </w:r>
            <w:r w:rsidRPr="001A5876">
              <w:rPr>
                <w:sz w:val="22"/>
                <w:szCs w:val="22"/>
                <w:vertAlign w:val="subscript"/>
              </w:rPr>
              <w:t>ST</w:t>
            </w:r>
            <w:r w:rsidRPr="001A5876">
              <w:rPr>
                <w:sz w:val="22"/>
                <w:szCs w:val="22"/>
              </w:rPr>
              <w:t>-values (below diagonal) and</w:t>
            </w:r>
            <w:r>
              <w:rPr>
                <w:sz w:val="22"/>
                <w:szCs w:val="22"/>
              </w:rPr>
              <w:t xml:space="preserve"> Bonferroni adjusted</w:t>
            </w:r>
            <w:r w:rsidRPr="001A5876">
              <w:rPr>
                <w:sz w:val="22"/>
                <w:szCs w:val="22"/>
              </w:rPr>
              <w:t xml:space="preserve"> P-values (above diagonal). P-values were estimated by permutation (n = 2,000), shuffling sampling location memberships between the individuals.</w:t>
            </w:r>
          </w:p>
        </w:tc>
      </w:tr>
      <w:tr w:rsidR="00E64665" w:rsidRPr="00311A71" w14:paraId="2E9FCD8B" w14:textId="77777777" w:rsidTr="00E64665">
        <w:trPr>
          <w:cnfStyle w:val="000000100000" w:firstRow="0" w:lastRow="0" w:firstColumn="0" w:lastColumn="0" w:oddVBand="0" w:evenVBand="0" w:oddHBand="1" w:evenHBand="0" w:firstRowFirstColumn="0" w:firstRowLastColumn="0" w:lastRowFirstColumn="0" w:lastRowLastColumn="0"/>
          <w:trHeight w:val="20"/>
        </w:trPr>
        <w:tc>
          <w:tcPr>
            <w:tcW w:w="0" w:type="auto"/>
            <w:tcBorders>
              <w:top w:val="single" w:sz="4" w:space="0" w:color="auto"/>
              <w:bottom w:val="single" w:sz="4" w:space="0" w:color="auto"/>
              <w:right w:val="single" w:sz="4" w:space="0" w:color="auto"/>
            </w:tcBorders>
            <w:shd w:val="clear" w:color="auto" w:fill="auto"/>
            <w:noWrap/>
            <w:hideMark/>
          </w:tcPr>
          <w:p w14:paraId="6AC0EBA7" w14:textId="77777777" w:rsidR="004F1BF8" w:rsidRPr="00E64665" w:rsidRDefault="004F1BF8" w:rsidP="001A5876">
            <w:pPr>
              <w:rPr>
                <w:rFonts w:ascii="Aptos Narrow" w:hAnsi="Aptos Narrow" w:cs="Times New Roman"/>
                <w:b/>
                <w:bCs/>
                <w:color w:val="000000"/>
                <w:sz w:val="16"/>
                <w:szCs w:val="16"/>
              </w:rPr>
            </w:pPr>
            <w:r w:rsidRPr="00E64665">
              <w:rPr>
                <w:rFonts w:ascii="Aptos Narrow" w:hAnsi="Aptos Narrow"/>
                <w:b/>
                <w:bCs/>
                <w:color w:val="000000"/>
                <w:sz w:val="16"/>
                <w:szCs w:val="16"/>
              </w:rPr>
              <w:t xml:space="preserve"> </w:t>
            </w:r>
          </w:p>
        </w:tc>
        <w:tc>
          <w:tcPr>
            <w:tcW w:w="0" w:type="auto"/>
            <w:tcBorders>
              <w:top w:val="single" w:sz="4" w:space="0" w:color="auto"/>
              <w:left w:val="single" w:sz="4" w:space="0" w:color="auto"/>
              <w:bottom w:val="single" w:sz="4" w:space="0" w:color="auto"/>
              <w:right w:val="single" w:sz="4" w:space="0" w:color="auto"/>
            </w:tcBorders>
            <w:noWrap/>
            <w:hideMark/>
          </w:tcPr>
          <w:p w14:paraId="061D4F52" w14:textId="77777777" w:rsidR="004F1BF8" w:rsidRPr="00E64665" w:rsidRDefault="004F1BF8" w:rsidP="001A5876">
            <w:pPr>
              <w:rPr>
                <w:rFonts w:ascii="Aptos Narrow" w:hAnsi="Aptos Narrow"/>
                <w:b/>
                <w:bCs/>
                <w:color w:val="000000"/>
                <w:sz w:val="16"/>
                <w:szCs w:val="16"/>
              </w:rPr>
            </w:pPr>
            <w:r w:rsidRPr="00E64665">
              <w:rPr>
                <w:rFonts w:ascii="Aptos Narrow" w:hAnsi="Aptos Narrow"/>
                <w:b/>
                <w:bCs/>
                <w:color w:val="000000"/>
                <w:sz w:val="16"/>
                <w:szCs w:val="16"/>
              </w:rPr>
              <w:t>Balsf.</w:t>
            </w:r>
          </w:p>
        </w:tc>
        <w:tc>
          <w:tcPr>
            <w:tcW w:w="0" w:type="auto"/>
            <w:tcBorders>
              <w:top w:val="single" w:sz="4" w:space="0" w:color="auto"/>
              <w:left w:val="single" w:sz="4" w:space="0" w:color="auto"/>
              <w:bottom w:val="single" w:sz="4" w:space="0" w:color="auto"/>
              <w:right w:val="single" w:sz="4" w:space="0" w:color="auto"/>
            </w:tcBorders>
            <w:noWrap/>
            <w:hideMark/>
          </w:tcPr>
          <w:p w14:paraId="2D78B49D" w14:textId="77777777" w:rsidR="004F1BF8" w:rsidRPr="00E64665" w:rsidRDefault="004F1BF8" w:rsidP="001A5876">
            <w:pPr>
              <w:rPr>
                <w:rFonts w:ascii="Aptos Narrow" w:hAnsi="Aptos Narrow"/>
                <w:b/>
                <w:bCs/>
                <w:color w:val="000000"/>
                <w:sz w:val="16"/>
                <w:szCs w:val="16"/>
              </w:rPr>
            </w:pPr>
            <w:r w:rsidRPr="00E64665">
              <w:rPr>
                <w:rFonts w:ascii="Aptos Narrow" w:hAnsi="Aptos Narrow"/>
                <w:b/>
                <w:bCs/>
                <w:color w:val="000000"/>
                <w:sz w:val="16"/>
                <w:szCs w:val="16"/>
              </w:rPr>
              <w:t>Baren.</w:t>
            </w:r>
          </w:p>
        </w:tc>
        <w:tc>
          <w:tcPr>
            <w:tcW w:w="0" w:type="auto"/>
            <w:tcBorders>
              <w:top w:val="single" w:sz="4" w:space="0" w:color="auto"/>
              <w:left w:val="single" w:sz="4" w:space="0" w:color="auto"/>
              <w:bottom w:val="single" w:sz="4" w:space="0" w:color="auto"/>
              <w:right w:val="single" w:sz="4" w:space="0" w:color="auto"/>
            </w:tcBorders>
            <w:noWrap/>
            <w:hideMark/>
          </w:tcPr>
          <w:p w14:paraId="0AB5AAE1" w14:textId="77777777" w:rsidR="004F1BF8" w:rsidRPr="00E64665" w:rsidRDefault="004F1BF8" w:rsidP="001A5876">
            <w:pPr>
              <w:rPr>
                <w:rFonts w:ascii="Aptos Narrow" w:hAnsi="Aptos Narrow"/>
                <w:b/>
                <w:bCs/>
                <w:color w:val="000000"/>
                <w:sz w:val="16"/>
                <w:szCs w:val="16"/>
              </w:rPr>
            </w:pPr>
            <w:proofErr w:type="spellStart"/>
            <w:r w:rsidRPr="00E64665">
              <w:rPr>
                <w:rFonts w:ascii="Aptos Narrow" w:hAnsi="Aptos Narrow"/>
                <w:b/>
                <w:bCs/>
                <w:color w:val="000000"/>
                <w:sz w:val="16"/>
                <w:szCs w:val="16"/>
              </w:rPr>
              <w:t>Chukc</w:t>
            </w:r>
            <w:proofErr w:type="spellEnd"/>
            <w:r w:rsidRPr="00E64665">
              <w:rPr>
                <w:rFonts w:ascii="Aptos Narrow" w:hAnsi="Aptos Narrow"/>
                <w:b/>
                <w:bCs/>
                <w:color w:val="000000"/>
                <w:sz w:val="16"/>
                <w:szCs w:val="16"/>
              </w:rPr>
              <w:t>.</w:t>
            </w:r>
          </w:p>
        </w:tc>
        <w:tc>
          <w:tcPr>
            <w:tcW w:w="0" w:type="auto"/>
            <w:tcBorders>
              <w:top w:val="single" w:sz="4" w:space="0" w:color="auto"/>
              <w:left w:val="single" w:sz="4" w:space="0" w:color="auto"/>
              <w:bottom w:val="single" w:sz="4" w:space="0" w:color="auto"/>
              <w:right w:val="single" w:sz="4" w:space="0" w:color="auto"/>
            </w:tcBorders>
            <w:noWrap/>
            <w:hideMark/>
          </w:tcPr>
          <w:p w14:paraId="766923EB" w14:textId="77777777" w:rsidR="004F1BF8" w:rsidRPr="00E64665" w:rsidRDefault="004F1BF8" w:rsidP="001A5876">
            <w:pPr>
              <w:rPr>
                <w:rFonts w:ascii="Aptos Narrow" w:hAnsi="Aptos Narrow"/>
                <w:b/>
                <w:bCs/>
                <w:color w:val="000000"/>
                <w:sz w:val="16"/>
                <w:szCs w:val="16"/>
              </w:rPr>
            </w:pPr>
            <w:proofErr w:type="spellStart"/>
            <w:proofErr w:type="gramStart"/>
            <w:r w:rsidRPr="00E64665">
              <w:rPr>
                <w:rFonts w:ascii="Aptos Narrow" w:hAnsi="Aptos Narrow"/>
                <w:b/>
                <w:bCs/>
                <w:color w:val="000000"/>
                <w:sz w:val="16"/>
                <w:szCs w:val="16"/>
              </w:rPr>
              <w:t>E.Gre</w:t>
            </w:r>
            <w:proofErr w:type="spellEnd"/>
            <w:proofErr w:type="gramEnd"/>
            <w:r w:rsidRPr="00E64665">
              <w:rPr>
                <w:rFonts w:ascii="Aptos Narrow" w:hAnsi="Aptos Narrow"/>
                <w:b/>
                <w:bCs/>
                <w:color w:val="000000"/>
                <w:sz w:val="16"/>
                <w:szCs w:val="16"/>
              </w:rPr>
              <w:t>.</w:t>
            </w:r>
          </w:p>
        </w:tc>
        <w:tc>
          <w:tcPr>
            <w:tcW w:w="0" w:type="auto"/>
            <w:tcBorders>
              <w:top w:val="single" w:sz="4" w:space="0" w:color="auto"/>
              <w:left w:val="single" w:sz="4" w:space="0" w:color="auto"/>
              <w:bottom w:val="single" w:sz="4" w:space="0" w:color="auto"/>
              <w:right w:val="single" w:sz="4" w:space="0" w:color="auto"/>
            </w:tcBorders>
            <w:noWrap/>
            <w:hideMark/>
          </w:tcPr>
          <w:p w14:paraId="3A93F8B0" w14:textId="77777777" w:rsidR="004F1BF8" w:rsidRPr="00E64665" w:rsidRDefault="004F1BF8" w:rsidP="001A5876">
            <w:pPr>
              <w:rPr>
                <w:rFonts w:ascii="Aptos Narrow" w:hAnsi="Aptos Narrow"/>
                <w:b/>
                <w:bCs/>
                <w:color w:val="000000"/>
                <w:sz w:val="16"/>
                <w:szCs w:val="16"/>
              </w:rPr>
            </w:pPr>
            <w:proofErr w:type="spellStart"/>
            <w:r w:rsidRPr="00E64665">
              <w:rPr>
                <w:rFonts w:ascii="Aptos Narrow" w:hAnsi="Aptos Narrow"/>
                <w:b/>
                <w:bCs/>
                <w:color w:val="000000"/>
                <w:sz w:val="16"/>
                <w:szCs w:val="16"/>
              </w:rPr>
              <w:t>E.Sib</w:t>
            </w:r>
            <w:proofErr w:type="spellEnd"/>
            <w:r w:rsidRPr="00E64665">
              <w:rPr>
                <w:rFonts w:ascii="Aptos Narrow" w:hAnsi="Aptos Narrow"/>
                <w:b/>
                <w:bCs/>
                <w:color w:val="000000"/>
                <w:sz w:val="16"/>
                <w:szCs w:val="16"/>
              </w:rPr>
              <w:t>.</w:t>
            </w:r>
          </w:p>
        </w:tc>
        <w:tc>
          <w:tcPr>
            <w:tcW w:w="0" w:type="auto"/>
            <w:tcBorders>
              <w:top w:val="single" w:sz="4" w:space="0" w:color="auto"/>
              <w:left w:val="single" w:sz="4" w:space="0" w:color="auto"/>
              <w:bottom w:val="single" w:sz="4" w:space="0" w:color="auto"/>
              <w:right w:val="single" w:sz="4" w:space="0" w:color="auto"/>
            </w:tcBorders>
            <w:noWrap/>
            <w:hideMark/>
          </w:tcPr>
          <w:p w14:paraId="59B85DC4" w14:textId="77777777" w:rsidR="004F1BF8" w:rsidRPr="00E64665" w:rsidRDefault="004F1BF8" w:rsidP="001A5876">
            <w:pPr>
              <w:rPr>
                <w:rFonts w:ascii="Aptos Narrow" w:hAnsi="Aptos Narrow"/>
                <w:b/>
                <w:bCs/>
                <w:color w:val="000000"/>
                <w:sz w:val="16"/>
                <w:szCs w:val="16"/>
              </w:rPr>
            </w:pPr>
            <w:r w:rsidRPr="00E64665">
              <w:rPr>
                <w:rFonts w:ascii="Aptos Narrow" w:hAnsi="Aptos Narrow"/>
                <w:b/>
                <w:bCs/>
                <w:color w:val="000000"/>
                <w:sz w:val="16"/>
                <w:szCs w:val="16"/>
              </w:rPr>
              <w:t>Green.</w:t>
            </w:r>
          </w:p>
        </w:tc>
        <w:tc>
          <w:tcPr>
            <w:tcW w:w="0" w:type="auto"/>
            <w:tcBorders>
              <w:top w:val="single" w:sz="4" w:space="0" w:color="auto"/>
              <w:left w:val="single" w:sz="4" w:space="0" w:color="auto"/>
              <w:bottom w:val="single" w:sz="4" w:space="0" w:color="auto"/>
              <w:right w:val="single" w:sz="4" w:space="0" w:color="auto"/>
            </w:tcBorders>
            <w:noWrap/>
            <w:hideMark/>
          </w:tcPr>
          <w:p w14:paraId="10F1FC47" w14:textId="77777777" w:rsidR="004F1BF8" w:rsidRPr="00E64665" w:rsidRDefault="004F1BF8" w:rsidP="001A5876">
            <w:pPr>
              <w:rPr>
                <w:rFonts w:ascii="Aptos Narrow" w:hAnsi="Aptos Narrow"/>
                <w:b/>
                <w:bCs/>
                <w:color w:val="000000"/>
                <w:sz w:val="16"/>
                <w:szCs w:val="16"/>
              </w:rPr>
            </w:pPr>
            <w:r w:rsidRPr="00E64665">
              <w:rPr>
                <w:rFonts w:ascii="Aptos Narrow" w:hAnsi="Aptos Narrow"/>
                <w:b/>
                <w:bCs/>
                <w:color w:val="000000"/>
                <w:sz w:val="16"/>
                <w:szCs w:val="16"/>
              </w:rPr>
              <w:t>Labra.</w:t>
            </w:r>
          </w:p>
        </w:tc>
        <w:tc>
          <w:tcPr>
            <w:tcW w:w="0" w:type="auto"/>
            <w:tcBorders>
              <w:top w:val="single" w:sz="4" w:space="0" w:color="auto"/>
              <w:left w:val="single" w:sz="4" w:space="0" w:color="auto"/>
              <w:bottom w:val="single" w:sz="4" w:space="0" w:color="auto"/>
              <w:right w:val="single" w:sz="4" w:space="0" w:color="auto"/>
            </w:tcBorders>
            <w:noWrap/>
            <w:hideMark/>
          </w:tcPr>
          <w:p w14:paraId="2E67DBA1" w14:textId="77777777" w:rsidR="004F1BF8" w:rsidRPr="00E64665" w:rsidRDefault="004F1BF8" w:rsidP="001A5876">
            <w:pPr>
              <w:rPr>
                <w:rFonts w:ascii="Aptos Narrow" w:hAnsi="Aptos Narrow"/>
                <w:b/>
                <w:bCs/>
                <w:color w:val="000000"/>
                <w:sz w:val="16"/>
                <w:szCs w:val="16"/>
              </w:rPr>
            </w:pPr>
            <w:r w:rsidRPr="00E64665">
              <w:rPr>
                <w:rFonts w:ascii="Aptos Narrow" w:hAnsi="Aptos Narrow"/>
                <w:b/>
                <w:bCs/>
                <w:color w:val="000000"/>
                <w:sz w:val="16"/>
                <w:szCs w:val="16"/>
              </w:rPr>
              <w:t>Mistf.</w:t>
            </w:r>
          </w:p>
        </w:tc>
        <w:tc>
          <w:tcPr>
            <w:tcW w:w="0" w:type="auto"/>
            <w:tcBorders>
              <w:top w:val="single" w:sz="4" w:space="0" w:color="auto"/>
              <w:left w:val="single" w:sz="4" w:space="0" w:color="auto"/>
              <w:bottom w:val="single" w:sz="4" w:space="0" w:color="auto"/>
              <w:right w:val="single" w:sz="4" w:space="0" w:color="auto"/>
            </w:tcBorders>
            <w:noWrap/>
            <w:hideMark/>
          </w:tcPr>
          <w:p w14:paraId="61616CEE" w14:textId="77777777" w:rsidR="004F1BF8" w:rsidRPr="00E64665" w:rsidRDefault="004F1BF8" w:rsidP="001A5876">
            <w:pPr>
              <w:rPr>
                <w:rFonts w:ascii="Aptos Narrow" w:hAnsi="Aptos Narrow"/>
                <w:b/>
                <w:bCs/>
                <w:color w:val="000000"/>
                <w:sz w:val="16"/>
                <w:szCs w:val="16"/>
              </w:rPr>
            </w:pPr>
            <w:r w:rsidRPr="00E64665">
              <w:rPr>
                <w:rFonts w:ascii="Aptos Narrow" w:hAnsi="Aptos Narrow"/>
                <w:b/>
                <w:bCs/>
                <w:color w:val="000000"/>
                <w:sz w:val="16"/>
                <w:szCs w:val="16"/>
              </w:rPr>
              <w:t>Norwe.</w:t>
            </w:r>
          </w:p>
        </w:tc>
        <w:tc>
          <w:tcPr>
            <w:tcW w:w="0" w:type="auto"/>
            <w:tcBorders>
              <w:top w:val="single" w:sz="4" w:space="0" w:color="auto"/>
              <w:left w:val="single" w:sz="4" w:space="0" w:color="auto"/>
              <w:bottom w:val="single" w:sz="4" w:space="0" w:color="auto"/>
              <w:right w:val="single" w:sz="4" w:space="0" w:color="auto"/>
            </w:tcBorders>
            <w:noWrap/>
            <w:hideMark/>
          </w:tcPr>
          <w:p w14:paraId="719CBE33" w14:textId="77777777" w:rsidR="004F1BF8" w:rsidRPr="00E64665" w:rsidRDefault="004F1BF8" w:rsidP="001A5876">
            <w:pPr>
              <w:rPr>
                <w:rFonts w:ascii="Aptos Narrow" w:hAnsi="Aptos Narrow"/>
                <w:b/>
                <w:bCs/>
                <w:color w:val="000000"/>
                <w:sz w:val="16"/>
                <w:szCs w:val="16"/>
              </w:rPr>
            </w:pPr>
            <w:proofErr w:type="spellStart"/>
            <w:r w:rsidRPr="00E64665">
              <w:rPr>
                <w:rFonts w:ascii="Aptos Narrow" w:hAnsi="Aptos Narrow"/>
                <w:b/>
                <w:bCs/>
                <w:color w:val="000000"/>
                <w:sz w:val="16"/>
                <w:szCs w:val="16"/>
              </w:rPr>
              <w:t>O.Que</w:t>
            </w:r>
            <w:proofErr w:type="spellEnd"/>
            <w:r w:rsidRPr="00E64665">
              <w:rPr>
                <w:rFonts w:ascii="Aptos Narrow" w:hAnsi="Aptos Narrow"/>
                <w:b/>
                <w:bCs/>
                <w:color w:val="000000"/>
                <w:sz w:val="16"/>
                <w:szCs w:val="16"/>
              </w:rPr>
              <w:t>.</w:t>
            </w:r>
          </w:p>
        </w:tc>
        <w:tc>
          <w:tcPr>
            <w:tcW w:w="0" w:type="auto"/>
            <w:tcBorders>
              <w:top w:val="single" w:sz="4" w:space="0" w:color="auto"/>
              <w:left w:val="single" w:sz="4" w:space="0" w:color="auto"/>
              <w:bottom w:val="single" w:sz="4" w:space="0" w:color="auto"/>
              <w:right w:val="single" w:sz="4" w:space="0" w:color="auto"/>
            </w:tcBorders>
            <w:noWrap/>
            <w:hideMark/>
          </w:tcPr>
          <w:p w14:paraId="25399F45" w14:textId="77777777" w:rsidR="004F1BF8" w:rsidRPr="00E64665" w:rsidRDefault="004F1BF8" w:rsidP="001A5876">
            <w:pPr>
              <w:rPr>
                <w:rFonts w:ascii="Aptos Narrow" w:hAnsi="Aptos Narrow"/>
                <w:b/>
                <w:bCs/>
                <w:color w:val="000000"/>
                <w:sz w:val="16"/>
                <w:szCs w:val="16"/>
              </w:rPr>
            </w:pPr>
            <w:proofErr w:type="spellStart"/>
            <w:r w:rsidRPr="00E64665">
              <w:rPr>
                <w:rFonts w:ascii="Aptos Narrow" w:hAnsi="Aptos Narrow"/>
                <w:b/>
                <w:bCs/>
                <w:color w:val="000000"/>
                <w:sz w:val="16"/>
                <w:szCs w:val="16"/>
              </w:rPr>
              <w:t>Oslof</w:t>
            </w:r>
            <w:proofErr w:type="spellEnd"/>
            <w:r w:rsidRPr="00E64665">
              <w:rPr>
                <w:rFonts w:ascii="Aptos Narrow" w:hAnsi="Aptos Narrow"/>
                <w:b/>
                <w:bCs/>
                <w:color w:val="000000"/>
                <w:sz w:val="16"/>
                <w:szCs w:val="16"/>
              </w:rPr>
              <w:t>.</w:t>
            </w:r>
          </w:p>
        </w:tc>
      </w:tr>
      <w:tr w:rsidR="00E64665" w:rsidRPr="00311A71" w14:paraId="6C19BE6C" w14:textId="77777777" w:rsidTr="00E64665">
        <w:trPr>
          <w:trHeight w:val="20"/>
        </w:trPr>
        <w:tc>
          <w:tcPr>
            <w:tcW w:w="0" w:type="auto"/>
            <w:tcBorders>
              <w:top w:val="single" w:sz="4" w:space="0" w:color="auto"/>
              <w:left w:val="single" w:sz="4" w:space="0" w:color="auto"/>
              <w:bottom w:val="single" w:sz="4" w:space="0" w:color="auto"/>
              <w:right w:val="single" w:sz="4" w:space="0" w:color="auto"/>
            </w:tcBorders>
            <w:noWrap/>
            <w:hideMark/>
          </w:tcPr>
          <w:p w14:paraId="439D1F2B" w14:textId="77777777" w:rsidR="004F1BF8" w:rsidRPr="00E64665" w:rsidRDefault="004F1BF8" w:rsidP="001A5876">
            <w:pPr>
              <w:rPr>
                <w:rFonts w:ascii="Aptos Narrow" w:hAnsi="Aptos Narrow"/>
                <w:b/>
                <w:bCs/>
                <w:color w:val="000000"/>
                <w:sz w:val="16"/>
                <w:szCs w:val="16"/>
              </w:rPr>
            </w:pPr>
            <w:r w:rsidRPr="00E64665">
              <w:rPr>
                <w:rFonts w:ascii="Aptos Narrow" w:hAnsi="Aptos Narrow"/>
                <w:b/>
                <w:bCs/>
                <w:color w:val="000000"/>
                <w:sz w:val="16"/>
                <w:szCs w:val="16"/>
              </w:rPr>
              <w:t>Balsf.</w:t>
            </w:r>
          </w:p>
        </w:tc>
        <w:tc>
          <w:tcPr>
            <w:tcW w:w="0" w:type="auto"/>
            <w:tcBorders>
              <w:top w:val="single" w:sz="4" w:space="0" w:color="auto"/>
              <w:left w:val="single" w:sz="4" w:space="0" w:color="auto"/>
              <w:bottom w:val="single" w:sz="4" w:space="0" w:color="auto"/>
              <w:right w:val="single" w:sz="4" w:space="0" w:color="auto"/>
              <w:tl2br w:val="single" w:sz="4" w:space="0" w:color="auto"/>
            </w:tcBorders>
            <w:noWrap/>
            <w:hideMark/>
          </w:tcPr>
          <w:p w14:paraId="7DC18E02" w14:textId="0A443D76" w:rsidR="004F1BF8" w:rsidRPr="00311A71" w:rsidRDefault="004F1BF8" w:rsidP="001A5876">
            <w:pPr>
              <w:jc w:val="center"/>
              <w:rPr>
                <w:rFonts w:ascii="Aptos Narrow" w:hAnsi="Aptos Narrow"/>
                <w:color w:val="000000"/>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0571D752"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700</w:t>
            </w:r>
          </w:p>
        </w:tc>
        <w:tc>
          <w:tcPr>
            <w:tcW w:w="0" w:type="auto"/>
            <w:tcBorders>
              <w:top w:val="single" w:sz="4" w:space="0" w:color="auto"/>
              <w:left w:val="single" w:sz="4" w:space="0" w:color="auto"/>
              <w:bottom w:val="single" w:sz="4" w:space="0" w:color="auto"/>
              <w:right w:val="single" w:sz="4" w:space="0" w:color="auto"/>
            </w:tcBorders>
            <w:noWrap/>
            <w:hideMark/>
          </w:tcPr>
          <w:p w14:paraId="7B5E0A2D"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850</w:t>
            </w:r>
          </w:p>
        </w:tc>
        <w:tc>
          <w:tcPr>
            <w:tcW w:w="0" w:type="auto"/>
            <w:tcBorders>
              <w:top w:val="single" w:sz="4" w:space="0" w:color="auto"/>
              <w:left w:val="single" w:sz="4" w:space="0" w:color="auto"/>
              <w:bottom w:val="single" w:sz="4" w:space="0" w:color="auto"/>
              <w:right w:val="single" w:sz="4" w:space="0" w:color="auto"/>
            </w:tcBorders>
            <w:noWrap/>
            <w:hideMark/>
          </w:tcPr>
          <w:p w14:paraId="61B952B0"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100</w:t>
            </w:r>
          </w:p>
        </w:tc>
        <w:tc>
          <w:tcPr>
            <w:tcW w:w="0" w:type="auto"/>
            <w:tcBorders>
              <w:top w:val="single" w:sz="4" w:space="0" w:color="auto"/>
              <w:left w:val="single" w:sz="4" w:space="0" w:color="auto"/>
              <w:bottom w:val="single" w:sz="4" w:space="0" w:color="auto"/>
              <w:right w:val="single" w:sz="4" w:space="0" w:color="auto"/>
            </w:tcBorders>
            <w:noWrap/>
            <w:hideMark/>
          </w:tcPr>
          <w:p w14:paraId="1DA60AF9"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850</w:t>
            </w:r>
          </w:p>
        </w:tc>
        <w:tc>
          <w:tcPr>
            <w:tcW w:w="0" w:type="auto"/>
            <w:tcBorders>
              <w:top w:val="single" w:sz="4" w:space="0" w:color="auto"/>
              <w:left w:val="single" w:sz="4" w:space="0" w:color="auto"/>
              <w:bottom w:val="single" w:sz="4" w:space="0" w:color="auto"/>
              <w:right w:val="single" w:sz="4" w:space="0" w:color="auto"/>
            </w:tcBorders>
            <w:noWrap/>
            <w:hideMark/>
          </w:tcPr>
          <w:p w14:paraId="05FFAE8E"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750</w:t>
            </w:r>
          </w:p>
        </w:tc>
        <w:tc>
          <w:tcPr>
            <w:tcW w:w="0" w:type="auto"/>
            <w:tcBorders>
              <w:top w:val="single" w:sz="4" w:space="0" w:color="auto"/>
              <w:left w:val="single" w:sz="4" w:space="0" w:color="auto"/>
              <w:bottom w:val="single" w:sz="4" w:space="0" w:color="auto"/>
              <w:right w:val="single" w:sz="4" w:space="0" w:color="auto"/>
            </w:tcBorders>
            <w:noWrap/>
            <w:hideMark/>
          </w:tcPr>
          <w:p w14:paraId="3CD824A0"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1649</w:t>
            </w:r>
          </w:p>
        </w:tc>
        <w:tc>
          <w:tcPr>
            <w:tcW w:w="0" w:type="auto"/>
            <w:tcBorders>
              <w:top w:val="single" w:sz="4" w:space="0" w:color="auto"/>
              <w:left w:val="single" w:sz="4" w:space="0" w:color="auto"/>
              <w:bottom w:val="single" w:sz="4" w:space="0" w:color="auto"/>
              <w:right w:val="single" w:sz="4" w:space="0" w:color="auto"/>
            </w:tcBorders>
            <w:noWrap/>
            <w:hideMark/>
          </w:tcPr>
          <w:p w14:paraId="4B01D9F4"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250</w:t>
            </w:r>
          </w:p>
        </w:tc>
        <w:tc>
          <w:tcPr>
            <w:tcW w:w="0" w:type="auto"/>
            <w:tcBorders>
              <w:top w:val="single" w:sz="4" w:space="0" w:color="auto"/>
              <w:left w:val="single" w:sz="4" w:space="0" w:color="auto"/>
              <w:bottom w:val="single" w:sz="4" w:space="0" w:color="auto"/>
              <w:right w:val="single" w:sz="4" w:space="0" w:color="auto"/>
            </w:tcBorders>
            <w:noWrap/>
            <w:hideMark/>
          </w:tcPr>
          <w:p w14:paraId="21133897"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800</w:t>
            </w:r>
          </w:p>
        </w:tc>
        <w:tc>
          <w:tcPr>
            <w:tcW w:w="0" w:type="auto"/>
            <w:tcBorders>
              <w:top w:val="single" w:sz="4" w:space="0" w:color="auto"/>
              <w:left w:val="single" w:sz="4" w:space="0" w:color="auto"/>
              <w:bottom w:val="single" w:sz="4" w:space="0" w:color="auto"/>
              <w:right w:val="single" w:sz="4" w:space="0" w:color="auto"/>
            </w:tcBorders>
            <w:noWrap/>
            <w:hideMark/>
          </w:tcPr>
          <w:p w14:paraId="796EAF40"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800</w:t>
            </w:r>
          </w:p>
        </w:tc>
        <w:tc>
          <w:tcPr>
            <w:tcW w:w="0" w:type="auto"/>
            <w:tcBorders>
              <w:top w:val="single" w:sz="4" w:space="0" w:color="auto"/>
              <w:left w:val="single" w:sz="4" w:space="0" w:color="auto"/>
              <w:bottom w:val="single" w:sz="4" w:space="0" w:color="auto"/>
              <w:right w:val="single" w:sz="4" w:space="0" w:color="auto"/>
            </w:tcBorders>
            <w:noWrap/>
            <w:hideMark/>
          </w:tcPr>
          <w:p w14:paraId="26462582"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450</w:t>
            </w:r>
          </w:p>
        </w:tc>
      </w:tr>
      <w:tr w:rsidR="00E64665" w:rsidRPr="00311A71" w14:paraId="47ED1142" w14:textId="77777777" w:rsidTr="00E64665">
        <w:trPr>
          <w:cnfStyle w:val="000000100000" w:firstRow="0" w:lastRow="0" w:firstColumn="0" w:lastColumn="0" w:oddVBand="0" w:evenVBand="0" w:oddHBand="1" w:evenHBand="0" w:firstRowFirstColumn="0" w:firstRowLastColumn="0" w:lastRowFirstColumn="0" w:lastRowLastColumn="0"/>
          <w:trHeight w:val="20"/>
        </w:trPr>
        <w:tc>
          <w:tcPr>
            <w:tcW w:w="0" w:type="auto"/>
            <w:tcBorders>
              <w:top w:val="single" w:sz="4" w:space="0" w:color="auto"/>
              <w:left w:val="single" w:sz="4" w:space="0" w:color="auto"/>
              <w:bottom w:val="single" w:sz="4" w:space="0" w:color="auto"/>
              <w:right w:val="single" w:sz="4" w:space="0" w:color="auto"/>
            </w:tcBorders>
            <w:noWrap/>
            <w:hideMark/>
          </w:tcPr>
          <w:p w14:paraId="32AB190A" w14:textId="77777777" w:rsidR="004F1BF8" w:rsidRPr="00E64665" w:rsidRDefault="004F1BF8" w:rsidP="001A5876">
            <w:pPr>
              <w:rPr>
                <w:rFonts w:ascii="Aptos Narrow" w:hAnsi="Aptos Narrow"/>
                <w:b/>
                <w:bCs/>
                <w:color w:val="000000"/>
                <w:sz w:val="16"/>
                <w:szCs w:val="16"/>
              </w:rPr>
            </w:pPr>
            <w:r w:rsidRPr="00E64665">
              <w:rPr>
                <w:rFonts w:ascii="Aptos Narrow" w:hAnsi="Aptos Narrow"/>
                <w:b/>
                <w:bCs/>
                <w:color w:val="000000"/>
                <w:sz w:val="16"/>
                <w:szCs w:val="16"/>
              </w:rPr>
              <w:t>Baren.</w:t>
            </w:r>
          </w:p>
        </w:tc>
        <w:tc>
          <w:tcPr>
            <w:tcW w:w="0" w:type="auto"/>
            <w:tcBorders>
              <w:top w:val="single" w:sz="4" w:space="0" w:color="auto"/>
              <w:left w:val="single" w:sz="4" w:space="0" w:color="auto"/>
              <w:bottom w:val="single" w:sz="4" w:space="0" w:color="auto"/>
              <w:right w:val="single" w:sz="4" w:space="0" w:color="auto"/>
            </w:tcBorders>
            <w:noWrap/>
            <w:hideMark/>
          </w:tcPr>
          <w:p w14:paraId="68EC6C5F"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16</w:t>
            </w:r>
          </w:p>
        </w:tc>
        <w:tc>
          <w:tcPr>
            <w:tcW w:w="0" w:type="auto"/>
            <w:tcBorders>
              <w:top w:val="single" w:sz="4" w:space="0" w:color="auto"/>
              <w:left w:val="single" w:sz="4" w:space="0" w:color="auto"/>
              <w:bottom w:val="single" w:sz="4" w:space="0" w:color="auto"/>
              <w:right w:val="single" w:sz="4" w:space="0" w:color="auto"/>
              <w:tl2br w:val="single" w:sz="4" w:space="0" w:color="auto"/>
            </w:tcBorders>
            <w:noWrap/>
            <w:hideMark/>
          </w:tcPr>
          <w:p w14:paraId="51066D40" w14:textId="6CC22FD3" w:rsidR="004F1BF8" w:rsidRPr="00311A71" w:rsidRDefault="004F1BF8" w:rsidP="001A5876">
            <w:pPr>
              <w:jc w:val="center"/>
              <w:rPr>
                <w:rFonts w:ascii="Aptos Narrow" w:hAnsi="Aptos Narrow"/>
                <w:b/>
                <w:bCs/>
                <w:color w:val="000000"/>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7E9A09F0"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250</w:t>
            </w:r>
          </w:p>
        </w:tc>
        <w:tc>
          <w:tcPr>
            <w:tcW w:w="0" w:type="auto"/>
            <w:tcBorders>
              <w:top w:val="single" w:sz="4" w:space="0" w:color="auto"/>
              <w:left w:val="single" w:sz="4" w:space="0" w:color="auto"/>
              <w:bottom w:val="single" w:sz="4" w:space="0" w:color="auto"/>
              <w:right w:val="single" w:sz="4" w:space="0" w:color="auto"/>
            </w:tcBorders>
            <w:noWrap/>
            <w:hideMark/>
          </w:tcPr>
          <w:p w14:paraId="767C2648"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550</w:t>
            </w:r>
          </w:p>
        </w:tc>
        <w:tc>
          <w:tcPr>
            <w:tcW w:w="0" w:type="auto"/>
            <w:tcBorders>
              <w:top w:val="single" w:sz="4" w:space="0" w:color="auto"/>
              <w:left w:val="single" w:sz="4" w:space="0" w:color="auto"/>
              <w:bottom w:val="single" w:sz="4" w:space="0" w:color="auto"/>
              <w:right w:val="single" w:sz="4" w:space="0" w:color="auto"/>
            </w:tcBorders>
            <w:noWrap/>
            <w:hideMark/>
          </w:tcPr>
          <w:p w14:paraId="13D5A027"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1149</w:t>
            </w:r>
          </w:p>
        </w:tc>
        <w:tc>
          <w:tcPr>
            <w:tcW w:w="0" w:type="auto"/>
            <w:tcBorders>
              <w:top w:val="single" w:sz="4" w:space="0" w:color="auto"/>
              <w:left w:val="single" w:sz="4" w:space="0" w:color="auto"/>
              <w:bottom w:val="single" w:sz="4" w:space="0" w:color="auto"/>
              <w:right w:val="single" w:sz="4" w:space="0" w:color="auto"/>
            </w:tcBorders>
            <w:noWrap/>
            <w:hideMark/>
          </w:tcPr>
          <w:p w14:paraId="056DC5B9"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1149</w:t>
            </w:r>
          </w:p>
        </w:tc>
        <w:tc>
          <w:tcPr>
            <w:tcW w:w="0" w:type="auto"/>
            <w:tcBorders>
              <w:top w:val="single" w:sz="4" w:space="0" w:color="auto"/>
              <w:left w:val="single" w:sz="4" w:space="0" w:color="auto"/>
              <w:bottom w:val="single" w:sz="4" w:space="0" w:color="auto"/>
              <w:right w:val="single" w:sz="4" w:space="0" w:color="auto"/>
            </w:tcBorders>
            <w:noWrap/>
            <w:hideMark/>
          </w:tcPr>
          <w:p w14:paraId="5F46FD9B"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1549</w:t>
            </w:r>
          </w:p>
        </w:tc>
        <w:tc>
          <w:tcPr>
            <w:tcW w:w="0" w:type="auto"/>
            <w:tcBorders>
              <w:top w:val="single" w:sz="4" w:space="0" w:color="auto"/>
              <w:left w:val="single" w:sz="4" w:space="0" w:color="auto"/>
              <w:bottom w:val="single" w:sz="4" w:space="0" w:color="auto"/>
              <w:right w:val="single" w:sz="4" w:space="0" w:color="auto"/>
            </w:tcBorders>
            <w:noWrap/>
            <w:hideMark/>
          </w:tcPr>
          <w:p w14:paraId="417C1460"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050</w:t>
            </w:r>
          </w:p>
        </w:tc>
        <w:tc>
          <w:tcPr>
            <w:tcW w:w="0" w:type="auto"/>
            <w:tcBorders>
              <w:top w:val="single" w:sz="4" w:space="0" w:color="auto"/>
              <w:left w:val="single" w:sz="4" w:space="0" w:color="auto"/>
              <w:bottom w:val="single" w:sz="4" w:space="0" w:color="auto"/>
              <w:right w:val="single" w:sz="4" w:space="0" w:color="auto"/>
            </w:tcBorders>
            <w:noWrap/>
            <w:hideMark/>
          </w:tcPr>
          <w:p w14:paraId="50268463"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300</w:t>
            </w:r>
          </w:p>
        </w:tc>
        <w:tc>
          <w:tcPr>
            <w:tcW w:w="0" w:type="auto"/>
            <w:tcBorders>
              <w:top w:val="single" w:sz="4" w:space="0" w:color="auto"/>
              <w:left w:val="single" w:sz="4" w:space="0" w:color="auto"/>
              <w:bottom w:val="single" w:sz="4" w:space="0" w:color="auto"/>
              <w:right w:val="single" w:sz="4" w:space="0" w:color="auto"/>
            </w:tcBorders>
            <w:noWrap/>
            <w:hideMark/>
          </w:tcPr>
          <w:p w14:paraId="70B197D0"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150</w:t>
            </w:r>
          </w:p>
        </w:tc>
        <w:tc>
          <w:tcPr>
            <w:tcW w:w="0" w:type="auto"/>
            <w:tcBorders>
              <w:top w:val="single" w:sz="4" w:space="0" w:color="auto"/>
              <w:left w:val="single" w:sz="4" w:space="0" w:color="auto"/>
              <w:bottom w:val="single" w:sz="4" w:space="0" w:color="auto"/>
              <w:right w:val="single" w:sz="4" w:space="0" w:color="auto"/>
            </w:tcBorders>
            <w:noWrap/>
            <w:hideMark/>
          </w:tcPr>
          <w:p w14:paraId="6819FC33"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500</w:t>
            </w:r>
          </w:p>
        </w:tc>
      </w:tr>
      <w:tr w:rsidR="00E64665" w:rsidRPr="00311A71" w14:paraId="3C312DD6" w14:textId="77777777" w:rsidTr="00E64665">
        <w:trPr>
          <w:trHeight w:val="20"/>
        </w:trPr>
        <w:tc>
          <w:tcPr>
            <w:tcW w:w="0" w:type="auto"/>
            <w:tcBorders>
              <w:top w:val="single" w:sz="4" w:space="0" w:color="auto"/>
              <w:left w:val="single" w:sz="4" w:space="0" w:color="auto"/>
              <w:bottom w:val="single" w:sz="4" w:space="0" w:color="auto"/>
              <w:right w:val="single" w:sz="4" w:space="0" w:color="auto"/>
            </w:tcBorders>
            <w:noWrap/>
            <w:hideMark/>
          </w:tcPr>
          <w:p w14:paraId="6CBBFDEB" w14:textId="77777777" w:rsidR="004F1BF8" w:rsidRPr="00E64665" w:rsidRDefault="004F1BF8" w:rsidP="001A5876">
            <w:pPr>
              <w:rPr>
                <w:rFonts w:ascii="Aptos Narrow" w:hAnsi="Aptos Narrow"/>
                <w:b/>
                <w:bCs/>
                <w:color w:val="000000"/>
                <w:sz w:val="16"/>
                <w:szCs w:val="16"/>
              </w:rPr>
            </w:pPr>
            <w:proofErr w:type="spellStart"/>
            <w:r w:rsidRPr="00E64665">
              <w:rPr>
                <w:rFonts w:ascii="Aptos Narrow" w:hAnsi="Aptos Narrow"/>
                <w:b/>
                <w:bCs/>
                <w:color w:val="000000"/>
                <w:sz w:val="16"/>
                <w:szCs w:val="16"/>
              </w:rPr>
              <w:t>Chukc</w:t>
            </w:r>
            <w:proofErr w:type="spellEnd"/>
            <w:r w:rsidRPr="00E64665">
              <w:rPr>
                <w:rFonts w:ascii="Aptos Narrow" w:hAnsi="Aptos Narrow"/>
                <w:b/>
                <w:bCs/>
                <w:color w:val="000000"/>
                <w:sz w:val="16"/>
                <w:szCs w:val="16"/>
              </w:rPr>
              <w:t>.</w:t>
            </w:r>
          </w:p>
        </w:tc>
        <w:tc>
          <w:tcPr>
            <w:tcW w:w="0" w:type="auto"/>
            <w:tcBorders>
              <w:top w:val="single" w:sz="4" w:space="0" w:color="auto"/>
              <w:left w:val="single" w:sz="4" w:space="0" w:color="auto"/>
              <w:bottom w:val="single" w:sz="4" w:space="0" w:color="auto"/>
              <w:right w:val="single" w:sz="4" w:space="0" w:color="auto"/>
            </w:tcBorders>
            <w:noWrap/>
            <w:hideMark/>
          </w:tcPr>
          <w:p w14:paraId="030924A0"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15</w:t>
            </w:r>
          </w:p>
        </w:tc>
        <w:tc>
          <w:tcPr>
            <w:tcW w:w="0" w:type="auto"/>
            <w:tcBorders>
              <w:top w:val="single" w:sz="4" w:space="0" w:color="auto"/>
              <w:left w:val="single" w:sz="4" w:space="0" w:color="auto"/>
              <w:bottom w:val="single" w:sz="4" w:space="0" w:color="auto"/>
              <w:right w:val="single" w:sz="4" w:space="0" w:color="auto"/>
            </w:tcBorders>
            <w:noWrap/>
            <w:hideMark/>
          </w:tcPr>
          <w:p w14:paraId="10CEB22B"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12</w:t>
            </w:r>
          </w:p>
        </w:tc>
        <w:tc>
          <w:tcPr>
            <w:tcW w:w="0" w:type="auto"/>
            <w:tcBorders>
              <w:top w:val="single" w:sz="4" w:space="0" w:color="auto"/>
              <w:left w:val="single" w:sz="4" w:space="0" w:color="auto"/>
              <w:bottom w:val="single" w:sz="4" w:space="0" w:color="auto"/>
              <w:right w:val="single" w:sz="4" w:space="0" w:color="auto"/>
              <w:tl2br w:val="single" w:sz="4" w:space="0" w:color="auto"/>
            </w:tcBorders>
            <w:noWrap/>
            <w:hideMark/>
          </w:tcPr>
          <w:p w14:paraId="6495DD42" w14:textId="6C236EC0" w:rsidR="004F1BF8" w:rsidRPr="00311A71" w:rsidRDefault="004F1BF8" w:rsidP="001A5876">
            <w:pPr>
              <w:jc w:val="center"/>
              <w:rPr>
                <w:rFonts w:ascii="Aptos Narrow" w:hAnsi="Aptos Narrow"/>
                <w:b/>
                <w:bCs/>
                <w:color w:val="000000"/>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64562250"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100</w:t>
            </w:r>
          </w:p>
        </w:tc>
        <w:tc>
          <w:tcPr>
            <w:tcW w:w="0" w:type="auto"/>
            <w:tcBorders>
              <w:top w:val="single" w:sz="4" w:space="0" w:color="auto"/>
              <w:left w:val="single" w:sz="4" w:space="0" w:color="auto"/>
              <w:bottom w:val="single" w:sz="4" w:space="0" w:color="auto"/>
              <w:right w:val="single" w:sz="4" w:space="0" w:color="auto"/>
            </w:tcBorders>
            <w:noWrap/>
            <w:hideMark/>
          </w:tcPr>
          <w:p w14:paraId="576F4222"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150</w:t>
            </w:r>
          </w:p>
        </w:tc>
        <w:tc>
          <w:tcPr>
            <w:tcW w:w="0" w:type="auto"/>
            <w:tcBorders>
              <w:top w:val="single" w:sz="4" w:space="0" w:color="auto"/>
              <w:left w:val="single" w:sz="4" w:space="0" w:color="auto"/>
              <w:bottom w:val="single" w:sz="4" w:space="0" w:color="auto"/>
              <w:right w:val="single" w:sz="4" w:space="0" w:color="auto"/>
            </w:tcBorders>
            <w:noWrap/>
            <w:hideMark/>
          </w:tcPr>
          <w:p w14:paraId="624901D8"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600</w:t>
            </w:r>
          </w:p>
        </w:tc>
        <w:tc>
          <w:tcPr>
            <w:tcW w:w="0" w:type="auto"/>
            <w:tcBorders>
              <w:top w:val="single" w:sz="4" w:space="0" w:color="auto"/>
              <w:left w:val="single" w:sz="4" w:space="0" w:color="auto"/>
              <w:bottom w:val="single" w:sz="4" w:space="0" w:color="auto"/>
              <w:right w:val="single" w:sz="4" w:space="0" w:color="auto"/>
            </w:tcBorders>
            <w:noWrap/>
            <w:hideMark/>
          </w:tcPr>
          <w:p w14:paraId="25D8A019"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1399</w:t>
            </w:r>
          </w:p>
        </w:tc>
        <w:tc>
          <w:tcPr>
            <w:tcW w:w="0" w:type="auto"/>
            <w:tcBorders>
              <w:top w:val="single" w:sz="4" w:space="0" w:color="auto"/>
              <w:left w:val="single" w:sz="4" w:space="0" w:color="auto"/>
              <w:bottom w:val="single" w:sz="4" w:space="0" w:color="auto"/>
              <w:right w:val="single" w:sz="4" w:space="0" w:color="auto"/>
            </w:tcBorders>
            <w:noWrap/>
            <w:hideMark/>
          </w:tcPr>
          <w:p w14:paraId="0282B6C1"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050</w:t>
            </w:r>
          </w:p>
        </w:tc>
        <w:tc>
          <w:tcPr>
            <w:tcW w:w="0" w:type="auto"/>
            <w:tcBorders>
              <w:top w:val="single" w:sz="4" w:space="0" w:color="auto"/>
              <w:left w:val="single" w:sz="4" w:space="0" w:color="auto"/>
              <w:bottom w:val="single" w:sz="4" w:space="0" w:color="auto"/>
              <w:right w:val="single" w:sz="4" w:space="0" w:color="auto"/>
            </w:tcBorders>
            <w:noWrap/>
            <w:hideMark/>
          </w:tcPr>
          <w:p w14:paraId="6BA9AB28"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1799</w:t>
            </w:r>
          </w:p>
        </w:tc>
        <w:tc>
          <w:tcPr>
            <w:tcW w:w="0" w:type="auto"/>
            <w:tcBorders>
              <w:top w:val="single" w:sz="4" w:space="0" w:color="auto"/>
              <w:left w:val="single" w:sz="4" w:space="0" w:color="auto"/>
              <w:bottom w:val="single" w:sz="4" w:space="0" w:color="auto"/>
              <w:right w:val="single" w:sz="4" w:space="0" w:color="auto"/>
            </w:tcBorders>
            <w:noWrap/>
            <w:hideMark/>
          </w:tcPr>
          <w:p w14:paraId="6717FB57"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300</w:t>
            </w:r>
          </w:p>
        </w:tc>
        <w:tc>
          <w:tcPr>
            <w:tcW w:w="0" w:type="auto"/>
            <w:tcBorders>
              <w:top w:val="single" w:sz="4" w:space="0" w:color="auto"/>
              <w:left w:val="single" w:sz="4" w:space="0" w:color="auto"/>
              <w:bottom w:val="single" w:sz="4" w:space="0" w:color="auto"/>
              <w:right w:val="single" w:sz="4" w:space="0" w:color="auto"/>
            </w:tcBorders>
            <w:noWrap/>
            <w:hideMark/>
          </w:tcPr>
          <w:p w14:paraId="1E123969"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300</w:t>
            </w:r>
          </w:p>
        </w:tc>
      </w:tr>
      <w:tr w:rsidR="00E64665" w:rsidRPr="00311A71" w14:paraId="303D097F" w14:textId="77777777" w:rsidTr="00E64665">
        <w:trPr>
          <w:cnfStyle w:val="000000100000" w:firstRow="0" w:lastRow="0" w:firstColumn="0" w:lastColumn="0" w:oddVBand="0" w:evenVBand="0" w:oddHBand="1" w:evenHBand="0" w:firstRowFirstColumn="0" w:firstRowLastColumn="0" w:lastRowFirstColumn="0" w:lastRowLastColumn="0"/>
          <w:trHeight w:val="20"/>
        </w:trPr>
        <w:tc>
          <w:tcPr>
            <w:tcW w:w="0" w:type="auto"/>
            <w:tcBorders>
              <w:top w:val="single" w:sz="4" w:space="0" w:color="auto"/>
              <w:left w:val="single" w:sz="4" w:space="0" w:color="auto"/>
              <w:bottom w:val="single" w:sz="4" w:space="0" w:color="auto"/>
              <w:right w:val="single" w:sz="4" w:space="0" w:color="auto"/>
            </w:tcBorders>
            <w:noWrap/>
            <w:hideMark/>
          </w:tcPr>
          <w:p w14:paraId="45B84987" w14:textId="77777777" w:rsidR="004F1BF8" w:rsidRPr="00E64665" w:rsidRDefault="004F1BF8" w:rsidP="001A5876">
            <w:pPr>
              <w:rPr>
                <w:rFonts w:ascii="Aptos Narrow" w:hAnsi="Aptos Narrow"/>
                <w:b/>
                <w:bCs/>
                <w:color w:val="000000"/>
                <w:sz w:val="16"/>
                <w:szCs w:val="16"/>
              </w:rPr>
            </w:pPr>
            <w:proofErr w:type="spellStart"/>
            <w:proofErr w:type="gramStart"/>
            <w:r w:rsidRPr="00E64665">
              <w:rPr>
                <w:rFonts w:ascii="Aptos Narrow" w:hAnsi="Aptos Narrow"/>
                <w:b/>
                <w:bCs/>
                <w:color w:val="000000"/>
                <w:sz w:val="16"/>
                <w:szCs w:val="16"/>
              </w:rPr>
              <w:t>E.Gre</w:t>
            </w:r>
            <w:proofErr w:type="spellEnd"/>
            <w:proofErr w:type="gramEnd"/>
            <w:r w:rsidRPr="00E64665">
              <w:rPr>
                <w:rFonts w:ascii="Aptos Narrow" w:hAnsi="Aptos Narrow"/>
                <w:b/>
                <w:bCs/>
                <w:color w:val="000000"/>
                <w:sz w:val="16"/>
                <w:szCs w:val="16"/>
              </w:rPr>
              <w:t>.</w:t>
            </w:r>
          </w:p>
        </w:tc>
        <w:tc>
          <w:tcPr>
            <w:tcW w:w="0" w:type="auto"/>
            <w:tcBorders>
              <w:top w:val="single" w:sz="4" w:space="0" w:color="auto"/>
              <w:left w:val="single" w:sz="4" w:space="0" w:color="auto"/>
              <w:bottom w:val="single" w:sz="4" w:space="0" w:color="auto"/>
              <w:right w:val="single" w:sz="4" w:space="0" w:color="auto"/>
            </w:tcBorders>
            <w:noWrap/>
            <w:hideMark/>
          </w:tcPr>
          <w:p w14:paraId="49E99144"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25</w:t>
            </w:r>
          </w:p>
        </w:tc>
        <w:tc>
          <w:tcPr>
            <w:tcW w:w="0" w:type="auto"/>
            <w:tcBorders>
              <w:top w:val="single" w:sz="4" w:space="0" w:color="auto"/>
              <w:left w:val="single" w:sz="4" w:space="0" w:color="auto"/>
              <w:bottom w:val="single" w:sz="4" w:space="0" w:color="auto"/>
              <w:right w:val="single" w:sz="4" w:space="0" w:color="auto"/>
            </w:tcBorders>
            <w:noWrap/>
            <w:hideMark/>
          </w:tcPr>
          <w:p w14:paraId="2076B3A6"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05</w:t>
            </w:r>
          </w:p>
        </w:tc>
        <w:tc>
          <w:tcPr>
            <w:tcW w:w="0" w:type="auto"/>
            <w:tcBorders>
              <w:top w:val="single" w:sz="4" w:space="0" w:color="auto"/>
              <w:left w:val="single" w:sz="4" w:space="0" w:color="auto"/>
              <w:bottom w:val="single" w:sz="4" w:space="0" w:color="auto"/>
              <w:right w:val="single" w:sz="4" w:space="0" w:color="auto"/>
            </w:tcBorders>
            <w:noWrap/>
            <w:hideMark/>
          </w:tcPr>
          <w:p w14:paraId="04D6A7E6"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19</w:t>
            </w:r>
          </w:p>
        </w:tc>
        <w:tc>
          <w:tcPr>
            <w:tcW w:w="0" w:type="auto"/>
            <w:tcBorders>
              <w:top w:val="single" w:sz="4" w:space="0" w:color="auto"/>
              <w:left w:val="single" w:sz="4" w:space="0" w:color="auto"/>
              <w:bottom w:val="single" w:sz="4" w:space="0" w:color="auto"/>
              <w:right w:val="single" w:sz="4" w:space="0" w:color="auto"/>
              <w:tl2br w:val="single" w:sz="4" w:space="0" w:color="auto"/>
            </w:tcBorders>
            <w:noWrap/>
            <w:hideMark/>
          </w:tcPr>
          <w:p w14:paraId="39F3C5B2" w14:textId="4DF6D925" w:rsidR="004F1BF8" w:rsidRPr="00311A71" w:rsidRDefault="004F1BF8" w:rsidP="001A5876">
            <w:pPr>
              <w:jc w:val="center"/>
              <w:rPr>
                <w:rFonts w:ascii="Aptos Narrow" w:hAnsi="Aptos Narrow"/>
                <w:color w:val="000000"/>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57F41EC5"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450</w:t>
            </w:r>
          </w:p>
        </w:tc>
        <w:tc>
          <w:tcPr>
            <w:tcW w:w="0" w:type="auto"/>
            <w:tcBorders>
              <w:top w:val="single" w:sz="4" w:space="0" w:color="auto"/>
              <w:left w:val="single" w:sz="4" w:space="0" w:color="auto"/>
              <w:bottom w:val="single" w:sz="4" w:space="0" w:color="auto"/>
              <w:right w:val="single" w:sz="4" w:space="0" w:color="auto"/>
            </w:tcBorders>
            <w:noWrap/>
            <w:hideMark/>
          </w:tcPr>
          <w:p w14:paraId="4B4D54FD"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950</w:t>
            </w:r>
          </w:p>
        </w:tc>
        <w:tc>
          <w:tcPr>
            <w:tcW w:w="0" w:type="auto"/>
            <w:tcBorders>
              <w:top w:val="single" w:sz="4" w:space="0" w:color="auto"/>
              <w:left w:val="single" w:sz="4" w:space="0" w:color="auto"/>
              <w:bottom w:val="single" w:sz="4" w:space="0" w:color="auto"/>
              <w:right w:val="single" w:sz="4" w:space="0" w:color="auto"/>
            </w:tcBorders>
            <w:noWrap/>
            <w:hideMark/>
          </w:tcPr>
          <w:p w14:paraId="70C25D8D"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100</w:t>
            </w:r>
          </w:p>
        </w:tc>
        <w:tc>
          <w:tcPr>
            <w:tcW w:w="0" w:type="auto"/>
            <w:tcBorders>
              <w:top w:val="single" w:sz="4" w:space="0" w:color="auto"/>
              <w:left w:val="single" w:sz="4" w:space="0" w:color="auto"/>
              <w:bottom w:val="single" w:sz="4" w:space="0" w:color="auto"/>
              <w:right w:val="single" w:sz="4" w:space="0" w:color="auto"/>
            </w:tcBorders>
            <w:noWrap/>
            <w:hideMark/>
          </w:tcPr>
          <w:p w14:paraId="6B8BDCC9"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050</w:t>
            </w:r>
          </w:p>
        </w:tc>
        <w:tc>
          <w:tcPr>
            <w:tcW w:w="0" w:type="auto"/>
            <w:tcBorders>
              <w:top w:val="single" w:sz="4" w:space="0" w:color="auto"/>
              <w:left w:val="single" w:sz="4" w:space="0" w:color="auto"/>
              <w:bottom w:val="single" w:sz="4" w:space="0" w:color="auto"/>
              <w:right w:val="single" w:sz="4" w:space="0" w:color="auto"/>
            </w:tcBorders>
            <w:noWrap/>
            <w:hideMark/>
          </w:tcPr>
          <w:p w14:paraId="6FA200E1"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450</w:t>
            </w:r>
          </w:p>
        </w:tc>
        <w:tc>
          <w:tcPr>
            <w:tcW w:w="0" w:type="auto"/>
            <w:tcBorders>
              <w:top w:val="single" w:sz="4" w:space="0" w:color="auto"/>
              <w:left w:val="single" w:sz="4" w:space="0" w:color="auto"/>
              <w:bottom w:val="single" w:sz="4" w:space="0" w:color="auto"/>
              <w:right w:val="single" w:sz="4" w:space="0" w:color="auto"/>
            </w:tcBorders>
            <w:noWrap/>
            <w:hideMark/>
          </w:tcPr>
          <w:p w14:paraId="3508AD4D"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100</w:t>
            </w:r>
          </w:p>
        </w:tc>
        <w:tc>
          <w:tcPr>
            <w:tcW w:w="0" w:type="auto"/>
            <w:tcBorders>
              <w:top w:val="single" w:sz="4" w:space="0" w:color="auto"/>
              <w:left w:val="single" w:sz="4" w:space="0" w:color="auto"/>
              <w:bottom w:val="single" w:sz="4" w:space="0" w:color="auto"/>
              <w:right w:val="single" w:sz="4" w:space="0" w:color="auto"/>
            </w:tcBorders>
            <w:noWrap/>
            <w:hideMark/>
          </w:tcPr>
          <w:p w14:paraId="28ED3CAA"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050</w:t>
            </w:r>
          </w:p>
        </w:tc>
      </w:tr>
      <w:tr w:rsidR="00E64665" w:rsidRPr="00311A71" w14:paraId="6C3AB0FB" w14:textId="77777777" w:rsidTr="00E64665">
        <w:trPr>
          <w:trHeight w:val="20"/>
        </w:trPr>
        <w:tc>
          <w:tcPr>
            <w:tcW w:w="0" w:type="auto"/>
            <w:tcBorders>
              <w:top w:val="single" w:sz="4" w:space="0" w:color="auto"/>
              <w:left w:val="single" w:sz="4" w:space="0" w:color="auto"/>
              <w:bottom w:val="single" w:sz="4" w:space="0" w:color="auto"/>
              <w:right w:val="single" w:sz="4" w:space="0" w:color="auto"/>
            </w:tcBorders>
            <w:noWrap/>
            <w:hideMark/>
          </w:tcPr>
          <w:p w14:paraId="30A20868" w14:textId="77777777" w:rsidR="004F1BF8" w:rsidRPr="00E64665" w:rsidRDefault="004F1BF8" w:rsidP="001A5876">
            <w:pPr>
              <w:rPr>
                <w:rFonts w:ascii="Aptos Narrow" w:hAnsi="Aptos Narrow"/>
                <w:b/>
                <w:bCs/>
                <w:color w:val="000000"/>
                <w:sz w:val="16"/>
                <w:szCs w:val="16"/>
              </w:rPr>
            </w:pPr>
            <w:proofErr w:type="spellStart"/>
            <w:r w:rsidRPr="00E64665">
              <w:rPr>
                <w:rFonts w:ascii="Aptos Narrow" w:hAnsi="Aptos Narrow"/>
                <w:b/>
                <w:bCs/>
                <w:color w:val="000000"/>
                <w:sz w:val="16"/>
                <w:szCs w:val="16"/>
              </w:rPr>
              <w:t>E.Sib</w:t>
            </w:r>
            <w:proofErr w:type="spellEnd"/>
            <w:r w:rsidRPr="00E64665">
              <w:rPr>
                <w:rFonts w:ascii="Aptos Narrow" w:hAnsi="Aptos Narrow"/>
                <w:b/>
                <w:bCs/>
                <w:color w:val="000000"/>
                <w:sz w:val="16"/>
                <w:szCs w:val="16"/>
              </w:rPr>
              <w:t>.</w:t>
            </w:r>
          </w:p>
        </w:tc>
        <w:tc>
          <w:tcPr>
            <w:tcW w:w="0" w:type="auto"/>
            <w:tcBorders>
              <w:top w:val="single" w:sz="4" w:space="0" w:color="auto"/>
              <w:left w:val="single" w:sz="4" w:space="0" w:color="auto"/>
              <w:bottom w:val="single" w:sz="4" w:space="0" w:color="auto"/>
              <w:right w:val="single" w:sz="4" w:space="0" w:color="auto"/>
            </w:tcBorders>
            <w:noWrap/>
            <w:hideMark/>
          </w:tcPr>
          <w:p w14:paraId="53294B42"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14</w:t>
            </w:r>
          </w:p>
        </w:tc>
        <w:tc>
          <w:tcPr>
            <w:tcW w:w="0" w:type="auto"/>
            <w:tcBorders>
              <w:top w:val="single" w:sz="4" w:space="0" w:color="auto"/>
              <w:left w:val="single" w:sz="4" w:space="0" w:color="auto"/>
              <w:bottom w:val="single" w:sz="4" w:space="0" w:color="auto"/>
              <w:right w:val="single" w:sz="4" w:space="0" w:color="auto"/>
            </w:tcBorders>
            <w:noWrap/>
            <w:hideMark/>
          </w:tcPr>
          <w:p w14:paraId="7238F5C5"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02</w:t>
            </w:r>
          </w:p>
        </w:tc>
        <w:tc>
          <w:tcPr>
            <w:tcW w:w="0" w:type="auto"/>
            <w:tcBorders>
              <w:top w:val="single" w:sz="4" w:space="0" w:color="auto"/>
              <w:left w:val="single" w:sz="4" w:space="0" w:color="auto"/>
              <w:bottom w:val="single" w:sz="4" w:space="0" w:color="auto"/>
              <w:right w:val="single" w:sz="4" w:space="0" w:color="auto"/>
            </w:tcBorders>
            <w:noWrap/>
            <w:hideMark/>
          </w:tcPr>
          <w:p w14:paraId="0E397BC2"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15</w:t>
            </w:r>
          </w:p>
        </w:tc>
        <w:tc>
          <w:tcPr>
            <w:tcW w:w="0" w:type="auto"/>
            <w:tcBorders>
              <w:top w:val="single" w:sz="4" w:space="0" w:color="auto"/>
              <w:left w:val="single" w:sz="4" w:space="0" w:color="auto"/>
              <w:bottom w:val="single" w:sz="4" w:space="0" w:color="auto"/>
              <w:right w:val="single" w:sz="4" w:space="0" w:color="auto"/>
            </w:tcBorders>
            <w:noWrap/>
            <w:hideMark/>
          </w:tcPr>
          <w:p w14:paraId="4E4D7840"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07</w:t>
            </w:r>
          </w:p>
        </w:tc>
        <w:tc>
          <w:tcPr>
            <w:tcW w:w="0" w:type="auto"/>
            <w:tcBorders>
              <w:top w:val="single" w:sz="4" w:space="0" w:color="auto"/>
              <w:left w:val="single" w:sz="4" w:space="0" w:color="auto"/>
              <w:bottom w:val="single" w:sz="4" w:space="0" w:color="auto"/>
              <w:right w:val="single" w:sz="4" w:space="0" w:color="auto"/>
              <w:tl2br w:val="single" w:sz="4" w:space="0" w:color="auto"/>
            </w:tcBorders>
            <w:noWrap/>
            <w:hideMark/>
          </w:tcPr>
          <w:p w14:paraId="0D0B00A0" w14:textId="0B532518" w:rsidR="004F1BF8" w:rsidRPr="00311A71" w:rsidRDefault="004F1BF8" w:rsidP="001A5876">
            <w:pPr>
              <w:jc w:val="center"/>
              <w:rPr>
                <w:rFonts w:ascii="Aptos Narrow" w:hAnsi="Aptos Narrow"/>
                <w:b/>
                <w:bCs/>
                <w:color w:val="000000"/>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7A23B7A3"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1249</w:t>
            </w:r>
          </w:p>
        </w:tc>
        <w:tc>
          <w:tcPr>
            <w:tcW w:w="0" w:type="auto"/>
            <w:tcBorders>
              <w:top w:val="single" w:sz="4" w:space="0" w:color="auto"/>
              <w:left w:val="single" w:sz="4" w:space="0" w:color="auto"/>
              <w:bottom w:val="single" w:sz="4" w:space="0" w:color="auto"/>
              <w:right w:val="single" w:sz="4" w:space="0" w:color="auto"/>
            </w:tcBorders>
            <w:noWrap/>
            <w:hideMark/>
          </w:tcPr>
          <w:p w14:paraId="4748ED4A"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1349</w:t>
            </w:r>
          </w:p>
        </w:tc>
        <w:tc>
          <w:tcPr>
            <w:tcW w:w="0" w:type="auto"/>
            <w:tcBorders>
              <w:top w:val="single" w:sz="4" w:space="0" w:color="auto"/>
              <w:left w:val="single" w:sz="4" w:space="0" w:color="auto"/>
              <w:bottom w:val="single" w:sz="4" w:space="0" w:color="auto"/>
              <w:right w:val="single" w:sz="4" w:space="0" w:color="auto"/>
            </w:tcBorders>
            <w:noWrap/>
            <w:hideMark/>
          </w:tcPr>
          <w:p w14:paraId="53C3FA23"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050</w:t>
            </w:r>
          </w:p>
        </w:tc>
        <w:tc>
          <w:tcPr>
            <w:tcW w:w="0" w:type="auto"/>
            <w:tcBorders>
              <w:top w:val="single" w:sz="4" w:space="0" w:color="auto"/>
              <w:left w:val="single" w:sz="4" w:space="0" w:color="auto"/>
              <w:bottom w:val="single" w:sz="4" w:space="0" w:color="auto"/>
              <w:right w:val="single" w:sz="4" w:space="0" w:color="auto"/>
            </w:tcBorders>
            <w:noWrap/>
            <w:hideMark/>
          </w:tcPr>
          <w:p w14:paraId="205FEAC8"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250</w:t>
            </w:r>
          </w:p>
        </w:tc>
        <w:tc>
          <w:tcPr>
            <w:tcW w:w="0" w:type="auto"/>
            <w:tcBorders>
              <w:top w:val="single" w:sz="4" w:space="0" w:color="auto"/>
              <w:left w:val="single" w:sz="4" w:space="0" w:color="auto"/>
              <w:bottom w:val="single" w:sz="4" w:space="0" w:color="auto"/>
              <w:right w:val="single" w:sz="4" w:space="0" w:color="auto"/>
            </w:tcBorders>
            <w:noWrap/>
            <w:hideMark/>
          </w:tcPr>
          <w:p w14:paraId="1ABEBADF"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050</w:t>
            </w:r>
          </w:p>
        </w:tc>
        <w:tc>
          <w:tcPr>
            <w:tcW w:w="0" w:type="auto"/>
            <w:tcBorders>
              <w:top w:val="single" w:sz="4" w:space="0" w:color="auto"/>
              <w:left w:val="single" w:sz="4" w:space="0" w:color="auto"/>
              <w:bottom w:val="single" w:sz="4" w:space="0" w:color="auto"/>
              <w:right w:val="single" w:sz="4" w:space="0" w:color="auto"/>
            </w:tcBorders>
            <w:noWrap/>
            <w:hideMark/>
          </w:tcPr>
          <w:p w14:paraId="2213CA0A"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400</w:t>
            </w:r>
          </w:p>
        </w:tc>
      </w:tr>
      <w:tr w:rsidR="00E64665" w:rsidRPr="00311A71" w14:paraId="364A3FDB" w14:textId="77777777" w:rsidTr="00E64665">
        <w:trPr>
          <w:cnfStyle w:val="000000100000" w:firstRow="0" w:lastRow="0" w:firstColumn="0" w:lastColumn="0" w:oddVBand="0" w:evenVBand="0" w:oddHBand="1" w:evenHBand="0" w:firstRowFirstColumn="0" w:firstRowLastColumn="0" w:lastRowFirstColumn="0" w:lastRowLastColumn="0"/>
          <w:trHeight w:val="20"/>
        </w:trPr>
        <w:tc>
          <w:tcPr>
            <w:tcW w:w="0" w:type="auto"/>
            <w:tcBorders>
              <w:top w:val="single" w:sz="4" w:space="0" w:color="auto"/>
              <w:left w:val="single" w:sz="4" w:space="0" w:color="auto"/>
              <w:bottom w:val="single" w:sz="4" w:space="0" w:color="auto"/>
              <w:right w:val="single" w:sz="4" w:space="0" w:color="auto"/>
            </w:tcBorders>
            <w:noWrap/>
            <w:hideMark/>
          </w:tcPr>
          <w:p w14:paraId="22A474BD" w14:textId="77777777" w:rsidR="004F1BF8" w:rsidRPr="00E64665" w:rsidRDefault="004F1BF8" w:rsidP="001A5876">
            <w:pPr>
              <w:rPr>
                <w:rFonts w:ascii="Aptos Narrow" w:hAnsi="Aptos Narrow"/>
                <w:b/>
                <w:bCs/>
                <w:color w:val="000000"/>
                <w:sz w:val="16"/>
                <w:szCs w:val="16"/>
              </w:rPr>
            </w:pPr>
            <w:r w:rsidRPr="00E64665">
              <w:rPr>
                <w:rFonts w:ascii="Aptos Narrow" w:hAnsi="Aptos Narrow"/>
                <w:b/>
                <w:bCs/>
                <w:color w:val="000000"/>
                <w:sz w:val="16"/>
                <w:szCs w:val="16"/>
              </w:rPr>
              <w:t>Green.</w:t>
            </w:r>
          </w:p>
        </w:tc>
        <w:tc>
          <w:tcPr>
            <w:tcW w:w="0" w:type="auto"/>
            <w:tcBorders>
              <w:top w:val="single" w:sz="4" w:space="0" w:color="auto"/>
              <w:left w:val="single" w:sz="4" w:space="0" w:color="auto"/>
              <w:bottom w:val="single" w:sz="4" w:space="0" w:color="auto"/>
              <w:right w:val="single" w:sz="4" w:space="0" w:color="auto"/>
            </w:tcBorders>
            <w:noWrap/>
            <w:hideMark/>
          </w:tcPr>
          <w:p w14:paraId="1A1F2B56"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08</w:t>
            </w:r>
          </w:p>
        </w:tc>
        <w:tc>
          <w:tcPr>
            <w:tcW w:w="0" w:type="auto"/>
            <w:tcBorders>
              <w:top w:val="single" w:sz="4" w:space="0" w:color="auto"/>
              <w:left w:val="single" w:sz="4" w:space="0" w:color="auto"/>
              <w:bottom w:val="single" w:sz="4" w:space="0" w:color="auto"/>
              <w:right w:val="single" w:sz="4" w:space="0" w:color="auto"/>
            </w:tcBorders>
            <w:noWrap/>
            <w:hideMark/>
          </w:tcPr>
          <w:p w14:paraId="38CE5051"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00</w:t>
            </w:r>
          </w:p>
        </w:tc>
        <w:tc>
          <w:tcPr>
            <w:tcW w:w="0" w:type="auto"/>
            <w:tcBorders>
              <w:top w:val="single" w:sz="4" w:space="0" w:color="auto"/>
              <w:left w:val="single" w:sz="4" w:space="0" w:color="auto"/>
              <w:bottom w:val="single" w:sz="4" w:space="0" w:color="auto"/>
              <w:right w:val="single" w:sz="4" w:space="0" w:color="auto"/>
            </w:tcBorders>
            <w:noWrap/>
            <w:hideMark/>
          </w:tcPr>
          <w:p w14:paraId="5DEC179A"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10</w:t>
            </w:r>
          </w:p>
        </w:tc>
        <w:tc>
          <w:tcPr>
            <w:tcW w:w="0" w:type="auto"/>
            <w:tcBorders>
              <w:top w:val="single" w:sz="4" w:space="0" w:color="auto"/>
              <w:left w:val="single" w:sz="4" w:space="0" w:color="auto"/>
              <w:bottom w:val="single" w:sz="4" w:space="0" w:color="auto"/>
              <w:right w:val="single" w:sz="4" w:space="0" w:color="auto"/>
            </w:tcBorders>
            <w:noWrap/>
            <w:hideMark/>
          </w:tcPr>
          <w:p w14:paraId="45526987"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00</w:t>
            </w:r>
          </w:p>
        </w:tc>
        <w:tc>
          <w:tcPr>
            <w:tcW w:w="0" w:type="auto"/>
            <w:tcBorders>
              <w:top w:val="single" w:sz="4" w:space="0" w:color="auto"/>
              <w:left w:val="single" w:sz="4" w:space="0" w:color="auto"/>
              <w:bottom w:val="single" w:sz="4" w:space="0" w:color="auto"/>
              <w:right w:val="single" w:sz="4" w:space="0" w:color="auto"/>
            </w:tcBorders>
            <w:noWrap/>
            <w:hideMark/>
          </w:tcPr>
          <w:p w14:paraId="05A7402E"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04</w:t>
            </w:r>
          </w:p>
        </w:tc>
        <w:tc>
          <w:tcPr>
            <w:tcW w:w="0" w:type="auto"/>
            <w:tcBorders>
              <w:top w:val="single" w:sz="4" w:space="0" w:color="auto"/>
              <w:left w:val="single" w:sz="4" w:space="0" w:color="auto"/>
              <w:bottom w:val="single" w:sz="4" w:space="0" w:color="auto"/>
              <w:right w:val="single" w:sz="4" w:space="0" w:color="auto"/>
              <w:tl2br w:val="single" w:sz="4" w:space="0" w:color="auto"/>
            </w:tcBorders>
            <w:noWrap/>
            <w:hideMark/>
          </w:tcPr>
          <w:p w14:paraId="7C55D9E8" w14:textId="3DBE4EE1" w:rsidR="004F1BF8" w:rsidRPr="00311A71" w:rsidRDefault="004F1BF8" w:rsidP="001A5876">
            <w:pPr>
              <w:jc w:val="center"/>
              <w:rPr>
                <w:rFonts w:ascii="Aptos Narrow" w:hAnsi="Aptos Narrow"/>
                <w:color w:val="000000"/>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04959824"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150</w:t>
            </w:r>
          </w:p>
        </w:tc>
        <w:tc>
          <w:tcPr>
            <w:tcW w:w="0" w:type="auto"/>
            <w:tcBorders>
              <w:top w:val="single" w:sz="4" w:space="0" w:color="auto"/>
              <w:left w:val="single" w:sz="4" w:space="0" w:color="auto"/>
              <w:bottom w:val="single" w:sz="4" w:space="0" w:color="auto"/>
              <w:right w:val="single" w:sz="4" w:space="0" w:color="auto"/>
            </w:tcBorders>
            <w:noWrap/>
            <w:hideMark/>
          </w:tcPr>
          <w:p w14:paraId="79FA3E1E"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100</w:t>
            </w:r>
          </w:p>
        </w:tc>
        <w:tc>
          <w:tcPr>
            <w:tcW w:w="0" w:type="auto"/>
            <w:tcBorders>
              <w:top w:val="single" w:sz="4" w:space="0" w:color="auto"/>
              <w:left w:val="single" w:sz="4" w:space="0" w:color="auto"/>
              <w:bottom w:val="single" w:sz="4" w:space="0" w:color="auto"/>
              <w:right w:val="single" w:sz="4" w:space="0" w:color="auto"/>
            </w:tcBorders>
            <w:noWrap/>
            <w:hideMark/>
          </w:tcPr>
          <w:p w14:paraId="102E0913"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1299</w:t>
            </w:r>
          </w:p>
        </w:tc>
        <w:tc>
          <w:tcPr>
            <w:tcW w:w="0" w:type="auto"/>
            <w:tcBorders>
              <w:top w:val="single" w:sz="4" w:space="0" w:color="auto"/>
              <w:left w:val="single" w:sz="4" w:space="0" w:color="auto"/>
              <w:bottom w:val="single" w:sz="4" w:space="0" w:color="auto"/>
              <w:right w:val="single" w:sz="4" w:space="0" w:color="auto"/>
            </w:tcBorders>
            <w:noWrap/>
            <w:hideMark/>
          </w:tcPr>
          <w:p w14:paraId="511EE143"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1099</w:t>
            </w:r>
          </w:p>
        </w:tc>
        <w:tc>
          <w:tcPr>
            <w:tcW w:w="0" w:type="auto"/>
            <w:tcBorders>
              <w:top w:val="single" w:sz="4" w:space="0" w:color="auto"/>
              <w:left w:val="single" w:sz="4" w:space="0" w:color="auto"/>
              <w:bottom w:val="single" w:sz="4" w:space="0" w:color="auto"/>
              <w:right w:val="single" w:sz="4" w:space="0" w:color="auto"/>
            </w:tcBorders>
            <w:noWrap/>
            <w:hideMark/>
          </w:tcPr>
          <w:p w14:paraId="28B4AC7F"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150</w:t>
            </w:r>
          </w:p>
        </w:tc>
      </w:tr>
      <w:tr w:rsidR="00E64665" w:rsidRPr="00311A71" w14:paraId="1E744F4F" w14:textId="77777777" w:rsidTr="00E64665">
        <w:trPr>
          <w:trHeight w:val="20"/>
        </w:trPr>
        <w:tc>
          <w:tcPr>
            <w:tcW w:w="0" w:type="auto"/>
            <w:tcBorders>
              <w:top w:val="single" w:sz="4" w:space="0" w:color="auto"/>
              <w:left w:val="single" w:sz="4" w:space="0" w:color="auto"/>
              <w:bottom w:val="single" w:sz="4" w:space="0" w:color="auto"/>
              <w:right w:val="single" w:sz="4" w:space="0" w:color="auto"/>
            </w:tcBorders>
            <w:noWrap/>
            <w:hideMark/>
          </w:tcPr>
          <w:p w14:paraId="5980857B" w14:textId="77777777" w:rsidR="004F1BF8" w:rsidRPr="00E64665" w:rsidRDefault="004F1BF8" w:rsidP="001A5876">
            <w:pPr>
              <w:rPr>
                <w:rFonts w:ascii="Aptos Narrow" w:hAnsi="Aptos Narrow"/>
                <w:b/>
                <w:bCs/>
                <w:color w:val="000000"/>
                <w:sz w:val="16"/>
                <w:szCs w:val="16"/>
              </w:rPr>
            </w:pPr>
            <w:r w:rsidRPr="00E64665">
              <w:rPr>
                <w:rFonts w:ascii="Aptos Narrow" w:hAnsi="Aptos Narrow"/>
                <w:b/>
                <w:bCs/>
                <w:color w:val="000000"/>
                <w:sz w:val="16"/>
                <w:szCs w:val="16"/>
              </w:rPr>
              <w:t>Labra.</w:t>
            </w:r>
          </w:p>
        </w:tc>
        <w:tc>
          <w:tcPr>
            <w:tcW w:w="0" w:type="auto"/>
            <w:tcBorders>
              <w:top w:val="single" w:sz="4" w:space="0" w:color="auto"/>
              <w:left w:val="single" w:sz="4" w:space="0" w:color="auto"/>
              <w:bottom w:val="single" w:sz="4" w:space="0" w:color="auto"/>
              <w:right w:val="single" w:sz="4" w:space="0" w:color="auto"/>
            </w:tcBorders>
            <w:noWrap/>
            <w:hideMark/>
          </w:tcPr>
          <w:p w14:paraId="328DA01E"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00</w:t>
            </w:r>
          </w:p>
        </w:tc>
        <w:tc>
          <w:tcPr>
            <w:tcW w:w="0" w:type="auto"/>
            <w:tcBorders>
              <w:top w:val="single" w:sz="4" w:space="0" w:color="auto"/>
              <w:left w:val="single" w:sz="4" w:space="0" w:color="auto"/>
              <w:bottom w:val="single" w:sz="4" w:space="0" w:color="auto"/>
              <w:right w:val="single" w:sz="4" w:space="0" w:color="auto"/>
            </w:tcBorders>
            <w:noWrap/>
            <w:hideMark/>
          </w:tcPr>
          <w:p w14:paraId="7E446FF8"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02</w:t>
            </w:r>
          </w:p>
        </w:tc>
        <w:tc>
          <w:tcPr>
            <w:tcW w:w="0" w:type="auto"/>
            <w:tcBorders>
              <w:top w:val="single" w:sz="4" w:space="0" w:color="auto"/>
              <w:left w:val="single" w:sz="4" w:space="0" w:color="auto"/>
              <w:bottom w:val="single" w:sz="4" w:space="0" w:color="auto"/>
              <w:right w:val="single" w:sz="4" w:space="0" w:color="auto"/>
            </w:tcBorders>
            <w:noWrap/>
            <w:hideMark/>
          </w:tcPr>
          <w:p w14:paraId="22886B77"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06</w:t>
            </w:r>
          </w:p>
        </w:tc>
        <w:tc>
          <w:tcPr>
            <w:tcW w:w="0" w:type="auto"/>
            <w:tcBorders>
              <w:top w:val="single" w:sz="4" w:space="0" w:color="auto"/>
              <w:left w:val="single" w:sz="4" w:space="0" w:color="auto"/>
              <w:bottom w:val="single" w:sz="4" w:space="0" w:color="auto"/>
              <w:right w:val="single" w:sz="4" w:space="0" w:color="auto"/>
            </w:tcBorders>
            <w:noWrap/>
            <w:hideMark/>
          </w:tcPr>
          <w:p w14:paraId="668F7D22"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19</w:t>
            </w:r>
          </w:p>
        </w:tc>
        <w:tc>
          <w:tcPr>
            <w:tcW w:w="0" w:type="auto"/>
            <w:tcBorders>
              <w:top w:val="single" w:sz="4" w:space="0" w:color="auto"/>
              <w:left w:val="single" w:sz="4" w:space="0" w:color="auto"/>
              <w:bottom w:val="single" w:sz="4" w:space="0" w:color="auto"/>
              <w:right w:val="single" w:sz="4" w:space="0" w:color="auto"/>
            </w:tcBorders>
            <w:noWrap/>
            <w:hideMark/>
          </w:tcPr>
          <w:p w14:paraId="29C07771"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07</w:t>
            </w:r>
          </w:p>
        </w:tc>
        <w:tc>
          <w:tcPr>
            <w:tcW w:w="0" w:type="auto"/>
            <w:tcBorders>
              <w:top w:val="single" w:sz="4" w:space="0" w:color="auto"/>
              <w:left w:val="single" w:sz="4" w:space="0" w:color="auto"/>
              <w:bottom w:val="single" w:sz="4" w:space="0" w:color="auto"/>
              <w:right w:val="single" w:sz="4" w:space="0" w:color="auto"/>
            </w:tcBorders>
            <w:noWrap/>
            <w:hideMark/>
          </w:tcPr>
          <w:p w14:paraId="57B2E7B7"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22</w:t>
            </w:r>
          </w:p>
        </w:tc>
        <w:tc>
          <w:tcPr>
            <w:tcW w:w="0" w:type="auto"/>
            <w:tcBorders>
              <w:top w:val="single" w:sz="4" w:space="0" w:color="auto"/>
              <w:left w:val="single" w:sz="4" w:space="0" w:color="auto"/>
              <w:bottom w:val="single" w:sz="4" w:space="0" w:color="auto"/>
              <w:right w:val="single" w:sz="4" w:space="0" w:color="auto"/>
              <w:tl2br w:val="single" w:sz="4" w:space="0" w:color="auto"/>
            </w:tcBorders>
            <w:noWrap/>
            <w:hideMark/>
          </w:tcPr>
          <w:p w14:paraId="05704421" w14:textId="0EF41D31" w:rsidR="004F1BF8" w:rsidRPr="00311A71" w:rsidRDefault="004F1BF8" w:rsidP="001A5876">
            <w:pPr>
              <w:jc w:val="center"/>
              <w:rPr>
                <w:rFonts w:ascii="Aptos Narrow" w:hAnsi="Aptos Narrow"/>
                <w:b/>
                <w:bCs/>
                <w:color w:val="000000"/>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3EF26800"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550</w:t>
            </w:r>
          </w:p>
        </w:tc>
        <w:tc>
          <w:tcPr>
            <w:tcW w:w="0" w:type="auto"/>
            <w:tcBorders>
              <w:top w:val="single" w:sz="4" w:space="0" w:color="auto"/>
              <w:left w:val="single" w:sz="4" w:space="0" w:color="auto"/>
              <w:bottom w:val="single" w:sz="4" w:space="0" w:color="auto"/>
              <w:right w:val="single" w:sz="4" w:space="0" w:color="auto"/>
            </w:tcBorders>
            <w:noWrap/>
            <w:hideMark/>
          </w:tcPr>
          <w:p w14:paraId="748CA2CF"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2249</w:t>
            </w:r>
          </w:p>
        </w:tc>
        <w:tc>
          <w:tcPr>
            <w:tcW w:w="0" w:type="auto"/>
            <w:tcBorders>
              <w:top w:val="single" w:sz="4" w:space="0" w:color="auto"/>
              <w:left w:val="single" w:sz="4" w:space="0" w:color="auto"/>
              <w:bottom w:val="single" w:sz="4" w:space="0" w:color="auto"/>
              <w:right w:val="single" w:sz="4" w:space="0" w:color="auto"/>
            </w:tcBorders>
            <w:noWrap/>
            <w:hideMark/>
          </w:tcPr>
          <w:p w14:paraId="524EE518"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1899</w:t>
            </w:r>
          </w:p>
        </w:tc>
        <w:tc>
          <w:tcPr>
            <w:tcW w:w="0" w:type="auto"/>
            <w:tcBorders>
              <w:top w:val="single" w:sz="4" w:space="0" w:color="auto"/>
              <w:left w:val="single" w:sz="4" w:space="0" w:color="auto"/>
              <w:bottom w:val="single" w:sz="4" w:space="0" w:color="auto"/>
              <w:right w:val="single" w:sz="4" w:space="0" w:color="auto"/>
            </w:tcBorders>
            <w:noWrap/>
            <w:hideMark/>
          </w:tcPr>
          <w:p w14:paraId="37B7BA56"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950</w:t>
            </w:r>
          </w:p>
        </w:tc>
      </w:tr>
      <w:tr w:rsidR="00E64665" w:rsidRPr="00311A71" w14:paraId="06B6712E" w14:textId="77777777" w:rsidTr="00E64665">
        <w:trPr>
          <w:cnfStyle w:val="000000100000" w:firstRow="0" w:lastRow="0" w:firstColumn="0" w:lastColumn="0" w:oddVBand="0" w:evenVBand="0" w:oddHBand="1" w:evenHBand="0" w:firstRowFirstColumn="0" w:firstRowLastColumn="0" w:lastRowFirstColumn="0" w:lastRowLastColumn="0"/>
          <w:trHeight w:val="20"/>
        </w:trPr>
        <w:tc>
          <w:tcPr>
            <w:tcW w:w="0" w:type="auto"/>
            <w:tcBorders>
              <w:top w:val="single" w:sz="4" w:space="0" w:color="auto"/>
              <w:left w:val="single" w:sz="4" w:space="0" w:color="auto"/>
              <w:bottom w:val="single" w:sz="4" w:space="0" w:color="auto"/>
              <w:right w:val="single" w:sz="4" w:space="0" w:color="auto"/>
            </w:tcBorders>
            <w:noWrap/>
            <w:hideMark/>
          </w:tcPr>
          <w:p w14:paraId="6F1349E9" w14:textId="77777777" w:rsidR="004F1BF8" w:rsidRPr="00E64665" w:rsidRDefault="004F1BF8" w:rsidP="001A5876">
            <w:pPr>
              <w:rPr>
                <w:rFonts w:ascii="Aptos Narrow" w:hAnsi="Aptos Narrow"/>
                <w:b/>
                <w:bCs/>
                <w:color w:val="000000"/>
                <w:sz w:val="16"/>
                <w:szCs w:val="16"/>
              </w:rPr>
            </w:pPr>
            <w:r w:rsidRPr="00E64665">
              <w:rPr>
                <w:rFonts w:ascii="Aptos Narrow" w:hAnsi="Aptos Narrow"/>
                <w:b/>
                <w:bCs/>
                <w:color w:val="000000"/>
                <w:sz w:val="16"/>
                <w:szCs w:val="16"/>
              </w:rPr>
              <w:t>Mistf.</w:t>
            </w:r>
          </w:p>
        </w:tc>
        <w:tc>
          <w:tcPr>
            <w:tcW w:w="0" w:type="auto"/>
            <w:tcBorders>
              <w:top w:val="single" w:sz="4" w:space="0" w:color="auto"/>
              <w:left w:val="single" w:sz="4" w:space="0" w:color="auto"/>
              <w:bottom w:val="single" w:sz="4" w:space="0" w:color="auto"/>
              <w:right w:val="single" w:sz="4" w:space="0" w:color="auto"/>
            </w:tcBorders>
            <w:noWrap/>
            <w:hideMark/>
          </w:tcPr>
          <w:p w14:paraId="52076309"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34</w:t>
            </w:r>
          </w:p>
        </w:tc>
        <w:tc>
          <w:tcPr>
            <w:tcW w:w="0" w:type="auto"/>
            <w:tcBorders>
              <w:top w:val="single" w:sz="4" w:space="0" w:color="auto"/>
              <w:left w:val="single" w:sz="4" w:space="0" w:color="auto"/>
              <w:bottom w:val="single" w:sz="4" w:space="0" w:color="auto"/>
              <w:right w:val="single" w:sz="4" w:space="0" w:color="auto"/>
            </w:tcBorders>
            <w:noWrap/>
            <w:hideMark/>
          </w:tcPr>
          <w:p w14:paraId="006F1F9F"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52</w:t>
            </w:r>
          </w:p>
        </w:tc>
        <w:tc>
          <w:tcPr>
            <w:tcW w:w="0" w:type="auto"/>
            <w:tcBorders>
              <w:top w:val="single" w:sz="4" w:space="0" w:color="auto"/>
              <w:left w:val="single" w:sz="4" w:space="0" w:color="auto"/>
              <w:bottom w:val="single" w:sz="4" w:space="0" w:color="auto"/>
              <w:right w:val="single" w:sz="4" w:space="0" w:color="auto"/>
            </w:tcBorders>
            <w:noWrap/>
            <w:hideMark/>
          </w:tcPr>
          <w:p w14:paraId="421CD7F3"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24</w:t>
            </w:r>
          </w:p>
        </w:tc>
        <w:tc>
          <w:tcPr>
            <w:tcW w:w="0" w:type="auto"/>
            <w:tcBorders>
              <w:top w:val="single" w:sz="4" w:space="0" w:color="auto"/>
              <w:left w:val="single" w:sz="4" w:space="0" w:color="auto"/>
              <w:bottom w:val="single" w:sz="4" w:space="0" w:color="auto"/>
              <w:right w:val="single" w:sz="4" w:space="0" w:color="auto"/>
            </w:tcBorders>
            <w:noWrap/>
            <w:hideMark/>
          </w:tcPr>
          <w:p w14:paraId="6795602A"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58</w:t>
            </w:r>
          </w:p>
        </w:tc>
        <w:tc>
          <w:tcPr>
            <w:tcW w:w="0" w:type="auto"/>
            <w:tcBorders>
              <w:top w:val="single" w:sz="4" w:space="0" w:color="auto"/>
              <w:left w:val="single" w:sz="4" w:space="0" w:color="auto"/>
              <w:bottom w:val="single" w:sz="4" w:space="0" w:color="auto"/>
              <w:right w:val="single" w:sz="4" w:space="0" w:color="auto"/>
            </w:tcBorders>
            <w:noWrap/>
            <w:hideMark/>
          </w:tcPr>
          <w:p w14:paraId="68971D39"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55</w:t>
            </w:r>
          </w:p>
        </w:tc>
        <w:tc>
          <w:tcPr>
            <w:tcW w:w="0" w:type="auto"/>
            <w:tcBorders>
              <w:top w:val="single" w:sz="4" w:space="0" w:color="auto"/>
              <w:left w:val="single" w:sz="4" w:space="0" w:color="auto"/>
              <w:bottom w:val="single" w:sz="4" w:space="0" w:color="auto"/>
              <w:right w:val="single" w:sz="4" w:space="0" w:color="auto"/>
            </w:tcBorders>
            <w:noWrap/>
            <w:hideMark/>
          </w:tcPr>
          <w:p w14:paraId="0848F81D"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23</w:t>
            </w:r>
          </w:p>
        </w:tc>
        <w:tc>
          <w:tcPr>
            <w:tcW w:w="0" w:type="auto"/>
            <w:tcBorders>
              <w:top w:val="single" w:sz="4" w:space="0" w:color="auto"/>
              <w:left w:val="single" w:sz="4" w:space="0" w:color="auto"/>
              <w:bottom w:val="single" w:sz="4" w:space="0" w:color="auto"/>
              <w:right w:val="single" w:sz="4" w:space="0" w:color="auto"/>
            </w:tcBorders>
            <w:noWrap/>
            <w:hideMark/>
          </w:tcPr>
          <w:p w14:paraId="7263334B"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28</w:t>
            </w:r>
          </w:p>
        </w:tc>
        <w:tc>
          <w:tcPr>
            <w:tcW w:w="0" w:type="auto"/>
            <w:tcBorders>
              <w:top w:val="single" w:sz="4" w:space="0" w:color="auto"/>
              <w:left w:val="single" w:sz="4" w:space="0" w:color="auto"/>
              <w:bottom w:val="single" w:sz="4" w:space="0" w:color="auto"/>
              <w:right w:val="single" w:sz="4" w:space="0" w:color="auto"/>
              <w:tl2br w:val="single" w:sz="4" w:space="0" w:color="auto"/>
            </w:tcBorders>
            <w:noWrap/>
            <w:hideMark/>
          </w:tcPr>
          <w:p w14:paraId="62B3BE61" w14:textId="0853F418" w:rsidR="004F1BF8" w:rsidRPr="00311A71" w:rsidRDefault="004F1BF8" w:rsidP="001A5876">
            <w:pPr>
              <w:jc w:val="center"/>
              <w:rPr>
                <w:rFonts w:ascii="Aptos Narrow" w:hAnsi="Aptos Narrow"/>
                <w:color w:val="000000"/>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249B6C14"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450</w:t>
            </w:r>
          </w:p>
        </w:tc>
        <w:tc>
          <w:tcPr>
            <w:tcW w:w="0" w:type="auto"/>
            <w:tcBorders>
              <w:top w:val="single" w:sz="4" w:space="0" w:color="auto"/>
              <w:left w:val="single" w:sz="4" w:space="0" w:color="auto"/>
              <w:bottom w:val="single" w:sz="4" w:space="0" w:color="auto"/>
              <w:right w:val="single" w:sz="4" w:space="0" w:color="auto"/>
            </w:tcBorders>
            <w:noWrap/>
            <w:hideMark/>
          </w:tcPr>
          <w:p w14:paraId="798DF0C3"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0200</w:t>
            </w:r>
          </w:p>
        </w:tc>
        <w:tc>
          <w:tcPr>
            <w:tcW w:w="0" w:type="auto"/>
            <w:tcBorders>
              <w:top w:val="single" w:sz="4" w:space="0" w:color="auto"/>
              <w:left w:val="single" w:sz="4" w:space="0" w:color="auto"/>
              <w:bottom w:val="single" w:sz="4" w:space="0" w:color="auto"/>
              <w:right w:val="single" w:sz="4" w:space="0" w:color="auto"/>
            </w:tcBorders>
            <w:noWrap/>
            <w:hideMark/>
          </w:tcPr>
          <w:p w14:paraId="555A5D34"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1299</w:t>
            </w:r>
          </w:p>
        </w:tc>
      </w:tr>
      <w:tr w:rsidR="00E64665" w:rsidRPr="00311A71" w14:paraId="7A221D19" w14:textId="77777777" w:rsidTr="00E64665">
        <w:trPr>
          <w:trHeight w:val="20"/>
        </w:trPr>
        <w:tc>
          <w:tcPr>
            <w:tcW w:w="0" w:type="auto"/>
            <w:tcBorders>
              <w:top w:val="single" w:sz="4" w:space="0" w:color="auto"/>
              <w:left w:val="single" w:sz="4" w:space="0" w:color="auto"/>
              <w:bottom w:val="single" w:sz="4" w:space="0" w:color="auto"/>
              <w:right w:val="single" w:sz="4" w:space="0" w:color="auto"/>
            </w:tcBorders>
            <w:noWrap/>
            <w:hideMark/>
          </w:tcPr>
          <w:p w14:paraId="2020AAA9" w14:textId="77777777" w:rsidR="004F1BF8" w:rsidRPr="00E64665" w:rsidRDefault="004F1BF8" w:rsidP="001A5876">
            <w:pPr>
              <w:rPr>
                <w:rFonts w:ascii="Aptos Narrow" w:hAnsi="Aptos Narrow"/>
                <w:b/>
                <w:bCs/>
                <w:color w:val="000000"/>
                <w:sz w:val="16"/>
                <w:szCs w:val="16"/>
              </w:rPr>
            </w:pPr>
            <w:r w:rsidRPr="00E64665">
              <w:rPr>
                <w:rFonts w:ascii="Aptos Narrow" w:hAnsi="Aptos Narrow"/>
                <w:b/>
                <w:bCs/>
                <w:color w:val="000000"/>
                <w:sz w:val="16"/>
                <w:szCs w:val="16"/>
              </w:rPr>
              <w:t>Norwe.</w:t>
            </w:r>
          </w:p>
        </w:tc>
        <w:tc>
          <w:tcPr>
            <w:tcW w:w="0" w:type="auto"/>
            <w:tcBorders>
              <w:top w:val="single" w:sz="4" w:space="0" w:color="auto"/>
              <w:left w:val="single" w:sz="4" w:space="0" w:color="auto"/>
              <w:bottom w:val="single" w:sz="4" w:space="0" w:color="auto"/>
              <w:right w:val="single" w:sz="4" w:space="0" w:color="auto"/>
            </w:tcBorders>
            <w:noWrap/>
            <w:hideMark/>
          </w:tcPr>
          <w:p w14:paraId="203FCAAC"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12</w:t>
            </w:r>
          </w:p>
        </w:tc>
        <w:tc>
          <w:tcPr>
            <w:tcW w:w="0" w:type="auto"/>
            <w:tcBorders>
              <w:top w:val="single" w:sz="4" w:space="0" w:color="auto"/>
              <w:left w:val="single" w:sz="4" w:space="0" w:color="auto"/>
              <w:bottom w:val="single" w:sz="4" w:space="0" w:color="auto"/>
              <w:right w:val="single" w:sz="4" w:space="0" w:color="auto"/>
            </w:tcBorders>
            <w:noWrap/>
            <w:hideMark/>
          </w:tcPr>
          <w:p w14:paraId="4A4EE194"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23</w:t>
            </w:r>
          </w:p>
        </w:tc>
        <w:tc>
          <w:tcPr>
            <w:tcW w:w="0" w:type="auto"/>
            <w:tcBorders>
              <w:top w:val="single" w:sz="4" w:space="0" w:color="auto"/>
              <w:left w:val="single" w:sz="4" w:space="0" w:color="auto"/>
              <w:bottom w:val="single" w:sz="4" w:space="0" w:color="auto"/>
              <w:right w:val="single" w:sz="4" w:space="0" w:color="auto"/>
            </w:tcBorders>
            <w:noWrap/>
            <w:hideMark/>
          </w:tcPr>
          <w:p w14:paraId="4F30D457"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05</w:t>
            </w:r>
          </w:p>
        </w:tc>
        <w:tc>
          <w:tcPr>
            <w:tcW w:w="0" w:type="auto"/>
            <w:tcBorders>
              <w:top w:val="single" w:sz="4" w:space="0" w:color="auto"/>
              <w:left w:val="single" w:sz="4" w:space="0" w:color="auto"/>
              <w:bottom w:val="single" w:sz="4" w:space="0" w:color="auto"/>
              <w:right w:val="single" w:sz="4" w:space="0" w:color="auto"/>
            </w:tcBorders>
            <w:noWrap/>
            <w:hideMark/>
          </w:tcPr>
          <w:p w14:paraId="1F4EE4D3"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16</w:t>
            </w:r>
          </w:p>
        </w:tc>
        <w:tc>
          <w:tcPr>
            <w:tcW w:w="0" w:type="auto"/>
            <w:tcBorders>
              <w:top w:val="single" w:sz="4" w:space="0" w:color="auto"/>
              <w:left w:val="single" w:sz="4" w:space="0" w:color="auto"/>
              <w:bottom w:val="single" w:sz="4" w:space="0" w:color="auto"/>
              <w:right w:val="single" w:sz="4" w:space="0" w:color="auto"/>
            </w:tcBorders>
            <w:noWrap/>
            <w:hideMark/>
          </w:tcPr>
          <w:p w14:paraId="30AD369D"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25</w:t>
            </w:r>
          </w:p>
        </w:tc>
        <w:tc>
          <w:tcPr>
            <w:tcW w:w="0" w:type="auto"/>
            <w:tcBorders>
              <w:top w:val="single" w:sz="4" w:space="0" w:color="auto"/>
              <w:left w:val="single" w:sz="4" w:space="0" w:color="auto"/>
              <w:bottom w:val="single" w:sz="4" w:space="0" w:color="auto"/>
              <w:right w:val="single" w:sz="4" w:space="0" w:color="auto"/>
            </w:tcBorders>
            <w:noWrap/>
            <w:hideMark/>
          </w:tcPr>
          <w:p w14:paraId="0014F536"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02</w:t>
            </w:r>
          </w:p>
        </w:tc>
        <w:tc>
          <w:tcPr>
            <w:tcW w:w="0" w:type="auto"/>
            <w:tcBorders>
              <w:top w:val="single" w:sz="4" w:space="0" w:color="auto"/>
              <w:left w:val="single" w:sz="4" w:space="0" w:color="auto"/>
              <w:bottom w:val="single" w:sz="4" w:space="0" w:color="auto"/>
              <w:right w:val="single" w:sz="4" w:space="0" w:color="auto"/>
            </w:tcBorders>
            <w:noWrap/>
            <w:hideMark/>
          </w:tcPr>
          <w:p w14:paraId="3F0FD9BB"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11</w:t>
            </w:r>
          </w:p>
        </w:tc>
        <w:tc>
          <w:tcPr>
            <w:tcW w:w="0" w:type="auto"/>
            <w:tcBorders>
              <w:top w:val="single" w:sz="4" w:space="0" w:color="auto"/>
              <w:left w:val="single" w:sz="4" w:space="0" w:color="auto"/>
              <w:bottom w:val="single" w:sz="4" w:space="0" w:color="auto"/>
              <w:right w:val="single" w:sz="4" w:space="0" w:color="auto"/>
            </w:tcBorders>
            <w:noWrap/>
            <w:hideMark/>
          </w:tcPr>
          <w:p w14:paraId="5E20AEDA"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15</w:t>
            </w:r>
          </w:p>
        </w:tc>
        <w:tc>
          <w:tcPr>
            <w:tcW w:w="0" w:type="auto"/>
            <w:tcBorders>
              <w:top w:val="single" w:sz="4" w:space="0" w:color="auto"/>
              <w:left w:val="single" w:sz="4" w:space="0" w:color="auto"/>
              <w:bottom w:val="single" w:sz="4" w:space="0" w:color="auto"/>
              <w:right w:val="single" w:sz="4" w:space="0" w:color="auto"/>
              <w:tl2br w:val="single" w:sz="4" w:space="0" w:color="auto"/>
            </w:tcBorders>
            <w:noWrap/>
            <w:hideMark/>
          </w:tcPr>
          <w:p w14:paraId="26E0D975" w14:textId="6C032396" w:rsidR="004F1BF8" w:rsidRPr="00311A71" w:rsidRDefault="004F1BF8" w:rsidP="001A5876">
            <w:pPr>
              <w:jc w:val="center"/>
              <w:rPr>
                <w:rFonts w:ascii="Aptos Narrow" w:hAnsi="Aptos Narrow"/>
                <w:color w:val="000000"/>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1B032570"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1799</w:t>
            </w:r>
          </w:p>
        </w:tc>
        <w:tc>
          <w:tcPr>
            <w:tcW w:w="0" w:type="auto"/>
            <w:tcBorders>
              <w:top w:val="single" w:sz="4" w:space="0" w:color="auto"/>
              <w:left w:val="single" w:sz="4" w:space="0" w:color="auto"/>
              <w:bottom w:val="single" w:sz="4" w:space="0" w:color="auto"/>
              <w:right w:val="single" w:sz="4" w:space="0" w:color="auto"/>
            </w:tcBorders>
            <w:noWrap/>
            <w:hideMark/>
          </w:tcPr>
          <w:p w14:paraId="62BFFB8C"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1649</w:t>
            </w:r>
          </w:p>
        </w:tc>
      </w:tr>
      <w:tr w:rsidR="00E64665" w:rsidRPr="00311A71" w14:paraId="7E5D6D5E" w14:textId="77777777" w:rsidTr="00E64665">
        <w:trPr>
          <w:cnfStyle w:val="000000100000" w:firstRow="0" w:lastRow="0" w:firstColumn="0" w:lastColumn="0" w:oddVBand="0" w:evenVBand="0" w:oddHBand="1" w:evenHBand="0" w:firstRowFirstColumn="0" w:firstRowLastColumn="0" w:lastRowFirstColumn="0" w:lastRowLastColumn="0"/>
          <w:trHeight w:val="20"/>
        </w:trPr>
        <w:tc>
          <w:tcPr>
            <w:tcW w:w="0" w:type="auto"/>
            <w:tcBorders>
              <w:top w:val="single" w:sz="4" w:space="0" w:color="auto"/>
              <w:left w:val="single" w:sz="4" w:space="0" w:color="auto"/>
              <w:bottom w:val="single" w:sz="4" w:space="0" w:color="auto"/>
              <w:right w:val="single" w:sz="4" w:space="0" w:color="auto"/>
            </w:tcBorders>
            <w:noWrap/>
            <w:hideMark/>
          </w:tcPr>
          <w:p w14:paraId="09C32FDD" w14:textId="77777777" w:rsidR="004F1BF8" w:rsidRPr="00E64665" w:rsidRDefault="004F1BF8" w:rsidP="001A5876">
            <w:pPr>
              <w:rPr>
                <w:rFonts w:ascii="Aptos Narrow" w:hAnsi="Aptos Narrow"/>
                <w:b/>
                <w:bCs/>
                <w:color w:val="000000"/>
                <w:sz w:val="16"/>
                <w:szCs w:val="16"/>
              </w:rPr>
            </w:pPr>
            <w:proofErr w:type="spellStart"/>
            <w:r w:rsidRPr="00E64665">
              <w:rPr>
                <w:rFonts w:ascii="Aptos Narrow" w:hAnsi="Aptos Narrow"/>
                <w:b/>
                <w:bCs/>
                <w:color w:val="000000"/>
                <w:sz w:val="16"/>
                <w:szCs w:val="16"/>
              </w:rPr>
              <w:t>O.Que</w:t>
            </w:r>
            <w:proofErr w:type="spellEnd"/>
            <w:r w:rsidRPr="00E64665">
              <w:rPr>
                <w:rFonts w:ascii="Aptos Narrow" w:hAnsi="Aptos Narrow"/>
                <w:b/>
                <w:bCs/>
                <w:color w:val="000000"/>
                <w:sz w:val="16"/>
                <w:szCs w:val="16"/>
              </w:rPr>
              <w:t>.</w:t>
            </w:r>
          </w:p>
        </w:tc>
        <w:tc>
          <w:tcPr>
            <w:tcW w:w="0" w:type="auto"/>
            <w:tcBorders>
              <w:top w:val="single" w:sz="4" w:space="0" w:color="auto"/>
              <w:left w:val="single" w:sz="4" w:space="0" w:color="auto"/>
              <w:bottom w:val="single" w:sz="4" w:space="0" w:color="auto"/>
              <w:right w:val="single" w:sz="4" w:space="0" w:color="auto"/>
            </w:tcBorders>
            <w:noWrap/>
            <w:hideMark/>
          </w:tcPr>
          <w:p w14:paraId="200FD46E"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15</w:t>
            </w:r>
          </w:p>
        </w:tc>
        <w:tc>
          <w:tcPr>
            <w:tcW w:w="0" w:type="auto"/>
            <w:tcBorders>
              <w:top w:val="single" w:sz="4" w:space="0" w:color="auto"/>
              <w:left w:val="single" w:sz="4" w:space="0" w:color="auto"/>
              <w:bottom w:val="single" w:sz="4" w:space="0" w:color="auto"/>
              <w:right w:val="single" w:sz="4" w:space="0" w:color="auto"/>
            </w:tcBorders>
            <w:noWrap/>
            <w:hideMark/>
          </w:tcPr>
          <w:p w14:paraId="1A553AB5"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09</w:t>
            </w:r>
          </w:p>
        </w:tc>
        <w:tc>
          <w:tcPr>
            <w:tcW w:w="0" w:type="auto"/>
            <w:tcBorders>
              <w:top w:val="single" w:sz="4" w:space="0" w:color="auto"/>
              <w:left w:val="single" w:sz="4" w:space="0" w:color="auto"/>
              <w:bottom w:val="single" w:sz="4" w:space="0" w:color="auto"/>
              <w:right w:val="single" w:sz="4" w:space="0" w:color="auto"/>
            </w:tcBorders>
            <w:noWrap/>
            <w:hideMark/>
          </w:tcPr>
          <w:p w14:paraId="52B9F4D0"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12</w:t>
            </w:r>
          </w:p>
        </w:tc>
        <w:tc>
          <w:tcPr>
            <w:tcW w:w="0" w:type="auto"/>
            <w:tcBorders>
              <w:top w:val="single" w:sz="4" w:space="0" w:color="auto"/>
              <w:left w:val="single" w:sz="4" w:space="0" w:color="auto"/>
              <w:bottom w:val="single" w:sz="4" w:space="0" w:color="auto"/>
              <w:right w:val="single" w:sz="4" w:space="0" w:color="auto"/>
            </w:tcBorders>
            <w:noWrap/>
            <w:hideMark/>
          </w:tcPr>
          <w:p w14:paraId="42F1BF35"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22</w:t>
            </w:r>
          </w:p>
        </w:tc>
        <w:tc>
          <w:tcPr>
            <w:tcW w:w="0" w:type="auto"/>
            <w:tcBorders>
              <w:top w:val="single" w:sz="4" w:space="0" w:color="auto"/>
              <w:left w:val="single" w:sz="4" w:space="0" w:color="auto"/>
              <w:bottom w:val="single" w:sz="4" w:space="0" w:color="auto"/>
              <w:right w:val="single" w:sz="4" w:space="0" w:color="auto"/>
            </w:tcBorders>
            <w:noWrap/>
            <w:hideMark/>
          </w:tcPr>
          <w:p w14:paraId="4F412075"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17</w:t>
            </w:r>
          </w:p>
        </w:tc>
        <w:tc>
          <w:tcPr>
            <w:tcW w:w="0" w:type="auto"/>
            <w:tcBorders>
              <w:top w:val="single" w:sz="4" w:space="0" w:color="auto"/>
              <w:left w:val="single" w:sz="4" w:space="0" w:color="auto"/>
              <w:bottom w:val="single" w:sz="4" w:space="0" w:color="auto"/>
              <w:right w:val="single" w:sz="4" w:space="0" w:color="auto"/>
            </w:tcBorders>
            <w:noWrap/>
            <w:hideMark/>
          </w:tcPr>
          <w:p w14:paraId="1086F7EE"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03</w:t>
            </w:r>
          </w:p>
        </w:tc>
        <w:tc>
          <w:tcPr>
            <w:tcW w:w="0" w:type="auto"/>
            <w:tcBorders>
              <w:top w:val="single" w:sz="4" w:space="0" w:color="auto"/>
              <w:left w:val="single" w:sz="4" w:space="0" w:color="auto"/>
              <w:bottom w:val="single" w:sz="4" w:space="0" w:color="auto"/>
              <w:right w:val="single" w:sz="4" w:space="0" w:color="auto"/>
            </w:tcBorders>
            <w:noWrap/>
            <w:hideMark/>
          </w:tcPr>
          <w:p w14:paraId="24E22D9E"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03</w:t>
            </w:r>
          </w:p>
        </w:tc>
        <w:tc>
          <w:tcPr>
            <w:tcW w:w="0" w:type="auto"/>
            <w:tcBorders>
              <w:top w:val="single" w:sz="4" w:space="0" w:color="auto"/>
              <w:left w:val="single" w:sz="4" w:space="0" w:color="auto"/>
              <w:bottom w:val="single" w:sz="4" w:space="0" w:color="auto"/>
              <w:right w:val="single" w:sz="4" w:space="0" w:color="auto"/>
            </w:tcBorders>
            <w:noWrap/>
            <w:hideMark/>
          </w:tcPr>
          <w:p w14:paraId="13FCDD2B"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15</w:t>
            </w:r>
          </w:p>
        </w:tc>
        <w:tc>
          <w:tcPr>
            <w:tcW w:w="0" w:type="auto"/>
            <w:tcBorders>
              <w:top w:val="single" w:sz="4" w:space="0" w:color="auto"/>
              <w:left w:val="single" w:sz="4" w:space="0" w:color="auto"/>
              <w:bottom w:val="single" w:sz="4" w:space="0" w:color="auto"/>
              <w:right w:val="single" w:sz="4" w:space="0" w:color="auto"/>
            </w:tcBorders>
            <w:noWrap/>
            <w:hideMark/>
          </w:tcPr>
          <w:p w14:paraId="66BD7B22"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05</w:t>
            </w:r>
          </w:p>
        </w:tc>
        <w:tc>
          <w:tcPr>
            <w:tcW w:w="0" w:type="auto"/>
            <w:tcBorders>
              <w:top w:val="single" w:sz="4" w:space="0" w:color="auto"/>
              <w:left w:val="single" w:sz="4" w:space="0" w:color="auto"/>
              <w:bottom w:val="single" w:sz="4" w:space="0" w:color="auto"/>
              <w:right w:val="single" w:sz="4" w:space="0" w:color="auto"/>
              <w:tl2br w:val="single" w:sz="4" w:space="0" w:color="auto"/>
            </w:tcBorders>
            <w:noWrap/>
            <w:hideMark/>
          </w:tcPr>
          <w:p w14:paraId="0E29B041" w14:textId="724CE6B2" w:rsidR="004F1BF8" w:rsidRPr="00311A71" w:rsidRDefault="004F1BF8" w:rsidP="001A5876">
            <w:pPr>
              <w:jc w:val="center"/>
              <w:rPr>
                <w:rFonts w:ascii="Aptos Narrow" w:hAnsi="Aptos Narrow"/>
                <w:b/>
                <w:bCs/>
                <w:color w:val="000000"/>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705B6C7A" w14:textId="77777777" w:rsidR="004F1BF8" w:rsidRPr="00E64665" w:rsidRDefault="004F1BF8" w:rsidP="001A5876">
            <w:pPr>
              <w:jc w:val="right"/>
              <w:rPr>
                <w:rFonts w:ascii="Aptos Narrow" w:hAnsi="Aptos Narrow"/>
                <w:color w:val="000000"/>
                <w:sz w:val="16"/>
                <w:szCs w:val="16"/>
              </w:rPr>
            </w:pPr>
            <w:r w:rsidRPr="00E64665">
              <w:rPr>
                <w:rFonts w:ascii="Aptos Narrow" w:hAnsi="Aptos Narrow"/>
                <w:color w:val="000000"/>
                <w:sz w:val="16"/>
                <w:szCs w:val="16"/>
              </w:rPr>
              <w:t>0.1749</w:t>
            </w:r>
          </w:p>
        </w:tc>
      </w:tr>
      <w:tr w:rsidR="00E64665" w:rsidRPr="00311A71" w14:paraId="39FF778A" w14:textId="77777777" w:rsidTr="00E64665">
        <w:trPr>
          <w:trHeight w:val="220"/>
        </w:trPr>
        <w:tc>
          <w:tcPr>
            <w:tcW w:w="0" w:type="auto"/>
            <w:tcBorders>
              <w:top w:val="single" w:sz="4" w:space="0" w:color="auto"/>
              <w:left w:val="single" w:sz="4" w:space="0" w:color="auto"/>
              <w:bottom w:val="single" w:sz="4" w:space="0" w:color="auto"/>
              <w:right w:val="single" w:sz="4" w:space="0" w:color="auto"/>
            </w:tcBorders>
            <w:noWrap/>
            <w:hideMark/>
          </w:tcPr>
          <w:p w14:paraId="6139A276" w14:textId="77777777" w:rsidR="004F1BF8" w:rsidRPr="00E64665" w:rsidRDefault="004F1BF8" w:rsidP="001A5876">
            <w:pPr>
              <w:rPr>
                <w:rFonts w:ascii="Aptos Narrow" w:hAnsi="Aptos Narrow"/>
                <w:b/>
                <w:bCs/>
                <w:color w:val="000000"/>
                <w:sz w:val="16"/>
                <w:szCs w:val="16"/>
              </w:rPr>
            </w:pPr>
            <w:proofErr w:type="spellStart"/>
            <w:r w:rsidRPr="00E64665">
              <w:rPr>
                <w:rFonts w:ascii="Aptos Narrow" w:hAnsi="Aptos Narrow"/>
                <w:b/>
                <w:bCs/>
                <w:color w:val="000000"/>
                <w:sz w:val="16"/>
                <w:szCs w:val="16"/>
              </w:rPr>
              <w:t>Oslof</w:t>
            </w:r>
            <w:proofErr w:type="spellEnd"/>
            <w:r w:rsidRPr="00E64665">
              <w:rPr>
                <w:rFonts w:ascii="Aptos Narrow" w:hAnsi="Aptos Narrow"/>
                <w:b/>
                <w:bCs/>
                <w:color w:val="000000"/>
                <w:sz w:val="16"/>
                <w:szCs w:val="16"/>
              </w:rPr>
              <w:t>.</w:t>
            </w:r>
          </w:p>
        </w:tc>
        <w:tc>
          <w:tcPr>
            <w:tcW w:w="0" w:type="auto"/>
            <w:tcBorders>
              <w:top w:val="single" w:sz="4" w:space="0" w:color="auto"/>
              <w:left w:val="single" w:sz="4" w:space="0" w:color="auto"/>
              <w:bottom w:val="single" w:sz="4" w:space="0" w:color="auto"/>
              <w:right w:val="single" w:sz="4" w:space="0" w:color="auto"/>
            </w:tcBorders>
            <w:noWrap/>
            <w:hideMark/>
          </w:tcPr>
          <w:p w14:paraId="7B1A77AF"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22</w:t>
            </w:r>
          </w:p>
        </w:tc>
        <w:tc>
          <w:tcPr>
            <w:tcW w:w="0" w:type="auto"/>
            <w:tcBorders>
              <w:top w:val="single" w:sz="4" w:space="0" w:color="auto"/>
              <w:left w:val="single" w:sz="4" w:space="0" w:color="auto"/>
              <w:bottom w:val="single" w:sz="4" w:space="0" w:color="auto"/>
              <w:right w:val="single" w:sz="4" w:space="0" w:color="auto"/>
            </w:tcBorders>
            <w:noWrap/>
            <w:hideMark/>
          </w:tcPr>
          <w:p w14:paraId="416E6737"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33</w:t>
            </w:r>
          </w:p>
        </w:tc>
        <w:tc>
          <w:tcPr>
            <w:tcW w:w="0" w:type="auto"/>
            <w:tcBorders>
              <w:top w:val="single" w:sz="4" w:space="0" w:color="auto"/>
              <w:left w:val="single" w:sz="4" w:space="0" w:color="auto"/>
              <w:bottom w:val="single" w:sz="4" w:space="0" w:color="auto"/>
              <w:right w:val="single" w:sz="4" w:space="0" w:color="auto"/>
            </w:tcBorders>
            <w:noWrap/>
            <w:hideMark/>
          </w:tcPr>
          <w:p w14:paraId="437A7F86"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11</w:t>
            </w:r>
          </w:p>
        </w:tc>
        <w:tc>
          <w:tcPr>
            <w:tcW w:w="0" w:type="auto"/>
            <w:tcBorders>
              <w:top w:val="single" w:sz="4" w:space="0" w:color="auto"/>
              <w:left w:val="single" w:sz="4" w:space="0" w:color="auto"/>
              <w:bottom w:val="single" w:sz="4" w:space="0" w:color="auto"/>
              <w:right w:val="single" w:sz="4" w:space="0" w:color="auto"/>
            </w:tcBorders>
            <w:noWrap/>
            <w:hideMark/>
          </w:tcPr>
          <w:p w14:paraId="4D7B09A7"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44</w:t>
            </w:r>
          </w:p>
        </w:tc>
        <w:tc>
          <w:tcPr>
            <w:tcW w:w="0" w:type="auto"/>
            <w:tcBorders>
              <w:top w:val="single" w:sz="4" w:space="0" w:color="auto"/>
              <w:left w:val="single" w:sz="4" w:space="0" w:color="auto"/>
              <w:bottom w:val="single" w:sz="4" w:space="0" w:color="auto"/>
              <w:right w:val="single" w:sz="4" w:space="0" w:color="auto"/>
            </w:tcBorders>
            <w:noWrap/>
            <w:hideMark/>
          </w:tcPr>
          <w:p w14:paraId="042E1A92"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35</w:t>
            </w:r>
          </w:p>
        </w:tc>
        <w:tc>
          <w:tcPr>
            <w:tcW w:w="0" w:type="auto"/>
            <w:tcBorders>
              <w:top w:val="single" w:sz="4" w:space="0" w:color="auto"/>
              <w:left w:val="single" w:sz="4" w:space="0" w:color="auto"/>
              <w:bottom w:val="single" w:sz="4" w:space="0" w:color="auto"/>
              <w:right w:val="single" w:sz="4" w:space="0" w:color="auto"/>
            </w:tcBorders>
            <w:noWrap/>
            <w:hideMark/>
          </w:tcPr>
          <w:p w14:paraId="77BE10C7" w14:textId="77777777" w:rsidR="004F1BF8" w:rsidRPr="00311A71" w:rsidRDefault="004F1BF8" w:rsidP="001A5876">
            <w:pPr>
              <w:jc w:val="right"/>
              <w:rPr>
                <w:rFonts w:ascii="Aptos Narrow" w:hAnsi="Aptos Narrow"/>
                <w:color w:val="000000"/>
                <w:sz w:val="16"/>
                <w:szCs w:val="16"/>
              </w:rPr>
            </w:pPr>
            <w:r>
              <w:rPr>
                <w:rFonts w:ascii="Aptos Narrow" w:hAnsi="Aptos Narrow"/>
                <w:color w:val="000000"/>
                <w:sz w:val="16"/>
                <w:szCs w:val="16"/>
              </w:rPr>
              <w:t>*</w:t>
            </w:r>
            <w:r w:rsidRPr="00311A71">
              <w:rPr>
                <w:rFonts w:ascii="Aptos Narrow" w:hAnsi="Aptos Narrow"/>
                <w:color w:val="000000"/>
                <w:sz w:val="16"/>
                <w:szCs w:val="16"/>
              </w:rPr>
              <w:t>0.0022</w:t>
            </w:r>
          </w:p>
        </w:tc>
        <w:tc>
          <w:tcPr>
            <w:tcW w:w="0" w:type="auto"/>
            <w:tcBorders>
              <w:top w:val="single" w:sz="4" w:space="0" w:color="auto"/>
              <w:left w:val="single" w:sz="4" w:space="0" w:color="auto"/>
              <w:bottom w:val="single" w:sz="4" w:space="0" w:color="auto"/>
              <w:right w:val="single" w:sz="4" w:space="0" w:color="auto"/>
            </w:tcBorders>
            <w:noWrap/>
            <w:hideMark/>
          </w:tcPr>
          <w:p w14:paraId="519695E8"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15</w:t>
            </w:r>
          </w:p>
        </w:tc>
        <w:tc>
          <w:tcPr>
            <w:tcW w:w="0" w:type="auto"/>
            <w:tcBorders>
              <w:top w:val="single" w:sz="4" w:space="0" w:color="auto"/>
              <w:left w:val="single" w:sz="4" w:space="0" w:color="auto"/>
              <w:bottom w:val="single" w:sz="4" w:space="0" w:color="auto"/>
              <w:right w:val="single" w:sz="4" w:space="0" w:color="auto"/>
            </w:tcBorders>
            <w:noWrap/>
            <w:hideMark/>
          </w:tcPr>
          <w:p w14:paraId="1901C99D"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04</w:t>
            </w:r>
          </w:p>
        </w:tc>
        <w:tc>
          <w:tcPr>
            <w:tcW w:w="0" w:type="auto"/>
            <w:tcBorders>
              <w:top w:val="single" w:sz="4" w:space="0" w:color="auto"/>
              <w:left w:val="single" w:sz="4" w:space="0" w:color="auto"/>
              <w:bottom w:val="single" w:sz="4" w:space="0" w:color="auto"/>
              <w:right w:val="single" w:sz="4" w:space="0" w:color="auto"/>
            </w:tcBorders>
            <w:noWrap/>
            <w:hideMark/>
          </w:tcPr>
          <w:p w14:paraId="74A047D3"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02</w:t>
            </w:r>
          </w:p>
        </w:tc>
        <w:tc>
          <w:tcPr>
            <w:tcW w:w="0" w:type="auto"/>
            <w:tcBorders>
              <w:top w:val="single" w:sz="4" w:space="0" w:color="auto"/>
              <w:left w:val="single" w:sz="4" w:space="0" w:color="auto"/>
              <w:bottom w:val="single" w:sz="4" w:space="0" w:color="auto"/>
              <w:right w:val="single" w:sz="4" w:space="0" w:color="auto"/>
            </w:tcBorders>
            <w:noWrap/>
            <w:hideMark/>
          </w:tcPr>
          <w:p w14:paraId="43F067E8" w14:textId="77777777" w:rsidR="004F1BF8" w:rsidRPr="00311A71" w:rsidRDefault="004F1BF8" w:rsidP="001A5876">
            <w:pPr>
              <w:jc w:val="right"/>
              <w:rPr>
                <w:rFonts w:ascii="Aptos Narrow" w:hAnsi="Aptos Narrow"/>
                <w:color w:val="000000"/>
                <w:sz w:val="16"/>
                <w:szCs w:val="16"/>
              </w:rPr>
            </w:pPr>
            <w:r w:rsidRPr="00311A71">
              <w:rPr>
                <w:rFonts w:ascii="Aptos Narrow" w:hAnsi="Aptos Narrow"/>
                <w:color w:val="000000"/>
                <w:sz w:val="16"/>
                <w:szCs w:val="16"/>
              </w:rPr>
              <w:t>0.0002</w:t>
            </w:r>
          </w:p>
        </w:tc>
        <w:tc>
          <w:tcPr>
            <w:tcW w:w="0" w:type="auto"/>
            <w:tcBorders>
              <w:top w:val="single" w:sz="4" w:space="0" w:color="auto"/>
              <w:left w:val="single" w:sz="4" w:space="0" w:color="auto"/>
              <w:bottom w:val="single" w:sz="4" w:space="0" w:color="auto"/>
              <w:right w:val="single" w:sz="4" w:space="0" w:color="auto"/>
              <w:tl2br w:val="single" w:sz="4" w:space="0" w:color="auto"/>
            </w:tcBorders>
            <w:noWrap/>
            <w:hideMark/>
          </w:tcPr>
          <w:p w14:paraId="78CF0BAA" w14:textId="76407727" w:rsidR="004F1BF8" w:rsidRPr="00311A71" w:rsidRDefault="004F1BF8" w:rsidP="001A5876">
            <w:pPr>
              <w:jc w:val="center"/>
              <w:rPr>
                <w:rFonts w:ascii="Aptos Narrow" w:hAnsi="Aptos Narrow"/>
                <w:color w:val="000000"/>
                <w:sz w:val="16"/>
                <w:szCs w:val="16"/>
              </w:rPr>
            </w:pPr>
          </w:p>
        </w:tc>
      </w:tr>
    </w:tbl>
    <w:tbl>
      <w:tblPr>
        <w:tblStyle w:val="PlainTable5"/>
        <w:tblpPr w:leftFromText="187" w:rightFromText="187" w:vertAnchor="text" w:tblpX="360" w:tblpY="1"/>
        <w:tblOverlap w:val="never"/>
        <w:tblW w:w="4801" w:type="pct"/>
        <w:tblLook w:val="0420" w:firstRow="1" w:lastRow="0" w:firstColumn="0" w:lastColumn="0" w:noHBand="0" w:noVBand="1"/>
      </w:tblPr>
      <w:tblGrid>
        <w:gridCol w:w="1885"/>
        <w:gridCol w:w="1248"/>
        <w:gridCol w:w="1292"/>
        <w:gridCol w:w="1085"/>
        <w:gridCol w:w="1293"/>
        <w:gridCol w:w="628"/>
        <w:gridCol w:w="1291"/>
      </w:tblGrid>
      <w:tr w:rsidR="001A5876" w:rsidRPr="00226922" w14:paraId="24F36A18" w14:textId="77777777" w:rsidTr="00E64665">
        <w:trPr>
          <w:cnfStyle w:val="100000000000" w:firstRow="1" w:lastRow="0" w:firstColumn="0" w:lastColumn="0" w:oddVBand="0" w:evenVBand="0" w:oddHBand="0" w:evenHBand="0" w:firstRowFirstColumn="0" w:firstRowLastColumn="0" w:lastRowFirstColumn="0" w:lastRowLastColumn="0"/>
          <w:trHeight w:val="285"/>
        </w:trPr>
        <w:tc>
          <w:tcPr>
            <w:tcW w:w="5000" w:type="pct"/>
            <w:gridSpan w:val="7"/>
            <w:tcBorders>
              <w:bottom w:val="single" w:sz="4" w:space="0" w:color="auto"/>
            </w:tcBorders>
            <w:noWrap/>
          </w:tcPr>
          <w:p w14:paraId="7434B43C" w14:textId="0EED2498" w:rsidR="001A5876" w:rsidRPr="00226922" w:rsidRDefault="001A5876" w:rsidP="00E64665">
            <w:pPr>
              <w:rPr>
                <w:rFonts w:ascii="Aptos Narrow" w:eastAsia="Times New Roman" w:hAnsi="Aptos Narrow" w:cs="Times New Roman"/>
                <w:color w:val="000000"/>
                <w:sz w:val="22"/>
                <w:szCs w:val="22"/>
                <w:lang w:val="en-GB" w:eastAsia="en-GB"/>
              </w:rPr>
            </w:pPr>
            <w:r>
              <w:rPr>
                <w:rFonts w:ascii="Aptos Narrow" w:eastAsia="Times New Roman" w:hAnsi="Aptos Narrow" w:cs="Times New Roman"/>
                <w:color w:val="000000"/>
                <w:sz w:val="22"/>
                <w:szCs w:val="22"/>
                <w:lang w:val="en-GB" w:eastAsia="en-GB"/>
              </w:rPr>
              <w:t>Table 5. Statistical tests comparing the pilot and full-scale batches.</w:t>
            </w:r>
          </w:p>
        </w:tc>
      </w:tr>
      <w:tr w:rsidR="00E64665" w:rsidRPr="00226922" w14:paraId="7E45DAB6" w14:textId="77777777" w:rsidTr="00E64665">
        <w:trPr>
          <w:cnfStyle w:val="000000100000" w:firstRow="0" w:lastRow="0" w:firstColumn="0" w:lastColumn="0" w:oddVBand="0" w:evenVBand="0" w:oddHBand="1" w:evenHBand="0" w:firstRowFirstColumn="0" w:firstRowLastColumn="0" w:lastRowFirstColumn="0" w:lastRowLastColumn="0"/>
          <w:trHeight w:val="285"/>
        </w:trPr>
        <w:tc>
          <w:tcPr>
            <w:tcW w:w="1044" w:type="pct"/>
            <w:tcBorders>
              <w:top w:val="single" w:sz="4" w:space="0" w:color="auto"/>
              <w:bottom w:val="single" w:sz="4" w:space="0" w:color="auto"/>
              <w:right w:val="single" w:sz="4" w:space="0" w:color="auto"/>
            </w:tcBorders>
            <w:shd w:val="clear" w:color="auto" w:fill="auto"/>
            <w:noWrap/>
            <w:hideMark/>
          </w:tcPr>
          <w:p w14:paraId="08258E87" w14:textId="77777777" w:rsidR="00226922" w:rsidRPr="00226922" w:rsidRDefault="00226922" w:rsidP="00E64665">
            <w:pPr>
              <w:jc w:val="center"/>
              <w:rPr>
                <w:rFonts w:ascii="Times New Roman" w:eastAsia="Times New Roman" w:hAnsi="Times New Roman" w:cs="Times New Roman"/>
                <w:lang w:val="en-GB" w:eastAsia="en-GB"/>
              </w:rPr>
            </w:pPr>
          </w:p>
        </w:tc>
        <w:tc>
          <w:tcPr>
            <w:tcW w:w="1468" w:type="pct"/>
            <w:gridSpan w:val="2"/>
            <w:tcBorders>
              <w:top w:val="single" w:sz="4" w:space="0" w:color="auto"/>
              <w:left w:val="single" w:sz="4" w:space="0" w:color="auto"/>
              <w:bottom w:val="single" w:sz="4" w:space="0" w:color="auto"/>
              <w:right w:val="single" w:sz="4" w:space="0" w:color="auto"/>
            </w:tcBorders>
            <w:noWrap/>
            <w:hideMark/>
          </w:tcPr>
          <w:p w14:paraId="23D99082" w14:textId="77777777" w:rsidR="00226922" w:rsidRPr="00226922" w:rsidRDefault="00226922" w:rsidP="00E64665">
            <w:pPr>
              <w:jc w:val="center"/>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Levene</w:t>
            </w:r>
          </w:p>
        </w:tc>
        <w:tc>
          <w:tcPr>
            <w:tcW w:w="1375" w:type="pct"/>
            <w:gridSpan w:val="2"/>
            <w:tcBorders>
              <w:top w:val="single" w:sz="4" w:space="0" w:color="auto"/>
              <w:left w:val="single" w:sz="4" w:space="0" w:color="auto"/>
              <w:bottom w:val="single" w:sz="4" w:space="0" w:color="auto"/>
              <w:right w:val="single" w:sz="4" w:space="0" w:color="auto"/>
            </w:tcBorders>
            <w:noWrap/>
            <w:hideMark/>
          </w:tcPr>
          <w:p w14:paraId="6C899F4B" w14:textId="77777777" w:rsidR="00226922" w:rsidRPr="00226922" w:rsidRDefault="00226922" w:rsidP="00E64665">
            <w:pPr>
              <w:jc w:val="center"/>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Shapiro-Wilks</w:t>
            </w:r>
          </w:p>
        </w:tc>
        <w:tc>
          <w:tcPr>
            <w:tcW w:w="1112" w:type="pct"/>
            <w:gridSpan w:val="2"/>
            <w:tcBorders>
              <w:top w:val="single" w:sz="4" w:space="0" w:color="auto"/>
              <w:left w:val="single" w:sz="4" w:space="0" w:color="auto"/>
              <w:bottom w:val="single" w:sz="4" w:space="0" w:color="auto"/>
              <w:right w:val="single" w:sz="4" w:space="0" w:color="auto"/>
            </w:tcBorders>
            <w:noWrap/>
            <w:hideMark/>
          </w:tcPr>
          <w:p w14:paraId="76B0F8CD" w14:textId="77777777" w:rsidR="00226922" w:rsidRPr="00226922" w:rsidRDefault="00226922" w:rsidP="00E64665">
            <w:pPr>
              <w:jc w:val="center"/>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Man-Whitney U</w:t>
            </w:r>
          </w:p>
        </w:tc>
      </w:tr>
      <w:tr w:rsidR="00E64665" w:rsidRPr="00226922" w14:paraId="45EEAF36" w14:textId="77777777" w:rsidTr="00E64665">
        <w:trPr>
          <w:trHeight w:val="285"/>
        </w:trPr>
        <w:tc>
          <w:tcPr>
            <w:tcW w:w="1044" w:type="pct"/>
            <w:tcBorders>
              <w:top w:val="single" w:sz="4" w:space="0" w:color="auto"/>
              <w:left w:val="single" w:sz="4" w:space="0" w:color="auto"/>
              <w:right w:val="single" w:sz="4" w:space="0" w:color="auto"/>
            </w:tcBorders>
            <w:noWrap/>
            <w:hideMark/>
          </w:tcPr>
          <w:p w14:paraId="58E47D43" w14:textId="214A85E8" w:rsidR="00226922" w:rsidRPr="00226922" w:rsidRDefault="00226922" w:rsidP="00E64665">
            <w:pPr>
              <w:jc w:val="center"/>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Data</w:t>
            </w:r>
            <w:r w:rsidR="00E64665">
              <w:rPr>
                <w:rFonts w:ascii="Aptos Narrow" w:eastAsia="Times New Roman" w:hAnsi="Aptos Narrow" w:cs="Times New Roman"/>
                <w:color w:val="000000"/>
                <w:sz w:val="22"/>
                <w:szCs w:val="22"/>
                <w:lang w:val="en-GB" w:eastAsia="en-GB"/>
              </w:rPr>
              <w:t xml:space="preserve"> \ Statistic</w:t>
            </w:r>
          </w:p>
        </w:tc>
        <w:tc>
          <w:tcPr>
            <w:tcW w:w="722" w:type="pct"/>
            <w:tcBorders>
              <w:top w:val="single" w:sz="4" w:space="0" w:color="auto"/>
              <w:left w:val="single" w:sz="4" w:space="0" w:color="auto"/>
              <w:right w:val="single" w:sz="4" w:space="0" w:color="auto"/>
            </w:tcBorders>
            <w:noWrap/>
            <w:vAlign w:val="center"/>
            <w:hideMark/>
          </w:tcPr>
          <w:p w14:paraId="50A66B00" w14:textId="77777777" w:rsidR="00226922" w:rsidRPr="00226922" w:rsidRDefault="00226922" w:rsidP="00E64665">
            <w:pPr>
              <w:rPr>
                <w:rFonts w:ascii="Aptos Narrow" w:eastAsia="Times New Roman" w:hAnsi="Aptos Narrow" w:cs="Times New Roman"/>
                <w:i/>
                <w:iCs/>
                <w:color w:val="000000"/>
                <w:sz w:val="22"/>
                <w:szCs w:val="22"/>
                <w:lang w:val="en-GB" w:eastAsia="en-GB"/>
              </w:rPr>
            </w:pPr>
            <w:r w:rsidRPr="00226922">
              <w:rPr>
                <w:rFonts w:ascii="Aptos Narrow" w:eastAsia="Times New Roman" w:hAnsi="Aptos Narrow" w:cs="Times New Roman"/>
                <w:i/>
                <w:iCs/>
                <w:color w:val="000000"/>
                <w:sz w:val="22"/>
                <w:szCs w:val="22"/>
                <w:lang w:val="en-GB" w:eastAsia="en-GB"/>
              </w:rPr>
              <w:t>F-statistic</w:t>
            </w:r>
          </w:p>
        </w:tc>
        <w:tc>
          <w:tcPr>
            <w:tcW w:w="747" w:type="pct"/>
            <w:tcBorders>
              <w:top w:val="single" w:sz="4" w:space="0" w:color="auto"/>
              <w:left w:val="single" w:sz="4" w:space="0" w:color="auto"/>
              <w:right w:val="single" w:sz="4" w:space="0" w:color="auto"/>
            </w:tcBorders>
            <w:noWrap/>
            <w:vAlign w:val="center"/>
            <w:hideMark/>
          </w:tcPr>
          <w:p w14:paraId="1B63BBEA" w14:textId="77777777" w:rsidR="00226922" w:rsidRPr="00226922" w:rsidRDefault="00226922" w:rsidP="00E64665">
            <w:pPr>
              <w:rPr>
                <w:rFonts w:ascii="Aptos Narrow" w:eastAsia="Times New Roman" w:hAnsi="Aptos Narrow" w:cs="Times New Roman"/>
                <w:color w:val="000000"/>
                <w:sz w:val="22"/>
                <w:szCs w:val="22"/>
                <w:lang w:val="en-GB" w:eastAsia="en-GB"/>
              </w:rPr>
            </w:pPr>
            <w:proofErr w:type="spellStart"/>
            <w:r w:rsidRPr="00226922">
              <w:rPr>
                <w:rFonts w:ascii="Aptos Narrow" w:eastAsia="Times New Roman" w:hAnsi="Aptos Narrow" w:cs="Times New Roman"/>
                <w:color w:val="000000"/>
                <w:sz w:val="22"/>
                <w:szCs w:val="22"/>
                <w:lang w:val="en-GB" w:eastAsia="en-GB"/>
              </w:rPr>
              <w:t>Pr</w:t>
            </w:r>
            <w:proofErr w:type="spellEnd"/>
            <w:r w:rsidRPr="00226922">
              <w:rPr>
                <w:rFonts w:ascii="Aptos Narrow" w:eastAsia="Times New Roman" w:hAnsi="Aptos Narrow" w:cs="Times New Roman"/>
                <w:color w:val="000000"/>
                <w:sz w:val="22"/>
                <w:szCs w:val="22"/>
                <w:lang w:val="en-GB" w:eastAsia="en-GB"/>
              </w:rPr>
              <w:t>(&gt;F)</w:t>
            </w:r>
          </w:p>
        </w:tc>
        <w:tc>
          <w:tcPr>
            <w:tcW w:w="628" w:type="pct"/>
            <w:tcBorders>
              <w:top w:val="single" w:sz="4" w:space="0" w:color="auto"/>
              <w:left w:val="single" w:sz="4" w:space="0" w:color="auto"/>
              <w:right w:val="single" w:sz="4" w:space="0" w:color="auto"/>
            </w:tcBorders>
            <w:noWrap/>
            <w:vAlign w:val="center"/>
            <w:hideMark/>
          </w:tcPr>
          <w:p w14:paraId="5C2CBC79" w14:textId="77777777" w:rsidR="00226922" w:rsidRPr="00226922" w:rsidRDefault="00226922" w:rsidP="00E64665">
            <w:pPr>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W</w:t>
            </w:r>
          </w:p>
        </w:tc>
        <w:tc>
          <w:tcPr>
            <w:tcW w:w="747" w:type="pct"/>
            <w:tcBorders>
              <w:top w:val="single" w:sz="4" w:space="0" w:color="auto"/>
              <w:left w:val="single" w:sz="4" w:space="0" w:color="auto"/>
              <w:right w:val="single" w:sz="4" w:space="0" w:color="auto"/>
            </w:tcBorders>
            <w:noWrap/>
            <w:vAlign w:val="center"/>
            <w:hideMark/>
          </w:tcPr>
          <w:p w14:paraId="3B475E33" w14:textId="77777777" w:rsidR="00226922" w:rsidRPr="00226922" w:rsidRDefault="00226922" w:rsidP="00E64665">
            <w:pPr>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p-value</w:t>
            </w:r>
          </w:p>
        </w:tc>
        <w:tc>
          <w:tcPr>
            <w:tcW w:w="366" w:type="pct"/>
            <w:tcBorders>
              <w:top w:val="single" w:sz="4" w:space="0" w:color="auto"/>
              <w:left w:val="single" w:sz="4" w:space="0" w:color="auto"/>
              <w:right w:val="single" w:sz="4" w:space="0" w:color="auto"/>
            </w:tcBorders>
            <w:noWrap/>
            <w:vAlign w:val="center"/>
            <w:hideMark/>
          </w:tcPr>
          <w:p w14:paraId="3BF5A81D" w14:textId="77777777" w:rsidR="00226922" w:rsidRPr="00226922" w:rsidRDefault="00226922" w:rsidP="00E64665">
            <w:pPr>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W</w:t>
            </w:r>
          </w:p>
        </w:tc>
        <w:tc>
          <w:tcPr>
            <w:tcW w:w="746" w:type="pct"/>
            <w:tcBorders>
              <w:top w:val="single" w:sz="4" w:space="0" w:color="auto"/>
              <w:left w:val="single" w:sz="4" w:space="0" w:color="auto"/>
              <w:right w:val="single" w:sz="4" w:space="0" w:color="auto"/>
            </w:tcBorders>
            <w:noWrap/>
            <w:vAlign w:val="center"/>
            <w:hideMark/>
          </w:tcPr>
          <w:p w14:paraId="5A3F355A" w14:textId="77777777" w:rsidR="00226922" w:rsidRPr="00226922" w:rsidRDefault="00226922" w:rsidP="00E64665">
            <w:pPr>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p-value</w:t>
            </w:r>
          </w:p>
        </w:tc>
      </w:tr>
      <w:tr w:rsidR="00E64665" w:rsidRPr="00226922" w14:paraId="47ECFE7F" w14:textId="77777777" w:rsidTr="00E64665">
        <w:trPr>
          <w:cnfStyle w:val="000000100000" w:firstRow="0" w:lastRow="0" w:firstColumn="0" w:lastColumn="0" w:oddVBand="0" w:evenVBand="0" w:oddHBand="1" w:evenHBand="0" w:firstRowFirstColumn="0" w:firstRowLastColumn="0" w:lastRowFirstColumn="0" w:lastRowLastColumn="0"/>
          <w:trHeight w:val="285"/>
        </w:trPr>
        <w:tc>
          <w:tcPr>
            <w:tcW w:w="1044" w:type="pct"/>
            <w:tcBorders>
              <w:left w:val="single" w:sz="4" w:space="0" w:color="auto"/>
              <w:right w:val="single" w:sz="4" w:space="0" w:color="auto"/>
            </w:tcBorders>
            <w:noWrap/>
            <w:hideMark/>
          </w:tcPr>
          <w:p w14:paraId="70C48B92" w14:textId="77777777" w:rsidR="00226922" w:rsidRPr="00226922" w:rsidRDefault="00226922" w:rsidP="00E64665">
            <w:pPr>
              <w:rPr>
                <w:rFonts w:ascii="Aptos Narrow" w:eastAsia="Times New Roman" w:hAnsi="Aptos Narrow" w:cs="Times New Roman"/>
                <w:color w:val="000000"/>
                <w:sz w:val="22"/>
                <w:szCs w:val="22"/>
                <w:lang w:val="en-GB" w:eastAsia="en-GB"/>
              </w:rPr>
            </w:pPr>
            <w:bookmarkStart w:id="163" w:name="_Hlk182164683"/>
            <w:r w:rsidRPr="00226922">
              <w:rPr>
                <w:rFonts w:ascii="Aptos Narrow" w:eastAsia="Times New Roman" w:hAnsi="Aptos Narrow" w:cs="Times New Roman"/>
                <w:color w:val="000000"/>
                <w:sz w:val="22"/>
                <w:szCs w:val="22"/>
                <w:lang w:val="en-GB" w:eastAsia="en-GB"/>
              </w:rPr>
              <w:t>Raw reads</w:t>
            </w:r>
          </w:p>
        </w:tc>
        <w:tc>
          <w:tcPr>
            <w:tcW w:w="722" w:type="pct"/>
            <w:tcBorders>
              <w:left w:val="single" w:sz="4" w:space="0" w:color="auto"/>
              <w:right w:val="single" w:sz="4" w:space="0" w:color="auto"/>
            </w:tcBorders>
            <w:noWrap/>
            <w:hideMark/>
          </w:tcPr>
          <w:p w14:paraId="3F2B61E4" w14:textId="77777777"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4.3862</w:t>
            </w:r>
          </w:p>
        </w:tc>
        <w:tc>
          <w:tcPr>
            <w:tcW w:w="747" w:type="pct"/>
            <w:tcBorders>
              <w:left w:val="single" w:sz="4" w:space="0" w:color="auto"/>
              <w:right w:val="single" w:sz="4" w:space="0" w:color="auto"/>
            </w:tcBorders>
            <w:noWrap/>
            <w:hideMark/>
          </w:tcPr>
          <w:p w14:paraId="7E57396C" w14:textId="7DB61150"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0.03985</w:t>
            </w:r>
            <w:r>
              <w:rPr>
                <w:rFonts w:ascii="Aptos Narrow" w:eastAsia="Times New Roman" w:hAnsi="Aptos Narrow" w:cs="Times New Roman"/>
                <w:color w:val="000000"/>
                <w:sz w:val="22"/>
                <w:szCs w:val="22"/>
                <w:lang w:val="en-GB" w:eastAsia="en-GB"/>
              </w:rPr>
              <w:t>*</w:t>
            </w:r>
          </w:p>
        </w:tc>
        <w:tc>
          <w:tcPr>
            <w:tcW w:w="628" w:type="pct"/>
            <w:tcBorders>
              <w:left w:val="single" w:sz="4" w:space="0" w:color="auto"/>
              <w:right w:val="single" w:sz="4" w:space="0" w:color="auto"/>
            </w:tcBorders>
            <w:noWrap/>
            <w:hideMark/>
          </w:tcPr>
          <w:p w14:paraId="7342DD04" w14:textId="77777777"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0.96148</w:t>
            </w:r>
          </w:p>
        </w:tc>
        <w:tc>
          <w:tcPr>
            <w:tcW w:w="747" w:type="pct"/>
            <w:tcBorders>
              <w:left w:val="single" w:sz="4" w:space="0" w:color="auto"/>
              <w:right w:val="single" w:sz="4" w:space="0" w:color="auto"/>
            </w:tcBorders>
            <w:noWrap/>
            <w:hideMark/>
          </w:tcPr>
          <w:p w14:paraId="6725DB29" w14:textId="59E27A95"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0.02677</w:t>
            </w:r>
            <w:r>
              <w:rPr>
                <w:rFonts w:ascii="Aptos Narrow" w:eastAsia="Times New Roman" w:hAnsi="Aptos Narrow" w:cs="Times New Roman"/>
                <w:color w:val="000000"/>
                <w:sz w:val="22"/>
                <w:szCs w:val="22"/>
                <w:lang w:val="en-GB" w:eastAsia="en-GB"/>
              </w:rPr>
              <w:t>*</w:t>
            </w:r>
          </w:p>
        </w:tc>
        <w:tc>
          <w:tcPr>
            <w:tcW w:w="366" w:type="pct"/>
            <w:tcBorders>
              <w:left w:val="single" w:sz="4" w:space="0" w:color="auto"/>
              <w:right w:val="single" w:sz="4" w:space="0" w:color="auto"/>
            </w:tcBorders>
            <w:noWrap/>
            <w:hideMark/>
          </w:tcPr>
          <w:p w14:paraId="3255A5B6" w14:textId="77777777"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589</w:t>
            </w:r>
          </w:p>
        </w:tc>
        <w:tc>
          <w:tcPr>
            <w:tcW w:w="746" w:type="pct"/>
            <w:tcBorders>
              <w:left w:val="single" w:sz="4" w:space="0" w:color="auto"/>
              <w:right w:val="single" w:sz="4" w:space="0" w:color="auto"/>
            </w:tcBorders>
            <w:noWrap/>
            <w:hideMark/>
          </w:tcPr>
          <w:p w14:paraId="1AC30D96" w14:textId="77777777"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0.3425</w:t>
            </w:r>
          </w:p>
        </w:tc>
      </w:tr>
      <w:bookmarkEnd w:id="163"/>
      <w:tr w:rsidR="00E64665" w:rsidRPr="00226922" w14:paraId="431322E9" w14:textId="77777777" w:rsidTr="00E64665">
        <w:trPr>
          <w:trHeight w:val="285"/>
        </w:trPr>
        <w:tc>
          <w:tcPr>
            <w:tcW w:w="1044" w:type="pct"/>
            <w:tcBorders>
              <w:left w:val="single" w:sz="4" w:space="0" w:color="auto"/>
              <w:right w:val="single" w:sz="4" w:space="0" w:color="auto"/>
            </w:tcBorders>
            <w:noWrap/>
            <w:hideMark/>
          </w:tcPr>
          <w:p w14:paraId="69EC2128" w14:textId="77777777" w:rsidR="00226922" w:rsidRPr="00226922" w:rsidRDefault="00226922" w:rsidP="00E64665">
            <w:pPr>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Total pairs</w:t>
            </w:r>
          </w:p>
        </w:tc>
        <w:tc>
          <w:tcPr>
            <w:tcW w:w="722" w:type="pct"/>
            <w:tcBorders>
              <w:left w:val="single" w:sz="4" w:space="0" w:color="auto"/>
              <w:right w:val="single" w:sz="4" w:space="0" w:color="auto"/>
            </w:tcBorders>
            <w:noWrap/>
            <w:hideMark/>
          </w:tcPr>
          <w:p w14:paraId="22C0DF43" w14:textId="77777777"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4.0644</w:t>
            </w:r>
          </w:p>
        </w:tc>
        <w:tc>
          <w:tcPr>
            <w:tcW w:w="747" w:type="pct"/>
            <w:tcBorders>
              <w:left w:val="single" w:sz="4" w:space="0" w:color="auto"/>
              <w:right w:val="single" w:sz="4" w:space="0" w:color="auto"/>
            </w:tcBorders>
            <w:noWrap/>
            <w:hideMark/>
          </w:tcPr>
          <w:p w14:paraId="5C41DE1C" w14:textId="4CC32339"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0.04764</w:t>
            </w:r>
            <w:r>
              <w:rPr>
                <w:rFonts w:ascii="Aptos Narrow" w:eastAsia="Times New Roman" w:hAnsi="Aptos Narrow" w:cs="Times New Roman"/>
                <w:color w:val="000000"/>
                <w:sz w:val="22"/>
                <w:szCs w:val="22"/>
                <w:lang w:val="en-GB" w:eastAsia="en-GB"/>
              </w:rPr>
              <w:t>*</w:t>
            </w:r>
          </w:p>
        </w:tc>
        <w:tc>
          <w:tcPr>
            <w:tcW w:w="628" w:type="pct"/>
            <w:tcBorders>
              <w:left w:val="single" w:sz="4" w:space="0" w:color="auto"/>
              <w:right w:val="single" w:sz="4" w:space="0" w:color="auto"/>
            </w:tcBorders>
            <w:noWrap/>
            <w:hideMark/>
          </w:tcPr>
          <w:p w14:paraId="65F2D107" w14:textId="77777777"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0.9593</w:t>
            </w:r>
          </w:p>
        </w:tc>
        <w:tc>
          <w:tcPr>
            <w:tcW w:w="747" w:type="pct"/>
            <w:tcBorders>
              <w:left w:val="single" w:sz="4" w:space="0" w:color="auto"/>
              <w:right w:val="single" w:sz="4" w:space="0" w:color="auto"/>
            </w:tcBorders>
            <w:noWrap/>
            <w:hideMark/>
          </w:tcPr>
          <w:p w14:paraId="2F49F939" w14:textId="608587C2"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0.02017</w:t>
            </w:r>
            <w:r>
              <w:rPr>
                <w:rFonts w:ascii="Aptos Narrow" w:eastAsia="Times New Roman" w:hAnsi="Aptos Narrow" w:cs="Times New Roman"/>
                <w:color w:val="000000"/>
                <w:sz w:val="22"/>
                <w:szCs w:val="22"/>
                <w:lang w:val="en-GB" w:eastAsia="en-GB"/>
              </w:rPr>
              <w:t>*</w:t>
            </w:r>
          </w:p>
        </w:tc>
        <w:tc>
          <w:tcPr>
            <w:tcW w:w="366" w:type="pct"/>
            <w:tcBorders>
              <w:left w:val="single" w:sz="4" w:space="0" w:color="auto"/>
              <w:right w:val="single" w:sz="4" w:space="0" w:color="auto"/>
            </w:tcBorders>
            <w:noWrap/>
            <w:hideMark/>
          </w:tcPr>
          <w:p w14:paraId="43EAC6F7" w14:textId="77777777"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578</w:t>
            </w:r>
          </w:p>
        </w:tc>
        <w:tc>
          <w:tcPr>
            <w:tcW w:w="746" w:type="pct"/>
            <w:tcBorders>
              <w:left w:val="single" w:sz="4" w:space="0" w:color="auto"/>
              <w:right w:val="single" w:sz="4" w:space="0" w:color="auto"/>
            </w:tcBorders>
            <w:noWrap/>
            <w:hideMark/>
          </w:tcPr>
          <w:p w14:paraId="20DFC19B" w14:textId="77777777"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0.4174</w:t>
            </w:r>
          </w:p>
        </w:tc>
      </w:tr>
      <w:tr w:rsidR="00E64665" w:rsidRPr="00226922" w14:paraId="5B6AE9D4" w14:textId="77777777" w:rsidTr="00E64665">
        <w:trPr>
          <w:cnfStyle w:val="000000100000" w:firstRow="0" w:lastRow="0" w:firstColumn="0" w:lastColumn="0" w:oddVBand="0" w:evenVBand="0" w:oddHBand="1" w:evenHBand="0" w:firstRowFirstColumn="0" w:firstRowLastColumn="0" w:lastRowFirstColumn="0" w:lastRowLastColumn="0"/>
          <w:trHeight w:val="285"/>
        </w:trPr>
        <w:tc>
          <w:tcPr>
            <w:tcW w:w="1044" w:type="pct"/>
            <w:tcBorders>
              <w:left w:val="single" w:sz="4" w:space="0" w:color="auto"/>
              <w:right w:val="single" w:sz="4" w:space="0" w:color="auto"/>
            </w:tcBorders>
            <w:noWrap/>
            <w:hideMark/>
          </w:tcPr>
          <w:p w14:paraId="502F290C" w14:textId="77777777" w:rsidR="00226922" w:rsidRPr="00226922" w:rsidRDefault="00226922" w:rsidP="00E64665">
            <w:pPr>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Post-deduplication</w:t>
            </w:r>
          </w:p>
        </w:tc>
        <w:tc>
          <w:tcPr>
            <w:tcW w:w="722" w:type="pct"/>
            <w:tcBorders>
              <w:left w:val="single" w:sz="4" w:space="0" w:color="auto"/>
              <w:right w:val="single" w:sz="4" w:space="0" w:color="auto"/>
            </w:tcBorders>
            <w:noWrap/>
            <w:hideMark/>
          </w:tcPr>
          <w:p w14:paraId="3C469A7C" w14:textId="77777777"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36.788</w:t>
            </w:r>
          </w:p>
        </w:tc>
        <w:tc>
          <w:tcPr>
            <w:tcW w:w="747" w:type="pct"/>
            <w:tcBorders>
              <w:left w:val="single" w:sz="4" w:space="0" w:color="auto"/>
              <w:right w:val="single" w:sz="4" w:space="0" w:color="auto"/>
            </w:tcBorders>
            <w:noWrap/>
            <w:hideMark/>
          </w:tcPr>
          <w:p w14:paraId="7BA15AD0" w14:textId="752B109B"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6.01E-08</w:t>
            </w:r>
            <w:r>
              <w:rPr>
                <w:rFonts w:ascii="Aptos Narrow" w:eastAsia="Times New Roman" w:hAnsi="Aptos Narrow" w:cs="Times New Roman"/>
                <w:color w:val="000000"/>
                <w:sz w:val="22"/>
                <w:szCs w:val="22"/>
                <w:lang w:val="en-GB" w:eastAsia="en-GB"/>
              </w:rPr>
              <w:t>*</w:t>
            </w:r>
          </w:p>
        </w:tc>
        <w:tc>
          <w:tcPr>
            <w:tcW w:w="628" w:type="pct"/>
            <w:tcBorders>
              <w:left w:val="single" w:sz="4" w:space="0" w:color="auto"/>
              <w:right w:val="single" w:sz="4" w:space="0" w:color="auto"/>
            </w:tcBorders>
            <w:noWrap/>
            <w:hideMark/>
          </w:tcPr>
          <w:p w14:paraId="7825E09C" w14:textId="77777777"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0.72055</w:t>
            </w:r>
          </w:p>
        </w:tc>
        <w:tc>
          <w:tcPr>
            <w:tcW w:w="747" w:type="pct"/>
            <w:tcBorders>
              <w:left w:val="single" w:sz="4" w:space="0" w:color="auto"/>
              <w:right w:val="single" w:sz="4" w:space="0" w:color="auto"/>
            </w:tcBorders>
            <w:noWrap/>
            <w:hideMark/>
          </w:tcPr>
          <w:p w14:paraId="6026B509" w14:textId="45D2552C"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2.10E-01</w:t>
            </w:r>
            <w:r>
              <w:rPr>
                <w:rFonts w:ascii="Aptos Narrow" w:eastAsia="Times New Roman" w:hAnsi="Aptos Narrow" w:cs="Times New Roman"/>
                <w:color w:val="000000"/>
                <w:sz w:val="22"/>
                <w:szCs w:val="22"/>
                <w:lang w:val="en-GB" w:eastAsia="en-GB"/>
              </w:rPr>
              <w:t>*</w:t>
            </w:r>
          </w:p>
        </w:tc>
        <w:tc>
          <w:tcPr>
            <w:tcW w:w="366" w:type="pct"/>
            <w:tcBorders>
              <w:left w:val="single" w:sz="4" w:space="0" w:color="auto"/>
              <w:right w:val="single" w:sz="4" w:space="0" w:color="auto"/>
            </w:tcBorders>
            <w:noWrap/>
            <w:hideMark/>
          </w:tcPr>
          <w:p w14:paraId="47FBF78E" w14:textId="77777777"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6</w:t>
            </w:r>
          </w:p>
        </w:tc>
        <w:tc>
          <w:tcPr>
            <w:tcW w:w="746" w:type="pct"/>
            <w:tcBorders>
              <w:left w:val="single" w:sz="4" w:space="0" w:color="auto"/>
              <w:right w:val="single" w:sz="4" w:space="0" w:color="auto"/>
            </w:tcBorders>
            <w:noWrap/>
            <w:hideMark/>
          </w:tcPr>
          <w:p w14:paraId="2854E1E6" w14:textId="4A6DBA20"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1.92E-10</w:t>
            </w:r>
            <w:r>
              <w:rPr>
                <w:rFonts w:ascii="Aptos Narrow" w:eastAsia="Times New Roman" w:hAnsi="Aptos Narrow" w:cs="Times New Roman"/>
                <w:color w:val="000000"/>
                <w:sz w:val="22"/>
                <w:szCs w:val="22"/>
                <w:lang w:val="en-GB" w:eastAsia="en-GB"/>
              </w:rPr>
              <w:t>*</w:t>
            </w:r>
          </w:p>
        </w:tc>
      </w:tr>
      <w:tr w:rsidR="00E64665" w:rsidRPr="00226922" w14:paraId="0B8AFC9B" w14:textId="77777777" w:rsidTr="00E64665">
        <w:trPr>
          <w:trHeight w:val="285"/>
        </w:trPr>
        <w:tc>
          <w:tcPr>
            <w:tcW w:w="1044" w:type="pct"/>
            <w:tcBorders>
              <w:left w:val="single" w:sz="4" w:space="0" w:color="auto"/>
              <w:bottom w:val="single" w:sz="4" w:space="0" w:color="auto"/>
              <w:right w:val="single" w:sz="4" w:space="0" w:color="auto"/>
            </w:tcBorders>
            <w:noWrap/>
            <w:hideMark/>
          </w:tcPr>
          <w:p w14:paraId="2F99497A" w14:textId="77777777" w:rsidR="00226922" w:rsidRPr="00226922" w:rsidRDefault="00226922" w:rsidP="00E64665">
            <w:pPr>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Retained pairs (%)</w:t>
            </w:r>
          </w:p>
        </w:tc>
        <w:tc>
          <w:tcPr>
            <w:tcW w:w="722" w:type="pct"/>
            <w:tcBorders>
              <w:left w:val="single" w:sz="4" w:space="0" w:color="auto"/>
              <w:bottom w:val="single" w:sz="4" w:space="0" w:color="auto"/>
              <w:right w:val="single" w:sz="4" w:space="0" w:color="auto"/>
            </w:tcBorders>
            <w:noWrap/>
            <w:hideMark/>
          </w:tcPr>
          <w:p w14:paraId="26A49088" w14:textId="77777777"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0.3629</w:t>
            </w:r>
          </w:p>
        </w:tc>
        <w:tc>
          <w:tcPr>
            <w:tcW w:w="747" w:type="pct"/>
            <w:tcBorders>
              <w:left w:val="single" w:sz="4" w:space="0" w:color="auto"/>
              <w:bottom w:val="single" w:sz="4" w:space="0" w:color="auto"/>
              <w:right w:val="single" w:sz="4" w:space="0" w:color="auto"/>
            </w:tcBorders>
            <w:noWrap/>
            <w:hideMark/>
          </w:tcPr>
          <w:p w14:paraId="124988A0" w14:textId="77777777"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0.5488</w:t>
            </w:r>
          </w:p>
        </w:tc>
        <w:tc>
          <w:tcPr>
            <w:tcW w:w="628" w:type="pct"/>
            <w:tcBorders>
              <w:left w:val="single" w:sz="4" w:space="0" w:color="auto"/>
              <w:bottom w:val="single" w:sz="4" w:space="0" w:color="auto"/>
              <w:right w:val="single" w:sz="4" w:space="0" w:color="auto"/>
            </w:tcBorders>
            <w:noWrap/>
            <w:hideMark/>
          </w:tcPr>
          <w:p w14:paraId="2A0B2616" w14:textId="77777777"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0.6427</w:t>
            </w:r>
          </w:p>
        </w:tc>
        <w:tc>
          <w:tcPr>
            <w:tcW w:w="747" w:type="pct"/>
            <w:tcBorders>
              <w:left w:val="single" w:sz="4" w:space="0" w:color="auto"/>
              <w:bottom w:val="single" w:sz="4" w:space="0" w:color="auto"/>
              <w:right w:val="single" w:sz="4" w:space="0" w:color="auto"/>
            </w:tcBorders>
            <w:noWrap/>
            <w:hideMark/>
          </w:tcPr>
          <w:p w14:paraId="08C0EA2B" w14:textId="311A52AD"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5.94E-12</w:t>
            </w:r>
            <w:r>
              <w:rPr>
                <w:rFonts w:ascii="Aptos Narrow" w:eastAsia="Times New Roman" w:hAnsi="Aptos Narrow" w:cs="Times New Roman"/>
                <w:color w:val="000000"/>
                <w:sz w:val="22"/>
                <w:szCs w:val="22"/>
                <w:lang w:val="en-GB" w:eastAsia="en-GB"/>
              </w:rPr>
              <w:t>*</w:t>
            </w:r>
          </w:p>
        </w:tc>
        <w:tc>
          <w:tcPr>
            <w:tcW w:w="366" w:type="pct"/>
            <w:tcBorders>
              <w:left w:val="single" w:sz="4" w:space="0" w:color="auto"/>
              <w:bottom w:val="single" w:sz="4" w:space="0" w:color="auto"/>
              <w:right w:val="single" w:sz="4" w:space="0" w:color="auto"/>
            </w:tcBorders>
            <w:noWrap/>
            <w:hideMark/>
          </w:tcPr>
          <w:p w14:paraId="6BE434BB" w14:textId="77777777"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0</w:t>
            </w:r>
          </w:p>
        </w:tc>
        <w:tc>
          <w:tcPr>
            <w:tcW w:w="746" w:type="pct"/>
            <w:tcBorders>
              <w:left w:val="single" w:sz="4" w:space="0" w:color="auto"/>
              <w:bottom w:val="single" w:sz="4" w:space="0" w:color="auto"/>
              <w:right w:val="single" w:sz="4" w:space="0" w:color="auto"/>
            </w:tcBorders>
            <w:noWrap/>
            <w:hideMark/>
          </w:tcPr>
          <w:p w14:paraId="2CC7E438" w14:textId="6E8A2C4C" w:rsidR="00226922" w:rsidRPr="00226922" w:rsidRDefault="00226922" w:rsidP="00E64665">
            <w:pPr>
              <w:jc w:val="right"/>
              <w:rPr>
                <w:rFonts w:ascii="Aptos Narrow" w:eastAsia="Times New Roman" w:hAnsi="Aptos Narrow" w:cs="Times New Roman"/>
                <w:color w:val="000000"/>
                <w:sz w:val="22"/>
                <w:szCs w:val="22"/>
                <w:lang w:val="en-GB" w:eastAsia="en-GB"/>
              </w:rPr>
            </w:pPr>
            <w:r w:rsidRPr="00226922">
              <w:rPr>
                <w:rFonts w:ascii="Aptos Narrow" w:eastAsia="Times New Roman" w:hAnsi="Aptos Narrow" w:cs="Times New Roman"/>
                <w:color w:val="000000"/>
                <w:sz w:val="22"/>
                <w:szCs w:val="22"/>
                <w:lang w:val="en-GB" w:eastAsia="en-GB"/>
              </w:rPr>
              <w:t>1.17E-10</w:t>
            </w:r>
            <w:r>
              <w:rPr>
                <w:rFonts w:ascii="Aptos Narrow" w:eastAsia="Times New Roman" w:hAnsi="Aptos Narrow" w:cs="Times New Roman"/>
                <w:color w:val="000000"/>
                <w:sz w:val="22"/>
                <w:szCs w:val="22"/>
                <w:lang w:val="en-GB" w:eastAsia="en-GB"/>
              </w:rPr>
              <w:t>*</w:t>
            </w:r>
          </w:p>
        </w:tc>
      </w:tr>
    </w:tbl>
    <w:p w14:paraId="3505F589" w14:textId="3AAA7C77" w:rsidR="002C3078" w:rsidRPr="002C3078" w:rsidRDefault="002C3078" w:rsidP="002C3078">
      <w:pPr>
        <w:rPr>
          <w:i/>
          <w:iCs/>
          <w:sz w:val="22"/>
          <w:szCs w:val="22"/>
        </w:rPr>
      </w:pPr>
      <w:r>
        <w:rPr>
          <w:i/>
          <w:iCs/>
          <w:sz w:val="22"/>
          <w:szCs w:val="22"/>
        </w:rPr>
        <w:br w:type="page"/>
      </w:r>
    </w:p>
    <w:p w14:paraId="41B85D5E" w14:textId="644DEB84" w:rsidR="006E0E2B" w:rsidRDefault="006E0E2B" w:rsidP="00690526">
      <w:pPr>
        <w:pStyle w:val="Heading1"/>
      </w:pPr>
      <w:bookmarkStart w:id="164" w:name="_Toc182556924"/>
      <w:r>
        <w:lastRenderedPageBreak/>
        <w:t>References</w:t>
      </w:r>
      <w:bookmarkEnd w:id="164"/>
    </w:p>
    <w:p w14:paraId="19826970" w14:textId="77777777" w:rsidR="001D4B59" w:rsidRDefault="006E0E2B" w:rsidP="001D4B59">
      <w:pPr>
        <w:pStyle w:val="Bibliography"/>
      </w:pPr>
      <w:r>
        <w:fldChar w:fldCharType="begin"/>
      </w:r>
      <w:r w:rsidR="00173262" w:rsidRPr="0058617F">
        <w:rPr>
          <w:lang w:val="nb-NO"/>
        </w:rPr>
        <w:instrText xml:space="preserve"> ADDIN ZOTERO_BIBL {"uncited":[],"omitted":[],"custom":[]} CSL_BIBLIOGRAPHY </w:instrText>
      </w:r>
      <w:r>
        <w:fldChar w:fldCharType="separate"/>
      </w:r>
      <w:r w:rsidR="001D4B59" w:rsidRPr="0058617F">
        <w:rPr>
          <w:lang w:val="nb-NO"/>
        </w:rPr>
        <w:t xml:space="preserve">Aarflot, J.M. </w:t>
      </w:r>
      <w:r w:rsidR="001D4B59" w:rsidRPr="0058617F">
        <w:rPr>
          <w:i/>
          <w:iCs/>
          <w:lang w:val="nb-NO"/>
        </w:rPr>
        <w:t>et al.</w:t>
      </w:r>
      <w:r w:rsidR="001D4B59" w:rsidRPr="0058617F">
        <w:rPr>
          <w:lang w:val="nb-NO"/>
        </w:rPr>
        <w:t xml:space="preserve"> </w:t>
      </w:r>
      <w:r w:rsidR="001D4B59">
        <w:t xml:space="preserve">(2018) ‘Contribution of Calanus species to the mesozooplankton biomass in the Barents Sea’, </w:t>
      </w:r>
      <w:r w:rsidR="001D4B59">
        <w:rPr>
          <w:i/>
          <w:iCs/>
        </w:rPr>
        <w:t>ICES Journal of Marine Science</w:t>
      </w:r>
      <w:r w:rsidR="001D4B59">
        <w:t>. Edited by D. Fields, 75(7), pp. 2342–2354. Available at: https://doi.org/10.1093/icesjms/fsx221.</w:t>
      </w:r>
    </w:p>
    <w:p w14:paraId="3B13AC8E" w14:textId="77777777" w:rsidR="001D4B59" w:rsidRPr="0058617F" w:rsidRDefault="001D4B59" w:rsidP="001D4B59">
      <w:pPr>
        <w:pStyle w:val="Bibliography"/>
        <w:rPr>
          <w:lang w:val="nb-NO"/>
        </w:rPr>
      </w:pPr>
      <w:r>
        <w:t xml:space="preserve">Alexander, D.H., Novembre, J. and Lange, K. (2009) ‘Fast model-based estimation of ancestry in unrelated individuals’, </w:t>
      </w:r>
      <w:r>
        <w:rPr>
          <w:i/>
          <w:iCs/>
        </w:rPr>
        <w:t>Genome Research</w:t>
      </w:r>
      <w:r>
        <w:t xml:space="preserve">, 19, pp. 1655–1664. </w:t>
      </w:r>
      <w:r w:rsidRPr="0058617F">
        <w:rPr>
          <w:lang w:val="nb-NO"/>
        </w:rPr>
        <w:t>Available at: https://doi.org/10.1101/gr.094052.109.</w:t>
      </w:r>
    </w:p>
    <w:p w14:paraId="7CCF8645" w14:textId="77777777" w:rsidR="001D4B59" w:rsidRPr="0058617F" w:rsidRDefault="001D4B59" w:rsidP="001D4B59">
      <w:pPr>
        <w:pStyle w:val="Bibliography"/>
        <w:rPr>
          <w:lang w:val="nb-NO"/>
        </w:rPr>
      </w:pPr>
      <w:r w:rsidRPr="0058617F">
        <w:rPr>
          <w:lang w:val="nb-NO"/>
        </w:rPr>
        <w:t xml:space="preserve">Allio, R. </w:t>
      </w:r>
      <w:r w:rsidRPr="0058617F">
        <w:rPr>
          <w:i/>
          <w:iCs/>
          <w:lang w:val="nb-NO"/>
        </w:rPr>
        <w:t>et al.</w:t>
      </w:r>
      <w:r w:rsidRPr="0058617F">
        <w:rPr>
          <w:lang w:val="nb-NO"/>
        </w:rPr>
        <w:t xml:space="preserve"> </w:t>
      </w:r>
      <w:r>
        <w:t xml:space="preserve">(2017) ‘Large Variation in the Ratio of Mitochondrial to Nuclear Mutation Rate across Animals: Implications for Genetic Diversity and the Use of Mitochondrial DNA as a Molecular Marker’, </w:t>
      </w:r>
      <w:r>
        <w:rPr>
          <w:i/>
          <w:iCs/>
        </w:rPr>
        <w:t>Molecular Biology and Evolution</w:t>
      </w:r>
      <w:r>
        <w:t xml:space="preserve">, 34(11), pp. 2762–2772. </w:t>
      </w:r>
      <w:r w:rsidRPr="0058617F">
        <w:rPr>
          <w:lang w:val="nb-NO"/>
        </w:rPr>
        <w:t>Available at: https://doi.org/10.1093/molbev/msx197.</w:t>
      </w:r>
    </w:p>
    <w:p w14:paraId="405EF83B" w14:textId="77777777" w:rsidR="001D4B59" w:rsidRDefault="001D4B59" w:rsidP="001D4B59">
      <w:pPr>
        <w:pStyle w:val="Bibliography"/>
      </w:pPr>
      <w:r w:rsidRPr="0058617F">
        <w:rPr>
          <w:lang w:val="nb-NO"/>
        </w:rPr>
        <w:t xml:space="preserve">Andermann, T. </w:t>
      </w:r>
      <w:r w:rsidRPr="0058617F">
        <w:rPr>
          <w:i/>
          <w:iCs/>
          <w:lang w:val="nb-NO"/>
        </w:rPr>
        <w:t>et al.</w:t>
      </w:r>
      <w:r w:rsidRPr="0058617F">
        <w:rPr>
          <w:lang w:val="nb-NO"/>
        </w:rPr>
        <w:t xml:space="preserve"> </w:t>
      </w:r>
      <w:r>
        <w:t xml:space="preserve">(2020) ‘A Guide to Carrying Out a Phylogenomic Target Sequence Capture Project’, </w:t>
      </w:r>
      <w:r>
        <w:rPr>
          <w:i/>
          <w:iCs/>
        </w:rPr>
        <w:t>Frontiers in Genetics</w:t>
      </w:r>
      <w:r>
        <w:t>, 10. Available at: https://doi.org/10.3389/fgene.2019.01407.</w:t>
      </w:r>
    </w:p>
    <w:p w14:paraId="1665D052" w14:textId="77777777" w:rsidR="001D4B59" w:rsidRDefault="001D4B59" w:rsidP="001D4B59">
      <w:pPr>
        <w:pStyle w:val="Bibliography"/>
      </w:pPr>
      <w:r>
        <w:t>Andrews, S. (2010) ‘FastQC:  A Quality Control Tool for High Throughput Sequence Data [Online]’. Available at: https://www.bioinformatics.babraham.ac.uk/projects/fastqc/.</w:t>
      </w:r>
    </w:p>
    <w:p w14:paraId="5AF587F2" w14:textId="77777777" w:rsidR="001D4B59" w:rsidRDefault="001D4B59" w:rsidP="001D4B59">
      <w:pPr>
        <w:pStyle w:val="Bibliography"/>
      </w:pPr>
      <w:r>
        <w:t xml:space="preserve">Anne, C. (2006) ‘Choosing the right molecular genetic markers for studying biodiversity: from molecular evolution to practical aspects’, </w:t>
      </w:r>
      <w:r>
        <w:rPr>
          <w:i/>
          <w:iCs/>
        </w:rPr>
        <w:t>Genetica</w:t>
      </w:r>
      <w:r>
        <w:t>, 127(1), pp. 101–120. Available at: https://doi.org/10.1007/s10709-005-2485-1.</w:t>
      </w:r>
    </w:p>
    <w:p w14:paraId="186D248F" w14:textId="77777777" w:rsidR="001D4B59" w:rsidRDefault="001D4B59" w:rsidP="001D4B59">
      <w:pPr>
        <w:pStyle w:val="Bibliography"/>
      </w:pPr>
      <w:r>
        <w:t xml:space="preserve">Auwera, G.V. der and O’Connor, B.D. (2020) </w:t>
      </w:r>
      <w:r>
        <w:rPr>
          <w:i/>
          <w:iCs/>
        </w:rPr>
        <w:t>Genomics in the cloud: using Docker, GATK, and WDL in Terra</w:t>
      </w:r>
      <w:r>
        <w:t>. First edition. Beijing Boston Farnham Sebastopol Tokyo: O’Reilly.</w:t>
      </w:r>
    </w:p>
    <w:p w14:paraId="2E204D07" w14:textId="77777777" w:rsidR="001D4B59" w:rsidRDefault="001D4B59" w:rsidP="001D4B59">
      <w:pPr>
        <w:pStyle w:val="Bibliography"/>
      </w:pPr>
      <w:r>
        <w:t xml:space="preserve">Blanco-Bercial, L. and Bucklin, A. (2016) ‘New view of population genetics of zooplankton: RAD-seq analysis reveals population structure of the North Atlantic planktonic copepod Centropages typicus’, </w:t>
      </w:r>
      <w:r>
        <w:rPr>
          <w:i/>
          <w:iCs/>
        </w:rPr>
        <w:t>Molecular Ecology</w:t>
      </w:r>
      <w:r>
        <w:t>, 25(7), pp. 1566–1580. Available at: https://doi.org/10.1111/mec.13581.</w:t>
      </w:r>
    </w:p>
    <w:p w14:paraId="2837DF89" w14:textId="77777777" w:rsidR="001D4B59" w:rsidRDefault="001D4B59" w:rsidP="001D4B59">
      <w:pPr>
        <w:pStyle w:val="Bibliography"/>
      </w:pPr>
      <w:r>
        <w:t xml:space="preserve">Broms, C., Melle, W. and Kaartvedt, S. (2009) ‘Oceanic distribution and life cycle of Calanus species in the Norwegian Sea and adjacent waters’, </w:t>
      </w:r>
      <w:r>
        <w:rPr>
          <w:i/>
          <w:iCs/>
        </w:rPr>
        <w:t>Deep Sea Research Part II: Topical Studies in Oceanography</w:t>
      </w:r>
      <w:r>
        <w:t>, 56(21), pp. 1910–1921. Available at: https://doi.org/10.1016/j.dsr2.2008.11.005.</w:t>
      </w:r>
    </w:p>
    <w:p w14:paraId="02874405" w14:textId="77777777" w:rsidR="001D4B59" w:rsidRPr="0058617F" w:rsidRDefault="001D4B59" w:rsidP="001D4B59">
      <w:pPr>
        <w:pStyle w:val="Bibliography"/>
        <w:rPr>
          <w:lang w:val="nb-NO"/>
        </w:rPr>
      </w:pPr>
      <w:r>
        <w:t xml:space="preserve">Bucklin, A. (2000) ‘Population genetics of drifting (Calanus spp.) and resident (Acartia clausi) plankton in Norwegian fjords’, </w:t>
      </w:r>
      <w:r>
        <w:rPr>
          <w:i/>
          <w:iCs/>
        </w:rPr>
        <w:t>Journal of Plankton Research</w:t>
      </w:r>
      <w:r>
        <w:t xml:space="preserve">, 22(7), pp. 1237–1251. </w:t>
      </w:r>
      <w:r w:rsidRPr="0058617F">
        <w:rPr>
          <w:lang w:val="nb-NO"/>
        </w:rPr>
        <w:t>Available at: https://doi.org/10.1093/plankt/22.7.1237.</w:t>
      </w:r>
    </w:p>
    <w:p w14:paraId="1A491E9A" w14:textId="77777777" w:rsidR="001D4B59" w:rsidRDefault="001D4B59" w:rsidP="001D4B59">
      <w:pPr>
        <w:pStyle w:val="Bibliography"/>
      </w:pPr>
      <w:r w:rsidRPr="0058617F">
        <w:rPr>
          <w:lang w:val="nb-NO"/>
        </w:rPr>
        <w:t xml:space="preserve">Bucklin, A. </w:t>
      </w:r>
      <w:r w:rsidRPr="0058617F">
        <w:rPr>
          <w:i/>
          <w:iCs/>
          <w:lang w:val="nb-NO"/>
        </w:rPr>
        <w:t>et al.</w:t>
      </w:r>
      <w:r w:rsidRPr="0058617F">
        <w:rPr>
          <w:lang w:val="nb-NO"/>
        </w:rPr>
        <w:t xml:space="preserve"> </w:t>
      </w:r>
      <w:r>
        <w:t xml:space="preserve">(2020) ‘Population Genomics of Marine Zooplankton’, in M.F. Oleksiak and O.P. Rajora (eds) </w:t>
      </w:r>
      <w:r>
        <w:rPr>
          <w:i/>
          <w:iCs/>
        </w:rPr>
        <w:t>Population Genomics: Marine Organisms</w:t>
      </w:r>
      <w:r>
        <w:t>. Cham: Springer International Publishing, pp. 61–102. Available at: https://doi.org/10.1007/13836_2017_9.</w:t>
      </w:r>
    </w:p>
    <w:p w14:paraId="0227C8ED" w14:textId="77777777" w:rsidR="001D4B59" w:rsidRDefault="001D4B59" w:rsidP="001D4B59">
      <w:pPr>
        <w:pStyle w:val="Bibliography"/>
      </w:pPr>
      <w:r>
        <w:t xml:space="preserve">Bucklin, A. and Kocher, T.D. (1996) ‘Source regions for recruitment of </w:t>
      </w:r>
      <w:r>
        <w:rPr>
          <w:i/>
          <w:iCs/>
        </w:rPr>
        <w:t>Calanus finmarchicus</w:t>
      </w:r>
      <w:r>
        <w:t xml:space="preserve"> to Georges Bank: evidence from molecular population genetic analysis of mtDNA’, </w:t>
      </w:r>
      <w:r>
        <w:rPr>
          <w:i/>
          <w:iCs/>
        </w:rPr>
        <w:t xml:space="preserve">Deep Sea </w:t>
      </w:r>
      <w:r>
        <w:rPr>
          <w:i/>
          <w:iCs/>
        </w:rPr>
        <w:lastRenderedPageBreak/>
        <w:t>Research Part II: Topical Studies in Oceanography</w:t>
      </w:r>
      <w:r>
        <w:t>, 43(7), pp. 1665–1681. Available at: https://doi.org/10.1016/S0967-0645(96)00059-8.</w:t>
      </w:r>
    </w:p>
    <w:p w14:paraId="4B53E172" w14:textId="77777777" w:rsidR="001D4B59" w:rsidRDefault="001D4B59" w:rsidP="001D4B59">
      <w:pPr>
        <w:pStyle w:val="Bibliography"/>
      </w:pPr>
      <w:r>
        <w:t xml:space="preserve">Bucklin, A., Sundt, R.C. and Dahle, G. (1996) ‘The population genetics of </w:t>
      </w:r>
      <w:r>
        <w:rPr>
          <w:i/>
          <w:iCs/>
        </w:rPr>
        <w:t>Calanus finmarchicus</w:t>
      </w:r>
      <w:r>
        <w:t xml:space="preserve"> in the North Atlantic’, </w:t>
      </w:r>
      <w:r>
        <w:rPr>
          <w:i/>
          <w:iCs/>
        </w:rPr>
        <w:t>Ophelia</w:t>
      </w:r>
      <w:r>
        <w:t>, 44(1–3), pp. 29–45. Available at: https://doi.org/10.1080/00785326.1995.10429837.</w:t>
      </w:r>
    </w:p>
    <w:p w14:paraId="6BFCB8D7" w14:textId="77777777" w:rsidR="001D4B59" w:rsidRDefault="001D4B59" w:rsidP="001D4B59">
      <w:pPr>
        <w:pStyle w:val="Bibliography"/>
      </w:pPr>
      <w:r>
        <w:t xml:space="preserve">Carstensen, J. </w:t>
      </w:r>
      <w:r>
        <w:rPr>
          <w:i/>
          <w:iCs/>
        </w:rPr>
        <w:t>et al.</w:t>
      </w:r>
      <w:r>
        <w:t xml:space="preserve"> (2012) ‘Effects of environmental conditions on the biomass of Calanus spp. in the Nordic Seas’, </w:t>
      </w:r>
      <w:r>
        <w:rPr>
          <w:i/>
          <w:iCs/>
        </w:rPr>
        <w:t>Journal of Plankton Research</w:t>
      </w:r>
      <w:r>
        <w:t>, 34(11), pp. 951–966. Available at: https://doi.org/10.1093/plankt/fbs059.</w:t>
      </w:r>
    </w:p>
    <w:p w14:paraId="594C0C8F" w14:textId="77777777" w:rsidR="001D4B59" w:rsidRPr="0058617F" w:rsidRDefault="001D4B59" w:rsidP="001D4B59">
      <w:pPr>
        <w:pStyle w:val="Bibliography"/>
        <w:rPr>
          <w:lang w:val="nb-NO"/>
        </w:rPr>
      </w:pPr>
      <w:r>
        <w:t xml:space="preserve">Chang, C.C. </w:t>
      </w:r>
      <w:r>
        <w:rPr>
          <w:i/>
          <w:iCs/>
        </w:rPr>
        <w:t>et al.</w:t>
      </w:r>
      <w:r>
        <w:t xml:space="preserve"> (2015) ‘Second-generation PLINK: rising to the challenge of larger and richer datasets’, </w:t>
      </w:r>
      <w:r>
        <w:rPr>
          <w:i/>
          <w:iCs/>
        </w:rPr>
        <w:t>GigaScience</w:t>
      </w:r>
      <w:r>
        <w:t xml:space="preserve">, 4(1), pp. s13742-015-0047–8. </w:t>
      </w:r>
      <w:r w:rsidRPr="0058617F">
        <w:rPr>
          <w:lang w:val="nb-NO"/>
        </w:rPr>
        <w:t>Available at: https://doi.org/10.1186/s13742-015-0047-8.</w:t>
      </w:r>
    </w:p>
    <w:p w14:paraId="558ABEE9" w14:textId="77777777" w:rsidR="001D4B59" w:rsidRPr="0058617F" w:rsidRDefault="001D4B59" w:rsidP="001D4B59">
      <w:pPr>
        <w:pStyle w:val="Bibliography"/>
        <w:rPr>
          <w:lang w:val="nb-NO"/>
        </w:rPr>
      </w:pPr>
      <w:r w:rsidRPr="0058617F">
        <w:rPr>
          <w:lang w:val="nb-NO"/>
        </w:rPr>
        <w:t xml:space="preserve">Choquet, M. </w:t>
      </w:r>
      <w:r w:rsidRPr="0058617F">
        <w:rPr>
          <w:i/>
          <w:iCs/>
          <w:lang w:val="nb-NO"/>
        </w:rPr>
        <w:t>et al.</w:t>
      </w:r>
      <w:r w:rsidRPr="0058617F">
        <w:rPr>
          <w:lang w:val="nb-NO"/>
        </w:rPr>
        <w:t xml:space="preserve"> </w:t>
      </w:r>
      <w:r>
        <w:t xml:space="preserve">(2019) ‘Towards population genomics in non-model species with large genomes: a case study of the marine zooplankton Calanus finmarchicus’, </w:t>
      </w:r>
      <w:r>
        <w:rPr>
          <w:i/>
          <w:iCs/>
        </w:rPr>
        <w:t>Royal Society open science</w:t>
      </w:r>
      <w:r>
        <w:t xml:space="preserve">, 6(2), p. 180608. </w:t>
      </w:r>
      <w:r w:rsidRPr="0058617F">
        <w:rPr>
          <w:lang w:val="nb-NO"/>
        </w:rPr>
        <w:t>Available at: https://doi.org/10.1098/rsos.180608.</w:t>
      </w:r>
    </w:p>
    <w:p w14:paraId="46CADF3D" w14:textId="77777777" w:rsidR="001D4B59" w:rsidRDefault="001D4B59" w:rsidP="001D4B59">
      <w:pPr>
        <w:pStyle w:val="Bibliography"/>
      </w:pPr>
      <w:r w:rsidRPr="0058617F">
        <w:rPr>
          <w:lang w:val="nb-NO"/>
        </w:rPr>
        <w:t xml:space="preserve">Choquet, M. </w:t>
      </w:r>
      <w:r w:rsidRPr="0058617F">
        <w:rPr>
          <w:i/>
          <w:iCs/>
          <w:lang w:val="nb-NO"/>
        </w:rPr>
        <w:t>et al.</w:t>
      </w:r>
      <w:r w:rsidRPr="0058617F">
        <w:rPr>
          <w:lang w:val="nb-NO"/>
        </w:rPr>
        <w:t xml:space="preserve"> </w:t>
      </w:r>
      <w:r>
        <w:t xml:space="preserve">(2023) ‘Unmasking microsatellite deceptiveness and debunking hybridization with SNPs in four marine copepod species of Calanus’, </w:t>
      </w:r>
      <w:r>
        <w:rPr>
          <w:i/>
          <w:iCs/>
        </w:rPr>
        <w:t>Molecular Ecology</w:t>
      </w:r>
      <w:r>
        <w:t>, 32(24), pp. 6854–6873. Available at: https://doi.org/10.1111/mec.17183.</w:t>
      </w:r>
    </w:p>
    <w:p w14:paraId="6FE304E5" w14:textId="77777777" w:rsidR="001D4B59" w:rsidRPr="0058617F" w:rsidRDefault="001D4B59" w:rsidP="001D4B59">
      <w:pPr>
        <w:pStyle w:val="Bibliography"/>
        <w:rPr>
          <w:lang w:val="nb-NO"/>
        </w:rPr>
      </w:pPr>
      <w:r>
        <w:t xml:space="preserve">Coelho, N.C. </w:t>
      </w:r>
      <w:r>
        <w:rPr>
          <w:i/>
          <w:iCs/>
        </w:rPr>
        <w:t>et al.</w:t>
      </w:r>
      <w:r>
        <w:t xml:space="preserve"> (2016) ‘Pan-Arctic population of the keystone copepod Calanus glacialis’, </w:t>
      </w:r>
      <w:r>
        <w:rPr>
          <w:i/>
          <w:iCs/>
        </w:rPr>
        <w:t>Polar Biology</w:t>
      </w:r>
      <w:r>
        <w:t xml:space="preserve">, 39(12), pp. 2311–2318. </w:t>
      </w:r>
      <w:r w:rsidRPr="0058617F">
        <w:rPr>
          <w:lang w:val="nb-NO"/>
        </w:rPr>
        <w:t>Available at: https://doi.org/10.1007/s00300-016-1898-x.</w:t>
      </w:r>
    </w:p>
    <w:p w14:paraId="733FA7F2" w14:textId="77777777" w:rsidR="001D4B59" w:rsidRPr="0058617F" w:rsidRDefault="001D4B59" w:rsidP="001D4B59">
      <w:pPr>
        <w:pStyle w:val="Bibliography"/>
        <w:rPr>
          <w:lang w:val="nb-NO"/>
        </w:rPr>
      </w:pPr>
      <w:r w:rsidRPr="0058617F">
        <w:rPr>
          <w:lang w:val="nb-NO"/>
        </w:rPr>
        <w:t xml:space="preserve">Danecek, P. </w:t>
      </w:r>
      <w:r w:rsidRPr="0058617F">
        <w:rPr>
          <w:i/>
          <w:iCs/>
          <w:lang w:val="nb-NO"/>
        </w:rPr>
        <w:t>et al.</w:t>
      </w:r>
      <w:r w:rsidRPr="0058617F">
        <w:rPr>
          <w:lang w:val="nb-NO"/>
        </w:rPr>
        <w:t xml:space="preserve"> </w:t>
      </w:r>
      <w:r>
        <w:t xml:space="preserve">(2011) ‘The variant call format and VCFtools’, </w:t>
      </w:r>
      <w:r>
        <w:rPr>
          <w:i/>
          <w:iCs/>
        </w:rPr>
        <w:t>Bioinformatics</w:t>
      </w:r>
      <w:r>
        <w:t xml:space="preserve">, 27(15), pp. 2156–2158. </w:t>
      </w:r>
      <w:r w:rsidRPr="0058617F">
        <w:rPr>
          <w:lang w:val="nb-NO"/>
        </w:rPr>
        <w:t>Available at: https://doi.org/10.1093/bioinformatics/btr330.</w:t>
      </w:r>
    </w:p>
    <w:p w14:paraId="6C1AD856" w14:textId="77777777" w:rsidR="001D4B59" w:rsidRPr="0058617F" w:rsidRDefault="001D4B59" w:rsidP="001D4B59">
      <w:pPr>
        <w:pStyle w:val="Bibliography"/>
        <w:rPr>
          <w:lang w:val="nb-NO"/>
        </w:rPr>
      </w:pPr>
      <w:r w:rsidRPr="0058617F">
        <w:rPr>
          <w:lang w:val="nb-NO"/>
        </w:rPr>
        <w:t xml:space="preserve">Danecek, P. </w:t>
      </w:r>
      <w:r w:rsidRPr="0058617F">
        <w:rPr>
          <w:i/>
          <w:iCs/>
          <w:lang w:val="nb-NO"/>
        </w:rPr>
        <w:t>et al.</w:t>
      </w:r>
      <w:r w:rsidRPr="0058617F">
        <w:rPr>
          <w:lang w:val="nb-NO"/>
        </w:rPr>
        <w:t xml:space="preserve"> </w:t>
      </w:r>
      <w:r>
        <w:t xml:space="preserve">(2021) ‘Twelve years of SAMtools and BCFtools’, </w:t>
      </w:r>
      <w:r>
        <w:rPr>
          <w:i/>
          <w:iCs/>
        </w:rPr>
        <w:t>GigaScience</w:t>
      </w:r>
      <w:r>
        <w:t xml:space="preserve">, 10(2), p. giab008. </w:t>
      </w:r>
      <w:r w:rsidRPr="0058617F">
        <w:rPr>
          <w:lang w:val="nb-NO"/>
        </w:rPr>
        <w:t>Available at: https://doi.org/10.1093/gigascience/giab008.</w:t>
      </w:r>
    </w:p>
    <w:p w14:paraId="5CEA4AF5" w14:textId="77777777" w:rsidR="001D4B59" w:rsidRPr="0058617F" w:rsidRDefault="001D4B59" w:rsidP="001D4B59">
      <w:pPr>
        <w:pStyle w:val="Bibliography"/>
        <w:rPr>
          <w:lang w:val="nb-NO"/>
        </w:rPr>
      </w:pPr>
      <w:r w:rsidRPr="0058617F">
        <w:rPr>
          <w:lang w:val="nb-NO"/>
        </w:rPr>
        <w:t xml:space="preserve">Davey, J.W. </w:t>
      </w:r>
      <w:r w:rsidRPr="0058617F">
        <w:rPr>
          <w:i/>
          <w:iCs/>
          <w:lang w:val="nb-NO"/>
        </w:rPr>
        <w:t>et al.</w:t>
      </w:r>
      <w:r w:rsidRPr="0058617F">
        <w:rPr>
          <w:lang w:val="nb-NO"/>
        </w:rPr>
        <w:t xml:space="preserve"> </w:t>
      </w:r>
      <w:r>
        <w:t xml:space="preserve">(2011) ‘Genome-wide genetic marker discovery and genotyping using next-generation sequencing’, </w:t>
      </w:r>
      <w:r>
        <w:rPr>
          <w:i/>
          <w:iCs/>
        </w:rPr>
        <w:t>Nature Reviews Genetics</w:t>
      </w:r>
      <w:r>
        <w:t xml:space="preserve">, 12(7), pp. 499–510. </w:t>
      </w:r>
      <w:r w:rsidRPr="0058617F">
        <w:rPr>
          <w:lang w:val="nb-NO"/>
        </w:rPr>
        <w:t>Available at: https://doi.org/10.1038/nrg3012.</w:t>
      </w:r>
    </w:p>
    <w:p w14:paraId="234A929D" w14:textId="77777777" w:rsidR="001D4B59" w:rsidRPr="0058617F" w:rsidRDefault="001D4B59" w:rsidP="001D4B59">
      <w:pPr>
        <w:pStyle w:val="Bibliography"/>
        <w:rPr>
          <w:lang w:val="nb-NO"/>
        </w:rPr>
      </w:pPr>
      <w:r w:rsidRPr="0058617F">
        <w:rPr>
          <w:lang w:val="nb-NO"/>
        </w:rPr>
        <w:t xml:space="preserve">Excoffier, L. </w:t>
      </w:r>
      <w:r w:rsidRPr="0058617F">
        <w:rPr>
          <w:i/>
          <w:iCs/>
          <w:lang w:val="nb-NO"/>
        </w:rPr>
        <w:t>et al.</w:t>
      </w:r>
      <w:r w:rsidRPr="0058617F">
        <w:rPr>
          <w:lang w:val="nb-NO"/>
        </w:rPr>
        <w:t xml:space="preserve"> </w:t>
      </w:r>
      <w:r>
        <w:t xml:space="preserve">(2021) ‘fastsimcoal2: demographic inference under complex evolutionary scenarios’, </w:t>
      </w:r>
      <w:r>
        <w:rPr>
          <w:i/>
          <w:iCs/>
        </w:rPr>
        <w:t>Bioinformatics</w:t>
      </w:r>
      <w:r>
        <w:t xml:space="preserve">, 37(24), pp. 4882–4885. </w:t>
      </w:r>
      <w:r w:rsidRPr="0058617F">
        <w:rPr>
          <w:lang w:val="nb-NO"/>
        </w:rPr>
        <w:t>Available at: https://doi.org/10.1093/bioinformatics/btab468.</w:t>
      </w:r>
    </w:p>
    <w:p w14:paraId="7EE7634E" w14:textId="77777777" w:rsidR="001D4B59" w:rsidRDefault="001D4B59" w:rsidP="001D4B59">
      <w:pPr>
        <w:pStyle w:val="Bibliography"/>
      </w:pPr>
      <w:r w:rsidRPr="0058617F">
        <w:rPr>
          <w:lang w:val="nb-NO"/>
        </w:rPr>
        <w:t xml:space="preserve">Falk-Petersen, S. </w:t>
      </w:r>
      <w:r w:rsidRPr="0058617F">
        <w:rPr>
          <w:i/>
          <w:iCs/>
          <w:lang w:val="nb-NO"/>
        </w:rPr>
        <w:t>et al.</w:t>
      </w:r>
      <w:r w:rsidRPr="0058617F">
        <w:rPr>
          <w:lang w:val="nb-NO"/>
        </w:rPr>
        <w:t xml:space="preserve"> </w:t>
      </w:r>
      <w:r>
        <w:t xml:space="preserve">(2009) ‘Lipids and life strategy of Arctic </w:t>
      </w:r>
      <w:r>
        <w:rPr>
          <w:i/>
          <w:iCs/>
        </w:rPr>
        <w:t>Calanus</w:t>
      </w:r>
      <w:r>
        <w:t xml:space="preserve">’, </w:t>
      </w:r>
      <w:r>
        <w:rPr>
          <w:i/>
          <w:iCs/>
        </w:rPr>
        <w:t>Marine Biology Research</w:t>
      </w:r>
      <w:r>
        <w:t>, 5(1), pp. 18–39. Available at: https://doi.org/10.1080/17451000802512267.</w:t>
      </w:r>
    </w:p>
    <w:p w14:paraId="0DD9921D" w14:textId="77777777" w:rsidR="001D4B59" w:rsidRDefault="001D4B59" w:rsidP="001D4B59">
      <w:pPr>
        <w:pStyle w:val="Bibliography"/>
      </w:pPr>
      <w:r>
        <w:t xml:space="preserve">Fox, J. and Weisberg, S. (2019) </w:t>
      </w:r>
      <w:r>
        <w:rPr>
          <w:i/>
          <w:iCs/>
        </w:rPr>
        <w:t>An R Companion to Applied Regression</w:t>
      </w:r>
      <w:r>
        <w:t>. Third. Thousand Oaks CA: Sage. Available at: https://www.john-fox.ca/Companion/.</w:t>
      </w:r>
    </w:p>
    <w:p w14:paraId="6EC70FDD" w14:textId="77777777" w:rsidR="001D4B59" w:rsidRPr="0058617F" w:rsidRDefault="001D4B59" w:rsidP="001D4B59">
      <w:pPr>
        <w:pStyle w:val="Bibliography"/>
        <w:rPr>
          <w:lang w:val="nb-NO"/>
        </w:rPr>
      </w:pPr>
      <w:r w:rsidRPr="0058617F">
        <w:rPr>
          <w:lang w:val="nb-NO"/>
        </w:rPr>
        <w:t xml:space="preserve">Frías-López, C. </w:t>
      </w:r>
      <w:r w:rsidRPr="0058617F">
        <w:rPr>
          <w:i/>
          <w:iCs/>
          <w:lang w:val="nb-NO"/>
        </w:rPr>
        <w:t>et al.</w:t>
      </w:r>
      <w:r w:rsidRPr="0058617F">
        <w:rPr>
          <w:lang w:val="nb-NO"/>
        </w:rPr>
        <w:t xml:space="preserve"> </w:t>
      </w:r>
      <w:r>
        <w:t xml:space="preserve">(2016) ‘DOMINO: development of informative molecular markers for phylogenetic and genome-wide population genetic studies in non-model organisms’, </w:t>
      </w:r>
      <w:r>
        <w:rPr>
          <w:i/>
          <w:iCs/>
        </w:rPr>
        <w:lastRenderedPageBreak/>
        <w:t>Bioinformatics</w:t>
      </w:r>
      <w:r>
        <w:t xml:space="preserve">, 32(24), pp. 3753–3759. </w:t>
      </w:r>
      <w:r w:rsidRPr="0058617F">
        <w:rPr>
          <w:lang w:val="nb-NO"/>
        </w:rPr>
        <w:t>Available at: https://doi.org/10.1093/bioinformatics/btw534.</w:t>
      </w:r>
    </w:p>
    <w:p w14:paraId="65B88D5D" w14:textId="77777777" w:rsidR="001D4B59" w:rsidRPr="0058617F" w:rsidRDefault="001D4B59" w:rsidP="001D4B59">
      <w:pPr>
        <w:pStyle w:val="Bibliography"/>
        <w:rPr>
          <w:lang w:val="nb-NO"/>
        </w:rPr>
      </w:pPr>
      <w:r w:rsidRPr="0058617F">
        <w:rPr>
          <w:lang w:val="nb-NO"/>
        </w:rPr>
        <w:t xml:space="preserve">Gómez, A. </w:t>
      </w:r>
      <w:r w:rsidRPr="0058617F">
        <w:rPr>
          <w:i/>
          <w:iCs/>
          <w:lang w:val="nb-NO"/>
        </w:rPr>
        <w:t>et al.</w:t>
      </w:r>
      <w:r w:rsidRPr="0058617F">
        <w:rPr>
          <w:lang w:val="nb-NO"/>
        </w:rPr>
        <w:t xml:space="preserve"> </w:t>
      </w:r>
      <w:r>
        <w:t xml:space="preserve">(2002) ‘The interplay between colonization history and gene flow in passively dispersing zooplankton: microsatellite analysis of rotifer resting egg banks’, </w:t>
      </w:r>
      <w:r>
        <w:rPr>
          <w:i/>
          <w:iCs/>
        </w:rPr>
        <w:t>Journal of Evolutionary Biology</w:t>
      </w:r>
      <w:r>
        <w:t xml:space="preserve">, 15(1), pp. 158–171. </w:t>
      </w:r>
      <w:r w:rsidRPr="0058617F">
        <w:rPr>
          <w:lang w:val="nb-NO"/>
        </w:rPr>
        <w:t>Available at: https://doi.org/10.1046/j.1420-9101.2002.00368.x.</w:t>
      </w:r>
    </w:p>
    <w:p w14:paraId="74142131" w14:textId="77777777" w:rsidR="001D4B59" w:rsidRDefault="001D4B59" w:rsidP="001D4B59">
      <w:pPr>
        <w:pStyle w:val="Bibliography"/>
      </w:pPr>
      <w:r w:rsidRPr="0058617F">
        <w:rPr>
          <w:lang w:val="nb-NO"/>
        </w:rPr>
        <w:t xml:space="preserve">Goudet, J. </w:t>
      </w:r>
      <w:r w:rsidRPr="0058617F">
        <w:rPr>
          <w:i/>
          <w:iCs/>
          <w:lang w:val="nb-NO"/>
        </w:rPr>
        <w:t>et al.</w:t>
      </w:r>
      <w:r w:rsidRPr="0058617F">
        <w:rPr>
          <w:lang w:val="nb-NO"/>
        </w:rPr>
        <w:t xml:space="preserve"> </w:t>
      </w:r>
      <w:r>
        <w:t>(2022) ‘hierfstat: Estimation and Tests of Hierarchical F-Statistics’. Available at: https://cran.r-project.org/web/packages/hierfstat/index.html (Accessed: 30 October 2024).</w:t>
      </w:r>
    </w:p>
    <w:p w14:paraId="434A5108" w14:textId="77777777" w:rsidR="001D4B59" w:rsidRDefault="001D4B59" w:rsidP="001D4B59">
      <w:pPr>
        <w:pStyle w:val="Bibliography"/>
      </w:pPr>
      <w:r w:rsidRPr="0058617F">
        <w:rPr>
          <w:lang w:val="nb-NO"/>
        </w:rPr>
        <w:t xml:space="preserve">Hansen, B.W. </w:t>
      </w:r>
      <w:r w:rsidRPr="0058617F">
        <w:rPr>
          <w:i/>
          <w:iCs/>
          <w:lang w:val="nb-NO"/>
        </w:rPr>
        <w:t>et al.</w:t>
      </w:r>
      <w:r w:rsidRPr="0058617F">
        <w:rPr>
          <w:lang w:val="nb-NO"/>
        </w:rPr>
        <w:t xml:space="preserve"> </w:t>
      </w:r>
      <w:r>
        <w:t xml:space="preserve">(2003) ‘Differences in life-cycle traits of Calanus finmarchicus originating from 60°N and 69°N, when reared in mesocosms at 69°N’, </w:t>
      </w:r>
      <w:r>
        <w:rPr>
          <w:i/>
          <w:iCs/>
        </w:rPr>
        <w:t>Marine Biology</w:t>
      </w:r>
      <w:r>
        <w:t>, 142(5), pp. 877–893. Available at: https://doi.org/10.1007/s00227-002-1004-5.</w:t>
      </w:r>
    </w:p>
    <w:p w14:paraId="1513800B" w14:textId="77777777" w:rsidR="001D4B59" w:rsidRDefault="001D4B59" w:rsidP="001D4B59">
      <w:pPr>
        <w:pStyle w:val="Bibliography"/>
      </w:pPr>
      <w:r>
        <w:t xml:space="preserve">Hasan, A.R. and Ness, R.W. (2020) ‘Recombination Rate Variation and Infrequent Sex Influence Genetic Diversity in Chlamydomonas reinhardtii’, </w:t>
      </w:r>
      <w:r>
        <w:rPr>
          <w:i/>
          <w:iCs/>
        </w:rPr>
        <w:t>Genome Biology and Evolution</w:t>
      </w:r>
      <w:r>
        <w:t>, 12(4), p. 370. Available at: https://doi.org/10.1093/gbe/evaa057.</w:t>
      </w:r>
    </w:p>
    <w:p w14:paraId="2823DB32" w14:textId="77777777" w:rsidR="001D4B59" w:rsidRDefault="001D4B59" w:rsidP="001D4B59">
      <w:pPr>
        <w:pStyle w:val="Bibliography"/>
      </w:pPr>
      <w:r>
        <w:t xml:space="preserve">Hirai, J., Katakura, S. and Nagai, S. (2023) ‘Comparisons of genetic population structures of copepods Pseudocalanus spp. in the Okhotsk Sea: the first record of P. acuspes in coastal waters off Japan’, </w:t>
      </w:r>
      <w:r>
        <w:rPr>
          <w:i/>
          <w:iCs/>
        </w:rPr>
        <w:t>Marine Biodiversity</w:t>
      </w:r>
      <w:r>
        <w:t>, 53(1), p. 12. Available at: https://doi.org/10.1007/s12526-022-01323-y.</w:t>
      </w:r>
    </w:p>
    <w:p w14:paraId="029CE5A9" w14:textId="77777777" w:rsidR="001D4B59" w:rsidRPr="0058617F" w:rsidRDefault="001D4B59" w:rsidP="001D4B59">
      <w:pPr>
        <w:pStyle w:val="Bibliography"/>
        <w:rPr>
          <w:lang w:val="nb-NO"/>
        </w:rPr>
      </w:pPr>
      <w:r>
        <w:t xml:space="preserve">Hirche, H.-J. (1996) ‘Diapause in the marine copepod, Calanus finmarchicus — A review’, </w:t>
      </w:r>
      <w:r>
        <w:rPr>
          <w:i/>
          <w:iCs/>
        </w:rPr>
        <w:t>Ophelia</w:t>
      </w:r>
      <w:r>
        <w:t xml:space="preserve">, 44(1–3), pp. 129–143. </w:t>
      </w:r>
      <w:r w:rsidRPr="0058617F">
        <w:rPr>
          <w:lang w:val="nb-NO"/>
        </w:rPr>
        <w:t>Available at: https://doi.org/10.1080/00785326.1995.10429843.</w:t>
      </w:r>
    </w:p>
    <w:p w14:paraId="5823255D" w14:textId="77777777" w:rsidR="001D4B59" w:rsidRPr="0058617F" w:rsidRDefault="001D4B59" w:rsidP="001D4B59">
      <w:pPr>
        <w:pStyle w:val="Bibliography"/>
        <w:rPr>
          <w:lang w:val="nb-NO"/>
        </w:rPr>
      </w:pPr>
      <w:r w:rsidRPr="0058617F">
        <w:rPr>
          <w:lang w:val="nb-NO"/>
        </w:rPr>
        <w:t xml:space="preserve">Hirche, H.J. </w:t>
      </w:r>
      <w:r w:rsidRPr="0058617F">
        <w:rPr>
          <w:i/>
          <w:iCs/>
          <w:lang w:val="nb-NO"/>
        </w:rPr>
        <w:t>et al.</w:t>
      </w:r>
      <w:r w:rsidRPr="0058617F">
        <w:rPr>
          <w:lang w:val="nb-NO"/>
        </w:rPr>
        <w:t xml:space="preserve"> </w:t>
      </w:r>
      <w:r>
        <w:t xml:space="preserve">(2024) ‘From fringe to basin: unravelling the survival strategies of Calanus hyperboreus and C. glacialis in the Arctic Ocean’, </w:t>
      </w:r>
      <w:r>
        <w:rPr>
          <w:i/>
          <w:iCs/>
        </w:rPr>
        <w:t>Marine Ecology Progress Series</w:t>
      </w:r>
      <w:r>
        <w:t xml:space="preserve">, 745, pp. 41–57. </w:t>
      </w:r>
      <w:r w:rsidRPr="0058617F">
        <w:rPr>
          <w:lang w:val="nb-NO"/>
        </w:rPr>
        <w:t>Available at: https://doi.org/10.3354/meps14665.</w:t>
      </w:r>
    </w:p>
    <w:p w14:paraId="575D37A1" w14:textId="77777777" w:rsidR="001D4B59" w:rsidRDefault="001D4B59" w:rsidP="001D4B59">
      <w:pPr>
        <w:pStyle w:val="Bibliography"/>
      </w:pPr>
      <w:r w:rsidRPr="0058617F">
        <w:rPr>
          <w:lang w:val="nb-NO"/>
        </w:rPr>
        <w:t xml:space="preserve">Hobbs, L. </w:t>
      </w:r>
      <w:r w:rsidRPr="0058617F">
        <w:rPr>
          <w:i/>
          <w:iCs/>
          <w:lang w:val="nb-NO"/>
        </w:rPr>
        <w:t>et al.</w:t>
      </w:r>
      <w:r w:rsidRPr="0058617F">
        <w:rPr>
          <w:lang w:val="nb-NO"/>
        </w:rPr>
        <w:t xml:space="preserve"> </w:t>
      </w:r>
      <w:r>
        <w:t xml:space="preserve">(2020) ‘Eat or Sleep: Availability of Winter Prey Explains Mid-Winter and Spring Activity in an Arctic Calanus Population’, </w:t>
      </w:r>
      <w:r>
        <w:rPr>
          <w:i/>
          <w:iCs/>
        </w:rPr>
        <w:t>Frontiers in Marine Science</w:t>
      </w:r>
      <w:r>
        <w:t>, 7, p. 541564. Available at: https://doi.org/10.3389/fmars.2020.541564.</w:t>
      </w:r>
    </w:p>
    <w:p w14:paraId="2E2BF9F9" w14:textId="77777777" w:rsidR="001D4B59" w:rsidRDefault="001D4B59" w:rsidP="001D4B59">
      <w:pPr>
        <w:pStyle w:val="Bibliography"/>
      </w:pPr>
      <w:r>
        <w:t xml:space="preserve">Huang, Y., Liu, G. and Chen, X. (2014) ‘Molecular phylogeography and population genetic structure of the planktonic copepod Calanus sinicus Brodsky in the coastal waters of China’, </w:t>
      </w:r>
      <w:r>
        <w:rPr>
          <w:i/>
          <w:iCs/>
        </w:rPr>
        <w:t>Acta Oceanologica Sinica</w:t>
      </w:r>
      <w:r>
        <w:t>, 33(10), pp. 74–84. Available at: https://doi.org/10.1007/s13131-014-0542-2.</w:t>
      </w:r>
    </w:p>
    <w:p w14:paraId="6821A12B" w14:textId="77777777" w:rsidR="001D4B59" w:rsidRDefault="001D4B59" w:rsidP="001D4B59">
      <w:pPr>
        <w:pStyle w:val="Bibliography"/>
      </w:pPr>
      <w:r>
        <w:t xml:space="preserve">Irigoien, X. (2004) ‘Some ideas about the role of lipids in the life cycle of Calanus finmarchicus’, </w:t>
      </w:r>
      <w:r>
        <w:rPr>
          <w:i/>
          <w:iCs/>
        </w:rPr>
        <w:t>Journal of Plankton Research</w:t>
      </w:r>
      <w:r>
        <w:t>, 26(3), pp. 259–263. Available at: https://doi.org/10.1093/plankt/fbh030.</w:t>
      </w:r>
    </w:p>
    <w:p w14:paraId="6D30D50C" w14:textId="77777777" w:rsidR="001D4B59" w:rsidRDefault="001D4B59" w:rsidP="001D4B59">
      <w:pPr>
        <w:pStyle w:val="Bibliography"/>
      </w:pPr>
      <w:r>
        <w:t xml:space="preserve">Jombart, T. (2008) ‘adegenet: a R package for the multivariate analysis of genetic markers’, </w:t>
      </w:r>
      <w:r>
        <w:rPr>
          <w:i/>
          <w:iCs/>
        </w:rPr>
        <w:t>Bioinformatics</w:t>
      </w:r>
      <w:r>
        <w:t>, 24(11), pp. 1403–1405. Available at: https://doi.org/10.1093/bioinformatics/btn129.</w:t>
      </w:r>
    </w:p>
    <w:p w14:paraId="056A12D1" w14:textId="77777777" w:rsidR="001D4B59" w:rsidRDefault="001D4B59" w:rsidP="001D4B59">
      <w:pPr>
        <w:pStyle w:val="Bibliography"/>
      </w:pPr>
      <w:r>
        <w:lastRenderedPageBreak/>
        <w:t xml:space="preserve">Jombart, T., Devillard, S. and Balloux, F. (2010) ‘Discriminant analysis of principal components: a new method for the analysis of genetically structured populations’, </w:t>
      </w:r>
      <w:r>
        <w:rPr>
          <w:i/>
          <w:iCs/>
        </w:rPr>
        <w:t>BMC Genetics</w:t>
      </w:r>
      <w:r>
        <w:t>, 11(1), p. 94. Available at: https://doi.org/10.1186/1471-2156-11-94.</w:t>
      </w:r>
    </w:p>
    <w:p w14:paraId="51608D4E" w14:textId="77777777" w:rsidR="001D4B59" w:rsidRPr="0058617F" w:rsidRDefault="001D4B59" w:rsidP="001D4B59">
      <w:pPr>
        <w:pStyle w:val="Bibliography"/>
        <w:rPr>
          <w:lang w:val="nb-NO"/>
        </w:rPr>
      </w:pPr>
      <w:r>
        <w:t xml:space="preserve">Jones, M.R. and Good, J.M. (2016) ‘Targeted capture in evolutionary and ecological genomics’, </w:t>
      </w:r>
      <w:r>
        <w:rPr>
          <w:i/>
          <w:iCs/>
        </w:rPr>
        <w:t>Molecular Ecology</w:t>
      </w:r>
      <w:r>
        <w:t xml:space="preserve">, 25(1), pp. 185–202. </w:t>
      </w:r>
      <w:r w:rsidRPr="0058617F">
        <w:rPr>
          <w:lang w:val="nb-NO"/>
        </w:rPr>
        <w:t>Available at: https://doi.org/10.1111/mec.13304.</w:t>
      </w:r>
    </w:p>
    <w:p w14:paraId="0019B7B7" w14:textId="77777777" w:rsidR="001D4B59" w:rsidRDefault="001D4B59" w:rsidP="001D4B59">
      <w:pPr>
        <w:pStyle w:val="Bibliography"/>
      </w:pPr>
      <w:r w:rsidRPr="0058617F">
        <w:rPr>
          <w:lang w:val="nb-NO"/>
        </w:rPr>
        <w:t xml:space="preserve">Keith, N. </w:t>
      </w:r>
      <w:r w:rsidRPr="0058617F">
        <w:rPr>
          <w:i/>
          <w:iCs/>
          <w:lang w:val="nb-NO"/>
        </w:rPr>
        <w:t>et al.</w:t>
      </w:r>
      <w:r w:rsidRPr="0058617F">
        <w:rPr>
          <w:lang w:val="nb-NO"/>
        </w:rPr>
        <w:t xml:space="preserve"> </w:t>
      </w:r>
      <w:r>
        <w:t xml:space="preserve">(2016) ‘High mutational rates of large-scale duplication and deletion in Daphnia pulex’, </w:t>
      </w:r>
      <w:r>
        <w:rPr>
          <w:i/>
          <w:iCs/>
        </w:rPr>
        <w:t>Genome Research</w:t>
      </w:r>
      <w:r>
        <w:t>, 26(1), pp. 60–69. Available at: https://doi.org/10.1101/gr.191338.115.</w:t>
      </w:r>
    </w:p>
    <w:p w14:paraId="75A99ACE" w14:textId="77777777" w:rsidR="001D4B59" w:rsidRDefault="001D4B59" w:rsidP="001D4B59">
      <w:pPr>
        <w:pStyle w:val="Bibliography"/>
      </w:pPr>
      <w:r>
        <w:t>Krueger, F. (2024) ‘FelixKrueger/TrimGalore’. Available at: https://github.com/FelixKrueger/TrimGalore (Accessed: 21 April 2024).</w:t>
      </w:r>
    </w:p>
    <w:p w14:paraId="06A4BAF1" w14:textId="77777777" w:rsidR="001D4B59" w:rsidRDefault="001D4B59" w:rsidP="001D4B59">
      <w:pPr>
        <w:pStyle w:val="Bibliography"/>
      </w:pPr>
      <w:r>
        <w:t xml:space="preserve">Kvile, K.Ø., Prokopchuk, I.P. and Stige, L.C. (2022) ‘Environmental effects on </w:t>
      </w:r>
      <w:r>
        <w:rPr>
          <w:i/>
          <w:iCs/>
        </w:rPr>
        <w:t>Calanus finmarchicus</w:t>
      </w:r>
      <w:r>
        <w:t xml:space="preserve"> abundance and depth distribution in the Barents Sea’, </w:t>
      </w:r>
      <w:r>
        <w:rPr>
          <w:i/>
          <w:iCs/>
        </w:rPr>
        <w:t>ICES Journal of Marine Science</w:t>
      </w:r>
      <w:r>
        <w:t>. Edited by D. Fields, 79(3), pp. 815–828. Available at: https://doi.org/10.1093/icesjms/fsab133.</w:t>
      </w:r>
    </w:p>
    <w:p w14:paraId="78A4523D" w14:textId="77777777" w:rsidR="001D4B59" w:rsidRPr="0058617F" w:rsidRDefault="001D4B59" w:rsidP="001D4B59">
      <w:pPr>
        <w:pStyle w:val="Bibliography"/>
        <w:rPr>
          <w:lang w:val="nb-NO"/>
        </w:rPr>
      </w:pPr>
      <w:r>
        <w:t xml:space="preserve">Li, H. (2013) ‘Aligning sequence reads, clone sequences and assembly contigs with BWA-MEM’. arXiv. </w:t>
      </w:r>
      <w:r w:rsidRPr="0058617F">
        <w:rPr>
          <w:lang w:val="nb-NO"/>
        </w:rPr>
        <w:t>Available at: https://doi.org/10.48550/arXiv.1303.3997.</w:t>
      </w:r>
    </w:p>
    <w:p w14:paraId="52F3F22F" w14:textId="77777777" w:rsidR="001D4B59" w:rsidRDefault="001D4B59" w:rsidP="001D4B59">
      <w:pPr>
        <w:pStyle w:val="Bibliography"/>
      </w:pPr>
      <w:r w:rsidRPr="0058617F">
        <w:rPr>
          <w:lang w:val="nb-NO"/>
        </w:rPr>
        <w:t xml:space="preserve">Liu, S. </w:t>
      </w:r>
      <w:r w:rsidRPr="0058617F">
        <w:rPr>
          <w:i/>
          <w:iCs/>
          <w:lang w:val="nb-NO"/>
        </w:rPr>
        <w:t>et al.</w:t>
      </w:r>
      <w:r w:rsidRPr="0058617F">
        <w:rPr>
          <w:lang w:val="nb-NO"/>
        </w:rPr>
        <w:t xml:space="preserve"> </w:t>
      </w:r>
      <w:r>
        <w:t xml:space="preserve">(2018) ‘Genomic parallelism and lack thereof in contrasting systems of three-spined sticklebacks’, </w:t>
      </w:r>
      <w:r>
        <w:rPr>
          <w:i/>
          <w:iCs/>
        </w:rPr>
        <w:t>Molecular Ecology</w:t>
      </w:r>
      <w:r>
        <w:t>, 27(23), pp. 4725–4743. Available at: https://doi.org/10.1111/mec.14782.</w:t>
      </w:r>
    </w:p>
    <w:p w14:paraId="739ED102" w14:textId="77777777" w:rsidR="001D4B59" w:rsidRDefault="001D4B59" w:rsidP="001D4B59">
      <w:pPr>
        <w:pStyle w:val="Bibliography"/>
      </w:pPr>
      <w:r>
        <w:t xml:space="preserve">Liu, X. and Fu, Y.-X. (2015) ‘Exploring population size changes using SNP frequency spectra’, </w:t>
      </w:r>
      <w:r>
        <w:rPr>
          <w:i/>
          <w:iCs/>
        </w:rPr>
        <w:t>Nature Genetics</w:t>
      </w:r>
      <w:r>
        <w:t>, 47(5), pp. 555–559. Available at: https://doi.org/10.1038/ng.3254.</w:t>
      </w:r>
    </w:p>
    <w:p w14:paraId="2EC5350F" w14:textId="77777777" w:rsidR="001D4B59" w:rsidRDefault="001D4B59" w:rsidP="001D4B59">
      <w:pPr>
        <w:pStyle w:val="Bibliography"/>
      </w:pPr>
      <w:r>
        <w:t xml:space="preserve">Liu, X. and Fu, Y.-X. (2020) ‘Stairway Plot 2: demographic history inference with folded SNP frequency spectra’, </w:t>
      </w:r>
      <w:r>
        <w:rPr>
          <w:i/>
          <w:iCs/>
        </w:rPr>
        <w:t>Genome Biology</w:t>
      </w:r>
      <w:r>
        <w:t>, 21(1), p. 280. Available at: https://doi.org/10.1186/s13059-020-02196-9.</w:t>
      </w:r>
    </w:p>
    <w:p w14:paraId="5E9159B0" w14:textId="77777777" w:rsidR="001D4B59" w:rsidRDefault="001D4B59" w:rsidP="001D4B59">
      <w:pPr>
        <w:pStyle w:val="Bibliography"/>
      </w:pPr>
      <w:r>
        <w:t xml:space="preserve">Lizano, A.M. </w:t>
      </w:r>
      <w:r>
        <w:rPr>
          <w:i/>
          <w:iCs/>
        </w:rPr>
        <w:t>et al.</w:t>
      </w:r>
      <w:r>
        <w:t xml:space="preserve"> (2022) ‘Insights into the species evolution of </w:t>
      </w:r>
      <w:r>
        <w:rPr>
          <w:i/>
          <w:iCs/>
        </w:rPr>
        <w:t>Calanus</w:t>
      </w:r>
      <w:r>
        <w:t xml:space="preserve"> copepods in the northern seas revealed by </w:t>
      </w:r>
      <w:r>
        <w:rPr>
          <w:i/>
          <w:iCs/>
        </w:rPr>
        <w:t>de novo</w:t>
      </w:r>
      <w:r>
        <w:t xml:space="preserve"> transcriptome sequencing’, </w:t>
      </w:r>
      <w:r>
        <w:rPr>
          <w:i/>
          <w:iCs/>
        </w:rPr>
        <w:t>Ecology and evolution</w:t>
      </w:r>
      <w:r>
        <w:t>, 12(2), p. e8606. Available at: https://doi.org/10.1002/ece3.8606.</w:t>
      </w:r>
    </w:p>
    <w:p w14:paraId="092A9B98" w14:textId="77777777" w:rsidR="001D4B59" w:rsidRPr="0058617F" w:rsidRDefault="001D4B59" w:rsidP="001D4B59">
      <w:pPr>
        <w:pStyle w:val="Bibliography"/>
        <w:rPr>
          <w:lang w:val="nb-NO"/>
        </w:rPr>
      </w:pPr>
      <w:r>
        <w:t xml:space="preserve">Lizano, A.M.D. (2022) ‘Examining challenges in species-level taxonomy among Calanus copepods in the Northern seas using genome and transcriptome data (PhD thesis)’, </w:t>
      </w:r>
      <w:r>
        <w:rPr>
          <w:i/>
          <w:iCs/>
        </w:rPr>
        <w:t>Nord University</w:t>
      </w:r>
      <w:r>
        <w:t xml:space="preserve"> [Preprint], (45). </w:t>
      </w:r>
      <w:r w:rsidRPr="0058617F">
        <w:rPr>
          <w:lang w:val="nb-NO"/>
        </w:rPr>
        <w:t>Available at: https://nordopen.nord.no/nord-xmlui/handle/11250/3030081.</w:t>
      </w:r>
    </w:p>
    <w:p w14:paraId="429FC3DA" w14:textId="77777777" w:rsidR="001D4B59" w:rsidRDefault="001D4B59" w:rsidP="001D4B59">
      <w:pPr>
        <w:pStyle w:val="Bibliography"/>
      </w:pPr>
      <w:r w:rsidRPr="0058617F">
        <w:rPr>
          <w:lang w:val="nb-NO"/>
        </w:rPr>
        <w:t xml:space="preserve">Lou, R.N. </w:t>
      </w:r>
      <w:r w:rsidRPr="0058617F">
        <w:rPr>
          <w:i/>
          <w:iCs/>
          <w:lang w:val="nb-NO"/>
        </w:rPr>
        <w:t>et al.</w:t>
      </w:r>
      <w:r w:rsidRPr="0058617F">
        <w:rPr>
          <w:lang w:val="nb-NO"/>
        </w:rPr>
        <w:t xml:space="preserve"> </w:t>
      </w:r>
      <w:r>
        <w:t xml:space="preserve">(2021) ‘A beginner’s guide to low‐coverage whole genome sequencing for population genomics’, </w:t>
      </w:r>
      <w:r>
        <w:rPr>
          <w:i/>
          <w:iCs/>
        </w:rPr>
        <w:t>Molecular Ecology</w:t>
      </w:r>
      <w:r>
        <w:t>, 30(23), pp. 5966–5993. Available at: https://doi.org/10.1111/mec.16077.</w:t>
      </w:r>
    </w:p>
    <w:p w14:paraId="06294D6D" w14:textId="77777777" w:rsidR="001D4B59" w:rsidRDefault="001D4B59" w:rsidP="001D4B59">
      <w:pPr>
        <w:pStyle w:val="Bibliography"/>
      </w:pPr>
      <w:r>
        <w:t xml:space="preserve">Lou, R.N. and Therkildsen, N.O. (2022) ‘Batch effects in population genomic studies with low‐coverage whole genome sequencing data: Causes, detection and mitigation’, </w:t>
      </w:r>
      <w:r>
        <w:rPr>
          <w:i/>
          <w:iCs/>
        </w:rPr>
        <w:t xml:space="preserve">Molecular </w:t>
      </w:r>
      <w:r>
        <w:rPr>
          <w:i/>
          <w:iCs/>
        </w:rPr>
        <w:lastRenderedPageBreak/>
        <w:t>Ecology Resources</w:t>
      </w:r>
      <w:r>
        <w:t>, 22(5), pp. 1678–1692. Available at: https://doi.org/10.1111/1755-0998.13559.</w:t>
      </w:r>
    </w:p>
    <w:p w14:paraId="798C1028" w14:textId="77777777" w:rsidR="001D4B59" w:rsidRDefault="001D4B59" w:rsidP="001D4B59">
      <w:pPr>
        <w:pStyle w:val="Bibliography"/>
      </w:pPr>
      <w:r>
        <w:t xml:space="preserve">Maceda, I. and Lao, O. (2021) ‘Analysis of the Batch Effect Due to Sequencing Center in Population Statistics Quantifying Rare Events in the 1000 Genomes Project’, </w:t>
      </w:r>
      <w:r>
        <w:rPr>
          <w:i/>
          <w:iCs/>
        </w:rPr>
        <w:t>Genes</w:t>
      </w:r>
      <w:r>
        <w:t>, 13(1), p. 44. Available at: https://doi.org/10.3390/genes13010044.</w:t>
      </w:r>
    </w:p>
    <w:p w14:paraId="0D54CC44" w14:textId="77777777" w:rsidR="001D4B59" w:rsidRDefault="001D4B59" w:rsidP="001D4B59">
      <w:pPr>
        <w:pStyle w:val="Bibliography"/>
      </w:pPr>
      <w:r>
        <w:t xml:space="preserve">Maps, F., Record, N.R. and Pershing, A.J. (2014) ‘A metabolic approach to dormancy in pelagic copepods helps explaining inter- and intra-specific variability in life-history strategies’, </w:t>
      </w:r>
      <w:r>
        <w:rPr>
          <w:i/>
          <w:iCs/>
        </w:rPr>
        <w:t>Journal of Plankton Research</w:t>
      </w:r>
      <w:r>
        <w:t>, 36(1), pp. 18–30. Available at: https://doi.org/10.1093/plankt/fbt100.</w:t>
      </w:r>
    </w:p>
    <w:p w14:paraId="092CF864" w14:textId="77777777" w:rsidR="001D4B59" w:rsidRDefault="001D4B59" w:rsidP="001D4B59">
      <w:pPr>
        <w:pStyle w:val="Bibliography"/>
      </w:pPr>
      <w:r>
        <w:t xml:space="preserve">Martin, M. (2011) ‘Cutadapt removes adapter sequences from high-throughput sequencing reads’, </w:t>
      </w:r>
      <w:r>
        <w:rPr>
          <w:i/>
          <w:iCs/>
        </w:rPr>
        <w:t>EMBnet.journal</w:t>
      </w:r>
      <w:r>
        <w:t>, 17(1), pp. 10–12. Available at: https://doi.org/10.14806/ej.17.1.200.</w:t>
      </w:r>
    </w:p>
    <w:p w14:paraId="1D41C3D6" w14:textId="77777777" w:rsidR="001D4B59" w:rsidRDefault="001D4B59" w:rsidP="001D4B59">
      <w:pPr>
        <w:pStyle w:val="Bibliography"/>
      </w:pPr>
      <w:r>
        <w:t xml:space="preserve">Marx, V. (2017) ‘How to deduplicate PCR’, </w:t>
      </w:r>
      <w:r>
        <w:rPr>
          <w:i/>
          <w:iCs/>
        </w:rPr>
        <w:t>Nature Methods</w:t>
      </w:r>
      <w:r>
        <w:t>, 14(5), pp. 473–476. Available at: https://doi.org/10.1038/nmeth.4268.</w:t>
      </w:r>
    </w:p>
    <w:p w14:paraId="7F02A25C" w14:textId="77777777" w:rsidR="001D4B59" w:rsidRDefault="001D4B59" w:rsidP="001D4B59">
      <w:pPr>
        <w:pStyle w:val="Bibliography"/>
      </w:pPr>
      <w:r>
        <w:t xml:space="preserve">McLaren, I.A., Sevigny, J.M. and Corkett, C.J. (1988) ‘Body sizes, development rates, and genome sizes among Calanus species’, </w:t>
      </w:r>
      <w:r>
        <w:rPr>
          <w:i/>
          <w:iCs/>
        </w:rPr>
        <w:t>Hydrobiologia</w:t>
      </w:r>
      <w:r>
        <w:t>, 167(1), pp. 275–284. Available at: https://doi.org/10.1007/BF00026315.</w:t>
      </w:r>
    </w:p>
    <w:p w14:paraId="231B976A" w14:textId="77777777" w:rsidR="001D4B59" w:rsidRPr="0058617F" w:rsidRDefault="001D4B59" w:rsidP="001D4B59">
      <w:pPr>
        <w:pStyle w:val="Bibliography"/>
        <w:rPr>
          <w:lang w:val="nb-NO"/>
        </w:rPr>
      </w:pPr>
      <w:r>
        <w:t xml:space="preserve">Møller, E.F., Thor, P. and Nielsen, T.G. (2003) ‘Production of DOC by Calanus finmarchicus, C. glacialis and C. hyperboreus through sloppy feeding and leakage from fecal pellets’, </w:t>
      </w:r>
      <w:r>
        <w:rPr>
          <w:i/>
          <w:iCs/>
        </w:rPr>
        <w:t>Marine Ecology Progress Series</w:t>
      </w:r>
      <w:r>
        <w:t xml:space="preserve">, 262, pp. 185–191. </w:t>
      </w:r>
      <w:r w:rsidRPr="0058617F">
        <w:rPr>
          <w:lang w:val="nb-NO"/>
        </w:rPr>
        <w:t>Available at: https://doi.org/10.3354/meps262185.</w:t>
      </w:r>
    </w:p>
    <w:p w14:paraId="748C77E0" w14:textId="77777777" w:rsidR="001D4B59" w:rsidRDefault="001D4B59" w:rsidP="001D4B59">
      <w:pPr>
        <w:pStyle w:val="Bibliography"/>
      </w:pPr>
      <w:r w:rsidRPr="0058617F">
        <w:rPr>
          <w:lang w:val="nb-NO"/>
        </w:rPr>
        <w:t xml:space="preserve">Morton, E.A. </w:t>
      </w:r>
      <w:r w:rsidRPr="0058617F">
        <w:rPr>
          <w:i/>
          <w:iCs/>
          <w:lang w:val="nb-NO"/>
        </w:rPr>
        <w:t>et al.</w:t>
      </w:r>
      <w:r w:rsidRPr="0058617F">
        <w:rPr>
          <w:lang w:val="nb-NO"/>
        </w:rPr>
        <w:t xml:space="preserve"> </w:t>
      </w:r>
      <w:r>
        <w:t xml:space="preserve">(2020) ‘Challenges and Approaches to Genotyping Repetitive DNA’, </w:t>
      </w:r>
      <w:r>
        <w:rPr>
          <w:i/>
          <w:iCs/>
        </w:rPr>
        <w:t>G3 Genes|Genomes|Genetics</w:t>
      </w:r>
      <w:r>
        <w:t>, 10(1), pp. 417–430. Available at: https://doi.org/10.1534/g3.119.400771.</w:t>
      </w:r>
    </w:p>
    <w:p w14:paraId="4BDFB952" w14:textId="77777777" w:rsidR="001D4B59" w:rsidRDefault="001D4B59" w:rsidP="001D4B59">
      <w:pPr>
        <w:pStyle w:val="Bibliography"/>
      </w:pPr>
      <w:r>
        <w:t xml:space="preserve">Nazareno, A.G. </w:t>
      </w:r>
      <w:r>
        <w:rPr>
          <w:i/>
          <w:iCs/>
        </w:rPr>
        <w:t>et al.</w:t>
      </w:r>
      <w:r>
        <w:t xml:space="preserve"> (2017) ‘Minimum sample sizes for population genomics: an empirical study from an Amazonian plant species’, </w:t>
      </w:r>
      <w:r>
        <w:rPr>
          <w:i/>
          <w:iCs/>
        </w:rPr>
        <w:t>Molecular Ecology Resources</w:t>
      </w:r>
      <w:r>
        <w:t>, 17(6), pp. 1136–1147. Available at: https://doi.org/10.1111/1755-0998.12654.</w:t>
      </w:r>
    </w:p>
    <w:p w14:paraId="60D55CD3" w14:textId="77777777" w:rsidR="001D4B59" w:rsidRDefault="001D4B59" w:rsidP="001D4B59">
      <w:pPr>
        <w:pStyle w:val="Bibliography"/>
      </w:pPr>
      <w:r>
        <w:t xml:space="preserve">Peijnenburg, K.T.C.A. and Goetze, E. (2013) ‘High evolutionary potential of marine zooplankton’, </w:t>
      </w:r>
      <w:r>
        <w:rPr>
          <w:i/>
          <w:iCs/>
        </w:rPr>
        <w:t>Ecology and Evolution</w:t>
      </w:r>
      <w:r>
        <w:t>, 3(8), pp. 2765–2781. Available at: https://doi.org/10.1002/ece3.644.</w:t>
      </w:r>
    </w:p>
    <w:p w14:paraId="7456E2EA" w14:textId="77777777" w:rsidR="001D4B59" w:rsidRDefault="001D4B59" w:rsidP="001D4B59">
      <w:pPr>
        <w:pStyle w:val="Bibliography"/>
      </w:pPr>
      <w:r>
        <w:t xml:space="preserve">Peñalba, J.V. and Wolf, J.B.W. (2020) ‘From molecules to populations: appreciating and estimating recombination rate variation’, </w:t>
      </w:r>
      <w:r>
        <w:rPr>
          <w:i/>
          <w:iCs/>
        </w:rPr>
        <w:t>Nature Reviews Genetics</w:t>
      </w:r>
      <w:r>
        <w:t>, 21(8), pp. 476–492. Available at: https://doi.org/10.1038/s41576-020-0240-1.</w:t>
      </w:r>
    </w:p>
    <w:p w14:paraId="444C2A29" w14:textId="77777777" w:rsidR="001D4B59" w:rsidRDefault="001D4B59" w:rsidP="001D4B59">
      <w:pPr>
        <w:pStyle w:val="Bibliography"/>
      </w:pPr>
      <w:r>
        <w:t xml:space="preserve">‘Picard toolkit’ (2019) </w:t>
      </w:r>
      <w:r>
        <w:rPr>
          <w:i/>
          <w:iCs/>
        </w:rPr>
        <w:t>Broad Institute, GitHub repository</w:t>
      </w:r>
      <w:r>
        <w:t>. Broad Institute. Available at: https://broadinstitute.github.io/picard/.</w:t>
      </w:r>
    </w:p>
    <w:p w14:paraId="38FA4A2D" w14:textId="77777777" w:rsidR="001D4B59" w:rsidRDefault="001D4B59" w:rsidP="001D4B59">
      <w:pPr>
        <w:pStyle w:val="Bibliography"/>
      </w:pPr>
      <w:r>
        <w:t xml:space="preserve">Provan, J. </w:t>
      </w:r>
      <w:r>
        <w:rPr>
          <w:i/>
          <w:iCs/>
        </w:rPr>
        <w:t>et al.</w:t>
      </w:r>
      <w:r>
        <w:t xml:space="preserve"> (2008) ‘High dispersal potential has maintained long-term population stability in the North Atlantic copepod Calanus finmarchicus’, </w:t>
      </w:r>
      <w:r>
        <w:rPr>
          <w:i/>
          <w:iCs/>
        </w:rPr>
        <w:t>Proceedings of the Royal Society B: Biological Sciences</w:t>
      </w:r>
      <w:r>
        <w:t>, 276(1655), pp. 301–307. Available at: https://doi.org/10.1098/rspb.2008.1062.</w:t>
      </w:r>
    </w:p>
    <w:p w14:paraId="74FC6DAC" w14:textId="77777777" w:rsidR="001D4B59" w:rsidRDefault="001D4B59" w:rsidP="001D4B59">
      <w:pPr>
        <w:pStyle w:val="Bibliography"/>
      </w:pPr>
      <w:r>
        <w:lastRenderedPageBreak/>
        <w:t>Purcell, S.M. and Chang, C.C. (2017) ‘PLINK 2.0’. Available at: www.cog-genomics.org/plink/2.0/.</w:t>
      </w:r>
    </w:p>
    <w:p w14:paraId="13084AB6" w14:textId="77777777" w:rsidR="001D4B59" w:rsidRDefault="001D4B59" w:rsidP="001D4B59">
      <w:pPr>
        <w:pStyle w:val="Bibliography"/>
      </w:pPr>
      <w:r>
        <w:t xml:space="preserve">R Core Team (2024) </w:t>
      </w:r>
      <w:r>
        <w:rPr>
          <w:i/>
          <w:iCs/>
        </w:rPr>
        <w:t>R: A Language and Environment for Statistical Computing</w:t>
      </w:r>
      <w:r>
        <w:t>. Vienna, Austria: R Foundation for Statistical Computing. Available at: https://www.R-project.org/.</w:t>
      </w:r>
    </w:p>
    <w:p w14:paraId="4026D8E5" w14:textId="77777777" w:rsidR="001D4B59" w:rsidRDefault="001D4B59" w:rsidP="001D4B59">
      <w:pPr>
        <w:pStyle w:val="Bibliography"/>
      </w:pPr>
      <w:r w:rsidRPr="0058617F">
        <w:rPr>
          <w:lang w:val="nb-NO"/>
        </w:rPr>
        <w:t xml:space="preserve">Rochette, N.C. </w:t>
      </w:r>
      <w:r w:rsidRPr="0058617F">
        <w:rPr>
          <w:i/>
          <w:iCs/>
          <w:lang w:val="nb-NO"/>
        </w:rPr>
        <w:t>et al.</w:t>
      </w:r>
      <w:r w:rsidRPr="0058617F">
        <w:rPr>
          <w:lang w:val="nb-NO"/>
        </w:rPr>
        <w:t xml:space="preserve"> </w:t>
      </w:r>
      <w:r>
        <w:t xml:space="preserve">(2023) ‘On the causes, consequences, and avoidance of PCR duplicates: Towards a theory of library complexity’, </w:t>
      </w:r>
      <w:r>
        <w:rPr>
          <w:i/>
          <w:iCs/>
        </w:rPr>
        <w:t>Molecular Ecology Resources</w:t>
      </w:r>
      <w:r>
        <w:t>, 23(6), pp. 1299–1318. Available at: https://doi.org/10.1111/1755-0998.13800.</w:t>
      </w:r>
    </w:p>
    <w:p w14:paraId="2D5BAC8C" w14:textId="77777777" w:rsidR="001D4B59" w:rsidRDefault="001D4B59" w:rsidP="001D4B59">
      <w:pPr>
        <w:pStyle w:val="Bibliography"/>
      </w:pPr>
      <w:r>
        <w:t xml:space="preserve">Schmid, M.S., Maps, F. and Fortier, L. (2018) ‘Lipid load triggers migration to diapause in Arctic Calanus copepods—insights from underwater imaging’, </w:t>
      </w:r>
      <w:r>
        <w:rPr>
          <w:i/>
          <w:iCs/>
        </w:rPr>
        <w:t>Journal of Plankton Research</w:t>
      </w:r>
      <w:r>
        <w:t>, 40(3), pp. 311–325. Available at: https://doi.org/10.1093/plankt/fby012.</w:t>
      </w:r>
    </w:p>
    <w:p w14:paraId="30F74B28" w14:textId="77777777" w:rsidR="001D4B59" w:rsidRDefault="001D4B59" w:rsidP="001D4B59">
      <w:pPr>
        <w:pStyle w:val="Bibliography"/>
      </w:pPr>
      <w:r>
        <w:t xml:space="preserve">Scott, C.L. </w:t>
      </w:r>
      <w:r>
        <w:rPr>
          <w:i/>
          <w:iCs/>
        </w:rPr>
        <w:t>et al.</w:t>
      </w:r>
      <w:r>
        <w:t xml:space="preserve"> (2000) ‘Lipids and life strategies of Calanus finmarchicus , Calanus glacialis and Calanus hyperboreus in late autumn, Kongsfjorden, Svalbard’, </w:t>
      </w:r>
      <w:r>
        <w:rPr>
          <w:i/>
          <w:iCs/>
        </w:rPr>
        <w:t>Polar Biology</w:t>
      </w:r>
      <w:r>
        <w:t>, 23(7), pp. 510–516. Available at: https://doi.org/10.1007/s003000000114.</w:t>
      </w:r>
    </w:p>
    <w:p w14:paraId="1A0AFE46" w14:textId="77777777" w:rsidR="001D4B59" w:rsidRPr="0058617F" w:rsidRDefault="001D4B59" w:rsidP="001D4B59">
      <w:pPr>
        <w:pStyle w:val="Bibliography"/>
        <w:rPr>
          <w:lang w:val="nb-NO"/>
        </w:rPr>
      </w:pPr>
      <w:r>
        <w:t xml:space="preserve">Selkoe, K.A. and Toonen, R.J. (2006) ‘Microsatellites for ecologists: a practical guide to using and evaluating microsatellite markers’, </w:t>
      </w:r>
      <w:r>
        <w:rPr>
          <w:i/>
          <w:iCs/>
        </w:rPr>
        <w:t>Ecology Letters</w:t>
      </w:r>
      <w:r>
        <w:t xml:space="preserve">, 9(5), pp. 615–629. </w:t>
      </w:r>
      <w:r w:rsidRPr="0058617F">
        <w:rPr>
          <w:lang w:val="nb-NO"/>
        </w:rPr>
        <w:t>Available at: https://doi.org/10.1111/j.1461-0248.2006.00889.x.</w:t>
      </w:r>
    </w:p>
    <w:p w14:paraId="32C97482" w14:textId="77777777" w:rsidR="001D4B59" w:rsidRDefault="001D4B59" w:rsidP="001D4B59">
      <w:pPr>
        <w:pStyle w:val="Bibliography"/>
      </w:pPr>
      <w:r w:rsidRPr="0058617F">
        <w:rPr>
          <w:lang w:val="nb-NO"/>
        </w:rPr>
        <w:t xml:space="preserve">Silliman, K. </w:t>
      </w:r>
      <w:r w:rsidRPr="0058617F">
        <w:rPr>
          <w:i/>
          <w:iCs/>
          <w:lang w:val="nb-NO"/>
        </w:rPr>
        <w:t>et al.</w:t>
      </w:r>
      <w:r w:rsidRPr="0058617F">
        <w:rPr>
          <w:lang w:val="nb-NO"/>
        </w:rPr>
        <w:t xml:space="preserve"> </w:t>
      </w:r>
      <w:r>
        <w:t xml:space="preserve">(2021) ‘Base-substitution mutation rate across the nuclear genome of Alpheus snapping shrimp and the timing of isolation by the Isthmus of Panama’, </w:t>
      </w:r>
      <w:r>
        <w:rPr>
          <w:i/>
          <w:iCs/>
        </w:rPr>
        <w:t>BMC Ecology and Evolution</w:t>
      </w:r>
      <w:r>
        <w:t>, 21(1), p. 104. Available at: https://doi.org/10.1186/s12862-021-01836-3.</w:t>
      </w:r>
    </w:p>
    <w:p w14:paraId="75877817" w14:textId="77777777" w:rsidR="001D4B59" w:rsidRPr="0058617F" w:rsidRDefault="001D4B59" w:rsidP="001D4B59">
      <w:pPr>
        <w:pStyle w:val="Bibliography"/>
        <w:rPr>
          <w:lang w:val="nb-NO"/>
        </w:rPr>
      </w:pPr>
      <w:r>
        <w:t xml:space="preserve">Skjoldal, H.R. and Aarflot, J.M. (2023) ‘Abundance and biomass of copepods and cladocerans in Atlantic and Arctic domains of the Barents Sea ecosystem’, </w:t>
      </w:r>
      <w:r>
        <w:rPr>
          <w:i/>
          <w:iCs/>
        </w:rPr>
        <w:t>Journal of Plankton Research</w:t>
      </w:r>
      <w:r>
        <w:t xml:space="preserve">, 45(6), pp. 870–884. </w:t>
      </w:r>
      <w:r w:rsidRPr="0058617F">
        <w:rPr>
          <w:lang w:val="nb-NO"/>
        </w:rPr>
        <w:t>Available at: https://doi.org/10.1093/plankt/fbad043.</w:t>
      </w:r>
    </w:p>
    <w:p w14:paraId="6916F487" w14:textId="77777777" w:rsidR="001D4B59" w:rsidRPr="0058617F" w:rsidRDefault="001D4B59" w:rsidP="001D4B59">
      <w:pPr>
        <w:pStyle w:val="Bibliography"/>
        <w:rPr>
          <w:lang w:val="nb-NO"/>
        </w:rPr>
      </w:pPr>
      <w:r w:rsidRPr="0058617F">
        <w:rPr>
          <w:lang w:val="nb-NO"/>
        </w:rPr>
        <w:t xml:space="preserve">Skottene, E. </w:t>
      </w:r>
      <w:r w:rsidRPr="0058617F">
        <w:rPr>
          <w:i/>
          <w:iCs/>
          <w:lang w:val="nb-NO"/>
        </w:rPr>
        <w:t>et al.</w:t>
      </w:r>
      <w:r w:rsidRPr="0058617F">
        <w:rPr>
          <w:lang w:val="nb-NO"/>
        </w:rPr>
        <w:t xml:space="preserve"> </w:t>
      </w:r>
      <w:r>
        <w:t xml:space="preserve">(2020) ‘Lipid metabolism in Calanus finmarchicus is sensitive to variations in predation risk and food availability’, </w:t>
      </w:r>
      <w:r>
        <w:rPr>
          <w:i/>
          <w:iCs/>
        </w:rPr>
        <w:t>Scientific Reports</w:t>
      </w:r>
      <w:r>
        <w:t xml:space="preserve">, 10(1), p. 22322. </w:t>
      </w:r>
      <w:r w:rsidRPr="0058617F">
        <w:rPr>
          <w:lang w:val="nb-NO"/>
        </w:rPr>
        <w:t>Available at: https://doi.org/10.1038/s41598-020-79165-6.</w:t>
      </w:r>
    </w:p>
    <w:p w14:paraId="30AFC7B8" w14:textId="77777777" w:rsidR="001D4B59" w:rsidRPr="0058617F" w:rsidRDefault="001D4B59" w:rsidP="001D4B59">
      <w:pPr>
        <w:pStyle w:val="Bibliography"/>
        <w:rPr>
          <w:lang w:val="nb-NO"/>
        </w:rPr>
      </w:pPr>
      <w:r w:rsidRPr="0058617F">
        <w:rPr>
          <w:lang w:val="nb-NO"/>
        </w:rPr>
        <w:t xml:space="preserve">Smolina, I. </w:t>
      </w:r>
      <w:r w:rsidRPr="0058617F">
        <w:rPr>
          <w:i/>
          <w:iCs/>
          <w:lang w:val="nb-NO"/>
        </w:rPr>
        <w:t>et al.</w:t>
      </w:r>
      <w:r w:rsidRPr="0058617F">
        <w:rPr>
          <w:lang w:val="nb-NO"/>
        </w:rPr>
        <w:t xml:space="preserve"> </w:t>
      </w:r>
      <w:r>
        <w:t xml:space="preserve">(2014) ‘Genome- and transcriptome-assisted development of nuclear insertion/deletion markers for Calanus species (Copepoda: Calanoida) identification’, </w:t>
      </w:r>
      <w:r>
        <w:rPr>
          <w:i/>
          <w:iCs/>
        </w:rPr>
        <w:t>Molecular Ecology Resources</w:t>
      </w:r>
      <w:r>
        <w:t xml:space="preserve">, 14(5), pp. 1072–1079. </w:t>
      </w:r>
      <w:r w:rsidRPr="0058617F">
        <w:rPr>
          <w:lang w:val="nb-NO"/>
        </w:rPr>
        <w:t>Available at: https://doi.org/10.1111/1755-0998.12241.</w:t>
      </w:r>
    </w:p>
    <w:p w14:paraId="628DAE2A" w14:textId="77777777" w:rsidR="001D4B59" w:rsidRDefault="001D4B59" w:rsidP="001D4B59">
      <w:pPr>
        <w:pStyle w:val="Bibliography"/>
      </w:pPr>
      <w:r w:rsidRPr="0058617F">
        <w:rPr>
          <w:lang w:val="nb-NO"/>
        </w:rPr>
        <w:t xml:space="preserve">Tom, J.A. </w:t>
      </w:r>
      <w:r w:rsidRPr="0058617F">
        <w:rPr>
          <w:i/>
          <w:iCs/>
          <w:lang w:val="nb-NO"/>
        </w:rPr>
        <w:t>et al.</w:t>
      </w:r>
      <w:r w:rsidRPr="0058617F">
        <w:rPr>
          <w:lang w:val="nb-NO"/>
        </w:rPr>
        <w:t xml:space="preserve"> </w:t>
      </w:r>
      <w:r>
        <w:t xml:space="preserve">(2017) ‘Identifying and mitigating batch effects in whole genome sequencing data’, </w:t>
      </w:r>
      <w:r>
        <w:rPr>
          <w:i/>
          <w:iCs/>
        </w:rPr>
        <w:t>BMC Bioinformatics</w:t>
      </w:r>
      <w:r>
        <w:t>, 18(1), p. 351. Available at: https://doi.org/10.1186/s12859-017-1756-z.</w:t>
      </w:r>
    </w:p>
    <w:p w14:paraId="705F76AB" w14:textId="77777777" w:rsidR="001D4B59" w:rsidRDefault="001D4B59" w:rsidP="001D4B59">
      <w:pPr>
        <w:pStyle w:val="Bibliography"/>
      </w:pPr>
      <w:r>
        <w:t xml:space="preserve">Unal, E. and Bucklin, A. (2010) ‘Basin-scale population genetic structure of the planktonic copepod </w:t>
      </w:r>
      <w:r>
        <w:rPr>
          <w:i/>
          <w:iCs/>
        </w:rPr>
        <w:t>Calanus finmarchicus</w:t>
      </w:r>
      <w:r>
        <w:t xml:space="preserve"> in the North Atlantic Ocean’, </w:t>
      </w:r>
      <w:r>
        <w:rPr>
          <w:i/>
          <w:iCs/>
        </w:rPr>
        <w:t>Progress in Oceanography</w:t>
      </w:r>
      <w:r>
        <w:t>, 87(1), pp. 175–185. Available at: https://doi.org/10.1016/j.pocean.2010.09.017.</w:t>
      </w:r>
    </w:p>
    <w:p w14:paraId="1958702A" w14:textId="77777777" w:rsidR="001D4B59" w:rsidRDefault="001D4B59" w:rsidP="001D4B59">
      <w:pPr>
        <w:pStyle w:val="Bibliography"/>
      </w:pPr>
      <w:r>
        <w:t xml:space="preserve">Van Rossum, G. and Drake, F.L. (2009) </w:t>
      </w:r>
      <w:r>
        <w:rPr>
          <w:i/>
          <w:iCs/>
        </w:rPr>
        <w:t>Python 3 Reference Manual</w:t>
      </w:r>
      <w:r>
        <w:t>. Scotts Valley, CA: CreateSpace.</w:t>
      </w:r>
    </w:p>
    <w:p w14:paraId="70D3C06A" w14:textId="77777777" w:rsidR="001D4B59" w:rsidRDefault="001D4B59" w:rsidP="001D4B59">
      <w:pPr>
        <w:pStyle w:val="Bibliography"/>
      </w:pPr>
      <w:r>
        <w:lastRenderedPageBreak/>
        <w:t xml:space="preserve">Visser, A.W., Grønning, J. and Jónasdóttir, S.H. (2017) ‘Calanus hyperboreus and the lipid pump’, </w:t>
      </w:r>
      <w:r>
        <w:rPr>
          <w:i/>
          <w:iCs/>
        </w:rPr>
        <w:t>Limnology and Oceanography</w:t>
      </w:r>
      <w:r>
        <w:t>, 62(3), pp. 1155–1165. Available at: https://doi.org/10.1002/lno.10492.</w:t>
      </w:r>
    </w:p>
    <w:p w14:paraId="06899574" w14:textId="77777777" w:rsidR="001D4B59" w:rsidRDefault="001D4B59" w:rsidP="001D4B59">
      <w:pPr>
        <w:pStyle w:val="Bibliography"/>
      </w:pPr>
      <w:r>
        <w:t xml:space="preserve">Weir, B.S. and Cockerham, C.C. (1984) ‘Estimating F-Statistics for the Analysis of Population Structure’, </w:t>
      </w:r>
      <w:r>
        <w:rPr>
          <w:i/>
          <w:iCs/>
        </w:rPr>
        <w:t>Evolution</w:t>
      </w:r>
      <w:r>
        <w:t>, 38(6), pp. 1358–1370. Available at: https://doi.org/10.2307/2408641.</w:t>
      </w:r>
    </w:p>
    <w:p w14:paraId="673728D4" w14:textId="77777777" w:rsidR="001D4B59" w:rsidRPr="0058617F" w:rsidRDefault="001D4B59" w:rsidP="001D4B59">
      <w:pPr>
        <w:pStyle w:val="Bibliography"/>
        <w:rPr>
          <w:lang w:val="nb-NO"/>
        </w:rPr>
      </w:pPr>
      <w:r>
        <w:t xml:space="preserve">Weydmann, A. </w:t>
      </w:r>
      <w:r>
        <w:rPr>
          <w:i/>
          <w:iCs/>
        </w:rPr>
        <w:t>et al.</w:t>
      </w:r>
      <w:r>
        <w:t xml:space="preserve"> (2017) ‘Mitochondrial genomes of the key zooplankton copepods Arctic Calanus glacialis and North Atlantic Calanus finmarchicus with the longest crustacean non-coding regions | Scientific Reports’, </w:t>
      </w:r>
      <w:r>
        <w:rPr>
          <w:i/>
          <w:iCs/>
        </w:rPr>
        <w:t>Scientific Reports</w:t>
      </w:r>
      <w:r>
        <w:t xml:space="preserve">, 7(1), p. 13702. </w:t>
      </w:r>
      <w:r w:rsidRPr="0058617F">
        <w:rPr>
          <w:lang w:val="nb-NO"/>
        </w:rPr>
        <w:t>Available at: https://doi.org/10.1038/s41598-017-13807-0.</w:t>
      </w:r>
    </w:p>
    <w:p w14:paraId="4A2634DE" w14:textId="77777777" w:rsidR="001D4B59" w:rsidRDefault="001D4B59" w:rsidP="001D4B59">
      <w:pPr>
        <w:pStyle w:val="Bibliography"/>
      </w:pPr>
      <w:r w:rsidRPr="0058617F">
        <w:rPr>
          <w:lang w:val="nb-NO"/>
        </w:rPr>
        <w:t xml:space="preserve">Weydmann, A. </w:t>
      </w:r>
      <w:r w:rsidRPr="0058617F">
        <w:rPr>
          <w:i/>
          <w:iCs/>
          <w:lang w:val="nb-NO"/>
        </w:rPr>
        <w:t>et al.</w:t>
      </w:r>
      <w:r w:rsidRPr="0058617F">
        <w:rPr>
          <w:lang w:val="nb-NO"/>
        </w:rPr>
        <w:t xml:space="preserve"> </w:t>
      </w:r>
      <w:r>
        <w:t xml:space="preserve">(2018) ‘Postglacial expansion of the Arctic keystone copepod Calanus glacialis’, </w:t>
      </w:r>
      <w:r>
        <w:rPr>
          <w:i/>
          <w:iCs/>
        </w:rPr>
        <w:t>Marine Biodiversity</w:t>
      </w:r>
      <w:r>
        <w:t>, 48(2), pp. 1027–1035. Available at: https://doi.org/10.1007/s12526-017-0774-4.</w:t>
      </w:r>
    </w:p>
    <w:p w14:paraId="36C6F90C" w14:textId="77777777" w:rsidR="001D4B59" w:rsidRDefault="001D4B59" w:rsidP="001D4B59">
      <w:pPr>
        <w:pStyle w:val="Bibliography"/>
      </w:pPr>
      <w:r>
        <w:t xml:space="preserve">Wickham, H. (2016) </w:t>
      </w:r>
      <w:r>
        <w:rPr>
          <w:i/>
          <w:iCs/>
        </w:rPr>
        <w:t>ggplot2: Elegant Graphics for Data Analysis</w:t>
      </w:r>
      <w:r>
        <w:t>. Springer-Verlag New York. Available at: https://ggplot2.tidyverse.org.</w:t>
      </w:r>
    </w:p>
    <w:p w14:paraId="0A4D1761" w14:textId="77777777" w:rsidR="001D4B59" w:rsidRDefault="001D4B59" w:rsidP="001D4B59">
      <w:pPr>
        <w:pStyle w:val="Bibliography"/>
      </w:pPr>
      <w:r>
        <w:t xml:space="preserve">Wickham, H. </w:t>
      </w:r>
      <w:r>
        <w:rPr>
          <w:i/>
          <w:iCs/>
        </w:rPr>
        <w:t>et al.</w:t>
      </w:r>
      <w:r>
        <w:t xml:space="preserve"> (2019) ‘Welcome to the Tidyverse’, </w:t>
      </w:r>
      <w:r>
        <w:rPr>
          <w:i/>
          <w:iCs/>
        </w:rPr>
        <w:t>Journal of Open Source Software</w:t>
      </w:r>
      <w:r>
        <w:t>, 4(43), p. 1686. Available at: https://doi.org/10.21105/joss.01686.</w:t>
      </w:r>
    </w:p>
    <w:p w14:paraId="4A86ABCB" w14:textId="77777777" w:rsidR="001D4B59" w:rsidRDefault="001D4B59" w:rsidP="001D4B59">
      <w:pPr>
        <w:pStyle w:val="Bibliography"/>
      </w:pPr>
      <w:r>
        <w:t xml:space="preserve">Wilfert, L., Gadau, J. and Schmid-Hempel, P. (2007) ‘Variation in genomic recombination rates among animal taxa and the case of social insects’, </w:t>
      </w:r>
      <w:r>
        <w:rPr>
          <w:i/>
          <w:iCs/>
        </w:rPr>
        <w:t>Heredity</w:t>
      </w:r>
      <w:r>
        <w:t>, 98(4), pp. 189–197. Available at: https://doi.org/10.1038/sj.hdy.6800950.</w:t>
      </w:r>
    </w:p>
    <w:p w14:paraId="2B79767F" w14:textId="77777777" w:rsidR="001D4B59" w:rsidRPr="0058617F" w:rsidRDefault="001D4B59" w:rsidP="001D4B59">
      <w:pPr>
        <w:pStyle w:val="Bibliography"/>
        <w:rPr>
          <w:lang w:val="nb-NO"/>
        </w:rPr>
      </w:pPr>
      <w:r>
        <w:t xml:space="preserve">Willing, E.-M., Dreyer, C. and Oosterhout, C. van (2012) ‘Estimates of Genetic Differentiation Measured by FST Do Not Necessarily Require Large Sample Sizes When Using Many SNP Markers’, </w:t>
      </w:r>
      <w:r>
        <w:rPr>
          <w:i/>
          <w:iCs/>
        </w:rPr>
        <w:t>PLOS ONE</w:t>
      </w:r>
      <w:r>
        <w:t xml:space="preserve">, 7(8), p. e42649. </w:t>
      </w:r>
      <w:r w:rsidRPr="0058617F">
        <w:rPr>
          <w:lang w:val="nb-NO"/>
        </w:rPr>
        <w:t>Available at: https://doi.org/10.1371/journal.pone.0042649.</w:t>
      </w:r>
    </w:p>
    <w:p w14:paraId="6DC3A141" w14:textId="77777777" w:rsidR="001D4B59" w:rsidRPr="0058617F" w:rsidRDefault="001D4B59" w:rsidP="001D4B59">
      <w:pPr>
        <w:pStyle w:val="Bibliography"/>
        <w:rPr>
          <w:lang w:val="nb-NO"/>
        </w:rPr>
      </w:pPr>
      <w:r w:rsidRPr="0058617F">
        <w:rPr>
          <w:lang w:val="nb-NO"/>
        </w:rPr>
        <w:t xml:space="preserve">Wold, A. </w:t>
      </w:r>
      <w:r w:rsidRPr="0058617F">
        <w:rPr>
          <w:i/>
          <w:iCs/>
          <w:lang w:val="nb-NO"/>
        </w:rPr>
        <w:t>et al.</w:t>
      </w:r>
      <w:r w:rsidRPr="0058617F">
        <w:rPr>
          <w:lang w:val="nb-NO"/>
        </w:rPr>
        <w:t xml:space="preserve"> </w:t>
      </w:r>
      <w:r>
        <w:t xml:space="preserve">(2011) ‘Arctic seabird food chains explored by fatty acid composition and stable isotopes in Kongsfjorden, Svalbard’, </w:t>
      </w:r>
      <w:r>
        <w:rPr>
          <w:i/>
          <w:iCs/>
        </w:rPr>
        <w:t>Polar Biology</w:t>
      </w:r>
      <w:r>
        <w:t xml:space="preserve">, 34(8), pp. 1147–1155. </w:t>
      </w:r>
      <w:r w:rsidRPr="0058617F">
        <w:rPr>
          <w:lang w:val="nb-NO"/>
        </w:rPr>
        <w:t>Available at: https://doi.org/10.1007/s00300-011-0975-4.</w:t>
      </w:r>
    </w:p>
    <w:p w14:paraId="050E2085" w14:textId="77777777" w:rsidR="001D4B59" w:rsidRDefault="001D4B59" w:rsidP="001D4B59">
      <w:pPr>
        <w:pStyle w:val="Bibliography"/>
      </w:pPr>
      <w:r w:rsidRPr="0058617F">
        <w:rPr>
          <w:lang w:val="nb-NO"/>
        </w:rPr>
        <w:t xml:space="preserve">Zhang, Y. </w:t>
      </w:r>
      <w:r w:rsidRPr="0058617F">
        <w:rPr>
          <w:i/>
          <w:iCs/>
          <w:lang w:val="nb-NO"/>
        </w:rPr>
        <w:t>et al.</w:t>
      </w:r>
      <w:r w:rsidRPr="0058617F">
        <w:rPr>
          <w:lang w:val="nb-NO"/>
        </w:rPr>
        <w:t xml:space="preserve"> </w:t>
      </w:r>
      <w:r>
        <w:t xml:space="preserve">(2018) ‘Alternative empirical Bayes models for adjusting for batch effects in genomic studies’, </w:t>
      </w:r>
      <w:r>
        <w:rPr>
          <w:i/>
          <w:iCs/>
        </w:rPr>
        <w:t>BMC Bioinformatics</w:t>
      </w:r>
      <w:r>
        <w:t>, 19(1), p. 262. Available at: https://doi.org/10.1186/s12859-018-2263-6.</w:t>
      </w:r>
    </w:p>
    <w:p w14:paraId="6774A1F2" w14:textId="4E08B283" w:rsidR="004F1BF8" w:rsidRDefault="006E0E2B" w:rsidP="00EE36F8">
      <w:pPr>
        <w:pStyle w:val="Compact"/>
        <w:numPr>
          <w:ilvl w:val="0"/>
          <w:numId w:val="0"/>
        </w:numPr>
        <w:sectPr w:rsidR="004F1BF8" w:rsidSect="005B3ED3">
          <w:pgSz w:w="11906" w:h="16838" w:code="9"/>
          <w:pgMar w:top="1411" w:right="1411" w:bottom="1411" w:left="1411" w:header="720" w:footer="720" w:gutter="0"/>
          <w:cols w:space="720"/>
          <w:docGrid w:linePitch="326"/>
        </w:sectPr>
      </w:pPr>
      <w:r>
        <w:fldChar w:fldCharType="end"/>
      </w:r>
    </w:p>
    <w:p w14:paraId="1EA2EBCB" w14:textId="77777777" w:rsidR="004073D0" w:rsidRDefault="004F1BF8" w:rsidP="004073D0">
      <w:pPr>
        <w:pStyle w:val="Compact"/>
        <w:numPr>
          <w:ilvl w:val="0"/>
          <w:numId w:val="0"/>
        </w:numPr>
        <w:ind w:left="480" w:hanging="480"/>
        <w:rPr>
          <w:b/>
          <w:bCs/>
        </w:rPr>
      </w:pPr>
      <w:r w:rsidRPr="004073D0">
        <w:rPr>
          <w:b/>
          <w:bCs/>
        </w:rPr>
        <w:lastRenderedPageBreak/>
        <w:t>Supplementary Information</w:t>
      </w:r>
    </w:p>
    <w:p w14:paraId="66A29EA0" w14:textId="2632226D" w:rsidR="004F1BF8" w:rsidRPr="004073D0" w:rsidRDefault="005F65C5" w:rsidP="008264A5">
      <w:pPr>
        <w:pStyle w:val="Compact"/>
        <w:numPr>
          <w:ilvl w:val="0"/>
          <w:numId w:val="11"/>
        </w:numPr>
        <w:rPr>
          <w:b/>
          <w:bCs/>
        </w:rPr>
      </w:pPr>
      <w:r>
        <w:rPr>
          <w:b/>
          <w:bCs/>
          <w:noProof/>
        </w:rPr>
        <mc:AlternateContent>
          <mc:Choice Requires="wpg">
            <w:drawing>
              <wp:anchor distT="0" distB="0" distL="114300" distR="114300" simplePos="0" relativeHeight="251746303" behindDoc="1" locked="0" layoutInCell="1" allowOverlap="0" wp14:anchorId="6C5F6851" wp14:editId="285B1F7E">
                <wp:simplePos x="0" y="0"/>
                <wp:positionH relativeFrom="column">
                  <wp:posOffset>0</wp:posOffset>
                </wp:positionH>
                <wp:positionV relativeFrom="paragraph">
                  <wp:posOffset>168211</wp:posOffset>
                </wp:positionV>
                <wp:extent cx="5943600" cy="5193792"/>
                <wp:effectExtent l="0" t="0" r="0" b="6985"/>
                <wp:wrapNone/>
                <wp:docPr id="808437002" name="Group 58"/>
                <wp:cNvGraphicFramePr/>
                <a:graphic xmlns:a="http://schemas.openxmlformats.org/drawingml/2006/main">
                  <a:graphicData uri="http://schemas.microsoft.com/office/word/2010/wordprocessingGroup">
                    <wpg:wgp>
                      <wpg:cNvGrpSpPr/>
                      <wpg:grpSpPr>
                        <a:xfrm>
                          <a:off x="0" y="0"/>
                          <a:ext cx="5943600" cy="5193792"/>
                          <a:chOff x="0" y="10333"/>
                          <a:chExt cx="5943600" cy="5194988"/>
                        </a:xfrm>
                      </wpg:grpSpPr>
                      <wpg:grpSp>
                        <wpg:cNvPr id="1138006146" name="Group 56"/>
                        <wpg:cNvGrpSpPr/>
                        <wpg:grpSpPr>
                          <a:xfrm>
                            <a:off x="0" y="51661"/>
                            <a:ext cx="5943600" cy="5153660"/>
                            <a:chOff x="0" y="0"/>
                            <a:chExt cx="5943600" cy="5153660"/>
                          </a:xfrm>
                        </wpg:grpSpPr>
                        <pic:pic xmlns:pic="http://schemas.openxmlformats.org/drawingml/2006/picture">
                          <pic:nvPicPr>
                            <pic:cNvPr id="296832519" name="Picture 47" descr="A group of blue and red boxes&#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wps:wsp>
                          <wps:cNvPr id="1953550606" name="Text Box 1"/>
                          <wps:cNvSpPr txBox="1"/>
                          <wps:spPr>
                            <a:xfrm>
                              <a:off x="0" y="4514850"/>
                              <a:ext cx="5943600" cy="638810"/>
                            </a:xfrm>
                            <a:prstGeom prst="rect">
                              <a:avLst/>
                            </a:prstGeom>
                            <a:solidFill>
                              <a:prstClr val="white"/>
                            </a:solidFill>
                            <a:ln>
                              <a:noFill/>
                            </a:ln>
                          </wps:spPr>
                          <wps:txbx>
                            <w:txbxContent>
                              <w:p w14:paraId="1A209127" w14:textId="682EBA37" w:rsidR="005F65C5" w:rsidRPr="005F65C5" w:rsidRDefault="005F65C5" w:rsidP="006F4035">
                                <w:pPr>
                                  <w:jc w:val="both"/>
                                  <w:rPr>
                                    <w:i/>
                                    <w:iCs/>
                                    <w:sz w:val="22"/>
                                    <w:szCs w:val="22"/>
                                  </w:rPr>
                                </w:pPr>
                                <w:r>
                                  <w:rPr>
                                    <w:i/>
                                    <w:iCs/>
                                    <w:sz w:val="22"/>
                                    <w:szCs w:val="22"/>
                                  </w:rPr>
                                  <w:t>Supplemental Figure 1. Boxplots comparing sequencing metrics of the pilot and full-scale studies. The number of raw reads (a). The number of total pairs (b). The number of read pairs retained after deduplication (c). The percentage of reads retained after all filters were applied (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22211599" name="Text Box 57"/>
                        <wps:cNvSpPr txBox="1"/>
                        <wps:spPr>
                          <a:xfrm>
                            <a:off x="222142" y="10333"/>
                            <a:ext cx="3538780" cy="304800"/>
                          </a:xfrm>
                          <a:prstGeom prst="rect">
                            <a:avLst/>
                          </a:prstGeom>
                          <a:noFill/>
                          <a:ln w="6350">
                            <a:noFill/>
                          </a:ln>
                        </wps:spPr>
                        <wps:txbx>
                          <w:txbxContent>
                            <w:p w14:paraId="31D1382B" w14:textId="36F487A3" w:rsidR="005F65C5" w:rsidRDefault="005F65C5" w:rsidP="005F65C5">
                              <w:pPr>
                                <w:pStyle w:val="ListParagraph"/>
                                <w:numPr>
                                  <w:ilvl w:val="0"/>
                                  <w:numId w:val="13"/>
                                </w:numPr>
                              </w:pPr>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201089" name="Text Box 57"/>
                        <wps:cNvSpPr txBox="1"/>
                        <wps:spPr>
                          <a:xfrm>
                            <a:off x="222142" y="2133600"/>
                            <a:ext cx="3538780" cy="304800"/>
                          </a:xfrm>
                          <a:prstGeom prst="rect">
                            <a:avLst/>
                          </a:prstGeom>
                          <a:noFill/>
                          <a:ln w="6350">
                            <a:noFill/>
                          </a:ln>
                        </wps:spPr>
                        <wps:txbx>
                          <w:txbxContent>
                            <w:p w14:paraId="586D146C" w14:textId="3950CB8B" w:rsidR="005F65C5" w:rsidRDefault="005F65C5" w:rsidP="005F65C5">
                              <w:r>
                                <w:t>c)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C5F6851" id="_x0000_s1104" style="position:absolute;left:0;text-align:left;margin-left:0;margin-top:13.25pt;width:468pt;height:408.95pt;z-index:-251570177;mso-height-relative:margin" coordorigin=",103" coordsize="59436,519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" o:allowoverlap="f">
                <v:group id="_x0000_s1105" style="position:absolute;top:516;width:59436;height:51537" coordsize="59436,515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">
                  <v:shape id="Picture 47" o:spid="_x0000_s1106" type="#_x0000_t75" alt="A group of blue and red boxes&#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">
                    <v:imagedata r:id="rId33" o:title="A group of blue and red boxes&#10;&#10;Description automatically generated"/>
                  </v:shape>
                  <v:shape id="Text Box 1" o:spid="_x0000_s1107" type="#_x0000_t202" style="position:absolute;top:45148;width:59436;height:6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" stroked="f">
                    <v:textbox style="mso-fit-shape-to-text:t" inset="0,0,0,0">
                      <w:txbxContent>
                        <w:p w14:paraId="1A209127" w14:textId="682EBA37" w:rsidR="005F65C5" w:rsidRPr="005F65C5" w:rsidRDefault="005F65C5" w:rsidP="006F4035">
                          <w:pPr>
                            <w:jc w:val="both"/>
                            <w:rPr>
                              <w:i/>
                              <w:iCs/>
                              <w:sz w:val="22"/>
                              <w:szCs w:val="22"/>
                            </w:rPr>
                          </w:pPr>
                          <w:r>
                            <w:rPr>
                              <w:i/>
                              <w:iCs/>
                              <w:sz w:val="22"/>
                              <w:szCs w:val="22"/>
                            </w:rPr>
                            <w:t>Supplemental Figure 1. Boxplots comparing sequencing metrics of the pilot and full-scale studies. The number of raw reads (a). The number of total pairs (b). The number of read pairs retained after deduplication (c). The percentage of reads retained after all filters were applied (d).</w:t>
                          </w:r>
                        </w:p>
                      </w:txbxContent>
                    </v:textbox>
                  </v:shape>
                </v:group>
                <v:shape id="Text Box 57" o:spid="_x0000_s1108" type="#_x0000_t202" style="position:absolute;left:2221;top:103;width:3538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" filled="f" stroked="f" strokeweight=".5pt">
                  <v:textbox>
                    <w:txbxContent>
                      <w:p w14:paraId="31D1382B" w14:textId="36F487A3" w:rsidR="005F65C5" w:rsidRDefault="005F65C5" w:rsidP="005F65C5">
                        <w:pPr>
                          <w:pStyle w:val="ListParagraph"/>
                          <w:numPr>
                            <w:ilvl w:val="0"/>
                            <w:numId w:val="13"/>
                          </w:numPr>
                        </w:pPr>
                        <w:r>
                          <w:t xml:space="preserve">                                                                              b)</w:t>
                        </w:r>
                      </w:p>
                    </w:txbxContent>
                  </v:textbox>
                </v:shape>
                <v:shape id="Text Box 57" o:spid="_x0000_s1109" type="#_x0000_t202" style="position:absolute;left:2221;top:21336;width:3538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" filled="f" stroked="f" strokeweight=".5pt">
                  <v:textbox>
                    <w:txbxContent>
                      <w:p w14:paraId="586D146C" w14:textId="3950CB8B" w:rsidR="005F65C5" w:rsidRDefault="005F65C5" w:rsidP="005F65C5">
                        <w:r>
                          <w:t>c)                                                                              d)</w:t>
                        </w:r>
                      </w:p>
                    </w:txbxContent>
                  </v:textbox>
                </v:shape>
              </v:group>
            </w:pict>
          </mc:Fallback>
        </mc:AlternateContent>
      </w:r>
      <w:r w:rsidR="004F1BF8" w:rsidRPr="004073D0">
        <w:rPr>
          <w:b/>
          <w:bCs/>
        </w:rPr>
        <w:t>Figures</w:t>
      </w:r>
    </w:p>
    <w:p w14:paraId="27313FF6" w14:textId="7D410351" w:rsidR="004F1BF8" w:rsidRDefault="004F1BF8" w:rsidP="00EE36F8">
      <w:pPr>
        <w:pStyle w:val="Compact"/>
        <w:numPr>
          <w:ilvl w:val="0"/>
          <w:numId w:val="0"/>
        </w:numPr>
        <w:rPr>
          <w:noProof/>
        </w:rPr>
      </w:pPr>
    </w:p>
    <w:p w14:paraId="4532D9EB" w14:textId="77777777" w:rsidR="005F65C5" w:rsidRDefault="005F65C5" w:rsidP="004F1BF8">
      <w:pPr>
        <w:rPr>
          <w:noProof/>
          <w:sz w:val="22"/>
          <w:szCs w:val="22"/>
        </w:rPr>
      </w:pPr>
    </w:p>
    <w:p w14:paraId="7F5275F5" w14:textId="1AC5CD76" w:rsidR="005F65C5" w:rsidRDefault="005F65C5" w:rsidP="004F1BF8">
      <w:pPr>
        <w:rPr>
          <w:sz w:val="22"/>
          <w:szCs w:val="22"/>
        </w:rPr>
      </w:pPr>
    </w:p>
    <w:p w14:paraId="73DE909B" w14:textId="77777777" w:rsidR="005F65C5" w:rsidRPr="005F65C5" w:rsidRDefault="005F65C5" w:rsidP="005F65C5">
      <w:pPr>
        <w:rPr>
          <w:sz w:val="22"/>
          <w:szCs w:val="22"/>
        </w:rPr>
      </w:pPr>
    </w:p>
    <w:p w14:paraId="0B7D3AC1" w14:textId="41F8F09A" w:rsidR="005F65C5" w:rsidRDefault="005F65C5" w:rsidP="005F65C5">
      <w:pPr>
        <w:rPr>
          <w:sz w:val="22"/>
          <w:szCs w:val="22"/>
        </w:rPr>
      </w:pPr>
    </w:p>
    <w:p w14:paraId="38AC3E08" w14:textId="413B6344" w:rsidR="005F65C5" w:rsidRDefault="005F65C5" w:rsidP="005F65C5">
      <w:pPr>
        <w:keepNext/>
      </w:pPr>
    </w:p>
    <w:p w14:paraId="650F4A64" w14:textId="18BEBE69" w:rsidR="005F65C5" w:rsidRDefault="005F65C5" w:rsidP="005F65C5">
      <w:pPr>
        <w:pStyle w:val="Caption"/>
        <w:rPr>
          <w:sz w:val="22"/>
          <w:szCs w:val="22"/>
        </w:rPr>
      </w:pPr>
      <w:r>
        <w:rPr>
          <w:sz w:val="22"/>
          <w:szCs w:val="22"/>
        </w:rPr>
        <w:br w:type="page"/>
      </w:r>
    </w:p>
    <w:p w14:paraId="689B716C" w14:textId="6E87F633" w:rsidR="005F65C5" w:rsidRPr="005F65C5" w:rsidRDefault="00EE4EAD" w:rsidP="005F65C5">
      <w:pPr>
        <w:pStyle w:val="Caption"/>
        <w:rPr>
          <w:sz w:val="22"/>
          <w:szCs w:val="22"/>
        </w:rPr>
      </w:pPr>
      <w:r>
        <w:rPr>
          <w:noProof/>
          <w:sz w:val="22"/>
          <w:szCs w:val="22"/>
        </w:rPr>
        <w:lastRenderedPageBreak/>
        <mc:AlternateContent>
          <mc:Choice Requires="wpg">
            <w:drawing>
              <wp:anchor distT="0" distB="0" distL="114300" distR="114300" simplePos="0" relativeHeight="251780096" behindDoc="0" locked="0" layoutInCell="1" allowOverlap="1" wp14:anchorId="70FCE50E" wp14:editId="7E0EA4B1">
                <wp:simplePos x="0" y="0"/>
                <wp:positionH relativeFrom="column">
                  <wp:posOffset>-97766</wp:posOffset>
                </wp:positionH>
                <wp:positionV relativeFrom="paragraph">
                  <wp:posOffset>-178279</wp:posOffset>
                </wp:positionV>
                <wp:extent cx="6041330" cy="5337175"/>
                <wp:effectExtent l="0" t="0" r="0" b="0"/>
                <wp:wrapNone/>
                <wp:docPr id="1337717909" name="Group 60"/>
                <wp:cNvGraphicFramePr/>
                <a:graphic xmlns:a="http://schemas.openxmlformats.org/drawingml/2006/main">
                  <a:graphicData uri="http://schemas.microsoft.com/office/word/2010/wordprocessingGroup">
                    <wpg:wgp>
                      <wpg:cNvGrpSpPr/>
                      <wpg:grpSpPr>
                        <a:xfrm>
                          <a:off x="0" y="0"/>
                          <a:ext cx="6041330" cy="5337175"/>
                          <a:chOff x="0" y="0"/>
                          <a:chExt cx="6041330" cy="5337175"/>
                        </a:xfrm>
                      </wpg:grpSpPr>
                      <pic:pic xmlns:pic="http://schemas.openxmlformats.org/drawingml/2006/picture">
                        <pic:nvPicPr>
                          <pic:cNvPr id="76003663" name="Picture 59"/>
                          <pic:cNvPicPr>
                            <a:picLocks noChangeAspect="1"/>
                          </pic:cNvPicPr>
                        </pic:nvPicPr>
                        <pic:blipFill>
                          <a:blip r:embed="rId34" cstate="print">
                            <a:extLst>
                              <a:ext uri="{28A0092B-C50C-407E-A947-70E740481C1C}">
                                <a14:useLocalDpi xmlns:a14="http://schemas.microsoft.com/office/drawing/2010/main" val="0"/>
                              </a:ext>
                            </a:extLst>
                          </a:blip>
                          <a:srcRect/>
                          <a:stretch/>
                        </pic:blipFill>
                        <pic:spPr>
                          <a:xfrm>
                            <a:off x="92015" y="178358"/>
                            <a:ext cx="5949315" cy="4461986"/>
                          </a:xfrm>
                          <a:prstGeom prst="rect">
                            <a:avLst/>
                          </a:prstGeom>
                        </pic:spPr>
                      </pic:pic>
                      <wps:wsp>
                        <wps:cNvPr id="1871904265" name="Text Box 1"/>
                        <wps:cNvSpPr txBox="1"/>
                        <wps:spPr>
                          <a:xfrm>
                            <a:off x="92006" y="4698365"/>
                            <a:ext cx="5948680" cy="638810"/>
                          </a:xfrm>
                          <a:prstGeom prst="rect">
                            <a:avLst/>
                          </a:prstGeom>
                          <a:solidFill>
                            <a:prstClr val="white"/>
                          </a:solidFill>
                          <a:ln>
                            <a:noFill/>
                          </a:ln>
                        </wps:spPr>
                        <wps:txbx>
                          <w:txbxContent>
                            <w:p w14:paraId="7D5EEC0A" w14:textId="34E77E30" w:rsidR="005F65C5" w:rsidRPr="005F65C5" w:rsidRDefault="005F65C5" w:rsidP="006F4035">
                              <w:pPr>
                                <w:jc w:val="both"/>
                                <w:rPr>
                                  <w:i/>
                                  <w:iCs/>
                                  <w:sz w:val="22"/>
                                  <w:szCs w:val="22"/>
                                </w:rPr>
                              </w:pPr>
                              <w:r>
                                <w:rPr>
                                  <w:i/>
                                  <w:iCs/>
                                  <w:sz w:val="22"/>
                                  <w:szCs w:val="22"/>
                                </w:rPr>
                                <w:t xml:space="preserve">Supplemental Figure 2. Bar-plot of the </w:t>
                              </w:r>
                              <w:r w:rsidR="0093103C">
                                <w:rPr>
                                  <w:i/>
                                  <w:iCs/>
                                  <w:sz w:val="22"/>
                                  <w:szCs w:val="22"/>
                                </w:rPr>
                                <w:t>mean SNP coverage</w:t>
                              </w:r>
                              <w:r w:rsidR="00C405D2">
                                <w:rPr>
                                  <w:i/>
                                  <w:iCs/>
                                  <w:sz w:val="22"/>
                                  <w:szCs w:val="22"/>
                                </w:rPr>
                                <w:t xml:space="preserve"> (before HWE</w:t>
                              </w:r>
                              <w:r w:rsidR="00672B13">
                                <w:rPr>
                                  <w:i/>
                                  <w:iCs/>
                                  <w:sz w:val="22"/>
                                  <w:szCs w:val="22"/>
                                </w:rPr>
                                <w:t xml:space="preserve"> and LD filtering</w:t>
                              </w:r>
                              <w:r w:rsidR="00C405D2">
                                <w:rPr>
                                  <w:i/>
                                  <w:iCs/>
                                  <w:sz w:val="22"/>
                                  <w:szCs w:val="22"/>
                                </w:rPr>
                                <w:t>)</w:t>
                              </w:r>
                              <w:r w:rsidR="0093103C">
                                <w:rPr>
                                  <w:i/>
                                  <w:iCs/>
                                  <w:sz w:val="22"/>
                                  <w:szCs w:val="22"/>
                                </w:rPr>
                                <w:t xml:space="preserve"> per individual</w:t>
                              </w:r>
                              <w:r>
                                <w:rPr>
                                  <w:i/>
                                  <w:iCs/>
                                  <w:sz w:val="22"/>
                                  <w:szCs w:val="22"/>
                                </w:rPr>
                                <w:t xml:space="preserve"> (a). </w:t>
                              </w:r>
                              <w:r w:rsidR="00672B13">
                                <w:rPr>
                                  <w:i/>
                                  <w:iCs/>
                                  <w:sz w:val="22"/>
                                  <w:szCs w:val="22"/>
                                </w:rPr>
                                <w:t xml:space="preserve">Box-plot comparing the </w:t>
                              </w:r>
                              <w:r w:rsidR="008D112C">
                                <w:rPr>
                                  <w:i/>
                                  <w:iCs/>
                                  <w:sz w:val="22"/>
                                  <w:szCs w:val="22"/>
                                </w:rPr>
                                <w:t xml:space="preserve">mean SNP coverage (before HWE and LD filtering) of the </w:t>
                              </w:r>
                              <w:r w:rsidR="00AF341F">
                                <w:rPr>
                                  <w:i/>
                                  <w:iCs/>
                                  <w:sz w:val="22"/>
                                  <w:szCs w:val="22"/>
                                </w:rPr>
                                <w:t xml:space="preserve">pilot and full-scale batches </w:t>
                              </w:r>
                              <w:r>
                                <w:rPr>
                                  <w:i/>
                                  <w:iCs/>
                                  <w:sz w:val="22"/>
                                  <w:szCs w:val="22"/>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961449515" name="Text Box 59"/>
                        <wps:cNvSpPr txBox="1"/>
                        <wps:spPr>
                          <a:xfrm>
                            <a:off x="0" y="0"/>
                            <a:ext cx="511834" cy="2766204"/>
                          </a:xfrm>
                          <a:prstGeom prst="rect">
                            <a:avLst/>
                          </a:prstGeom>
                          <a:noFill/>
                          <a:ln w="6350">
                            <a:noFill/>
                          </a:ln>
                        </wps:spPr>
                        <wps:txbx>
                          <w:txbxContent>
                            <w:p w14:paraId="5390CE40" w14:textId="0BF1BB1A" w:rsidR="00EE4EAD" w:rsidRDefault="00EE4EAD">
                              <w:r>
                                <w:t>a)</w:t>
                              </w:r>
                            </w:p>
                            <w:p w14:paraId="458524AE" w14:textId="77777777" w:rsidR="00EE4EAD" w:rsidRDefault="00EE4EAD"/>
                            <w:p w14:paraId="7C27E545" w14:textId="77777777" w:rsidR="00EE4EAD" w:rsidRDefault="00EE4EAD"/>
                            <w:p w14:paraId="351602D9" w14:textId="77777777" w:rsidR="00EE4EAD" w:rsidRDefault="00EE4EAD"/>
                            <w:p w14:paraId="1FDC0CBD" w14:textId="77777777" w:rsidR="00EE4EAD" w:rsidRPr="00EE4EAD" w:rsidRDefault="00EE4EAD">
                              <w:pPr>
                                <w:rPr>
                                  <w:sz w:val="36"/>
                                  <w:szCs w:val="36"/>
                                </w:rPr>
                              </w:pPr>
                            </w:p>
                            <w:p w14:paraId="00AEDA27" w14:textId="77777777" w:rsidR="00EE4EAD" w:rsidRPr="00EE4EAD" w:rsidRDefault="00EE4EAD">
                              <w:pPr>
                                <w:rPr>
                                  <w:sz w:val="36"/>
                                  <w:szCs w:val="36"/>
                                </w:rPr>
                              </w:pPr>
                            </w:p>
                            <w:p w14:paraId="64AFB58A" w14:textId="77777777" w:rsidR="00EE4EAD" w:rsidRDefault="00EE4EAD"/>
                            <w:p w14:paraId="5296CBCC" w14:textId="1291211B" w:rsidR="00EE4EAD" w:rsidRDefault="00EE4EA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0FCE50E" id="Group 60" o:spid="_x0000_s1110" style="position:absolute;margin-left:-7.7pt;margin-top:-14.05pt;width:475.7pt;height:420.25pt;z-index:251780096" coordsize="60413,533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">
                <v:shape id="Picture 59" o:spid="_x0000_s1111" type="#_x0000_t75" style="position:absolute;left:920;top:1783;width:59493;height:44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">
                  <v:imagedata r:id="rId35" o:title=""/>
                </v:shape>
                <v:shape id="Text Box 1" o:spid="_x0000_s1112" type="#_x0000_t202" style="position:absolute;left:920;top:46983;width:59486;height:6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" stroked="f">
                  <v:textbox style="mso-fit-shape-to-text:t" inset="0,0,0,0">
                    <w:txbxContent>
                      <w:p w14:paraId="7D5EEC0A" w14:textId="34E77E30" w:rsidR="005F65C5" w:rsidRPr="005F65C5" w:rsidRDefault="005F65C5" w:rsidP="006F4035">
                        <w:pPr>
                          <w:jc w:val="both"/>
                          <w:rPr>
                            <w:i/>
                            <w:iCs/>
                            <w:sz w:val="22"/>
                            <w:szCs w:val="22"/>
                          </w:rPr>
                        </w:pPr>
                        <w:r>
                          <w:rPr>
                            <w:i/>
                            <w:iCs/>
                            <w:sz w:val="22"/>
                            <w:szCs w:val="22"/>
                          </w:rPr>
                          <w:t xml:space="preserve">Supplemental Figure 2. Bar-plot of the </w:t>
                        </w:r>
                        <w:r w:rsidR="0093103C">
                          <w:rPr>
                            <w:i/>
                            <w:iCs/>
                            <w:sz w:val="22"/>
                            <w:szCs w:val="22"/>
                          </w:rPr>
                          <w:t>mean SNP coverage</w:t>
                        </w:r>
                        <w:r w:rsidR="00C405D2">
                          <w:rPr>
                            <w:i/>
                            <w:iCs/>
                            <w:sz w:val="22"/>
                            <w:szCs w:val="22"/>
                          </w:rPr>
                          <w:t xml:space="preserve"> (before HWE</w:t>
                        </w:r>
                        <w:r w:rsidR="00672B13">
                          <w:rPr>
                            <w:i/>
                            <w:iCs/>
                            <w:sz w:val="22"/>
                            <w:szCs w:val="22"/>
                          </w:rPr>
                          <w:t xml:space="preserve"> and LD filtering</w:t>
                        </w:r>
                        <w:r w:rsidR="00C405D2">
                          <w:rPr>
                            <w:i/>
                            <w:iCs/>
                            <w:sz w:val="22"/>
                            <w:szCs w:val="22"/>
                          </w:rPr>
                          <w:t>)</w:t>
                        </w:r>
                        <w:r w:rsidR="0093103C">
                          <w:rPr>
                            <w:i/>
                            <w:iCs/>
                            <w:sz w:val="22"/>
                            <w:szCs w:val="22"/>
                          </w:rPr>
                          <w:t xml:space="preserve"> per individual</w:t>
                        </w:r>
                        <w:r>
                          <w:rPr>
                            <w:i/>
                            <w:iCs/>
                            <w:sz w:val="22"/>
                            <w:szCs w:val="22"/>
                          </w:rPr>
                          <w:t xml:space="preserve"> (a). </w:t>
                        </w:r>
                        <w:r w:rsidR="00672B13">
                          <w:rPr>
                            <w:i/>
                            <w:iCs/>
                            <w:sz w:val="22"/>
                            <w:szCs w:val="22"/>
                          </w:rPr>
                          <w:t xml:space="preserve">Box-plot comparing the </w:t>
                        </w:r>
                        <w:r w:rsidR="008D112C">
                          <w:rPr>
                            <w:i/>
                            <w:iCs/>
                            <w:sz w:val="22"/>
                            <w:szCs w:val="22"/>
                          </w:rPr>
                          <w:t xml:space="preserve">mean SNP coverage (before HWE and LD filtering) of the </w:t>
                        </w:r>
                        <w:r w:rsidR="00AF341F">
                          <w:rPr>
                            <w:i/>
                            <w:iCs/>
                            <w:sz w:val="22"/>
                            <w:szCs w:val="22"/>
                          </w:rPr>
                          <w:t xml:space="preserve">pilot and full-scale batches </w:t>
                        </w:r>
                        <w:r>
                          <w:rPr>
                            <w:i/>
                            <w:iCs/>
                            <w:sz w:val="22"/>
                            <w:szCs w:val="22"/>
                          </w:rPr>
                          <w:t>(b).</w:t>
                        </w:r>
                      </w:p>
                    </w:txbxContent>
                  </v:textbox>
                </v:shape>
                <v:shape id="Text Box 59" o:spid="_x0000_s1113" type="#_x0000_t202" style="position:absolute;width:5118;height:27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" filled="f" stroked="f" strokeweight=".5pt">
                  <v:textbox>
                    <w:txbxContent>
                      <w:p w14:paraId="5390CE40" w14:textId="0BF1BB1A" w:rsidR="00EE4EAD" w:rsidRDefault="00EE4EAD">
                        <w:r>
                          <w:t>a)</w:t>
                        </w:r>
                      </w:p>
                      <w:p w14:paraId="458524AE" w14:textId="77777777" w:rsidR="00EE4EAD" w:rsidRDefault="00EE4EAD"/>
                      <w:p w14:paraId="7C27E545" w14:textId="77777777" w:rsidR="00EE4EAD" w:rsidRDefault="00EE4EAD"/>
                      <w:p w14:paraId="351602D9" w14:textId="77777777" w:rsidR="00EE4EAD" w:rsidRDefault="00EE4EAD"/>
                      <w:p w14:paraId="1FDC0CBD" w14:textId="77777777" w:rsidR="00EE4EAD" w:rsidRPr="00EE4EAD" w:rsidRDefault="00EE4EAD">
                        <w:pPr>
                          <w:rPr>
                            <w:sz w:val="36"/>
                            <w:szCs w:val="36"/>
                          </w:rPr>
                        </w:pPr>
                      </w:p>
                      <w:p w14:paraId="00AEDA27" w14:textId="77777777" w:rsidR="00EE4EAD" w:rsidRPr="00EE4EAD" w:rsidRDefault="00EE4EAD">
                        <w:pPr>
                          <w:rPr>
                            <w:sz w:val="36"/>
                            <w:szCs w:val="36"/>
                          </w:rPr>
                        </w:pPr>
                      </w:p>
                      <w:p w14:paraId="64AFB58A" w14:textId="77777777" w:rsidR="00EE4EAD" w:rsidRDefault="00EE4EAD"/>
                      <w:p w14:paraId="5296CBCC" w14:textId="1291211B" w:rsidR="00EE4EAD" w:rsidRDefault="00EE4EAD">
                        <w:r>
                          <w:t>b)</w:t>
                        </w:r>
                      </w:p>
                    </w:txbxContent>
                  </v:textbox>
                </v:shape>
              </v:group>
            </w:pict>
          </mc:Fallback>
        </mc:AlternateContent>
      </w:r>
    </w:p>
    <w:sectPr w:rsidR="005F65C5" w:rsidRPr="005F65C5" w:rsidSect="004073D0">
      <w:headerReference w:type="default" r:id="rId36"/>
      <w:footerReference w:type="default" r:id="rId37"/>
      <w:pgSz w:w="12240" w:h="15840" w:code="1"/>
      <w:pgMar w:top="1440" w:right="1440" w:bottom="1440" w:left="1440" w:header="720" w:footer="720" w:gutter="0"/>
      <w:pgNumType w:fmt="upperLetter"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4B5631" w14:textId="77777777" w:rsidR="00085152" w:rsidRDefault="00085152">
      <w:pPr>
        <w:spacing w:after="0"/>
      </w:pPr>
      <w:r>
        <w:separator/>
      </w:r>
    </w:p>
    <w:p w14:paraId="173683B9" w14:textId="77777777" w:rsidR="00085152" w:rsidRDefault="00085152"/>
    <w:p w14:paraId="21681598" w14:textId="77777777" w:rsidR="00085152" w:rsidRDefault="00085152" w:rsidP="00495772"/>
  </w:endnote>
  <w:endnote w:type="continuationSeparator" w:id="0">
    <w:p w14:paraId="79858024" w14:textId="77777777" w:rsidR="00085152" w:rsidRDefault="00085152">
      <w:pPr>
        <w:spacing w:after="0"/>
      </w:pPr>
      <w:r>
        <w:continuationSeparator/>
      </w:r>
    </w:p>
    <w:p w14:paraId="1191E67C" w14:textId="77777777" w:rsidR="00085152" w:rsidRDefault="00085152"/>
    <w:p w14:paraId="2543CAD6" w14:textId="77777777" w:rsidR="00085152" w:rsidRDefault="00085152" w:rsidP="004957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vanish/>
        <w:highlight w:val="yellow"/>
      </w:rPr>
      <w:id w:val="1342282442"/>
      <w:docPartObj>
        <w:docPartGallery w:val="Page Numbers (Bottom of Page)"/>
        <w:docPartUnique/>
      </w:docPartObj>
    </w:sdtPr>
    <w:sdtContent>
      <w:p w14:paraId="06B92B27" w14:textId="77777777" w:rsidR="00915913" w:rsidRDefault="001A74A8">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08B91B4A" w14:textId="77777777" w:rsidR="00915913" w:rsidRDefault="009159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39ED2C" w14:textId="1E0AB31D" w:rsidR="00D02EC1" w:rsidRDefault="00D02EC1">
    <w:pPr>
      <w:pStyle w:val="Footer"/>
      <w:pBdr>
        <w:top w:val="single" w:sz="4" w:space="1" w:color="D9D9D9" w:themeColor="background1" w:themeShade="D9"/>
      </w:pBdr>
      <w:rPr>
        <w:b/>
        <w:bCs/>
      </w:rPr>
    </w:pPr>
    <w:r>
      <w:rPr>
        <w:color w:val="7F7F7F" w:themeColor="background1" w:themeShade="7F"/>
        <w:spacing w:val="60"/>
        <w:lang w:val="en-GB"/>
      </w:rPr>
      <w:t>Page</w:t>
    </w:r>
    <w:r>
      <w:t xml:space="preserve"> </w:t>
    </w:r>
    <w:sdt>
      <w:sdtPr>
        <w:id w:val="-1162848867"/>
        <w:docPartObj>
          <w:docPartGallery w:val="Page Numbers (Bottom of Page)"/>
          <w:docPartUnique/>
        </w:docPartObj>
      </w:sdtPr>
      <w:sdtEndPr>
        <w:rPr>
          <w:color w:val="7F7F7F" w:themeColor="background1" w:themeShade="7F"/>
          <w:spacing w:val="60"/>
          <w:lang w:val="en-GB"/>
        </w:rPr>
      </w:sdtEndPr>
      <w:sdtContent>
        <w:r w:rsidRPr="00D02EC1">
          <w:rPr>
            <w:b/>
            <w:bCs/>
          </w:rPr>
          <w:fldChar w:fldCharType="begin"/>
        </w:r>
        <w:r w:rsidRPr="00D02EC1">
          <w:rPr>
            <w:b/>
            <w:bCs/>
          </w:rPr>
          <w:instrText xml:space="preserve"> PAGE  \* ROMAN  \* MERGEFORMAT </w:instrText>
        </w:r>
        <w:r w:rsidRPr="00D02EC1">
          <w:rPr>
            <w:b/>
            <w:bCs/>
          </w:rPr>
          <w:fldChar w:fldCharType="separate"/>
        </w:r>
        <w:r w:rsidRPr="00D02EC1">
          <w:rPr>
            <w:b/>
            <w:bCs/>
            <w:noProof/>
          </w:rPr>
          <w:t>I</w:t>
        </w:r>
        <w:r w:rsidRPr="00D02EC1">
          <w:rPr>
            <w:b/>
            <w:bCs/>
          </w:rPr>
          <w:fldChar w:fldCharType="end"/>
        </w:r>
        <w:r>
          <w:rPr>
            <w:b/>
            <w:bCs/>
            <w:lang w:val="en-GB"/>
          </w:rPr>
          <w:t xml:space="preserve"> of II </w:t>
        </w:r>
      </w:sdtContent>
    </w:sdt>
  </w:p>
  <w:p w14:paraId="612D944C" w14:textId="77777777" w:rsidR="00D02EC1" w:rsidRDefault="00D02E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06C855" w14:textId="78A2ABD7" w:rsidR="00277846" w:rsidRDefault="00277846">
    <w:pPr>
      <w:pStyle w:val="Footer"/>
      <w:pBdr>
        <w:top w:val="single" w:sz="4" w:space="1" w:color="D9D9D9" w:themeColor="background1" w:themeShade="D9"/>
      </w:pBdr>
      <w:rPr>
        <w:b/>
        <w:bCs/>
      </w:rPr>
    </w:pPr>
    <w:r>
      <w:rPr>
        <w:color w:val="7F7F7F" w:themeColor="background1" w:themeShade="7F"/>
        <w:spacing w:val="60"/>
        <w:lang w:val="en-GB"/>
      </w:rPr>
      <w:t xml:space="preserve">Page </w:t>
    </w:r>
    <w:sdt>
      <w:sdtPr>
        <w:rPr>
          <w:vanish/>
          <w:highlight w:val="yellow"/>
        </w:rPr>
        <w:id w:val="-27724163"/>
        <w:docPartObj>
          <w:docPartGallery w:val="Page Numbers (Bottom of Page)"/>
          <w:docPartUnique/>
        </w:docPartObj>
      </w:sdtPr>
      <w:sdtEndPr>
        <w:rPr>
          <w:color w:val="7F7F7F" w:themeColor="background1" w:themeShade="7F"/>
          <w:spacing w:val="60"/>
          <w:lang w:val="en-GB"/>
        </w:rPr>
      </w:sdtEndPr>
      <w:sdtContent>
        <w:r>
          <w:fldChar w:fldCharType="begin"/>
        </w:r>
        <w:r>
          <w:instrText>PAGE   \* MERGEFORMAT</w:instrText>
        </w:r>
        <w:r>
          <w:fldChar w:fldCharType="separate"/>
        </w:r>
        <w:r>
          <w:rPr>
            <w:b/>
            <w:bCs/>
            <w:lang w:val="en-GB"/>
          </w:rPr>
          <w:t>2</w:t>
        </w:r>
        <w:r>
          <w:rPr>
            <w:b/>
            <w:bCs/>
          </w:rPr>
          <w:fldChar w:fldCharType="end"/>
        </w:r>
        <w:r>
          <w:rPr>
            <w:b/>
            <w:bCs/>
            <w:lang w:val="en-GB"/>
          </w:rPr>
          <w:t xml:space="preserve"> </w:t>
        </w:r>
        <w:r>
          <w:rPr>
            <w:bCs/>
            <w:lang w:val="en-GB"/>
          </w:rPr>
          <w:t>of</w:t>
        </w:r>
        <w:r w:rsidRPr="00277846">
          <w:rPr>
            <w:b/>
            <w:lang w:val="en-GB"/>
          </w:rPr>
          <w:t xml:space="preserve"> </w:t>
        </w:r>
        <w:r w:rsidR="004F1BF8">
          <w:rPr>
            <w:b/>
            <w:lang w:val="en-GB"/>
          </w:rPr>
          <w:t>3</w:t>
        </w:r>
        <w:r w:rsidR="00A52DCC">
          <w:rPr>
            <w:b/>
            <w:lang w:val="en-GB"/>
          </w:rPr>
          <w:t>7</w:t>
        </w:r>
      </w:sdtContent>
    </w:sdt>
  </w:p>
  <w:p w14:paraId="1273A419" w14:textId="77777777" w:rsidR="00863C74" w:rsidRDefault="00863C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77684631"/>
      <w:docPartObj>
        <w:docPartGallery w:val="Page Numbers (Bottom of Page)"/>
        <w:docPartUnique/>
      </w:docPartObj>
    </w:sdtPr>
    <w:sdtEndPr>
      <w:rPr>
        <w:color w:val="7F7F7F" w:themeColor="background1" w:themeShade="7F"/>
        <w:spacing w:val="60"/>
        <w:lang w:val="en-GB"/>
      </w:rPr>
    </w:sdtEndPr>
    <w:sdtContent>
      <w:p w14:paraId="631CA5BB" w14:textId="5D7B046B" w:rsidR="004F1BF8" w:rsidRDefault="004F1BF8">
        <w:pPr>
          <w:pStyle w:val="Footer"/>
          <w:pBdr>
            <w:top w:val="single" w:sz="4" w:space="1" w:color="D9D9D9" w:themeColor="background1" w:themeShade="D9"/>
          </w:pBdr>
          <w:jc w:val="right"/>
        </w:pPr>
        <w:r>
          <w:fldChar w:fldCharType="begin"/>
        </w:r>
        <w:r>
          <w:instrText>PAGE   \* MERGEFORMAT</w:instrText>
        </w:r>
        <w:r>
          <w:fldChar w:fldCharType="separate"/>
        </w:r>
        <w:r>
          <w:rPr>
            <w:lang w:val="en-GB"/>
          </w:rPr>
          <w:t>2</w:t>
        </w:r>
        <w:r>
          <w:fldChar w:fldCharType="end"/>
        </w:r>
        <w:r>
          <w:rPr>
            <w:lang w:val="en-GB"/>
          </w:rPr>
          <w:t xml:space="preserve"> </w:t>
        </w:r>
        <w:r w:rsidR="004073D0">
          <w:rPr>
            <w:lang w:val="en-GB"/>
          </w:rPr>
          <w:t>of A</w:t>
        </w:r>
        <w:r>
          <w:rPr>
            <w:lang w:val="en-GB"/>
          </w:rPr>
          <w:t xml:space="preserve">| </w:t>
        </w:r>
        <w:r>
          <w:rPr>
            <w:color w:val="7F7F7F" w:themeColor="background1" w:themeShade="7F"/>
            <w:spacing w:val="60"/>
            <w:lang w:val="en-GB"/>
          </w:rPr>
          <w:t>Page</w:t>
        </w:r>
      </w:p>
    </w:sdtContent>
  </w:sdt>
  <w:p w14:paraId="610F7B20" w14:textId="77777777" w:rsidR="004F1BF8" w:rsidRDefault="004F1B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54CB9C" w14:textId="77777777" w:rsidR="00085152" w:rsidRDefault="00085152">
      <w:pPr>
        <w:spacing w:after="0"/>
      </w:pPr>
      <w:r>
        <w:separator/>
      </w:r>
    </w:p>
    <w:p w14:paraId="7F1411A2" w14:textId="77777777" w:rsidR="00085152" w:rsidRDefault="00085152"/>
    <w:p w14:paraId="3FF57EB2" w14:textId="77777777" w:rsidR="00085152" w:rsidRDefault="00085152" w:rsidP="00495772"/>
  </w:footnote>
  <w:footnote w:type="continuationSeparator" w:id="0">
    <w:p w14:paraId="4BBE9E36" w14:textId="77777777" w:rsidR="00085152" w:rsidRDefault="00085152">
      <w:pPr>
        <w:spacing w:after="0"/>
      </w:pPr>
      <w:r>
        <w:continuationSeparator/>
      </w:r>
    </w:p>
    <w:p w14:paraId="6AC8568E" w14:textId="77777777" w:rsidR="00085152" w:rsidRDefault="00085152"/>
    <w:p w14:paraId="22AD76BB" w14:textId="77777777" w:rsidR="00085152" w:rsidRDefault="00085152" w:rsidP="0049577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50E818" w14:textId="77777777" w:rsidR="00863C74" w:rsidRDefault="00863C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CA3C76" w14:textId="5018A932" w:rsidR="004073D0" w:rsidRDefault="004073D0">
    <w:pPr>
      <w:pStyle w:val="Header"/>
    </w:pPr>
    <w:r>
      <w:t>Appendi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A454B4C"/>
    <w:multiLevelType w:val="multilevel"/>
    <w:tmpl w:val="5226111A"/>
    <w:lvl w:ilvl="0">
      <w:numFmt w:val="bullet"/>
      <w:pStyle w:val="Compac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17CB0D21"/>
    <w:multiLevelType w:val="hybridMultilevel"/>
    <w:tmpl w:val="CF8EF41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E84F6B"/>
    <w:multiLevelType w:val="multilevel"/>
    <w:tmpl w:val="BF582674"/>
    <w:styleLink w:val="UseThis"/>
    <w:lvl w:ilvl="0">
      <w:start w:val="1"/>
      <w:numFmt w:val="decimal"/>
      <w:lvlText w:val="%1"/>
      <w:lvlJc w:val="left"/>
      <w:pPr>
        <w:tabs>
          <w:tab w:val="num" w:pos="360"/>
        </w:tabs>
        <w:ind w:left="360" w:hanging="360"/>
      </w:pPr>
      <w:rPr>
        <w:rFonts w:asciiTheme="majorHAnsi" w:hAnsiTheme="majorHAnsi" w:hint="default"/>
        <w:b/>
        <w:sz w:val="24"/>
      </w:rPr>
    </w:lvl>
    <w:lvl w:ilvl="1">
      <w:start w:val="1"/>
      <w:numFmt w:val="decimal"/>
      <w:pStyle w:val="Heading2"/>
      <w:lvlText w:val="%1.%2"/>
      <w:lvlJc w:val="left"/>
      <w:pPr>
        <w:tabs>
          <w:tab w:val="num" w:pos="720"/>
        </w:tabs>
        <w:ind w:left="360" w:hanging="360"/>
      </w:pPr>
      <w:rPr>
        <w:rFonts w:asciiTheme="majorHAnsi" w:hAnsiTheme="majorHAnsi" w:hint="default"/>
        <w:b/>
        <w:sz w:val="24"/>
      </w:rPr>
    </w:lvl>
    <w:lvl w:ilvl="2">
      <w:start w:val="1"/>
      <w:numFmt w:val="decimal"/>
      <w:lvlText w:val="%1.%2.%3"/>
      <w:lvlJc w:val="left"/>
      <w:pPr>
        <w:tabs>
          <w:tab w:val="num" w:pos="1080"/>
        </w:tabs>
        <w:ind w:left="360" w:hanging="360"/>
      </w:pPr>
      <w:rPr>
        <w:rFonts w:asciiTheme="majorHAnsi" w:hAnsiTheme="majorHAnsi" w:hint="default"/>
        <w:b/>
        <w:sz w:val="24"/>
      </w:rPr>
    </w:lvl>
    <w:lvl w:ilvl="3">
      <w:start w:val="1"/>
      <w:numFmt w:val="decimal"/>
      <w:lvlText w:val="%1.%2.%3.%4"/>
      <w:lvlJc w:val="left"/>
      <w:pPr>
        <w:tabs>
          <w:tab w:val="num" w:pos="360"/>
        </w:tabs>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decimal"/>
      <w:lvlText w:val="%1.%2.%3.%4.%5.%6"/>
      <w:lvlJc w:val="left"/>
      <w:pPr>
        <w:tabs>
          <w:tab w:val="num" w:pos="360"/>
        </w:tabs>
        <w:ind w:left="360" w:hanging="360"/>
      </w:pPr>
      <w:rPr>
        <w:rFonts w:hint="default"/>
      </w:rPr>
    </w:lvl>
    <w:lvl w:ilvl="6">
      <w:start w:val="1"/>
      <w:numFmt w:val="decimal"/>
      <w:lvlText w:val="%1.%2.%3.%4.%5.%6.%7"/>
      <w:lvlJc w:val="left"/>
      <w:pPr>
        <w:tabs>
          <w:tab w:val="num" w:pos="360"/>
        </w:tabs>
        <w:ind w:left="360" w:hanging="360"/>
      </w:pPr>
      <w:rPr>
        <w:rFonts w:hint="default"/>
      </w:rPr>
    </w:lvl>
    <w:lvl w:ilvl="7">
      <w:start w:val="1"/>
      <w:numFmt w:val="decimal"/>
      <w:lvlText w:val="%1.%2.%3.%4.%5.%6.%7.%8."/>
      <w:lvlJc w:val="left"/>
      <w:pPr>
        <w:tabs>
          <w:tab w:val="num" w:pos="360"/>
        </w:tabs>
        <w:ind w:left="360" w:hanging="360"/>
      </w:pPr>
      <w:rPr>
        <w:rFonts w:hint="default"/>
      </w:rPr>
    </w:lvl>
    <w:lvl w:ilvl="8">
      <w:start w:val="1"/>
      <w:numFmt w:val="decimal"/>
      <w:lvlText w:val="%1.%2.%3.%4.%5.%6.%7.%8.%9."/>
      <w:lvlJc w:val="left"/>
      <w:pPr>
        <w:tabs>
          <w:tab w:val="num" w:pos="360"/>
        </w:tabs>
        <w:ind w:left="360" w:hanging="360"/>
      </w:pPr>
      <w:rPr>
        <w:rFonts w:hint="default"/>
      </w:rPr>
    </w:lvl>
  </w:abstractNum>
  <w:abstractNum w:abstractNumId="3" w15:restartNumberingAfterBreak="0">
    <w:nsid w:val="1DBB4541"/>
    <w:multiLevelType w:val="multilevel"/>
    <w:tmpl w:val="B038C25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25B42E34"/>
    <w:multiLevelType w:val="multilevel"/>
    <w:tmpl w:val="040C001D"/>
    <w:styleLink w:val="Defaultul"/>
    <w:lvl w:ilvl="0">
      <w:start w:val="1"/>
      <w:numFmt w:val="bullet"/>
      <w:lvlText w:val="•"/>
      <w:lvlJc w:val="left"/>
      <w:pPr>
        <w:ind w:left="360" w:hanging="360"/>
      </w:pPr>
      <w:rPr>
        <w:rFonts w:ascii="Times New Roman" w:hAnsi="Times New Roman" w:cs="Times New Roman" w:hint="default"/>
        <w:color w:val="943634" w:themeColor="accent2" w:themeShade="BF"/>
        <w:sz w:val="40"/>
      </w:rPr>
    </w:lvl>
    <w:lvl w:ilvl="1">
      <w:start w:val="1"/>
      <w:numFmt w:val="bullet"/>
      <w:lvlText w:val=""/>
      <w:lvlJc w:val="left"/>
      <w:pPr>
        <w:ind w:left="720" w:hanging="360"/>
      </w:pPr>
      <w:rPr>
        <w:rFonts w:ascii="Symbol" w:hAnsi="Symbol" w:cs="Times New Roman" w:hint="default"/>
        <w:color w:val="FF0000"/>
        <w:sz w:val="24"/>
      </w:rPr>
    </w:lvl>
    <w:lvl w:ilvl="2">
      <w:start w:val="1"/>
      <w:numFmt w:val="bullet"/>
      <w:lvlText w:val=""/>
      <w:lvlJc w:val="left"/>
      <w:pPr>
        <w:ind w:left="1080" w:hanging="360"/>
      </w:pPr>
      <w:rPr>
        <w:rFonts w:ascii="Symbol" w:hAnsi="Symbol" w:cs="Times New Roman" w:hint="default"/>
        <w:color w:val="92CDDC" w:themeColor="accent5" w:themeTint="99"/>
        <w:sz w:val="24"/>
      </w:rPr>
    </w:lvl>
    <w:lvl w:ilvl="3">
      <w:start w:val="1"/>
      <w:numFmt w:val="bullet"/>
      <w:lvlText w:val="à"/>
      <w:lvlJc w:val="left"/>
      <w:pPr>
        <w:ind w:left="1440" w:hanging="360"/>
      </w:pPr>
      <w:rPr>
        <w:rFonts w:ascii="Wingdings" w:hAnsi="Wingdings" w:cs="Times New Roman" w:hint="default"/>
        <w:color w:val="000000" w:themeColor="text1"/>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76C03D0"/>
    <w:multiLevelType w:val="multilevel"/>
    <w:tmpl w:val="BF582674"/>
    <w:lvl w:ilvl="0">
      <w:start w:val="1"/>
      <w:numFmt w:val="decimal"/>
      <w:lvlText w:val="%1"/>
      <w:lvlJc w:val="left"/>
      <w:pPr>
        <w:tabs>
          <w:tab w:val="num" w:pos="360"/>
        </w:tabs>
        <w:ind w:left="360" w:hanging="360"/>
      </w:pPr>
      <w:rPr>
        <w:rFonts w:asciiTheme="majorHAnsi" w:hAnsiTheme="majorHAnsi" w:hint="default"/>
        <w:b/>
        <w:sz w:val="24"/>
      </w:rPr>
    </w:lvl>
    <w:lvl w:ilvl="1">
      <w:start w:val="1"/>
      <w:numFmt w:val="decimal"/>
      <w:lvlText w:val="%1.%2"/>
      <w:lvlJc w:val="left"/>
      <w:pPr>
        <w:tabs>
          <w:tab w:val="num" w:pos="720"/>
        </w:tabs>
        <w:ind w:left="360" w:hanging="360"/>
      </w:pPr>
      <w:rPr>
        <w:rFonts w:asciiTheme="majorHAnsi" w:hAnsiTheme="majorHAnsi" w:hint="default"/>
        <w:b/>
        <w:sz w:val="24"/>
      </w:rPr>
    </w:lvl>
    <w:lvl w:ilvl="2">
      <w:start w:val="1"/>
      <w:numFmt w:val="decimal"/>
      <w:lvlText w:val="%1.%2.%3"/>
      <w:lvlJc w:val="left"/>
      <w:pPr>
        <w:tabs>
          <w:tab w:val="num" w:pos="1080"/>
        </w:tabs>
        <w:ind w:left="360" w:hanging="360"/>
      </w:pPr>
      <w:rPr>
        <w:rFonts w:asciiTheme="majorHAnsi" w:hAnsiTheme="majorHAnsi" w:hint="default"/>
        <w:b/>
        <w:sz w:val="24"/>
      </w:rPr>
    </w:lvl>
    <w:lvl w:ilvl="3">
      <w:start w:val="1"/>
      <w:numFmt w:val="decimal"/>
      <w:lvlText w:val="%1.%2.%3.%4"/>
      <w:lvlJc w:val="left"/>
      <w:pPr>
        <w:tabs>
          <w:tab w:val="num" w:pos="360"/>
        </w:tabs>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decimal"/>
      <w:lvlText w:val="%1.%2.%3.%4.%5.%6"/>
      <w:lvlJc w:val="left"/>
      <w:pPr>
        <w:tabs>
          <w:tab w:val="num" w:pos="360"/>
        </w:tabs>
        <w:ind w:left="360" w:hanging="360"/>
      </w:pPr>
      <w:rPr>
        <w:rFonts w:hint="default"/>
      </w:rPr>
    </w:lvl>
    <w:lvl w:ilvl="6">
      <w:start w:val="1"/>
      <w:numFmt w:val="decimal"/>
      <w:lvlText w:val="%1.%2.%3.%4.%5.%6.%7"/>
      <w:lvlJc w:val="left"/>
      <w:pPr>
        <w:tabs>
          <w:tab w:val="num" w:pos="360"/>
        </w:tabs>
        <w:ind w:left="360" w:hanging="360"/>
      </w:pPr>
      <w:rPr>
        <w:rFonts w:hint="default"/>
      </w:rPr>
    </w:lvl>
    <w:lvl w:ilvl="7">
      <w:start w:val="1"/>
      <w:numFmt w:val="decimal"/>
      <w:lvlText w:val="%1.%2.%3.%4.%5.%6.%7.%8."/>
      <w:lvlJc w:val="left"/>
      <w:pPr>
        <w:tabs>
          <w:tab w:val="num" w:pos="360"/>
        </w:tabs>
        <w:ind w:left="360" w:hanging="360"/>
      </w:pPr>
      <w:rPr>
        <w:rFonts w:hint="default"/>
      </w:rPr>
    </w:lvl>
    <w:lvl w:ilvl="8">
      <w:start w:val="1"/>
      <w:numFmt w:val="decimal"/>
      <w:lvlText w:val="%1.%2.%3.%4.%5.%6.%7.%8.%9."/>
      <w:lvlJc w:val="left"/>
      <w:pPr>
        <w:tabs>
          <w:tab w:val="num" w:pos="360"/>
        </w:tabs>
        <w:ind w:left="360" w:hanging="360"/>
      </w:pPr>
      <w:rPr>
        <w:rFonts w:hint="default"/>
      </w:rPr>
    </w:lvl>
  </w:abstractNum>
  <w:abstractNum w:abstractNumId="6" w15:restartNumberingAfterBreak="0">
    <w:nsid w:val="2B4F397F"/>
    <w:multiLevelType w:val="multilevel"/>
    <w:tmpl w:val="BF582674"/>
    <w:numStyleLink w:val="UseThis"/>
  </w:abstractNum>
  <w:abstractNum w:abstractNumId="7" w15:restartNumberingAfterBreak="0">
    <w:nsid w:val="41797FF3"/>
    <w:multiLevelType w:val="hybridMultilevel"/>
    <w:tmpl w:val="ACD28FC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7710527"/>
    <w:multiLevelType w:val="multilevel"/>
    <w:tmpl w:val="BF582674"/>
    <w:numStyleLink w:val="UseThis"/>
  </w:abstractNum>
  <w:abstractNum w:abstractNumId="9" w15:restartNumberingAfterBreak="0">
    <w:nsid w:val="4E1B39D9"/>
    <w:multiLevelType w:val="multilevel"/>
    <w:tmpl w:val="BF582674"/>
    <w:lvl w:ilvl="0">
      <w:start w:val="1"/>
      <w:numFmt w:val="decimal"/>
      <w:lvlText w:val="%1"/>
      <w:lvlJc w:val="left"/>
      <w:pPr>
        <w:tabs>
          <w:tab w:val="num" w:pos="360"/>
        </w:tabs>
        <w:ind w:left="360" w:hanging="360"/>
      </w:pPr>
      <w:rPr>
        <w:rFonts w:asciiTheme="majorHAnsi" w:hAnsiTheme="majorHAnsi" w:hint="default"/>
        <w:b/>
        <w:sz w:val="24"/>
      </w:rPr>
    </w:lvl>
    <w:lvl w:ilvl="1">
      <w:start w:val="1"/>
      <w:numFmt w:val="decimal"/>
      <w:lvlText w:val="%1.%2"/>
      <w:lvlJc w:val="left"/>
      <w:pPr>
        <w:tabs>
          <w:tab w:val="num" w:pos="720"/>
        </w:tabs>
        <w:ind w:left="360" w:hanging="360"/>
      </w:pPr>
      <w:rPr>
        <w:rFonts w:asciiTheme="majorHAnsi" w:hAnsiTheme="majorHAnsi" w:hint="default"/>
        <w:b/>
        <w:sz w:val="24"/>
      </w:rPr>
    </w:lvl>
    <w:lvl w:ilvl="2">
      <w:start w:val="1"/>
      <w:numFmt w:val="decimal"/>
      <w:lvlText w:val="%1.%2.%3"/>
      <w:lvlJc w:val="left"/>
      <w:pPr>
        <w:tabs>
          <w:tab w:val="num" w:pos="1080"/>
        </w:tabs>
        <w:ind w:left="360" w:hanging="360"/>
      </w:pPr>
      <w:rPr>
        <w:rFonts w:asciiTheme="majorHAnsi" w:hAnsiTheme="majorHAnsi" w:hint="default"/>
        <w:b/>
        <w:sz w:val="24"/>
      </w:rPr>
    </w:lvl>
    <w:lvl w:ilvl="3">
      <w:start w:val="1"/>
      <w:numFmt w:val="decimal"/>
      <w:lvlText w:val="%1.%2.%3.%4"/>
      <w:lvlJc w:val="left"/>
      <w:pPr>
        <w:tabs>
          <w:tab w:val="num" w:pos="360"/>
        </w:tabs>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decimal"/>
      <w:lvlText w:val="%1.%2.%3.%4.%5.%6"/>
      <w:lvlJc w:val="left"/>
      <w:pPr>
        <w:tabs>
          <w:tab w:val="num" w:pos="360"/>
        </w:tabs>
        <w:ind w:left="360" w:hanging="360"/>
      </w:pPr>
      <w:rPr>
        <w:rFonts w:hint="default"/>
      </w:rPr>
    </w:lvl>
    <w:lvl w:ilvl="6">
      <w:start w:val="1"/>
      <w:numFmt w:val="decimal"/>
      <w:lvlText w:val="%1.%2.%3.%4.%5.%6.%7"/>
      <w:lvlJc w:val="left"/>
      <w:pPr>
        <w:tabs>
          <w:tab w:val="num" w:pos="360"/>
        </w:tabs>
        <w:ind w:left="360" w:hanging="360"/>
      </w:pPr>
      <w:rPr>
        <w:rFonts w:hint="default"/>
      </w:rPr>
    </w:lvl>
    <w:lvl w:ilvl="7">
      <w:start w:val="1"/>
      <w:numFmt w:val="decimal"/>
      <w:lvlText w:val="%1.%2.%3.%4.%5.%6.%7.%8."/>
      <w:lvlJc w:val="left"/>
      <w:pPr>
        <w:tabs>
          <w:tab w:val="num" w:pos="360"/>
        </w:tabs>
        <w:ind w:left="360" w:hanging="360"/>
      </w:pPr>
      <w:rPr>
        <w:rFonts w:hint="default"/>
      </w:rPr>
    </w:lvl>
    <w:lvl w:ilvl="8">
      <w:start w:val="1"/>
      <w:numFmt w:val="decimal"/>
      <w:lvlText w:val="%1.%2.%3.%4.%5.%6.%7.%8.%9."/>
      <w:lvlJc w:val="left"/>
      <w:pPr>
        <w:tabs>
          <w:tab w:val="num" w:pos="360"/>
        </w:tabs>
        <w:ind w:left="360" w:hanging="360"/>
      </w:pPr>
      <w:rPr>
        <w:rFonts w:hint="default"/>
      </w:rPr>
    </w:lvl>
  </w:abstractNum>
  <w:abstractNum w:abstractNumId="10" w15:restartNumberingAfterBreak="0">
    <w:nsid w:val="5F9237DA"/>
    <w:multiLevelType w:val="hybridMultilevel"/>
    <w:tmpl w:val="42BEBD42"/>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75353089"/>
    <w:multiLevelType w:val="multilevel"/>
    <w:tmpl w:val="948687B6"/>
    <w:lvl w:ilvl="0">
      <w:start w:val="1"/>
      <w:numFmt w:val="decimal"/>
      <w:pStyle w:val="Heading1"/>
      <w:lvlText w:val="%1.0"/>
      <w:lvlJc w:val="left"/>
      <w:pPr>
        <w:tabs>
          <w:tab w:val="num" w:pos="360"/>
        </w:tabs>
        <w:ind w:left="360" w:hanging="360"/>
      </w:pPr>
      <w:rPr>
        <w:rFonts w:asciiTheme="majorHAnsi" w:hAnsiTheme="majorHAnsi" w:hint="default"/>
        <w:b/>
        <w:sz w:val="24"/>
      </w:rPr>
    </w:lvl>
    <w:lvl w:ilvl="1">
      <w:start w:val="1"/>
      <w:numFmt w:val="decimal"/>
      <w:lvlText w:val="%1.%2"/>
      <w:lvlJc w:val="left"/>
      <w:pPr>
        <w:tabs>
          <w:tab w:val="num" w:pos="936"/>
        </w:tabs>
        <w:ind w:left="360" w:hanging="360"/>
      </w:pPr>
      <w:rPr>
        <w:rFonts w:asciiTheme="majorHAnsi" w:hAnsiTheme="majorHAnsi" w:hint="default"/>
        <w:b/>
        <w:sz w:val="24"/>
      </w:rPr>
    </w:lvl>
    <w:lvl w:ilvl="2">
      <w:start w:val="1"/>
      <w:numFmt w:val="decimal"/>
      <w:lvlText w:val="%1.%2.%3"/>
      <w:lvlJc w:val="left"/>
      <w:pPr>
        <w:tabs>
          <w:tab w:val="num" w:pos="1080"/>
        </w:tabs>
        <w:ind w:left="360" w:hanging="360"/>
      </w:pPr>
      <w:rPr>
        <w:rFonts w:asciiTheme="majorHAnsi" w:hAnsiTheme="majorHAnsi" w:hint="default"/>
        <w:b/>
        <w:sz w:val="24"/>
      </w:rPr>
    </w:lvl>
    <w:lvl w:ilvl="3">
      <w:start w:val="1"/>
      <w:numFmt w:val="decimal"/>
      <w:lvlText w:val="%1.%2.%3.%4"/>
      <w:lvlJc w:val="left"/>
      <w:pPr>
        <w:tabs>
          <w:tab w:val="num" w:pos="360"/>
        </w:tabs>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decimal"/>
      <w:lvlText w:val="%1.%2.%3.%4.%5.%6"/>
      <w:lvlJc w:val="left"/>
      <w:pPr>
        <w:tabs>
          <w:tab w:val="num" w:pos="360"/>
        </w:tabs>
        <w:ind w:left="360" w:hanging="360"/>
      </w:pPr>
      <w:rPr>
        <w:rFonts w:hint="default"/>
      </w:rPr>
    </w:lvl>
    <w:lvl w:ilvl="6">
      <w:start w:val="1"/>
      <w:numFmt w:val="decimal"/>
      <w:lvlText w:val="%1.%2.%3.%4.%5.%6.%7"/>
      <w:lvlJc w:val="left"/>
      <w:pPr>
        <w:tabs>
          <w:tab w:val="num" w:pos="360"/>
        </w:tabs>
        <w:ind w:left="360" w:hanging="360"/>
      </w:pPr>
      <w:rPr>
        <w:rFonts w:hint="default"/>
      </w:rPr>
    </w:lvl>
    <w:lvl w:ilvl="7">
      <w:start w:val="1"/>
      <w:numFmt w:val="decimal"/>
      <w:lvlText w:val="%1.%2.%3.%4.%5.%6.%7.%8."/>
      <w:lvlJc w:val="left"/>
      <w:pPr>
        <w:tabs>
          <w:tab w:val="num" w:pos="360"/>
        </w:tabs>
        <w:ind w:left="360" w:hanging="360"/>
      </w:pPr>
      <w:rPr>
        <w:rFonts w:hint="default"/>
      </w:rPr>
    </w:lvl>
    <w:lvl w:ilvl="8">
      <w:start w:val="1"/>
      <w:numFmt w:val="decimal"/>
      <w:lvlText w:val="%1.%2.%3.%4.%5.%6.%7.%8.%9."/>
      <w:lvlJc w:val="left"/>
      <w:pPr>
        <w:tabs>
          <w:tab w:val="num" w:pos="360"/>
        </w:tabs>
        <w:ind w:left="360" w:hanging="360"/>
      </w:pPr>
      <w:rPr>
        <w:rFonts w:hint="default"/>
      </w:rPr>
    </w:lvl>
  </w:abstractNum>
  <w:abstractNum w:abstractNumId="12" w15:restartNumberingAfterBreak="0">
    <w:nsid w:val="78B03F0A"/>
    <w:multiLevelType w:val="hybridMultilevel"/>
    <w:tmpl w:val="146A6488"/>
    <w:lvl w:ilvl="0" w:tplc="08090015">
      <w:start w:val="1"/>
      <w:numFmt w:val="upp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451B41"/>
    <w:multiLevelType w:val="multilevel"/>
    <w:tmpl w:val="CF0485D8"/>
    <w:lvl w:ilvl="0">
      <w:start w:val="2"/>
      <w:numFmt w:val="upperRoman"/>
      <w:lvlText w:val="%1."/>
      <w:lvlJc w:val="righ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375154319">
    <w:abstractNumId w:val="4"/>
  </w:num>
  <w:num w:numId="2" w16cid:durableId="489449184">
    <w:abstractNumId w:val="2"/>
  </w:num>
  <w:num w:numId="3" w16cid:durableId="452604432">
    <w:abstractNumId w:val="0"/>
  </w:num>
  <w:num w:numId="4" w16cid:durableId="1188832786">
    <w:abstractNumId w:val="13"/>
  </w:num>
  <w:num w:numId="5" w16cid:durableId="441338488">
    <w:abstractNumId w:val="3"/>
  </w:num>
  <w:num w:numId="6" w16cid:durableId="2141342259">
    <w:abstractNumId w:val="8"/>
    <w:lvlOverride w:ilvl="0">
      <w:lvl w:ilvl="0">
        <w:start w:val="1"/>
        <w:numFmt w:val="decimal"/>
        <w:lvlText w:val="%1"/>
        <w:lvlJc w:val="left"/>
        <w:pPr>
          <w:tabs>
            <w:tab w:val="num" w:pos="360"/>
          </w:tabs>
          <w:ind w:left="360" w:hanging="360"/>
        </w:pPr>
        <w:rPr>
          <w:rFonts w:asciiTheme="majorHAnsi" w:hAnsiTheme="majorHAnsi" w:hint="default"/>
          <w:b/>
          <w:sz w:val="24"/>
        </w:rPr>
      </w:lvl>
    </w:lvlOverride>
    <w:lvlOverride w:ilvl="1">
      <w:lvl w:ilvl="1">
        <w:start w:val="1"/>
        <w:numFmt w:val="decimal"/>
        <w:pStyle w:val="Heading2"/>
        <w:lvlText w:val="%1.%2"/>
        <w:lvlJc w:val="left"/>
        <w:pPr>
          <w:tabs>
            <w:tab w:val="num" w:pos="720"/>
          </w:tabs>
          <w:ind w:left="360" w:hanging="360"/>
        </w:pPr>
        <w:rPr>
          <w:rFonts w:asciiTheme="majorHAnsi" w:hAnsiTheme="majorHAnsi" w:hint="default"/>
          <w:b/>
          <w:sz w:val="24"/>
        </w:rPr>
      </w:lvl>
    </w:lvlOverride>
    <w:lvlOverride w:ilvl="2">
      <w:lvl w:ilvl="2">
        <w:start w:val="1"/>
        <w:numFmt w:val="decimal"/>
        <w:lvlText w:val="%1.%2.%3"/>
        <w:lvlJc w:val="left"/>
        <w:pPr>
          <w:tabs>
            <w:tab w:val="num" w:pos="1080"/>
          </w:tabs>
          <w:ind w:left="360" w:hanging="360"/>
        </w:pPr>
        <w:rPr>
          <w:rFonts w:asciiTheme="majorHAnsi" w:hAnsiTheme="majorHAnsi" w:hint="default"/>
          <w:b/>
          <w:sz w:val="24"/>
        </w:rPr>
      </w:lvl>
    </w:lvlOverride>
    <w:lvlOverride w:ilvl="3">
      <w:lvl w:ilvl="3">
        <w:start w:val="1"/>
        <w:numFmt w:val="decimal"/>
        <w:lvlText w:val="%1.%2.%3.%4"/>
        <w:lvlJc w:val="left"/>
        <w:pPr>
          <w:tabs>
            <w:tab w:val="num" w:pos="360"/>
          </w:tabs>
          <w:ind w:left="360" w:hanging="360"/>
        </w:pPr>
        <w:rPr>
          <w:rFonts w:hint="default"/>
        </w:rPr>
      </w:lvl>
    </w:lvlOverride>
    <w:lvlOverride w:ilvl="4">
      <w:lvl w:ilvl="4">
        <w:start w:val="1"/>
        <w:numFmt w:val="decimal"/>
        <w:lvlText w:val="%1.%2.%3.%4.%5."/>
        <w:lvlJc w:val="left"/>
        <w:pPr>
          <w:tabs>
            <w:tab w:val="num" w:pos="360"/>
          </w:tabs>
          <w:ind w:left="360" w:hanging="360"/>
        </w:pPr>
        <w:rPr>
          <w:rFonts w:hint="default"/>
        </w:rPr>
      </w:lvl>
    </w:lvlOverride>
    <w:lvlOverride w:ilvl="5">
      <w:lvl w:ilvl="5">
        <w:start w:val="1"/>
        <w:numFmt w:val="decimal"/>
        <w:lvlText w:val="%1.%2.%3.%4.%5.%6"/>
        <w:lvlJc w:val="left"/>
        <w:pPr>
          <w:tabs>
            <w:tab w:val="num" w:pos="360"/>
          </w:tabs>
          <w:ind w:left="360" w:hanging="360"/>
        </w:pPr>
        <w:rPr>
          <w:rFonts w:hint="default"/>
        </w:rPr>
      </w:lvl>
    </w:lvlOverride>
    <w:lvlOverride w:ilvl="6">
      <w:lvl w:ilvl="6">
        <w:start w:val="1"/>
        <w:numFmt w:val="decimal"/>
        <w:lvlText w:val="%1.%2.%3.%4.%5.%6.%7"/>
        <w:lvlJc w:val="left"/>
        <w:pPr>
          <w:tabs>
            <w:tab w:val="num" w:pos="360"/>
          </w:tabs>
          <w:ind w:left="360" w:hanging="360"/>
        </w:pPr>
        <w:rPr>
          <w:rFonts w:hint="default"/>
        </w:rPr>
      </w:lvl>
    </w:lvlOverride>
    <w:lvlOverride w:ilvl="7">
      <w:lvl w:ilvl="7">
        <w:start w:val="1"/>
        <w:numFmt w:val="decimal"/>
        <w:lvlText w:val="%1.%2.%3.%4.%5.%6.%7.%8."/>
        <w:lvlJc w:val="left"/>
        <w:pPr>
          <w:tabs>
            <w:tab w:val="num" w:pos="360"/>
          </w:tabs>
          <w:ind w:left="360" w:hanging="360"/>
        </w:pPr>
        <w:rPr>
          <w:rFonts w:hint="default"/>
        </w:rPr>
      </w:lvl>
    </w:lvlOverride>
    <w:lvlOverride w:ilvl="8">
      <w:lvl w:ilvl="8">
        <w:start w:val="1"/>
        <w:numFmt w:val="decimal"/>
        <w:lvlText w:val="%1.%2.%3.%4.%5.%6.%7.%8.%9."/>
        <w:lvlJc w:val="left"/>
        <w:pPr>
          <w:tabs>
            <w:tab w:val="num" w:pos="360"/>
          </w:tabs>
          <w:ind w:left="360" w:hanging="360"/>
        </w:pPr>
        <w:rPr>
          <w:rFonts w:hint="default"/>
        </w:rPr>
      </w:lvl>
    </w:lvlOverride>
  </w:num>
  <w:num w:numId="7" w16cid:durableId="2064255595">
    <w:abstractNumId w:val="6"/>
  </w:num>
  <w:num w:numId="8" w16cid:durableId="2146577366">
    <w:abstractNumId w:val="5"/>
  </w:num>
  <w:num w:numId="9" w16cid:durableId="363408139">
    <w:abstractNumId w:val="11"/>
  </w:num>
  <w:num w:numId="10" w16cid:durableId="841165858">
    <w:abstractNumId w:val="7"/>
  </w:num>
  <w:num w:numId="11" w16cid:durableId="841895781">
    <w:abstractNumId w:val="12"/>
  </w:num>
  <w:num w:numId="12" w16cid:durableId="874928437">
    <w:abstractNumId w:val="1"/>
  </w:num>
  <w:num w:numId="13" w16cid:durableId="585463019">
    <w:abstractNumId w:val="10"/>
  </w:num>
  <w:num w:numId="14" w16cid:durableId="2087989060">
    <w:abstractNumId w:val="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70AA"/>
    <w:rsid w:val="00002B60"/>
    <w:rsid w:val="000068AA"/>
    <w:rsid w:val="0000731B"/>
    <w:rsid w:val="00010EF1"/>
    <w:rsid w:val="00012670"/>
    <w:rsid w:val="00017DE9"/>
    <w:rsid w:val="00021EEA"/>
    <w:rsid w:val="0002232B"/>
    <w:rsid w:val="00023F6D"/>
    <w:rsid w:val="00024207"/>
    <w:rsid w:val="00030AC7"/>
    <w:rsid w:val="00031B92"/>
    <w:rsid w:val="0003226D"/>
    <w:rsid w:val="00033269"/>
    <w:rsid w:val="00034846"/>
    <w:rsid w:val="000349C5"/>
    <w:rsid w:val="00034B5C"/>
    <w:rsid w:val="00036569"/>
    <w:rsid w:val="000370AA"/>
    <w:rsid w:val="000404D8"/>
    <w:rsid w:val="00042A10"/>
    <w:rsid w:val="00050965"/>
    <w:rsid w:val="00055290"/>
    <w:rsid w:val="00055544"/>
    <w:rsid w:val="0005572E"/>
    <w:rsid w:val="00055BD4"/>
    <w:rsid w:val="00065E60"/>
    <w:rsid w:val="00075DDE"/>
    <w:rsid w:val="00075FBF"/>
    <w:rsid w:val="00077F29"/>
    <w:rsid w:val="00084430"/>
    <w:rsid w:val="00084CB1"/>
    <w:rsid w:val="00085152"/>
    <w:rsid w:val="00087DE7"/>
    <w:rsid w:val="000907E3"/>
    <w:rsid w:val="00090BEA"/>
    <w:rsid w:val="0009101D"/>
    <w:rsid w:val="00093650"/>
    <w:rsid w:val="000A166F"/>
    <w:rsid w:val="000A4B9D"/>
    <w:rsid w:val="000A72A7"/>
    <w:rsid w:val="000B5359"/>
    <w:rsid w:val="000B602C"/>
    <w:rsid w:val="000C016A"/>
    <w:rsid w:val="000C16A5"/>
    <w:rsid w:val="000C28B6"/>
    <w:rsid w:val="000C2E3D"/>
    <w:rsid w:val="000C3C02"/>
    <w:rsid w:val="000C417D"/>
    <w:rsid w:val="000C7586"/>
    <w:rsid w:val="000D02A5"/>
    <w:rsid w:val="000D04EF"/>
    <w:rsid w:val="000D4A9C"/>
    <w:rsid w:val="000D6EB0"/>
    <w:rsid w:val="000D75CE"/>
    <w:rsid w:val="000D7904"/>
    <w:rsid w:val="000E0C98"/>
    <w:rsid w:val="000E5F3F"/>
    <w:rsid w:val="000E6F22"/>
    <w:rsid w:val="000F217C"/>
    <w:rsid w:val="000F2951"/>
    <w:rsid w:val="000F3C68"/>
    <w:rsid w:val="000F4727"/>
    <w:rsid w:val="000F504E"/>
    <w:rsid w:val="00103102"/>
    <w:rsid w:val="00106FAC"/>
    <w:rsid w:val="00112584"/>
    <w:rsid w:val="00112662"/>
    <w:rsid w:val="00113EF0"/>
    <w:rsid w:val="00116F54"/>
    <w:rsid w:val="001228A5"/>
    <w:rsid w:val="00122C11"/>
    <w:rsid w:val="00124B57"/>
    <w:rsid w:val="00126D69"/>
    <w:rsid w:val="001270AF"/>
    <w:rsid w:val="001271EA"/>
    <w:rsid w:val="00127B33"/>
    <w:rsid w:val="00130CFF"/>
    <w:rsid w:val="0013233E"/>
    <w:rsid w:val="001339BC"/>
    <w:rsid w:val="001364A7"/>
    <w:rsid w:val="001370A0"/>
    <w:rsid w:val="001371A1"/>
    <w:rsid w:val="00142174"/>
    <w:rsid w:val="00145864"/>
    <w:rsid w:val="001526EA"/>
    <w:rsid w:val="00153909"/>
    <w:rsid w:val="00156E6E"/>
    <w:rsid w:val="00157052"/>
    <w:rsid w:val="00162805"/>
    <w:rsid w:val="00163D16"/>
    <w:rsid w:val="00170A1A"/>
    <w:rsid w:val="001710DF"/>
    <w:rsid w:val="00171C9F"/>
    <w:rsid w:val="00173262"/>
    <w:rsid w:val="0017375E"/>
    <w:rsid w:val="0017563E"/>
    <w:rsid w:val="0018163D"/>
    <w:rsid w:val="0018258D"/>
    <w:rsid w:val="0018292E"/>
    <w:rsid w:val="00185651"/>
    <w:rsid w:val="001875E5"/>
    <w:rsid w:val="0018784B"/>
    <w:rsid w:val="00192393"/>
    <w:rsid w:val="001942E8"/>
    <w:rsid w:val="00194806"/>
    <w:rsid w:val="00195889"/>
    <w:rsid w:val="00196B2C"/>
    <w:rsid w:val="0019706A"/>
    <w:rsid w:val="001A1D0A"/>
    <w:rsid w:val="001A1FE1"/>
    <w:rsid w:val="001A522B"/>
    <w:rsid w:val="001A5876"/>
    <w:rsid w:val="001A74A8"/>
    <w:rsid w:val="001A78F0"/>
    <w:rsid w:val="001A7B8B"/>
    <w:rsid w:val="001B165C"/>
    <w:rsid w:val="001B5E2E"/>
    <w:rsid w:val="001B7D75"/>
    <w:rsid w:val="001C0836"/>
    <w:rsid w:val="001C1A0E"/>
    <w:rsid w:val="001C1D42"/>
    <w:rsid w:val="001C5145"/>
    <w:rsid w:val="001C5415"/>
    <w:rsid w:val="001D197E"/>
    <w:rsid w:val="001D2BE7"/>
    <w:rsid w:val="001D4B59"/>
    <w:rsid w:val="001D5BB5"/>
    <w:rsid w:val="001D6EE5"/>
    <w:rsid w:val="001E454C"/>
    <w:rsid w:val="001F418B"/>
    <w:rsid w:val="001F5E4E"/>
    <w:rsid w:val="001F6514"/>
    <w:rsid w:val="001F799B"/>
    <w:rsid w:val="0020103A"/>
    <w:rsid w:val="0020270D"/>
    <w:rsid w:val="00202E5F"/>
    <w:rsid w:val="00203233"/>
    <w:rsid w:val="00203FF9"/>
    <w:rsid w:val="00206447"/>
    <w:rsid w:val="002112B8"/>
    <w:rsid w:val="00220B4D"/>
    <w:rsid w:val="00222B48"/>
    <w:rsid w:val="00223064"/>
    <w:rsid w:val="00224565"/>
    <w:rsid w:val="00224E50"/>
    <w:rsid w:val="00224E5E"/>
    <w:rsid w:val="00225A29"/>
    <w:rsid w:val="00226922"/>
    <w:rsid w:val="00227818"/>
    <w:rsid w:val="00227EBB"/>
    <w:rsid w:val="00230048"/>
    <w:rsid w:val="00233879"/>
    <w:rsid w:val="00236948"/>
    <w:rsid w:val="00241D96"/>
    <w:rsid w:val="00242DC8"/>
    <w:rsid w:val="00247271"/>
    <w:rsid w:val="00253B43"/>
    <w:rsid w:val="00254ECF"/>
    <w:rsid w:val="00260653"/>
    <w:rsid w:val="0026265B"/>
    <w:rsid w:val="00264F70"/>
    <w:rsid w:val="00267D9F"/>
    <w:rsid w:val="00270308"/>
    <w:rsid w:val="00277846"/>
    <w:rsid w:val="0028754C"/>
    <w:rsid w:val="00287F87"/>
    <w:rsid w:val="002901F1"/>
    <w:rsid w:val="002927F8"/>
    <w:rsid w:val="00293745"/>
    <w:rsid w:val="00293B7C"/>
    <w:rsid w:val="002A1449"/>
    <w:rsid w:val="002A1B45"/>
    <w:rsid w:val="002A2D38"/>
    <w:rsid w:val="002A3157"/>
    <w:rsid w:val="002A4681"/>
    <w:rsid w:val="002A4D10"/>
    <w:rsid w:val="002A6369"/>
    <w:rsid w:val="002A72FE"/>
    <w:rsid w:val="002B38C5"/>
    <w:rsid w:val="002B57AE"/>
    <w:rsid w:val="002B6B62"/>
    <w:rsid w:val="002B6F7E"/>
    <w:rsid w:val="002C007E"/>
    <w:rsid w:val="002C2653"/>
    <w:rsid w:val="002C3078"/>
    <w:rsid w:val="002C3471"/>
    <w:rsid w:val="002C3D03"/>
    <w:rsid w:val="002C55DE"/>
    <w:rsid w:val="002C7A55"/>
    <w:rsid w:val="002D1A7E"/>
    <w:rsid w:val="002D37C8"/>
    <w:rsid w:val="002E03A9"/>
    <w:rsid w:val="002E3EA4"/>
    <w:rsid w:val="002E53CD"/>
    <w:rsid w:val="002E5E11"/>
    <w:rsid w:val="002E7967"/>
    <w:rsid w:val="002F130A"/>
    <w:rsid w:val="002F181F"/>
    <w:rsid w:val="002F4625"/>
    <w:rsid w:val="002F59BF"/>
    <w:rsid w:val="002F59E1"/>
    <w:rsid w:val="002F5D81"/>
    <w:rsid w:val="002F7FC1"/>
    <w:rsid w:val="00300A82"/>
    <w:rsid w:val="0030312D"/>
    <w:rsid w:val="00304804"/>
    <w:rsid w:val="00305B80"/>
    <w:rsid w:val="003072CD"/>
    <w:rsid w:val="00311A71"/>
    <w:rsid w:val="00315FF3"/>
    <w:rsid w:val="00325A7B"/>
    <w:rsid w:val="00327642"/>
    <w:rsid w:val="00327B5D"/>
    <w:rsid w:val="00337882"/>
    <w:rsid w:val="00337A3F"/>
    <w:rsid w:val="00340709"/>
    <w:rsid w:val="00341BE2"/>
    <w:rsid w:val="0034300E"/>
    <w:rsid w:val="0034352F"/>
    <w:rsid w:val="00346D8A"/>
    <w:rsid w:val="00347E53"/>
    <w:rsid w:val="00353CA2"/>
    <w:rsid w:val="00355923"/>
    <w:rsid w:val="00363329"/>
    <w:rsid w:val="00363FC5"/>
    <w:rsid w:val="003644E5"/>
    <w:rsid w:val="00364AE7"/>
    <w:rsid w:val="00367055"/>
    <w:rsid w:val="003750D5"/>
    <w:rsid w:val="0037715E"/>
    <w:rsid w:val="00377AE8"/>
    <w:rsid w:val="00382092"/>
    <w:rsid w:val="003901F2"/>
    <w:rsid w:val="00392652"/>
    <w:rsid w:val="0039498B"/>
    <w:rsid w:val="0039506E"/>
    <w:rsid w:val="003A3012"/>
    <w:rsid w:val="003A3BC5"/>
    <w:rsid w:val="003A6E6F"/>
    <w:rsid w:val="003B162B"/>
    <w:rsid w:val="003C1E4F"/>
    <w:rsid w:val="003C30BE"/>
    <w:rsid w:val="003C6DDE"/>
    <w:rsid w:val="003C7237"/>
    <w:rsid w:val="003D0F64"/>
    <w:rsid w:val="003D2FAB"/>
    <w:rsid w:val="003D6C56"/>
    <w:rsid w:val="003D6F42"/>
    <w:rsid w:val="003E1551"/>
    <w:rsid w:val="003E27CF"/>
    <w:rsid w:val="003F28D6"/>
    <w:rsid w:val="003F2DEC"/>
    <w:rsid w:val="003F30A0"/>
    <w:rsid w:val="003F38DC"/>
    <w:rsid w:val="003F44DB"/>
    <w:rsid w:val="003F62B7"/>
    <w:rsid w:val="004007E2"/>
    <w:rsid w:val="00402650"/>
    <w:rsid w:val="00402A98"/>
    <w:rsid w:val="0040343D"/>
    <w:rsid w:val="00406132"/>
    <w:rsid w:val="004073D0"/>
    <w:rsid w:val="00410C0E"/>
    <w:rsid w:val="004158C5"/>
    <w:rsid w:val="004161FE"/>
    <w:rsid w:val="00422774"/>
    <w:rsid w:val="00424BA8"/>
    <w:rsid w:val="00425376"/>
    <w:rsid w:val="004262E4"/>
    <w:rsid w:val="0042696A"/>
    <w:rsid w:val="0043078C"/>
    <w:rsid w:val="00430A2A"/>
    <w:rsid w:val="00430FBD"/>
    <w:rsid w:val="00434841"/>
    <w:rsid w:val="00434E57"/>
    <w:rsid w:val="00440E3E"/>
    <w:rsid w:val="00441346"/>
    <w:rsid w:val="00442AE6"/>
    <w:rsid w:val="00445A14"/>
    <w:rsid w:val="00445FF5"/>
    <w:rsid w:val="004463DB"/>
    <w:rsid w:val="00446746"/>
    <w:rsid w:val="00447458"/>
    <w:rsid w:val="0045308A"/>
    <w:rsid w:val="00457182"/>
    <w:rsid w:val="0045729E"/>
    <w:rsid w:val="0045741C"/>
    <w:rsid w:val="004577C5"/>
    <w:rsid w:val="0046095B"/>
    <w:rsid w:val="00461327"/>
    <w:rsid w:val="004632FE"/>
    <w:rsid w:val="00463FF0"/>
    <w:rsid w:val="0046466C"/>
    <w:rsid w:val="00466B30"/>
    <w:rsid w:val="00466D54"/>
    <w:rsid w:val="00471307"/>
    <w:rsid w:val="0047635A"/>
    <w:rsid w:val="00476B9A"/>
    <w:rsid w:val="004805F1"/>
    <w:rsid w:val="00480619"/>
    <w:rsid w:val="00481EDC"/>
    <w:rsid w:val="00483CC9"/>
    <w:rsid w:val="0049008C"/>
    <w:rsid w:val="00490ED2"/>
    <w:rsid w:val="004933E9"/>
    <w:rsid w:val="00495772"/>
    <w:rsid w:val="0049588C"/>
    <w:rsid w:val="00495D51"/>
    <w:rsid w:val="00497C3C"/>
    <w:rsid w:val="004A2550"/>
    <w:rsid w:val="004A3710"/>
    <w:rsid w:val="004A4C12"/>
    <w:rsid w:val="004A6117"/>
    <w:rsid w:val="004A64B9"/>
    <w:rsid w:val="004A6EF5"/>
    <w:rsid w:val="004B3FB6"/>
    <w:rsid w:val="004B5857"/>
    <w:rsid w:val="004B72AE"/>
    <w:rsid w:val="004C033F"/>
    <w:rsid w:val="004C4FC7"/>
    <w:rsid w:val="004C6BA0"/>
    <w:rsid w:val="004D1C45"/>
    <w:rsid w:val="004D7A01"/>
    <w:rsid w:val="004E2324"/>
    <w:rsid w:val="004E31DF"/>
    <w:rsid w:val="004E5F82"/>
    <w:rsid w:val="004F1BF8"/>
    <w:rsid w:val="004F3694"/>
    <w:rsid w:val="004F5BEE"/>
    <w:rsid w:val="004F6D4F"/>
    <w:rsid w:val="004F7057"/>
    <w:rsid w:val="00500514"/>
    <w:rsid w:val="00501E58"/>
    <w:rsid w:val="00506A1A"/>
    <w:rsid w:val="005123BF"/>
    <w:rsid w:val="00513D62"/>
    <w:rsid w:val="00514477"/>
    <w:rsid w:val="00516136"/>
    <w:rsid w:val="005162AC"/>
    <w:rsid w:val="005217A0"/>
    <w:rsid w:val="00522A6D"/>
    <w:rsid w:val="0052474B"/>
    <w:rsid w:val="0052706E"/>
    <w:rsid w:val="00530C9B"/>
    <w:rsid w:val="00532243"/>
    <w:rsid w:val="00534C5D"/>
    <w:rsid w:val="005366BC"/>
    <w:rsid w:val="0053698C"/>
    <w:rsid w:val="005377A8"/>
    <w:rsid w:val="005416C3"/>
    <w:rsid w:val="00547F62"/>
    <w:rsid w:val="0056000B"/>
    <w:rsid w:val="005609C4"/>
    <w:rsid w:val="00560F3D"/>
    <w:rsid w:val="00560FC7"/>
    <w:rsid w:val="0056147D"/>
    <w:rsid w:val="005638A1"/>
    <w:rsid w:val="00564971"/>
    <w:rsid w:val="00565773"/>
    <w:rsid w:val="00570C35"/>
    <w:rsid w:val="00571E25"/>
    <w:rsid w:val="00571F16"/>
    <w:rsid w:val="0057223C"/>
    <w:rsid w:val="005773D4"/>
    <w:rsid w:val="005802F2"/>
    <w:rsid w:val="00580D9E"/>
    <w:rsid w:val="00581E85"/>
    <w:rsid w:val="005837A4"/>
    <w:rsid w:val="00583ADE"/>
    <w:rsid w:val="00584B58"/>
    <w:rsid w:val="0058617F"/>
    <w:rsid w:val="00590820"/>
    <w:rsid w:val="00593BE7"/>
    <w:rsid w:val="005A1B97"/>
    <w:rsid w:val="005A5A99"/>
    <w:rsid w:val="005B1BE4"/>
    <w:rsid w:val="005B3116"/>
    <w:rsid w:val="005B327B"/>
    <w:rsid w:val="005B3402"/>
    <w:rsid w:val="005B3DFC"/>
    <w:rsid w:val="005B3ED3"/>
    <w:rsid w:val="005C5736"/>
    <w:rsid w:val="005C7B2E"/>
    <w:rsid w:val="005D1E59"/>
    <w:rsid w:val="005D1F87"/>
    <w:rsid w:val="005D310A"/>
    <w:rsid w:val="005D42BC"/>
    <w:rsid w:val="005D4901"/>
    <w:rsid w:val="005D6560"/>
    <w:rsid w:val="005D6B5D"/>
    <w:rsid w:val="005D70D9"/>
    <w:rsid w:val="005E1807"/>
    <w:rsid w:val="005E4DCB"/>
    <w:rsid w:val="005E5468"/>
    <w:rsid w:val="005E6111"/>
    <w:rsid w:val="005E6C27"/>
    <w:rsid w:val="005E7473"/>
    <w:rsid w:val="005F2AD0"/>
    <w:rsid w:val="005F39B3"/>
    <w:rsid w:val="005F3AB2"/>
    <w:rsid w:val="005F4A72"/>
    <w:rsid w:val="005F5625"/>
    <w:rsid w:val="005F65C5"/>
    <w:rsid w:val="005F67FC"/>
    <w:rsid w:val="00612EF2"/>
    <w:rsid w:val="00614956"/>
    <w:rsid w:val="00622709"/>
    <w:rsid w:val="00623A88"/>
    <w:rsid w:val="00624284"/>
    <w:rsid w:val="00643062"/>
    <w:rsid w:val="00647CCA"/>
    <w:rsid w:val="0065076D"/>
    <w:rsid w:val="0065610C"/>
    <w:rsid w:val="006623D9"/>
    <w:rsid w:val="0066371C"/>
    <w:rsid w:val="00663746"/>
    <w:rsid w:val="006643C4"/>
    <w:rsid w:val="00665659"/>
    <w:rsid w:val="00672B13"/>
    <w:rsid w:val="00680A31"/>
    <w:rsid w:val="00685FF5"/>
    <w:rsid w:val="00686D3A"/>
    <w:rsid w:val="00686E3B"/>
    <w:rsid w:val="00687F50"/>
    <w:rsid w:val="00690142"/>
    <w:rsid w:val="00690526"/>
    <w:rsid w:val="00694C47"/>
    <w:rsid w:val="006A1A28"/>
    <w:rsid w:val="006A3A38"/>
    <w:rsid w:val="006A468D"/>
    <w:rsid w:val="006A62F4"/>
    <w:rsid w:val="006A7DAA"/>
    <w:rsid w:val="006B0E03"/>
    <w:rsid w:val="006B1841"/>
    <w:rsid w:val="006B342A"/>
    <w:rsid w:val="006B5CD1"/>
    <w:rsid w:val="006B705D"/>
    <w:rsid w:val="006B7384"/>
    <w:rsid w:val="006C049D"/>
    <w:rsid w:val="006C0D94"/>
    <w:rsid w:val="006C127F"/>
    <w:rsid w:val="006C1AFF"/>
    <w:rsid w:val="006C1C05"/>
    <w:rsid w:val="006C2690"/>
    <w:rsid w:val="006C4571"/>
    <w:rsid w:val="006C4C95"/>
    <w:rsid w:val="006C5A11"/>
    <w:rsid w:val="006C5D49"/>
    <w:rsid w:val="006D0D10"/>
    <w:rsid w:val="006D5761"/>
    <w:rsid w:val="006D5C78"/>
    <w:rsid w:val="006D7232"/>
    <w:rsid w:val="006E0034"/>
    <w:rsid w:val="006E0E2B"/>
    <w:rsid w:val="006E18D1"/>
    <w:rsid w:val="006E2BDD"/>
    <w:rsid w:val="006E5260"/>
    <w:rsid w:val="006E6103"/>
    <w:rsid w:val="006F0236"/>
    <w:rsid w:val="006F0C00"/>
    <w:rsid w:val="006F207B"/>
    <w:rsid w:val="006F2879"/>
    <w:rsid w:val="006F4035"/>
    <w:rsid w:val="00700676"/>
    <w:rsid w:val="0070640D"/>
    <w:rsid w:val="007064DC"/>
    <w:rsid w:val="00706602"/>
    <w:rsid w:val="00706C12"/>
    <w:rsid w:val="00706DB3"/>
    <w:rsid w:val="00712D12"/>
    <w:rsid w:val="007144F8"/>
    <w:rsid w:val="00715CF8"/>
    <w:rsid w:val="007200CA"/>
    <w:rsid w:val="00720206"/>
    <w:rsid w:val="00720F8B"/>
    <w:rsid w:val="007231D8"/>
    <w:rsid w:val="00724390"/>
    <w:rsid w:val="00725243"/>
    <w:rsid w:val="0072783C"/>
    <w:rsid w:val="007313D8"/>
    <w:rsid w:val="007337BA"/>
    <w:rsid w:val="00733AEC"/>
    <w:rsid w:val="007356B4"/>
    <w:rsid w:val="0073610E"/>
    <w:rsid w:val="007407B1"/>
    <w:rsid w:val="007421E1"/>
    <w:rsid w:val="007431E8"/>
    <w:rsid w:val="00743DC7"/>
    <w:rsid w:val="00746D27"/>
    <w:rsid w:val="00753D9A"/>
    <w:rsid w:val="00754326"/>
    <w:rsid w:val="007555B6"/>
    <w:rsid w:val="00756C27"/>
    <w:rsid w:val="00757F2A"/>
    <w:rsid w:val="00760D48"/>
    <w:rsid w:val="00763F1C"/>
    <w:rsid w:val="007648A2"/>
    <w:rsid w:val="007659EE"/>
    <w:rsid w:val="00767716"/>
    <w:rsid w:val="007708BD"/>
    <w:rsid w:val="00772B60"/>
    <w:rsid w:val="00773888"/>
    <w:rsid w:val="00777033"/>
    <w:rsid w:val="00780C16"/>
    <w:rsid w:val="007929A3"/>
    <w:rsid w:val="00793421"/>
    <w:rsid w:val="007973CD"/>
    <w:rsid w:val="007A07D2"/>
    <w:rsid w:val="007A13B6"/>
    <w:rsid w:val="007A5CA0"/>
    <w:rsid w:val="007A64E1"/>
    <w:rsid w:val="007B09D7"/>
    <w:rsid w:val="007B2826"/>
    <w:rsid w:val="007B4B5C"/>
    <w:rsid w:val="007B5257"/>
    <w:rsid w:val="007B6534"/>
    <w:rsid w:val="007B69A7"/>
    <w:rsid w:val="007B70D6"/>
    <w:rsid w:val="007C0400"/>
    <w:rsid w:val="007C10CD"/>
    <w:rsid w:val="007C36A2"/>
    <w:rsid w:val="007C3BA5"/>
    <w:rsid w:val="007C4A7D"/>
    <w:rsid w:val="007D2586"/>
    <w:rsid w:val="007D2B08"/>
    <w:rsid w:val="007D2ECF"/>
    <w:rsid w:val="007D4086"/>
    <w:rsid w:val="007D559B"/>
    <w:rsid w:val="007D69F9"/>
    <w:rsid w:val="007D7D6D"/>
    <w:rsid w:val="007E52DE"/>
    <w:rsid w:val="007E738D"/>
    <w:rsid w:val="007F0740"/>
    <w:rsid w:val="007F0D2A"/>
    <w:rsid w:val="007F22C1"/>
    <w:rsid w:val="007F474D"/>
    <w:rsid w:val="007F4C11"/>
    <w:rsid w:val="007F56A3"/>
    <w:rsid w:val="007F6EE9"/>
    <w:rsid w:val="007F7390"/>
    <w:rsid w:val="007F747D"/>
    <w:rsid w:val="00800953"/>
    <w:rsid w:val="00801BCB"/>
    <w:rsid w:val="00807648"/>
    <w:rsid w:val="0081055F"/>
    <w:rsid w:val="008114D9"/>
    <w:rsid w:val="00814AF9"/>
    <w:rsid w:val="00816EC2"/>
    <w:rsid w:val="00817E03"/>
    <w:rsid w:val="00820CF1"/>
    <w:rsid w:val="008217E2"/>
    <w:rsid w:val="00823183"/>
    <w:rsid w:val="008264A5"/>
    <w:rsid w:val="0082701B"/>
    <w:rsid w:val="00830497"/>
    <w:rsid w:val="0083153A"/>
    <w:rsid w:val="00833642"/>
    <w:rsid w:val="008341B0"/>
    <w:rsid w:val="0084084E"/>
    <w:rsid w:val="00842A98"/>
    <w:rsid w:val="00843D84"/>
    <w:rsid w:val="00843DAB"/>
    <w:rsid w:val="0084667A"/>
    <w:rsid w:val="00847B21"/>
    <w:rsid w:val="00847F99"/>
    <w:rsid w:val="008515A1"/>
    <w:rsid w:val="00851A55"/>
    <w:rsid w:val="00857B45"/>
    <w:rsid w:val="00860EEE"/>
    <w:rsid w:val="008612BC"/>
    <w:rsid w:val="00863345"/>
    <w:rsid w:val="00863C74"/>
    <w:rsid w:val="008640C9"/>
    <w:rsid w:val="0086797A"/>
    <w:rsid w:val="00871A98"/>
    <w:rsid w:val="0087507E"/>
    <w:rsid w:val="008760A1"/>
    <w:rsid w:val="0087697B"/>
    <w:rsid w:val="00877C76"/>
    <w:rsid w:val="00877C84"/>
    <w:rsid w:val="00880480"/>
    <w:rsid w:val="008845CD"/>
    <w:rsid w:val="00885AAD"/>
    <w:rsid w:val="00885F3A"/>
    <w:rsid w:val="00887E8F"/>
    <w:rsid w:val="00893DE6"/>
    <w:rsid w:val="008A11E7"/>
    <w:rsid w:val="008A198D"/>
    <w:rsid w:val="008A241F"/>
    <w:rsid w:val="008A3398"/>
    <w:rsid w:val="008A46F6"/>
    <w:rsid w:val="008A496B"/>
    <w:rsid w:val="008A4B47"/>
    <w:rsid w:val="008A72B0"/>
    <w:rsid w:val="008B17E1"/>
    <w:rsid w:val="008C1B4F"/>
    <w:rsid w:val="008C2F3A"/>
    <w:rsid w:val="008C3B1B"/>
    <w:rsid w:val="008C404E"/>
    <w:rsid w:val="008C4CEE"/>
    <w:rsid w:val="008C4D40"/>
    <w:rsid w:val="008C4EC2"/>
    <w:rsid w:val="008C590A"/>
    <w:rsid w:val="008D0FE2"/>
    <w:rsid w:val="008D112C"/>
    <w:rsid w:val="008D1DBD"/>
    <w:rsid w:val="008D3288"/>
    <w:rsid w:val="008D7DBC"/>
    <w:rsid w:val="008E0105"/>
    <w:rsid w:val="008E0273"/>
    <w:rsid w:val="008E23D1"/>
    <w:rsid w:val="008E2699"/>
    <w:rsid w:val="008E4CB2"/>
    <w:rsid w:val="008E74B1"/>
    <w:rsid w:val="008F0C94"/>
    <w:rsid w:val="008F1291"/>
    <w:rsid w:val="008F3965"/>
    <w:rsid w:val="008F5262"/>
    <w:rsid w:val="008F5DCE"/>
    <w:rsid w:val="008F635D"/>
    <w:rsid w:val="008F6BE4"/>
    <w:rsid w:val="008F6DF3"/>
    <w:rsid w:val="008F71AE"/>
    <w:rsid w:val="008F745D"/>
    <w:rsid w:val="0090171A"/>
    <w:rsid w:val="00903B77"/>
    <w:rsid w:val="0090404A"/>
    <w:rsid w:val="0090407F"/>
    <w:rsid w:val="00904773"/>
    <w:rsid w:val="00907F80"/>
    <w:rsid w:val="00912975"/>
    <w:rsid w:val="009144FC"/>
    <w:rsid w:val="00915913"/>
    <w:rsid w:val="00915A0A"/>
    <w:rsid w:val="00916121"/>
    <w:rsid w:val="009169FE"/>
    <w:rsid w:val="009179C9"/>
    <w:rsid w:val="00917E50"/>
    <w:rsid w:val="00920209"/>
    <w:rsid w:val="009277BA"/>
    <w:rsid w:val="0093103C"/>
    <w:rsid w:val="0093153D"/>
    <w:rsid w:val="00931EC5"/>
    <w:rsid w:val="00934E08"/>
    <w:rsid w:val="009403F3"/>
    <w:rsid w:val="009412FF"/>
    <w:rsid w:val="0094179C"/>
    <w:rsid w:val="00941D50"/>
    <w:rsid w:val="0094671A"/>
    <w:rsid w:val="0095213A"/>
    <w:rsid w:val="00953895"/>
    <w:rsid w:val="00953CD6"/>
    <w:rsid w:val="00954786"/>
    <w:rsid w:val="00956B0A"/>
    <w:rsid w:val="00966299"/>
    <w:rsid w:val="00971219"/>
    <w:rsid w:val="009775C8"/>
    <w:rsid w:val="00977E8B"/>
    <w:rsid w:val="009812A1"/>
    <w:rsid w:val="00983CD0"/>
    <w:rsid w:val="00985C5F"/>
    <w:rsid w:val="009863D7"/>
    <w:rsid w:val="00990097"/>
    <w:rsid w:val="00992E80"/>
    <w:rsid w:val="0099610D"/>
    <w:rsid w:val="009A0238"/>
    <w:rsid w:val="009A1718"/>
    <w:rsid w:val="009A4B4C"/>
    <w:rsid w:val="009A4D74"/>
    <w:rsid w:val="009A70DC"/>
    <w:rsid w:val="009B28B1"/>
    <w:rsid w:val="009B4C21"/>
    <w:rsid w:val="009B52D4"/>
    <w:rsid w:val="009C6E62"/>
    <w:rsid w:val="009D22CF"/>
    <w:rsid w:val="009D2752"/>
    <w:rsid w:val="009D3172"/>
    <w:rsid w:val="009D3FBF"/>
    <w:rsid w:val="009D67AE"/>
    <w:rsid w:val="009E1E03"/>
    <w:rsid w:val="009E3EF6"/>
    <w:rsid w:val="009E6396"/>
    <w:rsid w:val="009F149F"/>
    <w:rsid w:val="009F2750"/>
    <w:rsid w:val="009F5850"/>
    <w:rsid w:val="009F5E2A"/>
    <w:rsid w:val="009F68C8"/>
    <w:rsid w:val="009F7927"/>
    <w:rsid w:val="009F7AEB"/>
    <w:rsid w:val="00A01D82"/>
    <w:rsid w:val="00A032B6"/>
    <w:rsid w:val="00A03ED6"/>
    <w:rsid w:val="00A05F26"/>
    <w:rsid w:val="00A07536"/>
    <w:rsid w:val="00A1496B"/>
    <w:rsid w:val="00A15C17"/>
    <w:rsid w:val="00A17A07"/>
    <w:rsid w:val="00A202F2"/>
    <w:rsid w:val="00A21D9F"/>
    <w:rsid w:val="00A226A9"/>
    <w:rsid w:val="00A3116B"/>
    <w:rsid w:val="00A3156C"/>
    <w:rsid w:val="00A33A9B"/>
    <w:rsid w:val="00A34813"/>
    <w:rsid w:val="00A410D6"/>
    <w:rsid w:val="00A411C4"/>
    <w:rsid w:val="00A41980"/>
    <w:rsid w:val="00A4368F"/>
    <w:rsid w:val="00A438FD"/>
    <w:rsid w:val="00A43A5C"/>
    <w:rsid w:val="00A450E3"/>
    <w:rsid w:val="00A475B8"/>
    <w:rsid w:val="00A47C8E"/>
    <w:rsid w:val="00A5081F"/>
    <w:rsid w:val="00A51D11"/>
    <w:rsid w:val="00A52622"/>
    <w:rsid w:val="00A52A3B"/>
    <w:rsid w:val="00A52DCC"/>
    <w:rsid w:val="00A548B0"/>
    <w:rsid w:val="00A55126"/>
    <w:rsid w:val="00A56270"/>
    <w:rsid w:val="00A56859"/>
    <w:rsid w:val="00A578AC"/>
    <w:rsid w:val="00A62A8B"/>
    <w:rsid w:val="00A70276"/>
    <w:rsid w:val="00A70CF7"/>
    <w:rsid w:val="00A70DB9"/>
    <w:rsid w:val="00A74C00"/>
    <w:rsid w:val="00A80D31"/>
    <w:rsid w:val="00A80F16"/>
    <w:rsid w:val="00A824BE"/>
    <w:rsid w:val="00A85EAE"/>
    <w:rsid w:val="00A930A9"/>
    <w:rsid w:val="00A9585B"/>
    <w:rsid w:val="00A95B14"/>
    <w:rsid w:val="00AA0C55"/>
    <w:rsid w:val="00AA3844"/>
    <w:rsid w:val="00AA4A8F"/>
    <w:rsid w:val="00AA7533"/>
    <w:rsid w:val="00AB11DB"/>
    <w:rsid w:val="00AB12F5"/>
    <w:rsid w:val="00AC0553"/>
    <w:rsid w:val="00AC1FF3"/>
    <w:rsid w:val="00AC2583"/>
    <w:rsid w:val="00AC28D4"/>
    <w:rsid w:val="00AC2CCC"/>
    <w:rsid w:val="00AC3456"/>
    <w:rsid w:val="00AC3519"/>
    <w:rsid w:val="00AC760A"/>
    <w:rsid w:val="00AC78A7"/>
    <w:rsid w:val="00AD0599"/>
    <w:rsid w:val="00AD1BC6"/>
    <w:rsid w:val="00AD20BF"/>
    <w:rsid w:val="00AD2D69"/>
    <w:rsid w:val="00AD608E"/>
    <w:rsid w:val="00AD6E49"/>
    <w:rsid w:val="00AD7BD4"/>
    <w:rsid w:val="00AE1922"/>
    <w:rsid w:val="00AE6733"/>
    <w:rsid w:val="00AE67E9"/>
    <w:rsid w:val="00AE70C3"/>
    <w:rsid w:val="00AF341F"/>
    <w:rsid w:val="00AF38E7"/>
    <w:rsid w:val="00B004B9"/>
    <w:rsid w:val="00B01896"/>
    <w:rsid w:val="00B01C9A"/>
    <w:rsid w:val="00B04550"/>
    <w:rsid w:val="00B05D92"/>
    <w:rsid w:val="00B065F7"/>
    <w:rsid w:val="00B1161B"/>
    <w:rsid w:val="00B1302B"/>
    <w:rsid w:val="00B14233"/>
    <w:rsid w:val="00B1524A"/>
    <w:rsid w:val="00B152F5"/>
    <w:rsid w:val="00B154E4"/>
    <w:rsid w:val="00B221A7"/>
    <w:rsid w:val="00B24786"/>
    <w:rsid w:val="00B30527"/>
    <w:rsid w:val="00B326EE"/>
    <w:rsid w:val="00B33F43"/>
    <w:rsid w:val="00B34462"/>
    <w:rsid w:val="00B361CF"/>
    <w:rsid w:val="00B4393A"/>
    <w:rsid w:val="00B43A1F"/>
    <w:rsid w:val="00B44D39"/>
    <w:rsid w:val="00B456ED"/>
    <w:rsid w:val="00B47074"/>
    <w:rsid w:val="00B51470"/>
    <w:rsid w:val="00B51AB4"/>
    <w:rsid w:val="00B55A11"/>
    <w:rsid w:val="00B5638D"/>
    <w:rsid w:val="00B573A4"/>
    <w:rsid w:val="00B60CE7"/>
    <w:rsid w:val="00B66C82"/>
    <w:rsid w:val="00B67196"/>
    <w:rsid w:val="00B72D2B"/>
    <w:rsid w:val="00B776B4"/>
    <w:rsid w:val="00B778F8"/>
    <w:rsid w:val="00B77D16"/>
    <w:rsid w:val="00B8033C"/>
    <w:rsid w:val="00B8468D"/>
    <w:rsid w:val="00B846F7"/>
    <w:rsid w:val="00B84811"/>
    <w:rsid w:val="00B874D1"/>
    <w:rsid w:val="00B94188"/>
    <w:rsid w:val="00B9577C"/>
    <w:rsid w:val="00B974D3"/>
    <w:rsid w:val="00BA0A57"/>
    <w:rsid w:val="00BA2954"/>
    <w:rsid w:val="00BA2E66"/>
    <w:rsid w:val="00BA3567"/>
    <w:rsid w:val="00BA510E"/>
    <w:rsid w:val="00BA6522"/>
    <w:rsid w:val="00BA700A"/>
    <w:rsid w:val="00BA7449"/>
    <w:rsid w:val="00BB7E1B"/>
    <w:rsid w:val="00BC2B20"/>
    <w:rsid w:val="00BC30CC"/>
    <w:rsid w:val="00BC348A"/>
    <w:rsid w:val="00BC350B"/>
    <w:rsid w:val="00BD1131"/>
    <w:rsid w:val="00BD1E56"/>
    <w:rsid w:val="00BD335D"/>
    <w:rsid w:val="00BD544C"/>
    <w:rsid w:val="00BD57BC"/>
    <w:rsid w:val="00BD7049"/>
    <w:rsid w:val="00BE17D2"/>
    <w:rsid w:val="00BE3023"/>
    <w:rsid w:val="00BE3967"/>
    <w:rsid w:val="00BE3C11"/>
    <w:rsid w:val="00BE5D79"/>
    <w:rsid w:val="00BE64FA"/>
    <w:rsid w:val="00BE7DF2"/>
    <w:rsid w:val="00BE7E21"/>
    <w:rsid w:val="00BF254F"/>
    <w:rsid w:val="00BF2FD2"/>
    <w:rsid w:val="00BF3760"/>
    <w:rsid w:val="00BF39B0"/>
    <w:rsid w:val="00BF508A"/>
    <w:rsid w:val="00BF568F"/>
    <w:rsid w:val="00BF6706"/>
    <w:rsid w:val="00C12BAE"/>
    <w:rsid w:val="00C15124"/>
    <w:rsid w:val="00C15D42"/>
    <w:rsid w:val="00C15DF0"/>
    <w:rsid w:val="00C1629A"/>
    <w:rsid w:val="00C17B52"/>
    <w:rsid w:val="00C2213B"/>
    <w:rsid w:val="00C22F73"/>
    <w:rsid w:val="00C24D44"/>
    <w:rsid w:val="00C25391"/>
    <w:rsid w:val="00C2711E"/>
    <w:rsid w:val="00C27F94"/>
    <w:rsid w:val="00C307B4"/>
    <w:rsid w:val="00C3088F"/>
    <w:rsid w:val="00C30F11"/>
    <w:rsid w:val="00C31AF4"/>
    <w:rsid w:val="00C32525"/>
    <w:rsid w:val="00C32C81"/>
    <w:rsid w:val="00C336E8"/>
    <w:rsid w:val="00C3652E"/>
    <w:rsid w:val="00C37880"/>
    <w:rsid w:val="00C405D2"/>
    <w:rsid w:val="00C417FE"/>
    <w:rsid w:val="00C4508F"/>
    <w:rsid w:val="00C46B61"/>
    <w:rsid w:val="00C47956"/>
    <w:rsid w:val="00C52814"/>
    <w:rsid w:val="00C535BC"/>
    <w:rsid w:val="00C550DA"/>
    <w:rsid w:val="00C5794B"/>
    <w:rsid w:val="00C60244"/>
    <w:rsid w:val="00C61A51"/>
    <w:rsid w:val="00C62B25"/>
    <w:rsid w:val="00C6405A"/>
    <w:rsid w:val="00C71433"/>
    <w:rsid w:val="00C71456"/>
    <w:rsid w:val="00C71605"/>
    <w:rsid w:val="00C80F64"/>
    <w:rsid w:val="00C86B4A"/>
    <w:rsid w:val="00C8725C"/>
    <w:rsid w:val="00C90AA4"/>
    <w:rsid w:val="00C94D1A"/>
    <w:rsid w:val="00C95B7E"/>
    <w:rsid w:val="00CA0705"/>
    <w:rsid w:val="00CA265D"/>
    <w:rsid w:val="00CA28EC"/>
    <w:rsid w:val="00CA49BD"/>
    <w:rsid w:val="00CA4ED0"/>
    <w:rsid w:val="00CA6B05"/>
    <w:rsid w:val="00CA79C8"/>
    <w:rsid w:val="00CB0E2C"/>
    <w:rsid w:val="00CB13CA"/>
    <w:rsid w:val="00CB1B25"/>
    <w:rsid w:val="00CB582E"/>
    <w:rsid w:val="00CB6210"/>
    <w:rsid w:val="00CC04E2"/>
    <w:rsid w:val="00CC37A3"/>
    <w:rsid w:val="00CC68E3"/>
    <w:rsid w:val="00CD2D9A"/>
    <w:rsid w:val="00CD313D"/>
    <w:rsid w:val="00CD36FE"/>
    <w:rsid w:val="00CD3B59"/>
    <w:rsid w:val="00CD5994"/>
    <w:rsid w:val="00CD5B5A"/>
    <w:rsid w:val="00CE4249"/>
    <w:rsid w:val="00CE7AD0"/>
    <w:rsid w:val="00CF316D"/>
    <w:rsid w:val="00CF3AEA"/>
    <w:rsid w:val="00CF48F9"/>
    <w:rsid w:val="00CF4DB2"/>
    <w:rsid w:val="00CF619A"/>
    <w:rsid w:val="00D02EC1"/>
    <w:rsid w:val="00D04368"/>
    <w:rsid w:val="00D04632"/>
    <w:rsid w:val="00D05507"/>
    <w:rsid w:val="00D05B27"/>
    <w:rsid w:val="00D0783B"/>
    <w:rsid w:val="00D1322A"/>
    <w:rsid w:val="00D15B5B"/>
    <w:rsid w:val="00D16476"/>
    <w:rsid w:val="00D17D58"/>
    <w:rsid w:val="00D21BAE"/>
    <w:rsid w:val="00D2242B"/>
    <w:rsid w:val="00D22F8B"/>
    <w:rsid w:val="00D36D7B"/>
    <w:rsid w:val="00D42E5F"/>
    <w:rsid w:val="00D435A8"/>
    <w:rsid w:val="00D50512"/>
    <w:rsid w:val="00D51CA5"/>
    <w:rsid w:val="00D52E22"/>
    <w:rsid w:val="00D5565C"/>
    <w:rsid w:val="00D566C8"/>
    <w:rsid w:val="00D56E2A"/>
    <w:rsid w:val="00D60CBD"/>
    <w:rsid w:val="00D612DE"/>
    <w:rsid w:val="00D620E3"/>
    <w:rsid w:val="00D62D20"/>
    <w:rsid w:val="00D6415E"/>
    <w:rsid w:val="00D655FE"/>
    <w:rsid w:val="00D6705B"/>
    <w:rsid w:val="00D733F3"/>
    <w:rsid w:val="00D74A80"/>
    <w:rsid w:val="00D771A9"/>
    <w:rsid w:val="00D83587"/>
    <w:rsid w:val="00D83F7B"/>
    <w:rsid w:val="00D85667"/>
    <w:rsid w:val="00D927DB"/>
    <w:rsid w:val="00D95E04"/>
    <w:rsid w:val="00DA02AB"/>
    <w:rsid w:val="00DA0621"/>
    <w:rsid w:val="00DA1C19"/>
    <w:rsid w:val="00DA2405"/>
    <w:rsid w:val="00DA361B"/>
    <w:rsid w:val="00DA4C2D"/>
    <w:rsid w:val="00DA66A9"/>
    <w:rsid w:val="00DA73F9"/>
    <w:rsid w:val="00DB046C"/>
    <w:rsid w:val="00DB0A73"/>
    <w:rsid w:val="00DB5179"/>
    <w:rsid w:val="00DB52BF"/>
    <w:rsid w:val="00DB701C"/>
    <w:rsid w:val="00DC0260"/>
    <w:rsid w:val="00DC6C43"/>
    <w:rsid w:val="00DC7B5B"/>
    <w:rsid w:val="00DD1085"/>
    <w:rsid w:val="00DD1EF6"/>
    <w:rsid w:val="00DD1FB2"/>
    <w:rsid w:val="00DD2B84"/>
    <w:rsid w:val="00DD3148"/>
    <w:rsid w:val="00DD5CCE"/>
    <w:rsid w:val="00DD70EB"/>
    <w:rsid w:val="00DE0268"/>
    <w:rsid w:val="00DE2ED1"/>
    <w:rsid w:val="00DE7033"/>
    <w:rsid w:val="00DF2143"/>
    <w:rsid w:val="00DF2C0E"/>
    <w:rsid w:val="00DF56B2"/>
    <w:rsid w:val="00DF5894"/>
    <w:rsid w:val="00DF6D1F"/>
    <w:rsid w:val="00E01717"/>
    <w:rsid w:val="00E037EF"/>
    <w:rsid w:val="00E04C48"/>
    <w:rsid w:val="00E1241D"/>
    <w:rsid w:val="00E127B6"/>
    <w:rsid w:val="00E16E6F"/>
    <w:rsid w:val="00E21ED9"/>
    <w:rsid w:val="00E222AE"/>
    <w:rsid w:val="00E23A5A"/>
    <w:rsid w:val="00E24DBA"/>
    <w:rsid w:val="00E25129"/>
    <w:rsid w:val="00E25AC4"/>
    <w:rsid w:val="00E26DD1"/>
    <w:rsid w:val="00E27609"/>
    <w:rsid w:val="00E31C55"/>
    <w:rsid w:val="00E32E4D"/>
    <w:rsid w:val="00E33325"/>
    <w:rsid w:val="00E36175"/>
    <w:rsid w:val="00E373E6"/>
    <w:rsid w:val="00E37DFD"/>
    <w:rsid w:val="00E37F5F"/>
    <w:rsid w:val="00E401BE"/>
    <w:rsid w:val="00E4178C"/>
    <w:rsid w:val="00E424D8"/>
    <w:rsid w:val="00E4575A"/>
    <w:rsid w:val="00E461C2"/>
    <w:rsid w:val="00E46641"/>
    <w:rsid w:val="00E47EB4"/>
    <w:rsid w:val="00E51368"/>
    <w:rsid w:val="00E533FF"/>
    <w:rsid w:val="00E571AB"/>
    <w:rsid w:val="00E57DE2"/>
    <w:rsid w:val="00E57FFE"/>
    <w:rsid w:val="00E608B4"/>
    <w:rsid w:val="00E6198B"/>
    <w:rsid w:val="00E632D0"/>
    <w:rsid w:val="00E64665"/>
    <w:rsid w:val="00E65B01"/>
    <w:rsid w:val="00E66BF9"/>
    <w:rsid w:val="00E66FDE"/>
    <w:rsid w:val="00E7746E"/>
    <w:rsid w:val="00E77B00"/>
    <w:rsid w:val="00E81C0A"/>
    <w:rsid w:val="00E834A4"/>
    <w:rsid w:val="00E85903"/>
    <w:rsid w:val="00E86839"/>
    <w:rsid w:val="00E86D27"/>
    <w:rsid w:val="00E873C3"/>
    <w:rsid w:val="00E93468"/>
    <w:rsid w:val="00E961BD"/>
    <w:rsid w:val="00EA1EB5"/>
    <w:rsid w:val="00EA2363"/>
    <w:rsid w:val="00EB0708"/>
    <w:rsid w:val="00EB5F86"/>
    <w:rsid w:val="00EB6B5E"/>
    <w:rsid w:val="00EC0A0F"/>
    <w:rsid w:val="00EC7D2C"/>
    <w:rsid w:val="00ED0556"/>
    <w:rsid w:val="00ED10BB"/>
    <w:rsid w:val="00ED2CB9"/>
    <w:rsid w:val="00ED62D5"/>
    <w:rsid w:val="00ED6B6D"/>
    <w:rsid w:val="00EE0B6E"/>
    <w:rsid w:val="00EE2CE5"/>
    <w:rsid w:val="00EE33AE"/>
    <w:rsid w:val="00EE36F8"/>
    <w:rsid w:val="00EE4EAD"/>
    <w:rsid w:val="00EE67A6"/>
    <w:rsid w:val="00EF0E3B"/>
    <w:rsid w:val="00EF41DC"/>
    <w:rsid w:val="00EF49C3"/>
    <w:rsid w:val="00EF4BC9"/>
    <w:rsid w:val="00EF5175"/>
    <w:rsid w:val="00EF63A1"/>
    <w:rsid w:val="00EF7969"/>
    <w:rsid w:val="00EF7AB6"/>
    <w:rsid w:val="00F054E5"/>
    <w:rsid w:val="00F05E84"/>
    <w:rsid w:val="00F077DC"/>
    <w:rsid w:val="00F11360"/>
    <w:rsid w:val="00F142E5"/>
    <w:rsid w:val="00F15D71"/>
    <w:rsid w:val="00F17075"/>
    <w:rsid w:val="00F17EA8"/>
    <w:rsid w:val="00F20BB0"/>
    <w:rsid w:val="00F22904"/>
    <w:rsid w:val="00F25F07"/>
    <w:rsid w:val="00F26E9D"/>
    <w:rsid w:val="00F32E50"/>
    <w:rsid w:val="00F32ECC"/>
    <w:rsid w:val="00F3395C"/>
    <w:rsid w:val="00F36900"/>
    <w:rsid w:val="00F43A4E"/>
    <w:rsid w:val="00F44266"/>
    <w:rsid w:val="00F44899"/>
    <w:rsid w:val="00F454EC"/>
    <w:rsid w:val="00F45E62"/>
    <w:rsid w:val="00F50412"/>
    <w:rsid w:val="00F50723"/>
    <w:rsid w:val="00F52A9A"/>
    <w:rsid w:val="00F539EC"/>
    <w:rsid w:val="00F55A72"/>
    <w:rsid w:val="00F57BAF"/>
    <w:rsid w:val="00F60C1D"/>
    <w:rsid w:val="00F64F4D"/>
    <w:rsid w:val="00F7296B"/>
    <w:rsid w:val="00F73363"/>
    <w:rsid w:val="00F73956"/>
    <w:rsid w:val="00F75D91"/>
    <w:rsid w:val="00F76121"/>
    <w:rsid w:val="00F80FA2"/>
    <w:rsid w:val="00F81F88"/>
    <w:rsid w:val="00F86DC6"/>
    <w:rsid w:val="00F878EC"/>
    <w:rsid w:val="00F9071E"/>
    <w:rsid w:val="00F9143C"/>
    <w:rsid w:val="00F9184C"/>
    <w:rsid w:val="00F970B1"/>
    <w:rsid w:val="00F979CA"/>
    <w:rsid w:val="00FA012A"/>
    <w:rsid w:val="00FA0888"/>
    <w:rsid w:val="00FA2DF3"/>
    <w:rsid w:val="00FA5C26"/>
    <w:rsid w:val="00FA64C2"/>
    <w:rsid w:val="00FA6534"/>
    <w:rsid w:val="00FA6754"/>
    <w:rsid w:val="00FB02CF"/>
    <w:rsid w:val="00FB30FA"/>
    <w:rsid w:val="00FB3254"/>
    <w:rsid w:val="00FB356C"/>
    <w:rsid w:val="00FB4127"/>
    <w:rsid w:val="00FB4856"/>
    <w:rsid w:val="00FB68DA"/>
    <w:rsid w:val="00FB7847"/>
    <w:rsid w:val="00FC0076"/>
    <w:rsid w:val="00FC0483"/>
    <w:rsid w:val="00FC2345"/>
    <w:rsid w:val="00FC40D7"/>
    <w:rsid w:val="00FC4FE7"/>
    <w:rsid w:val="00FC6C51"/>
    <w:rsid w:val="00FD0828"/>
    <w:rsid w:val="00FD3EED"/>
    <w:rsid w:val="00FD549C"/>
    <w:rsid w:val="00FD79A9"/>
    <w:rsid w:val="00FE0389"/>
    <w:rsid w:val="00FF1B37"/>
    <w:rsid w:val="00FF2FEE"/>
    <w:rsid w:val="00FF46C1"/>
    <w:rsid w:val="00FF74CC"/>
    <w:rsid w:val="00FF789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93C1EB4"/>
  <w15:docId w15:val="{B5BB20E5-79A8-4AF6-BFB6-A98094B5A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127B6"/>
    <w:rPr>
      <w:rFonts w:ascii="Calibri" w:hAnsi="Calibri" w:cs="Calibri"/>
    </w:rPr>
  </w:style>
  <w:style w:type="paragraph" w:styleId="Heading1">
    <w:name w:val="heading 1"/>
    <w:basedOn w:val="Normal"/>
    <w:next w:val="BodyText"/>
    <w:link w:val="Heading1Char"/>
    <w:uiPriority w:val="9"/>
    <w:qFormat/>
    <w:rsid w:val="00690526"/>
    <w:pPr>
      <w:keepNext/>
      <w:keepLines/>
      <w:numPr>
        <w:numId w:val="9"/>
      </w:numPr>
      <w:spacing w:before="480" w:after="0"/>
      <w:outlineLvl w:val="0"/>
    </w:pPr>
    <w:rPr>
      <w:rFonts w:asciiTheme="majorHAnsi" w:eastAsiaTheme="majorEastAsia" w:hAnsiTheme="majorHAnsi" w:cstheme="majorBidi"/>
      <w:b/>
      <w:bCs/>
      <w:color w:val="000000" w:themeColor="text1"/>
    </w:rPr>
  </w:style>
  <w:style w:type="paragraph" w:styleId="Heading2">
    <w:name w:val="heading 2"/>
    <w:basedOn w:val="Normal"/>
    <w:next w:val="BodyText"/>
    <w:link w:val="Heading2Char"/>
    <w:uiPriority w:val="9"/>
    <w:unhideWhenUsed/>
    <w:qFormat/>
    <w:rsid w:val="00F7296B"/>
    <w:pPr>
      <w:keepNext/>
      <w:keepLines/>
      <w:numPr>
        <w:ilvl w:val="1"/>
        <w:numId w:val="6"/>
      </w:numPr>
      <w:tabs>
        <w:tab w:val="clear" w:pos="720"/>
        <w:tab w:val="num" w:pos="864"/>
      </w:tabs>
      <w:spacing w:before="200" w:after="0" w:line="360" w:lineRule="auto"/>
      <w:outlineLvl w:val="1"/>
    </w:pPr>
    <w:rPr>
      <w:rFonts w:asciiTheme="majorHAnsi" w:eastAsiaTheme="majorEastAsia" w:hAnsiTheme="majorHAnsi" w:cstheme="majorBidi"/>
      <w:b/>
      <w:bCs/>
      <w:color w:val="000000" w:themeColor="text1"/>
    </w:rPr>
  </w:style>
  <w:style w:type="paragraph" w:styleId="Heading3">
    <w:name w:val="heading 3"/>
    <w:basedOn w:val="Normal"/>
    <w:next w:val="BodyText"/>
    <w:link w:val="Heading3Char"/>
    <w:uiPriority w:val="9"/>
    <w:unhideWhenUsed/>
    <w:qFormat/>
    <w:rsid w:val="003D2FAB"/>
    <w:pPr>
      <w:keepNext/>
      <w:keepLines/>
      <w:spacing w:before="200" w:after="0" w:line="360" w:lineRule="auto"/>
      <w:outlineLvl w:val="2"/>
    </w:pPr>
    <w:rPr>
      <w:rFonts w:asciiTheme="majorHAnsi" w:eastAsiaTheme="majorEastAsia" w:hAnsiTheme="majorHAnsi" w:cstheme="majorBidi"/>
      <w:b/>
      <w:bCs/>
      <w:color w:val="000000" w:themeColor="text1"/>
    </w:rPr>
  </w:style>
  <w:style w:type="paragraph" w:styleId="Heading4">
    <w:name w:val="heading 4"/>
    <w:basedOn w:val="Normal"/>
    <w:next w:val="BodyText"/>
    <w:uiPriority w:val="9"/>
    <w:unhideWhenUsed/>
    <w:qFormat/>
    <w:rsid w:val="009137D8"/>
    <w:pPr>
      <w:keepNext/>
      <w:keepLines/>
      <w:numPr>
        <w:ilvl w:val="3"/>
        <w:numId w:val="5"/>
      </w:numPr>
      <w:spacing w:before="200" w:after="0"/>
      <w:outlineLvl w:val="3"/>
    </w:pPr>
    <w:rPr>
      <w:rFonts w:asciiTheme="majorHAnsi" w:eastAsiaTheme="majorEastAsia" w:hAnsiTheme="majorHAnsi" w:cstheme="majorBidi"/>
      <w:b/>
      <w:bCs/>
      <w:color w:val="000000" w:themeColor="text1"/>
    </w:rPr>
  </w:style>
  <w:style w:type="paragraph" w:styleId="Heading5">
    <w:name w:val="heading 5"/>
    <w:basedOn w:val="Normal"/>
    <w:next w:val="BodyText"/>
    <w:uiPriority w:val="9"/>
    <w:unhideWhenUsed/>
    <w:qFormat/>
    <w:rsid w:val="009137D8"/>
    <w:pPr>
      <w:keepNext/>
      <w:keepLines/>
      <w:numPr>
        <w:ilvl w:val="4"/>
        <w:numId w:val="5"/>
      </w:numPr>
      <w:spacing w:before="200" w:after="0"/>
      <w:outlineLvl w:val="4"/>
    </w:pPr>
    <w:rPr>
      <w:rFonts w:asciiTheme="majorHAnsi" w:eastAsiaTheme="majorEastAsia" w:hAnsiTheme="majorHAnsi" w:cstheme="majorBidi"/>
      <w:i/>
      <w:iCs/>
      <w:color w:val="000000" w:themeColor="text1"/>
    </w:rPr>
  </w:style>
  <w:style w:type="paragraph" w:styleId="Heading6">
    <w:name w:val="heading 6"/>
    <w:basedOn w:val="Normal"/>
    <w:next w:val="BodyText"/>
    <w:uiPriority w:val="9"/>
    <w:unhideWhenUsed/>
    <w:qFormat/>
    <w:rsid w:val="009137D8"/>
    <w:pPr>
      <w:keepNext/>
      <w:keepLines/>
      <w:numPr>
        <w:ilvl w:val="5"/>
        <w:numId w:val="5"/>
      </w:numPr>
      <w:spacing w:before="200" w:after="0"/>
      <w:outlineLvl w:val="5"/>
    </w:pPr>
    <w:rPr>
      <w:rFonts w:asciiTheme="majorHAnsi" w:eastAsiaTheme="majorEastAsia" w:hAnsiTheme="majorHAnsi" w:cstheme="majorBidi"/>
      <w:color w:val="000000" w:themeColor="text1"/>
    </w:rPr>
  </w:style>
  <w:style w:type="paragraph" w:styleId="Heading7">
    <w:name w:val="heading 7"/>
    <w:basedOn w:val="Normal"/>
    <w:next w:val="BodyText"/>
    <w:uiPriority w:val="9"/>
    <w:unhideWhenUsed/>
    <w:qFormat/>
    <w:rsid w:val="009137D8"/>
    <w:pPr>
      <w:keepNext/>
      <w:keepLines/>
      <w:numPr>
        <w:ilvl w:val="6"/>
        <w:numId w:val="5"/>
      </w:numPr>
      <w:spacing w:before="200" w:after="0"/>
      <w:outlineLvl w:val="6"/>
    </w:pPr>
    <w:rPr>
      <w:rFonts w:asciiTheme="majorHAnsi" w:eastAsiaTheme="majorEastAsia" w:hAnsiTheme="majorHAnsi" w:cstheme="majorBidi"/>
      <w:color w:val="000000" w:themeColor="text1"/>
    </w:rPr>
  </w:style>
  <w:style w:type="paragraph" w:styleId="Heading8">
    <w:name w:val="heading 8"/>
    <w:basedOn w:val="Normal"/>
    <w:next w:val="BodyText"/>
    <w:uiPriority w:val="9"/>
    <w:unhideWhenUsed/>
    <w:qFormat/>
    <w:rsid w:val="009137D8"/>
    <w:pPr>
      <w:keepNext/>
      <w:keepLines/>
      <w:numPr>
        <w:ilvl w:val="7"/>
        <w:numId w:val="5"/>
      </w:numPr>
      <w:spacing w:before="200" w:after="0"/>
      <w:outlineLvl w:val="7"/>
    </w:pPr>
    <w:rPr>
      <w:rFonts w:asciiTheme="majorHAnsi" w:eastAsiaTheme="majorEastAsia" w:hAnsiTheme="majorHAnsi" w:cstheme="majorBidi"/>
      <w:color w:val="000000" w:themeColor="text1"/>
    </w:rPr>
  </w:style>
  <w:style w:type="paragraph" w:styleId="Heading9">
    <w:name w:val="heading 9"/>
    <w:basedOn w:val="Normal"/>
    <w:next w:val="BodyText"/>
    <w:uiPriority w:val="9"/>
    <w:unhideWhenUsed/>
    <w:qFormat/>
    <w:rsid w:val="009137D8"/>
    <w:pPr>
      <w:keepNext/>
      <w:keepLines/>
      <w:numPr>
        <w:ilvl w:val="8"/>
        <w:numId w:val="5"/>
      </w:numPr>
      <w:spacing w:before="200" w:after="0"/>
      <w:outlineLvl w:val="8"/>
    </w:pPr>
    <w:rPr>
      <w:rFonts w:asciiTheme="majorHAnsi" w:eastAsiaTheme="majorEastAsia" w:hAnsiTheme="majorHAnsi"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6C5D1C"/>
    <w:pPr>
      <w:spacing w:before="180" w:after="180"/>
    </w:pPr>
    <w:rPr>
      <w:rFonts w:asciiTheme="majorHAnsi" w:hAnsiTheme="majorHAnsi" w:cstheme="majorHAnsi"/>
    </w:rPr>
  </w:style>
  <w:style w:type="paragraph" w:customStyle="1" w:styleId="FirstParagraph">
    <w:name w:val="First Paragraph"/>
    <w:basedOn w:val="BodyText"/>
    <w:next w:val="BodyText"/>
    <w:qFormat/>
  </w:style>
  <w:style w:type="paragraph" w:customStyle="1" w:styleId="Compact">
    <w:name w:val="Compact"/>
    <w:basedOn w:val="BodyText"/>
    <w:qFormat/>
    <w:rsid w:val="003F1C12"/>
    <w:pPr>
      <w:numPr>
        <w:numId w:val="3"/>
      </w:numPr>
      <w:spacing w:before="36" w:after="36"/>
    </w:pPr>
    <w:rPr>
      <w:rFonts w:ascii="Calibri" w:hAnsi="Calibri" w:cs="Calibri"/>
    </w:rPr>
  </w:style>
  <w:style w:type="paragraph" w:styleId="Title">
    <w:name w:val="Title"/>
    <w:basedOn w:val="Normal"/>
    <w:next w:val="BodyText"/>
    <w:qFormat/>
    <w:rsid w:val="009137D8"/>
    <w:pPr>
      <w:keepNext/>
      <w:keepLines/>
      <w:pBdr>
        <w:bottom w:val="single" w:sz="4" w:space="1" w:color="auto"/>
      </w:pBdr>
      <w:spacing w:before="480" w:after="240"/>
      <w:jc w:val="center"/>
    </w:pPr>
    <w:rPr>
      <w:rFonts w:asciiTheme="majorHAnsi" w:eastAsiaTheme="majorEastAsia" w:hAnsiTheme="majorHAnsi" w:cstheme="majorBidi"/>
      <w:b/>
      <w:bCs/>
      <w:color w:val="000000" w:themeColor="text1"/>
      <w:sz w:val="36"/>
      <w:szCs w:val="36"/>
    </w:rPr>
  </w:style>
  <w:style w:type="paragraph" w:styleId="Subtitle">
    <w:name w:val="Subtitle"/>
    <w:basedOn w:val="Title"/>
    <w:next w:val="BodyText"/>
    <w:qFormat/>
    <w:rsid w:val="009137D8"/>
    <w:pPr>
      <w:pBdr>
        <w:bottom w:val="none" w:sz="0" w:space="0" w:color="auto"/>
      </w:pBdr>
      <w:spacing w:before="240"/>
    </w:pPr>
    <w:rPr>
      <w:sz w:val="30"/>
      <w:szCs w:val="30"/>
    </w:rPr>
  </w:style>
  <w:style w:type="paragraph" w:customStyle="1" w:styleId="Author">
    <w:name w:val="Author"/>
    <w:next w:val="BodyText"/>
    <w:qFormat/>
    <w:rsid w:val="003F1C12"/>
    <w:pPr>
      <w:keepNext/>
      <w:keepLines/>
      <w:jc w:val="center"/>
    </w:pPr>
    <w:rPr>
      <w:rFonts w:ascii="Calibri" w:hAnsi="Calibri" w:cs="Calibri"/>
    </w:rPr>
  </w:style>
  <w:style w:type="paragraph" w:styleId="Date">
    <w:name w:val="Date"/>
    <w:next w:val="BodyText"/>
    <w:link w:val="DateChar"/>
    <w:qFormat/>
    <w:rsid w:val="003F1C12"/>
    <w:pPr>
      <w:keepNext/>
      <w:keepLines/>
      <w:jc w:val="center"/>
    </w:pPr>
    <w:rPr>
      <w:rFonts w:ascii="Calibri" w:hAnsi="Calibri" w:cs="Calibr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240"/>
    </w:pPr>
  </w:style>
  <w:style w:type="paragraph" w:styleId="BlockText">
    <w:name w:val="Block Text"/>
    <w:basedOn w:val="BodyText"/>
    <w:next w:val="BodyText"/>
    <w:uiPriority w:val="9"/>
    <w:unhideWhenUsed/>
    <w:qFormat/>
    <w:pPr>
      <w:spacing w:before="100" w:after="100"/>
    </w:pPr>
    <w:rPr>
      <w:rFonts w:eastAsiaTheme="majorEastAsia"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rsid w:val="00A33FE1"/>
    <w:tblPr>
      <w:tblStyleRowBandSize w:val="1"/>
      <w:tblInd w:w="0" w:type="dxa"/>
      <w:tblBorders>
        <w:bottom w:val="single" w:sz="4" w:space="0" w:color="000000" w:themeColor="text1"/>
      </w:tblBorders>
      <w:tblCellMar>
        <w:top w:w="0" w:type="dxa"/>
        <w:left w:w="108" w:type="dxa"/>
        <w:bottom w:w="0" w:type="dxa"/>
        <w:right w:w="108" w:type="dxa"/>
      </w:tblCellMar>
    </w:tblPr>
    <w:tcPr>
      <w:shd w:val="clear" w:color="auto" w:fill="auto"/>
    </w:tcPr>
    <w:tblStylePr w:type="firstRow">
      <w:rPr>
        <w:b/>
      </w:rPr>
      <w:tblPr>
        <w:jc w:val="center"/>
      </w:tblPr>
      <w:trPr>
        <w:jc w:val="center"/>
      </w:trPr>
      <w:tcPr>
        <w:tcBorders>
          <w:bottom w:val="single" w:sz="4" w:space="0" w:color="000000" w:themeColor="text1"/>
        </w:tcBorders>
      </w:tcPr>
    </w:tblStylePr>
    <w:tblStylePr w:type="firstCol">
      <w:tblPr/>
      <w:tcPr>
        <w:tcBorders>
          <w:right w:val="single" w:sz="4" w:space="0" w:color="000000" w:themeColor="text1"/>
        </w:tcBorders>
        <w:shd w:val="clear" w:color="auto" w:fill="auto"/>
      </w:tcPr>
    </w:tblStylePr>
    <w:tblStylePr w:type="band1Horz">
      <w:tblPr/>
      <w:tcPr>
        <w:shd w:val="clear" w:color="auto" w:fill="EEECE1" w:themeFill="background2"/>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A33FE1"/>
    <w:pPr>
      <w:jc w:val="center"/>
    </w:pPr>
  </w:style>
  <w:style w:type="paragraph" w:customStyle="1" w:styleId="ImageCaption">
    <w:name w:val="Image Caption"/>
    <w:basedOn w:val="Caption"/>
    <w:rsid w:val="00A33FE1"/>
    <w:pPr>
      <w:widowControl w:val="0"/>
      <w:jc w:val="center"/>
    </w:pPr>
  </w:style>
  <w:style w:type="paragraph" w:customStyle="1" w:styleId="Figure">
    <w:name w:val="Figure"/>
    <w:basedOn w:val="Normal"/>
    <w:rsid w:val="009B2D46"/>
    <w:pPr>
      <w:keepNext/>
      <w:keepLines/>
      <w:spacing w:before="60"/>
      <w:jc w:val="center"/>
    </w:pPr>
  </w:style>
  <w:style w:type="paragraph" w:customStyle="1" w:styleId="CaptionedFigure">
    <w:name w:val="Captioned Figure"/>
    <w:basedOn w:val="Figure"/>
    <w:rsid w:val="00A33FE1"/>
    <w:pPr>
      <w:keepNext w:val="0"/>
      <w:keepLines w:val="0"/>
      <w:widowControl w:val="0"/>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sid w:val="009137D8"/>
    <w:rPr>
      <w:rFonts w:ascii="Consolas" w:hAnsi="Consolas"/>
      <w:color w:val="C00000"/>
      <w:sz w:val="22"/>
      <w:u w:val="none"/>
      <w:bdr w:val="none" w:sz="0" w:space="0" w:color="auto"/>
      <w:shd w:val="clear" w:color="auto" w:fill="F2F2F2" w:themeFill="background1" w:themeFillShade="F2"/>
    </w:rPr>
  </w:style>
  <w:style w:type="character" w:styleId="FootnoteReference">
    <w:name w:val="footnote reference"/>
    <w:basedOn w:val="CaptionChar"/>
    <w:rPr>
      <w:vertAlign w:val="superscript"/>
    </w:rPr>
  </w:style>
  <w:style w:type="character" w:styleId="Hyperlink">
    <w:name w:val="Hyperlink"/>
    <w:basedOn w:val="CaptionChar"/>
    <w:uiPriority w:val="99"/>
    <w:rsid w:val="009137D8"/>
    <w:rPr>
      <w:color w:val="C00000"/>
    </w:rPr>
  </w:style>
  <w:style w:type="paragraph" w:styleId="TOCHeading">
    <w:name w:val="TOC Heading"/>
    <w:basedOn w:val="Heading1"/>
    <w:next w:val="BodyText"/>
    <w:uiPriority w:val="39"/>
    <w:unhideWhenUsed/>
    <w:qFormat/>
    <w:rsid w:val="009137D8"/>
    <w:pPr>
      <w:spacing w:before="240" w:line="259" w:lineRule="auto"/>
      <w:jc w:val="center"/>
      <w:outlineLvl w:val="9"/>
    </w:pPr>
    <w:rPr>
      <w:b w:val="0"/>
      <w:bCs w:val="0"/>
    </w:rPr>
  </w:style>
  <w:style w:type="character" w:customStyle="1" w:styleId="BodyTextChar">
    <w:name w:val="Body Text Char"/>
    <w:basedOn w:val="DefaultParagraphFont"/>
    <w:link w:val="BodyText"/>
    <w:rsid w:val="006C5D1C"/>
    <w:rPr>
      <w:rFonts w:asciiTheme="majorHAnsi" w:hAnsiTheme="majorHAnsi" w:cstheme="majorHAnsi"/>
    </w:rPr>
  </w:style>
  <w:style w:type="paragraph" w:styleId="ListParagraph">
    <w:name w:val="List Paragraph"/>
    <w:basedOn w:val="Normal"/>
    <w:rsid w:val="005E0C3D"/>
    <w:pPr>
      <w:ind w:left="720"/>
      <w:contextualSpacing/>
    </w:pPr>
  </w:style>
  <w:style w:type="numbering" w:customStyle="1" w:styleId="Defaultul">
    <w:name w:val="Default ul"/>
    <w:basedOn w:val="NoList"/>
    <w:uiPriority w:val="99"/>
    <w:rsid w:val="005E0C3D"/>
    <w:pPr>
      <w:numPr>
        <w:numId w:val="1"/>
      </w:numPr>
    </w:pPr>
  </w:style>
  <w:style w:type="numbering" w:customStyle="1" w:styleId="UseThis">
    <w:name w:val="Use This"/>
    <w:basedOn w:val="NoList"/>
    <w:uiPriority w:val="99"/>
    <w:rsid w:val="00690526"/>
    <w:pPr>
      <w:numPr>
        <w:numId w:val="2"/>
      </w:numPr>
    </w:pPr>
  </w:style>
  <w:style w:type="paragraph" w:styleId="Footer">
    <w:name w:val="footer"/>
    <w:basedOn w:val="Normal"/>
    <w:link w:val="FooterChar"/>
    <w:unhideWhenUsed/>
    <w:rsid w:val="00676DF8"/>
    <w:pPr>
      <w:tabs>
        <w:tab w:val="center" w:pos="4536"/>
        <w:tab w:val="right" w:pos="9072"/>
      </w:tabs>
      <w:spacing w:after="0"/>
    </w:pPr>
  </w:style>
  <w:style w:type="character" w:customStyle="1" w:styleId="FooterChar">
    <w:name w:val="Footer Char"/>
    <w:basedOn w:val="DefaultParagraphFont"/>
    <w:link w:val="Footer"/>
    <w:rsid w:val="00676DF8"/>
  </w:style>
  <w:style w:type="character" w:styleId="PageNumber">
    <w:name w:val="page number"/>
    <w:basedOn w:val="DefaultParagraphFont"/>
    <w:semiHidden/>
    <w:unhideWhenUsed/>
    <w:rsid w:val="00676DF8"/>
  </w:style>
  <w:style w:type="paragraph" w:styleId="Header">
    <w:name w:val="header"/>
    <w:basedOn w:val="Normal"/>
    <w:link w:val="HeaderChar"/>
    <w:uiPriority w:val="99"/>
    <w:unhideWhenUsed/>
    <w:rsid w:val="003F65B2"/>
    <w:pPr>
      <w:tabs>
        <w:tab w:val="center" w:pos="4536"/>
        <w:tab w:val="right" w:pos="9072"/>
      </w:tabs>
      <w:spacing w:after="0"/>
    </w:pPr>
  </w:style>
  <w:style w:type="character" w:customStyle="1" w:styleId="HeaderChar">
    <w:name w:val="Header Char"/>
    <w:basedOn w:val="DefaultParagraphFont"/>
    <w:link w:val="Header"/>
    <w:uiPriority w:val="99"/>
    <w:rsid w:val="003F65B2"/>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u w:val="none"/>
      <w:bdr w:val="none" w:sz="0" w:space="0" w:color="auto"/>
      <w:shd w:val="clear" w:color="auto" w:fill="F8F8F8"/>
    </w:rPr>
  </w:style>
  <w:style w:type="character" w:customStyle="1" w:styleId="DataTypeTok">
    <w:name w:val="DataTypeTok"/>
    <w:basedOn w:val="VerbatimChar"/>
    <w:rPr>
      <w:rFonts w:ascii="Consolas" w:hAnsi="Consolas"/>
      <w:color w:val="204A87"/>
      <w:sz w:val="22"/>
      <w:u w:val="none"/>
      <w:bdr w:val="none" w:sz="0" w:space="0" w:color="auto"/>
      <w:shd w:val="clear" w:color="auto" w:fill="F8F8F8"/>
    </w:rPr>
  </w:style>
  <w:style w:type="character" w:customStyle="1" w:styleId="DecValTok">
    <w:name w:val="DecValTok"/>
    <w:basedOn w:val="VerbatimChar"/>
    <w:rPr>
      <w:rFonts w:ascii="Consolas" w:hAnsi="Consolas"/>
      <w:color w:val="0000CF"/>
      <w:sz w:val="22"/>
      <w:u w:val="none"/>
      <w:bdr w:val="none" w:sz="0" w:space="0" w:color="auto"/>
      <w:shd w:val="clear" w:color="auto" w:fill="F8F8F8"/>
    </w:rPr>
  </w:style>
  <w:style w:type="character" w:customStyle="1" w:styleId="BaseNTok">
    <w:name w:val="BaseNTok"/>
    <w:basedOn w:val="VerbatimChar"/>
    <w:rPr>
      <w:rFonts w:ascii="Consolas" w:hAnsi="Consolas"/>
      <w:color w:val="0000CF"/>
      <w:sz w:val="22"/>
      <w:u w:val="none"/>
      <w:bdr w:val="none" w:sz="0" w:space="0" w:color="auto"/>
      <w:shd w:val="clear" w:color="auto" w:fill="F8F8F8"/>
    </w:rPr>
  </w:style>
  <w:style w:type="character" w:customStyle="1" w:styleId="FloatTok">
    <w:name w:val="FloatTok"/>
    <w:basedOn w:val="VerbatimChar"/>
    <w:rPr>
      <w:rFonts w:ascii="Consolas" w:hAnsi="Consolas"/>
      <w:color w:val="0000CF"/>
      <w:sz w:val="22"/>
      <w:u w:val="none"/>
      <w:bdr w:val="none" w:sz="0" w:space="0" w:color="auto"/>
      <w:shd w:val="clear" w:color="auto" w:fill="F8F8F8"/>
    </w:rPr>
  </w:style>
  <w:style w:type="character" w:customStyle="1" w:styleId="ConstantTok">
    <w:name w:val="ConstantTok"/>
    <w:basedOn w:val="VerbatimChar"/>
    <w:rPr>
      <w:rFonts w:ascii="Consolas" w:hAnsi="Consolas"/>
      <w:color w:val="000000"/>
      <w:sz w:val="22"/>
      <w:u w:val="none"/>
      <w:bdr w:val="none" w:sz="0" w:space="0" w:color="auto"/>
      <w:shd w:val="clear" w:color="auto" w:fill="F8F8F8"/>
    </w:rPr>
  </w:style>
  <w:style w:type="character" w:customStyle="1" w:styleId="CharTok">
    <w:name w:val="CharTok"/>
    <w:basedOn w:val="VerbatimChar"/>
    <w:rPr>
      <w:rFonts w:ascii="Consolas" w:hAnsi="Consolas"/>
      <w:color w:val="4E9A06"/>
      <w:sz w:val="22"/>
      <w:u w:val="none"/>
      <w:bdr w:val="none" w:sz="0" w:space="0" w:color="auto"/>
      <w:shd w:val="clear" w:color="auto" w:fill="F8F8F8"/>
    </w:rPr>
  </w:style>
  <w:style w:type="character" w:customStyle="1" w:styleId="SpecialCharTok">
    <w:name w:val="SpecialCharTok"/>
    <w:basedOn w:val="VerbatimChar"/>
    <w:rPr>
      <w:rFonts w:ascii="Consolas" w:hAnsi="Consolas"/>
      <w:color w:val="000000"/>
      <w:sz w:val="22"/>
      <w:u w:val="none"/>
      <w:bdr w:val="none" w:sz="0" w:space="0" w:color="auto"/>
      <w:shd w:val="clear" w:color="auto" w:fill="F8F8F8"/>
    </w:rPr>
  </w:style>
  <w:style w:type="character" w:customStyle="1" w:styleId="StringTok">
    <w:name w:val="StringTok"/>
    <w:basedOn w:val="VerbatimChar"/>
    <w:rPr>
      <w:rFonts w:ascii="Consolas" w:hAnsi="Consolas"/>
      <w:color w:val="4E9A06"/>
      <w:sz w:val="22"/>
      <w:u w:val="none"/>
      <w:bdr w:val="none" w:sz="0" w:space="0" w:color="auto"/>
      <w:shd w:val="clear" w:color="auto" w:fill="F8F8F8"/>
    </w:rPr>
  </w:style>
  <w:style w:type="character" w:customStyle="1" w:styleId="VerbatimStringTok">
    <w:name w:val="VerbatimStringTok"/>
    <w:basedOn w:val="VerbatimChar"/>
    <w:rPr>
      <w:rFonts w:ascii="Consolas" w:hAnsi="Consolas"/>
      <w:color w:val="4E9A06"/>
      <w:sz w:val="22"/>
      <w:u w:val="none"/>
      <w:bdr w:val="none" w:sz="0" w:space="0" w:color="auto"/>
      <w:shd w:val="clear" w:color="auto" w:fill="F8F8F8"/>
    </w:rPr>
  </w:style>
  <w:style w:type="character" w:customStyle="1" w:styleId="SpecialStringTok">
    <w:name w:val="SpecialStringTok"/>
    <w:basedOn w:val="VerbatimChar"/>
    <w:rPr>
      <w:rFonts w:ascii="Consolas" w:hAnsi="Consolas"/>
      <w:color w:val="4E9A06"/>
      <w:sz w:val="22"/>
      <w:u w:val="none"/>
      <w:bdr w:val="none" w:sz="0" w:space="0" w:color="auto"/>
      <w:shd w:val="clear" w:color="auto" w:fill="F8F8F8"/>
    </w:rPr>
  </w:style>
  <w:style w:type="character" w:customStyle="1" w:styleId="ImportTok">
    <w:name w:val="ImportTok"/>
    <w:basedOn w:val="VerbatimChar"/>
    <w:rPr>
      <w:rFonts w:ascii="Consolas" w:hAnsi="Consolas"/>
      <w:color w:val="C00000"/>
      <w:sz w:val="22"/>
      <w:u w:val="none"/>
      <w:bdr w:val="none" w:sz="0" w:space="0" w:color="auto"/>
      <w:shd w:val="clear" w:color="auto" w:fill="F8F8F8"/>
    </w:rPr>
  </w:style>
  <w:style w:type="character" w:customStyle="1" w:styleId="CommentTok">
    <w:name w:val="CommentTok"/>
    <w:basedOn w:val="VerbatimChar"/>
    <w:rPr>
      <w:rFonts w:ascii="Consolas" w:hAnsi="Consolas"/>
      <w:i/>
      <w:color w:val="8F5902"/>
      <w:sz w:val="22"/>
      <w:u w:val="none"/>
      <w:bdr w:val="none" w:sz="0" w:space="0" w:color="auto"/>
      <w:shd w:val="clear" w:color="auto" w:fill="F8F8F8"/>
    </w:rPr>
  </w:style>
  <w:style w:type="character" w:customStyle="1" w:styleId="DocumentationTok">
    <w:name w:val="DocumentationTok"/>
    <w:basedOn w:val="VerbatimChar"/>
    <w:rPr>
      <w:rFonts w:ascii="Consolas" w:hAnsi="Consolas"/>
      <w:b/>
      <w:i/>
      <w:color w:val="8F5902"/>
      <w:sz w:val="22"/>
      <w:u w:val="none"/>
      <w:bdr w:val="none" w:sz="0" w:space="0" w:color="auto"/>
      <w:shd w:val="clear" w:color="auto" w:fill="F8F8F8"/>
    </w:rPr>
  </w:style>
  <w:style w:type="character" w:customStyle="1" w:styleId="AnnotationTok">
    <w:name w:val="AnnotationTok"/>
    <w:basedOn w:val="VerbatimChar"/>
    <w:rPr>
      <w:rFonts w:ascii="Consolas" w:hAnsi="Consolas"/>
      <w:b/>
      <w:i/>
      <w:color w:val="8F5902"/>
      <w:sz w:val="22"/>
      <w:u w:val="none"/>
      <w:bdr w:val="none" w:sz="0" w:space="0" w:color="auto"/>
      <w:shd w:val="clear" w:color="auto" w:fill="F8F8F8"/>
    </w:rPr>
  </w:style>
  <w:style w:type="character" w:customStyle="1" w:styleId="CommentVarTok">
    <w:name w:val="CommentVarTok"/>
    <w:basedOn w:val="VerbatimChar"/>
    <w:rPr>
      <w:rFonts w:ascii="Consolas" w:hAnsi="Consolas"/>
      <w:b/>
      <w:i/>
      <w:color w:val="8F5902"/>
      <w:sz w:val="22"/>
      <w:u w:val="none"/>
      <w:bdr w:val="none" w:sz="0" w:space="0" w:color="auto"/>
      <w:shd w:val="clear" w:color="auto" w:fill="F8F8F8"/>
    </w:rPr>
  </w:style>
  <w:style w:type="character" w:customStyle="1" w:styleId="OtherTok">
    <w:name w:val="OtherTok"/>
    <w:basedOn w:val="VerbatimChar"/>
    <w:rPr>
      <w:rFonts w:ascii="Consolas" w:hAnsi="Consolas"/>
      <w:color w:val="8F5902"/>
      <w:sz w:val="22"/>
      <w:u w:val="none"/>
      <w:bdr w:val="none" w:sz="0" w:space="0" w:color="auto"/>
      <w:shd w:val="clear" w:color="auto" w:fill="F8F8F8"/>
    </w:rPr>
  </w:style>
  <w:style w:type="character" w:customStyle="1" w:styleId="FunctionTok">
    <w:name w:val="FunctionTok"/>
    <w:basedOn w:val="VerbatimChar"/>
    <w:rPr>
      <w:rFonts w:ascii="Consolas" w:hAnsi="Consolas"/>
      <w:color w:val="000000"/>
      <w:sz w:val="22"/>
      <w:u w:val="none"/>
      <w:bdr w:val="none" w:sz="0" w:space="0" w:color="auto"/>
      <w:shd w:val="clear" w:color="auto" w:fill="F8F8F8"/>
    </w:rPr>
  </w:style>
  <w:style w:type="character" w:customStyle="1" w:styleId="VariableTok">
    <w:name w:val="VariableTok"/>
    <w:basedOn w:val="VerbatimChar"/>
    <w:rPr>
      <w:rFonts w:ascii="Consolas" w:hAnsi="Consolas"/>
      <w:color w:val="000000"/>
      <w:sz w:val="22"/>
      <w:u w:val="none"/>
      <w:bdr w:val="none" w:sz="0" w:space="0" w:color="auto"/>
      <w:shd w:val="clear" w:color="auto" w:fill="F8F8F8"/>
    </w:rPr>
  </w:style>
  <w:style w:type="character" w:customStyle="1" w:styleId="ControlFlowTok">
    <w:name w:val="ControlFlowTok"/>
    <w:basedOn w:val="VerbatimChar"/>
    <w:rPr>
      <w:rFonts w:ascii="Consolas" w:hAnsi="Consolas"/>
      <w:b/>
      <w:color w:val="204A87"/>
      <w:sz w:val="22"/>
      <w:u w:val="none"/>
      <w:bdr w:val="none" w:sz="0" w:space="0" w:color="auto"/>
      <w:shd w:val="clear" w:color="auto" w:fill="F8F8F8"/>
    </w:rPr>
  </w:style>
  <w:style w:type="character" w:customStyle="1" w:styleId="OperatorTok">
    <w:name w:val="OperatorTok"/>
    <w:basedOn w:val="VerbatimChar"/>
    <w:rPr>
      <w:rFonts w:ascii="Consolas" w:hAnsi="Consolas"/>
      <w:b/>
      <w:color w:val="CE5C00"/>
      <w:sz w:val="22"/>
      <w:u w:val="none"/>
      <w:bdr w:val="none" w:sz="0" w:space="0" w:color="auto"/>
      <w:shd w:val="clear" w:color="auto" w:fill="F8F8F8"/>
    </w:rPr>
  </w:style>
  <w:style w:type="character" w:customStyle="1" w:styleId="BuiltInTok">
    <w:name w:val="BuiltInTok"/>
    <w:basedOn w:val="VerbatimChar"/>
    <w:rPr>
      <w:rFonts w:ascii="Consolas" w:hAnsi="Consolas"/>
      <w:color w:val="C00000"/>
      <w:sz w:val="22"/>
      <w:u w:val="none"/>
      <w:bdr w:val="none" w:sz="0" w:space="0" w:color="auto"/>
      <w:shd w:val="clear" w:color="auto" w:fill="F8F8F8"/>
    </w:rPr>
  </w:style>
  <w:style w:type="character" w:customStyle="1" w:styleId="ExtensionTok">
    <w:name w:val="ExtensionTok"/>
    <w:basedOn w:val="VerbatimChar"/>
    <w:rPr>
      <w:rFonts w:ascii="Consolas" w:hAnsi="Consolas"/>
      <w:color w:val="C00000"/>
      <w:sz w:val="22"/>
      <w:u w:val="none"/>
      <w:bdr w:val="none" w:sz="0" w:space="0" w:color="auto"/>
      <w:shd w:val="clear" w:color="auto" w:fill="F8F8F8"/>
    </w:rPr>
  </w:style>
  <w:style w:type="character" w:customStyle="1" w:styleId="PreprocessorTok">
    <w:name w:val="PreprocessorTok"/>
    <w:basedOn w:val="VerbatimChar"/>
    <w:rPr>
      <w:rFonts w:ascii="Consolas" w:hAnsi="Consolas"/>
      <w:i/>
      <w:color w:val="8F5902"/>
      <w:sz w:val="22"/>
      <w:u w:val="none"/>
      <w:bdr w:val="none" w:sz="0" w:space="0" w:color="auto"/>
      <w:shd w:val="clear" w:color="auto" w:fill="F8F8F8"/>
    </w:rPr>
  </w:style>
  <w:style w:type="character" w:customStyle="1" w:styleId="AttributeTok">
    <w:name w:val="AttributeTok"/>
    <w:basedOn w:val="VerbatimChar"/>
    <w:rPr>
      <w:rFonts w:ascii="Consolas" w:hAnsi="Consolas"/>
      <w:color w:val="C4A000"/>
      <w:sz w:val="22"/>
      <w:u w:val="none"/>
      <w:bdr w:val="none" w:sz="0" w:space="0" w:color="auto"/>
      <w:shd w:val="clear" w:color="auto" w:fill="F8F8F8"/>
    </w:rPr>
  </w:style>
  <w:style w:type="character" w:customStyle="1" w:styleId="RegionMarkerTok">
    <w:name w:val="RegionMarkerTok"/>
    <w:basedOn w:val="VerbatimChar"/>
    <w:rPr>
      <w:rFonts w:ascii="Consolas" w:hAnsi="Consolas"/>
      <w:color w:val="C00000"/>
      <w:sz w:val="22"/>
      <w:u w:val="none"/>
      <w:bdr w:val="none" w:sz="0" w:space="0" w:color="auto"/>
      <w:shd w:val="clear" w:color="auto" w:fill="F8F8F8"/>
    </w:rPr>
  </w:style>
  <w:style w:type="character" w:customStyle="1" w:styleId="InformationTok">
    <w:name w:val="InformationTok"/>
    <w:basedOn w:val="VerbatimChar"/>
    <w:rPr>
      <w:rFonts w:ascii="Consolas" w:hAnsi="Consolas"/>
      <w:b/>
      <w:i/>
      <w:color w:val="8F5902"/>
      <w:sz w:val="22"/>
      <w:u w:val="none"/>
      <w:bdr w:val="none" w:sz="0" w:space="0" w:color="auto"/>
      <w:shd w:val="clear" w:color="auto" w:fill="F8F8F8"/>
    </w:rPr>
  </w:style>
  <w:style w:type="character" w:customStyle="1" w:styleId="WarningTok">
    <w:name w:val="WarningTok"/>
    <w:basedOn w:val="VerbatimChar"/>
    <w:rPr>
      <w:rFonts w:ascii="Consolas" w:hAnsi="Consolas"/>
      <w:b/>
      <w:i/>
      <w:color w:val="8F5902"/>
      <w:sz w:val="22"/>
      <w:u w:val="none"/>
      <w:bdr w:val="none" w:sz="0" w:space="0" w:color="auto"/>
      <w:shd w:val="clear" w:color="auto" w:fill="F8F8F8"/>
    </w:rPr>
  </w:style>
  <w:style w:type="character" w:customStyle="1" w:styleId="AlertTok">
    <w:name w:val="AlertTok"/>
    <w:basedOn w:val="VerbatimChar"/>
    <w:rPr>
      <w:rFonts w:ascii="Consolas" w:hAnsi="Consolas"/>
      <w:color w:val="EF2929"/>
      <w:sz w:val="22"/>
      <w:u w:val="none"/>
      <w:bdr w:val="none" w:sz="0" w:space="0" w:color="auto"/>
      <w:shd w:val="clear" w:color="auto" w:fill="F8F8F8"/>
    </w:rPr>
  </w:style>
  <w:style w:type="character" w:customStyle="1" w:styleId="ErrorTok">
    <w:name w:val="ErrorTok"/>
    <w:basedOn w:val="VerbatimChar"/>
    <w:rPr>
      <w:rFonts w:ascii="Consolas" w:hAnsi="Consolas"/>
      <w:b/>
      <w:color w:val="A40000"/>
      <w:sz w:val="22"/>
      <w:u w:val="none"/>
      <w:bdr w:val="none" w:sz="0" w:space="0" w:color="auto"/>
      <w:shd w:val="clear" w:color="auto" w:fill="F8F8F8"/>
    </w:rPr>
  </w:style>
  <w:style w:type="character" w:customStyle="1" w:styleId="NormalTok">
    <w:name w:val="NormalTok"/>
    <w:basedOn w:val="VerbatimChar"/>
    <w:rPr>
      <w:rFonts w:ascii="Consolas" w:hAnsi="Consolas"/>
      <w:color w:val="C00000"/>
      <w:sz w:val="22"/>
      <w:u w:val="none"/>
      <w:bdr w:val="none" w:sz="0" w:space="0" w:color="auto"/>
      <w:shd w:val="clear" w:color="auto" w:fill="F8F8F8"/>
    </w:rPr>
  </w:style>
  <w:style w:type="character" w:customStyle="1" w:styleId="Heading2Char">
    <w:name w:val="Heading 2 Char"/>
    <w:basedOn w:val="DefaultParagraphFont"/>
    <w:link w:val="Heading2"/>
    <w:uiPriority w:val="9"/>
    <w:rsid w:val="00F7296B"/>
    <w:rPr>
      <w:rFonts w:asciiTheme="majorHAnsi" w:eastAsiaTheme="majorEastAsia" w:hAnsiTheme="majorHAnsi" w:cstheme="majorBidi"/>
      <w:b/>
      <w:bCs/>
      <w:color w:val="000000" w:themeColor="text1"/>
    </w:rPr>
  </w:style>
  <w:style w:type="character" w:customStyle="1" w:styleId="Heading3Char">
    <w:name w:val="Heading 3 Char"/>
    <w:basedOn w:val="DefaultParagraphFont"/>
    <w:link w:val="Heading3"/>
    <w:uiPriority w:val="9"/>
    <w:rsid w:val="00863C74"/>
    <w:rPr>
      <w:rFonts w:asciiTheme="majorHAnsi" w:eastAsiaTheme="majorEastAsia" w:hAnsiTheme="majorHAnsi" w:cstheme="majorBidi"/>
      <w:b/>
      <w:bCs/>
      <w:color w:val="000000" w:themeColor="text1"/>
    </w:rPr>
  </w:style>
  <w:style w:type="table" w:styleId="TableGrid">
    <w:name w:val="Table Grid"/>
    <w:basedOn w:val="TableNormal"/>
    <w:rsid w:val="00663746"/>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rsid w:val="00663746"/>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semiHidden/>
    <w:unhideWhenUsed/>
    <w:rsid w:val="001D5BB5"/>
    <w:pPr>
      <w:spacing w:before="100" w:beforeAutospacing="1" w:after="100" w:afterAutospacing="1"/>
    </w:pPr>
    <w:rPr>
      <w:rFonts w:ascii="Times New Roman" w:eastAsiaTheme="minorEastAsia" w:hAnsi="Times New Roman" w:cs="Times New Roman"/>
      <w:lang w:val="en-GB" w:eastAsia="en-GB"/>
    </w:rPr>
  </w:style>
  <w:style w:type="paragraph" w:styleId="TOC1">
    <w:name w:val="toc 1"/>
    <w:basedOn w:val="Normal"/>
    <w:next w:val="Normal"/>
    <w:autoRedefine/>
    <w:uiPriority w:val="39"/>
    <w:unhideWhenUsed/>
    <w:rsid w:val="00BA7449"/>
    <w:pPr>
      <w:tabs>
        <w:tab w:val="left" w:pos="480"/>
        <w:tab w:val="right" w:leader="dot" w:pos="9077"/>
      </w:tabs>
      <w:spacing w:after="100"/>
    </w:pPr>
  </w:style>
  <w:style w:type="paragraph" w:styleId="TOC2">
    <w:name w:val="toc 2"/>
    <w:basedOn w:val="Normal"/>
    <w:next w:val="Normal"/>
    <w:autoRedefine/>
    <w:uiPriority w:val="39"/>
    <w:unhideWhenUsed/>
    <w:rsid w:val="00EF7AB6"/>
    <w:pPr>
      <w:spacing w:after="100"/>
      <w:ind w:left="240"/>
    </w:pPr>
  </w:style>
  <w:style w:type="paragraph" w:styleId="TOC3">
    <w:name w:val="toc 3"/>
    <w:basedOn w:val="Normal"/>
    <w:next w:val="Normal"/>
    <w:autoRedefine/>
    <w:uiPriority w:val="39"/>
    <w:unhideWhenUsed/>
    <w:rsid w:val="00EF7AB6"/>
    <w:pPr>
      <w:spacing w:after="100"/>
      <w:ind w:left="480"/>
    </w:pPr>
  </w:style>
  <w:style w:type="character" w:customStyle="1" w:styleId="DateChar">
    <w:name w:val="Date Char"/>
    <w:basedOn w:val="DefaultParagraphFont"/>
    <w:link w:val="Date"/>
    <w:rsid w:val="00863C74"/>
    <w:rPr>
      <w:rFonts w:ascii="Calibri" w:hAnsi="Calibri" w:cs="Calibri"/>
    </w:rPr>
  </w:style>
  <w:style w:type="table" w:styleId="PlainTable3">
    <w:name w:val="Plain Table 3"/>
    <w:basedOn w:val="TableNormal"/>
    <w:rsid w:val="00C6405A"/>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1Char">
    <w:name w:val="Heading 1 Char"/>
    <w:basedOn w:val="DefaultParagraphFont"/>
    <w:link w:val="Heading1"/>
    <w:uiPriority w:val="9"/>
    <w:rsid w:val="00690526"/>
    <w:rPr>
      <w:rFonts w:asciiTheme="majorHAnsi" w:eastAsiaTheme="majorEastAsia" w:hAnsiTheme="majorHAnsi" w:cstheme="majorBidi"/>
      <w:b/>
      <w:bCs/>
      <w:color w:val="000000" w:themeColor="text1"/>
    </w:rPr>
  </w:style>
  <w:style w:type="character" w:styleId="CommentReference">
    <w:name w:val="annotation reference"/>
    <w:basedOn w:val="DefaultParagraphFont"/>
    <w:semiHidden/>
    <w:unhideWhenUsed/>
    <w:rsid w:val="00CE4249"/>
    <w:rPr>
      <w:sz w:val="16"/>
      <w:szCs w:val="16"/>
    </w:rPr>
  </w:style>
  <w:style w:type="paragraph" w:styleId="CommentText">
    <w:name w:val="annotation text"/>
    <w:basedOn w:val="Normal"/>
    <w:link w:val="CommentTextChar"/>
    <w:unhideWhenUsed/>
    <w:rsid w:val="00CE4249"/>
    <w:rPr>
      <w:sz w:val="20"/>
      <w:szCs w:val="20"/>
    </w:rPr>
  </w:style>
  <w:style w:type="character" w:customStyle="1" w:styleId="CommentTextChar">
    <w:name w:val="Comment Text Char"/>
    <w:basedOn w:val="DefaultParagraphFont"/>
    <w:link w:val="CommentText"/>
    <w:rsid w:val="00CE4249"/>
    <w:rPr>
      <w:rFonts w:ascii="Calibri" w:hAnsi="Calibri" w:cs="Calibri"/>
      <w:sz w:val="20"/>
      <w:szCs w:val="20"/>
    </w:rPr>
  </w:style>
  <w:style w:type="paragraph" w:styleId="CommentSubject">
    <w:name w:val="annotation subject"/>
    <w:basedOn w:val="CommentText"/>
    <w:next w:val="CommentText"/>
    <w:link w:val="CommentSubjectChar"/>
    <w:semiHidden/>
    <w:unhideWhenUsed/>
    <w:rsid w:val="00CE4249"/>
    <w:rPr>
      <w:b/>
      <w:bCs/>
    </w:rPr>
  </w:style>
  <w:style w:type="character" w:customStyle="1" w:styleId="CommentSubjectChar">
    <w:name w:val="Comment Subject Char"/>
    <w:basedOn w:val="CommentTextChar"/>
    <w:link w:val="CommentSubject"/>
    <w:semiHidden/>
    <w:rsid w:val="00CE4249"/>
    <w:rPr>
      <w:rFonts w:ascii="Calibri" w:hAnsi="Calibri" w:cs="Calibri"/>
      <w:b/>
      <w:bCs/>
      <w:sz w:val="20"/>
      <w:szCs w:val="20"/>
    </w:rPr>
  </w:style>
  <w:style w:type="table" w:styleId="PlainTable1">
    <w:name w:val="Plain Table 1"/>
    <w:basedOn w:val="TableNormal"/>
    <w:rsid w:val="00BB7E1B"/>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rsid w:val="00A475B8"/>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rsid w:val="00D21BAE"/>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semiHidden/>
    <w:rsid w:val="007708BD"/>
    <w:pPr>
      <w:spacing w:after="0"/>
    </w:pPr>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5382">
      <w:bodyDiv w:val="1"/>
      <w:marLeft w:val="0"/>
      <w:marRight w:val="0"/>
      <w:marTop w:val="0"/>
      <w:marBottom w:val="0"/>
      <w:divBdr>
        <w:top w:val="none" w:sz="0" w:space="0" w:color="auto"/>
        <w:left w:val="none" w:sz="0" w:space="0" w:color="auto"/>
        <w:bottom w:val="none" w:sz="0" w:space="0" w:color="auto"/>
        <w:right w:val="none" w:sz="0" w:space="0" w:color="auto"/>
      </w:divBdr>
    </w:div>
    <w:div w:id="80957774">
      <w:bodyDiv w:val="1"/>
      <w:marLeft w:val="0"/>
      <w:marRight w:val="0"/>
      <w:marTop w:val="0"/>
      <w:marBottom w:val="0"/>
      <w:divBdr>
        <w:top w:val="none" w:sz="0" w:space="0" w:color="auto"/>
        <w:left w:val="none" w:sz="0" w:space="0" w:color="auto"/>
        <w:bottom w:val="none" w:sz="0" w:space="0" w:color="auto"/>
        <w:right w:val="none" w:sz="0" w:space="0" w:color="auto"/>
      </w:divBdr>
      <w:divsChild>
        <w:div w:id="1450933070">
          <w:marLeft w:val="0"/>
          <w:marRight w:val="0"/>
          <w:marTop w:val="0"/>
          <w:marBottom w:val="0"/>
          <w:divBdr>
            <w:top w:val="none" w:sz="0" w:space="0" w:color="auto"/>
            <w:left w:val="none" w:sz="0" w:space="0" w:color="auto"/>
            <w:bottom w:val="none" w:sz="0" w:space="0" w:color="auto"/>
            <w:right w:val="none" w:sz="0" w:space="0" w:color="auto"/>
          </w:divBdr>
        </w:div>
      </w:divsChild>
    </w:div>
    <w:div w:id="173689244">
      <w:bodyDiv w:val="1"/>
      <w:marLeft w:val="0"/>
      <w:marRight w:val="0"/>
      <w:marTop w:val="0"/>
      <w:marBottom w:val="0"/>
      <w:divBdr>
        <w:top w:val="none" w:sz="0" w:space="0" w:color="auto"/>
        <w:left w:val="none" w:sz="0" w:space="0" w:color="auto"/>
        <w:bottom w:val="none" w:sz="0" w:space="0" w:color="auto"/>
        <w:right w:val="none" w:sz="0" w:space="0" w:color="auto"/>
      </w:divBdr>
    </w:div>
    <w:div w:id="280498755">
      <w:bodyDiv w:val="1"/>
      <w:marLeft w:val="0"/>
      <w:marRight w:val="0"/>
      <w:marTop w:val="0"/>
      <w:marBottom w:val="0"/>
      <w:divBdr>
        <w:top w:val="none" w:sz="0" w:space="0" w:color="auto"/>
        <w:left w:val="none" w:sz="0" w:space="0" w:color="auto"/>
        <w:bottom w:val="none" w:sz="0" w:space="0" w:color="auto"/>
        <w:right w:val="none" w:sz="0" w:space="0" w:color="auto"/>
      </w:divBdr>
    </w:div>
    <w:div w:id="295062524">
      <w:bodyDiv w:val="1"/>
      <w:marLeft w:val="0"/>
      <w:marRight w:val="0"/>
      <w:marTop w:val="0"/>
      <w:marBottom w:val="0"/>
      <w:divBdr>
        <w:top w:val="none" w:sz="0" w:space="0" w:color="auto"/>
        <w:left w:val="none" w:sz="0" w:space="0" w:color="auto"/>
        <w:bottom w:val="none" w:sz="0" w:space="0" w:color="auto"/>
        <w:right w:val="none" w:sz="0" w:space="0" w:color="auto"/>
      </w:divBdr>
    </w:div>
    <w:div w:id="305160899">
      <w:bodyDiv w:val="1"/>
      <w:marLeft w:val="0"/>
      <w:marRight w:val="0"/>
      <w:marTop w:val="0"/>
      <w:marBottom w:val="0"/>
      <w:divBdr>
        <w:top w:val="none" w:sz="0" w:space="0" w:color="auto"/>
        <w:left w:val="none" w:sz="0" w:space="0" w:color="auto"/>
        <w:bottom w:val="none" w:sz="0" w:space="0" w:color="auto"/>
        <w:right w:val="none" w:sz="0" w:space="0" w:color="auto"/>
      </w:divBdr>
    </w:div>
    <w:div w:id="398794541">
      <w:bodyDiv w:val="1"/>
      <w:marLeft w:val="0"/>
      <w:marRight w:val="0"/>
      <w:marTop w:val="0"/>
      <w:marBottom w:val="0"/>
      <w:divBdr>
        <w:top w:val="none" w:sz="0" w:space="0" w:color="auto"/>
        <w:left w:val="none" w:sz="0" w:space="0" w:color="auto"/>
        <w:bottom w:val="none" w:sz="0" w:space="0" w:color="auto"/>
        <w:right w:val="none" w:sz="0" w:space="0" w:color="auto"/>
      </w:divBdr>
      <w:divsChild>
        <w:div w:id="914514848">
          <w:marLeft w:val="0"/>
          <w:marRight w:val="0"/>
          <w:marTop w:val="0"/>
          <w:marBottom w:val="0"/>
          <w:divBdr>
            <w:top w:val="none" w:sz="0" w:space="0" w:color="auto"/>
            <w:left w:val="none" w:sz="0" w:space="0" w:color="auto"/>
            <w:bottom w:val="none" w:sz="0" w:space="0" w:color="auto"/>
            <w:right w:val="none" w:sz="0" w:space="0" w:color="auto"/>
          </w:divBdr>
        </w:div>
      </w:divsChild>
    </w:div>
    <w:div w:id="463233254">
      <w:bodyDiv w:val="1"/>
      <w:marLeft w:val="0"/>
      <w:marRight w:val="0"/>
      <w:marTop w:val="0"/>
      <w:marBottom w:val="0"/>
      <w:divBdr>
        <w:top w:val="none" w:sz="0" w:space="0" w:color="auto"/>
        <w:left w:val="none" w:sz="0" w:space="0" w:color="auto"/>
        <w:bottom w:val="none" w:sz="0" w:space="0" w:color="auto"/>
        <w:right w:val="none" w:sz="0" w:space="0" w:color="auto"/>
      </w:divBdr>
    </w:div>
    <w:div w:id="527254510">
      <w:bodyDiv w:val="1"/>
      <w:marLeft w:val="0"/>
      <w:marRight w:val="0"/>
      <w:marTop w:val="0"/>
      <w:marBottom w:val="0"/>
      <w:divBdr>
        <w:top w:val="none" w:sz="0" w:space="0" w:color="auto"/>
        <w:left w:val="none" w:sz="0" w:space="0" w:color="auto"/>
        <w:bottom w:val="none" w:sz="0" w:space="0" w:color="auto"/>
        <w:right w:val="none" w:sz="0" w:space="0" w:color="auto"/>
      </w:divBdr>
    </w:div>
    <w:div w:id="535049143">
      <w:bodyDiv w:val="1"/>
      <w:marLeft w:val="0"/>
      <w:marRight w:val="0"/>
      <w:marTop w:val="0"/>
      <w:marBottom w:val="0"/>
      <w:divBdr>
        <w:top w:val="none" w:sz="0" w:space="0" w:color="auto"/>
        <w:left w:val="none" w:sz="0" w:space="0" w:color="auto"/>
        <w:bottom w:val="none" w:sz="0" w:space="0" w:color="auto"/>
        <w:right w:val="none" w:sz="0" w:space="0" w:color="auto"/>
      </w:divBdr>
    </w:div>
    <w:div w:id="539710590">
      <w:bodyDiv w:val="1"/>
      <w:marLeft w:val="0"/>
      <w:marRight w:val="0"/>
      <w:marTop w:val="0"/>
      <w:marBottom w:val="0"/>
      <w:divBdr>
        <w:top w:val="none" w:sz="0" w:space="0" w:color="auto"/>
        <w:left w:val="none" w:sz="0" w:space="0" w:color="auto"/>
        <w:bottom w:val="none" w:sz="0" w:space="0" w:color="auto"/>
        <w:right w:val="none" w:sz="0" w:space="0" w:color="auto"/>
      </w:divBdr>
    </w:div>
    <w:div w:id="555823226">
      <w:bodyDiv w:val="1"/>
      <w:marLeft w:val="0"/>
      <w:marRight w:val="0"/>
      <w:marTop w:val="0"/>
      <w:marBottom w:val="0"/>
      <w:divBdr>
        <w:top w:val="none" w:sz="0" w:space="0" w:color="auto"/>
        <w:left w:val="none" w:sz="0" w:space="0" w:color="auto"/>
        <w:bottom w:val="none" w:sz="0" w:space="0" w:color="auto"/>
        <w:right w:val="none" w:sz="0" w:space="0" w:color="auto"/>
      </w:divBdr>
      <w:divsChild>
        <w:div w:id="1075080741">
          <w:marLeft w:val="0"/>
          <w:marRight w:val="0"/>
          <w:marTop w:val="0"/>
          <w:marBottom w:val="0"/>
          <w:divBdr>
            <w:top w:val="none" w:sz="0" w:space="0" w:color="auto"/>
            <w:left w:val="none" w:sz="0" w:space="0" w:color="auto"/>
            <w:bottom w:val="none" w:sz="0" w:space="0" w:color="auto"/>
            <w:right w:val="none" w:sz="0" w:space="0" w:color="auto"/>
          </w:divBdr>
        </w:div>
      </w:divsChild>
    </w:div>
    <w:div w:id="623583699">
      <w:bodyDiv w:val="1"/>
      <w:marLeft w:val="0"/>
      <w:marRight w:val="0"/>
      <w:marTop w:val="0"/>
      <w:marBottom w:val="0"/>
      <w:divBdr>
        <w:top w:val="none" w:sz="0" w:space="0" w:color="auto"/>
        <w:left w:val="none" w:sz="0" w:space="0" w:color="auto"/>
        <w:bottom w:val="none" w:sz="0" w:space="0" w:color="auto"/>
        <w:right w:val="none" w:sz="0" w:space="0" w:color="auto"/>
      </w:divBdr>
    </w:div>
    <w:div w:id="695545289">
      <w:bodyDiv w:val="1"/>
      <w:marLeft w:val="0"/>
      <w:marRight w:val="0"/>
      <w:marTop w:val="0"/>
      <w:marBottom w:val="0"/>
      <w:divBdr>
        <w:top w:val="none" w:sz="0" w:space="0" w:color="auto"/>
        <w:left w:val="none" w:sz="0" w:space="0" w:color="auto"/>
        <w:bottom w:val="none" w:sz="0" w:space="0" w:color="auto"/>
        <w:right w:val="none" w:sz="0" w:space="0" w:color="auto"/>
      </w:divBdr>
    </w:div>
    <w:div w:id="763498721">
      <w:bodyDiv w:val="1"/>
      <w:marLeft w:val="0"/>
      <w:marRight w:val="0"/>
      <w:marTop w:val="0"/>
      <w:marBottom w:val="0"/>
      <w:divBdr>
        <w:top w:val="none" w:sz="0" w:space="0" w:color="auto"/>
        <w:left w:val="none" w:sz="0" w:space="0" w:color="auto"/>
        <w:bottom w:val="none" w:sz="0" w:space="0" w:color="auto"/>
        <w:right w:val="none" w:sz="0" w:space="0" w:color="auto"/>
      </w:divBdr>
      <w:divsChild>
        <w:div w:id="609632412">
          <w:marLeft w:val="0"/>
          <w:marRight w:val="0"/>
          <w:marTop w:val="0"/>
          <w:marBottom w:val="0"/>
          <w:divBdr>
            <w:top w:val="none" w:sz="0" w:space="0" w:color="auto"/>
            <w:left w:val="none" w:sz="0" w:space="0" w:color="auto"/>
            <w:bottom w:val="none" w:sz="0" w:space="0" w:color="auto"/>
            <w:right w:val="none" w:sz="0" w:space="0" w:color="auto"/>
          </w:divBdr>
        </w:div>
      </w:divsChild>
    </w:div>
    <w:div w:id="821657551">
      <w:bodyDiv w:val="1"/>
      <w:marLeft w:val="0"/>
      <w:marRight w:val="0"/>
      <w:marTop w:val="0"/>
      <w:marBottom w:val="0"/>
      <w:divBdr>
        <w:top w:val="none" w:sz="0" w:space="0" w:color="auto"/>
        <w:left w:val="none" w:sz="0" w:space="0" w:color="auto"/>
        <w:bottom w:val="none" w:sz="0" w:space="0" w:color="auto"/>
        <w:right w:val="none" w:sz="0" w:space="0" w:color="auto"/>
      </w:divBdr>
    </w:div>
    <w:div w:id="1080323531">
      <w:bodyDiv w:val="1"/>
      <w:marLeft w:val="0"/>
      <w:marRight w:val="0"/>
      <w:marTop w:val="0"/>
      <w:marBottom w:val="0"/>
      <w:divBdr>
        <w:top w:val="none" w:sz="0" w:space="0" w:color="auto"/>
        <w:left w:val="none" w:sz="0" w:space="0" w:color="auto"/>
        <w:bottom w:val="none" w:sz="0" w:space="0" w:color="auto"/>
        <w:right w:val="none" w:sz="0" w:space="0" w:color="auto"/>
      </w:divBdr>
    </w:div>
    <w:div w:id="1133906085">
      <w:bodyDiv w:val="1"/>
      <w:marLeft w:val="0"/>
      <w:marRight w:val="0"/>
      <w:marTop w:val="0"/>
      <w:marBottom w:val="0"/>
      <w:divBdr>
        <w:top w:val="none" w:sz="0" w:space="0" w:color="auto"/>
        <w:left w:val="none" w:sz="0" w:space="0" w:color="auto"/>
        <w:bottom w:val="none" w:sz="0" w:space="0" w:color="auto"/>
        <w:right w:val="none" w:sz="0" w:space="0" w:color="auto"/>
      </w:divBdr>
    </w:div>
    <w:div w:id="1180117778">
      <w:bodyDiv w:val="1"/>
      <w:marLeft w:val="0"/>
      <w:marRight w:val="0"/>
      <w:marTop w:val="0"/>
      <w:marBottom w:val="0"/>
      <w:divBdr>
        <w:top w:val="none" w:sz="0" w:space="0" w:color="auto"/>
        <w:left w:val="none" w:sz="0" w:space="0" w:color="auto"/>
        <w:bottom w:val="none" w:sz="0" w:space="0" w:color="auto"/>
        <w:right w:val="none" w:sz="0" w:space="0" w:color="auto"/>
      </w:divBdr>
    </w:div>
    <w:div w:id="1208370349">
      <w:bodyDiv w:val="1"/>
      <w:marLeft w:val="0"/>
      <w:marRight w:val="0"/>
      <w:marTop w:val="0"/>
      <w:marBottom w:val="0"/>
      <w:divBdr>
        <w:top w:val="none" w:sz="0" w:space="0" w:color="auto"/>
        <w:left w:val="none" w:sz="0" w:space="0" w:color="auto"/>
        <w:bottom w:val="none" w:sz="0" w:space="0" w:color="auto"/>
        <w:right w:val="none" w:sz="0" w:space="0" w:color="auto"/>
      </w:divBdr>
    </w:div>
    <w:div w:id="1247956930">
      <w:bodyDiv w:val="1"/>
      <w:marLeft w:val="0"/>
      <w:marRight w:val="0"/>
      <w:marTop w:val="0"/>
      <w:marBottom w:val="0"/>
      <w:divBdr>
        <w:top w:val="none" w:sz="0" w:space="0" w:color="auto"/>
        <w:left w:val="none" w:sz="0" w:space="0" w:color="auto"/>
        <w:bottom w:val="none" w:sz="0" w:space="0" w:color="auto"/>
        <w:right w:val="none" w:sz="0" w:space="0" w:color="auto"/>
      </w:divBdr>
      <w:divsChild>
        <w:div w:id="1698001703">
          <w:marLeft w:val="0"/>
          <w:marRight w:val="0"/>
          <w:marTop w:val="0"/>
          <w:marBottom w:val="0"/>
          <w:divBdr>
            <w:top w:val="none" w:sz="0" w:space="0" w:color="auto"/>
            <w:left w:val="none" w:sz="0" w:space="0" w:color="auto"/>
            <w:bottom w:val="none" w:sz="0" w:space="0" w:color="auto"/>
            <w:right w:val="none" w:sz="0" w:space="0" w:color="auto"/>
          </w:divBdr>
        </w:div>
      </w:divsChild>
    </w:div>
    <w:div w:id="1352992367">
      <w:bodyDiv w:val="1"/>
      <w:marLeft w:val="0"/>
      <w:marRight w:val="0"/>
      <w:marTop w:val="0"/>
      <w:marBottom w:val="0"/>
      <w:divBdr>
        <w:top w:val="none" w:sz="0" w:space="0" w:color="auto"/>
        <w:left w:val="none" w:sz="0" w:space="0" w:color="auto"/>
        <w:bottom w:val="none" w:sz="0" w:space="0" w:color="auto"/>
        <w:right w:val="none" w:sz="0" w:space="0" w:color="auto"/>
      </w:divBdr>
      <w:divsChild>
        <w:div w:id="1329015046">
          <w:marLeft w:val="0"/>
          <w:marRight w:val="0"/>
          <w:marTop w:val="0"/>
          <w:marBottom w:val="0"/>
          <w:divBdr>
            <w:top w:val="none" w:sz="0" w:space="0" w:color="auto"/>
            <w:left w:val="none" w:sz="0" w:space="0" w:color="auto"/>
            <w:bottom w:val="none" w:sz="0" w:space="0" w:color="auto"/>
            <w:right w:val="none" w:sz="0" w:space="0" w:color="auto"/>
          </w:divBdr>
        </w:div>
      </w:divsChild>
    </w:div>
    <w:div w:id="1418943345">
      <w:bodyDiv w:val="1"/>
      <w:marLeft w:val="0"/>
      <w:marRight w:val="0"/>
      <w:marTop w:val="0"/>
      <w:marBottom w:val="0"/>
      <w:divBdr>
        <w:top w:val="none" w:sz="0" w:space="0" w:color="auto"/>
        <w:left w:val="none" w:sz="0" w:space="0" w:color="auto"/>
        <w:bottom w:val="none" w:sz="0" w:space="0" w:color="auto"/>
        <w:right w:val="none" w:sz="0" w:space="0" w:color="auto"/>
      </w:divBdr>
    </w:div>
    <w:div w:id="1486122242">
      <w:bodyDiv w:val="1"/>
      <w:marLeft w:val="0"/>
      <w:marRight w:val="0"/>
      <w:marTop w:val="0"/>
      <w:marBottom w:val="0"/>
      <w:divBdr>
        <w:top w:val="none" w:sz="0" w:space="0" w:color="auto"/>
        <w:left w:val="none" w:sz="0" w:space="0" w:color="auto"/>
        <w:bottom w:val="none" w:sz="0" w:space="0" w:color="auto"/>
        <w:right w:val="none" w:sz="0" w:space="0" w:color="auto"/>
      </w:divBdr>
      <w:divsChild>
        <w:div w:id="1651441890">
          <w:marLeft w:val="0"/>
          <w:marRight w:val="0"/>
          <w:marTop w:val="0"/>
          <w:marBottom w:val="0"/>
          <w:divBdr>
            <w:top w:val="none" w:sz="0" w:space="0" w:color="auto"/>
            <w:left w:val="none" w:sz="0" w:space="0" w:color="auto"/>
            <w:bottom w:val="none" w:sz="0" w:space="0" w:color="auto"/>
            <w:right w:val="none" w:sz="0" w:space="0" w:color="auto"/>
          </w:divBdr>
        </w:div>
      </w:divsChild>
    </w:div>
    <w:div w:id="1580945309">
      <w:bodyDiv w:val="1"/>
      <w:marLeft w:val="0"/>
      <w:marRight w:val="0"/>
      <w:marTop w:val="0"/>
      <w:marBottom w:val="0"/>
      <w:divBdr>
        <w:top w:val="none" w:sz="0" w:space="0" w:color="auto"/>
        <w:left w:val="none" w:sz="0" w:space="0" w:color="auto"/>
        <w:bottom w:val="none" w:sz="0" w:space="0" w:color="auto"/>
        <w:right w:val="none" w:sz="0" w:space="0" w:color="auto"/>
      </w:divBdr>
      <w:divsChild>
        <w:div w:id="263079420">
          <w:marLeft w:val="0"/>
          <w:marRight w:val="0"/>
          <w:marTop w:val="0"/>
          <w:marBottom w:val="0"/>
          <w:divBdr>
            <w:top w:val="none" w:sz="0" w:space="0" w:color="auto"/>
            <w:left w:val="none" w:sz="0" w:space="0" w:color="auto"/>
            <w:bottom w:val="none" w:sz="0" w:space="0" w:color="auto"/>
            <w:right w:val="none" w:sz="0" w:space="0" w:color="auto"/>
          </w:divBdr>
        </w:div>
      </w:divsChild>
    </w:div>
    <w:div w:id="1584221584">
      <w:bodyDiv w:val="1"/>
      <w:marLeft w:val="0"/>
      <w:marRight w:val="0"/>
      <w:marTop w:val="0"/>
      <w:marBottom w:val="0"/>
      <w:divBdr>
        <w:top w:val="none" w:sz="0" w:space="0" w:color="auto"/>
        <w:left w:val="none" w:sz="0" w:space="0" w:color="auto"/>
        <w:bottom w:val="none" w:sz="0" w:space="0" w:color="auto"/>
        <w:right w:val="none" w:sz="0" w:space="0" w:color="auto"/>
      </w:divBdr>
    </w:div>
    <w:div w:id="1599606470">
      <w:bodyDiv w:val="1"/>
      <w:marLeft w:val="0"/>
      <w:marRight w:val="0"/>
      <w:marTop w:val="0"/>
      <w:marBottom w:val="0"/>
      <w:divBdr>
        <w:top w:val="none" w:sz="0" w:space="0" w:color="auto"/>
        <w:left w:val="none" w:sz="0" w:space="0" w:color="auto"/>
        <w:bottom w:val="none" w:sz="0" w:space="0" w:color="auto"/>
        <w:right w:val="none" w:sz="0" w:space="0" w:color="auto"/>
      </w:divBdr>
      <w:divsChild>
        <w:div w:id="577330602">
          <w:marLeft w:val="0"/>
          <w:marRight w:val="0"/>
          <w:marTop w:val="0"/>
          <w:marBottom w:val="0"/>
          <w:divBdr>
            <w:top w:val="none" w:sz="0" w:space="0" w:color="auto"/>
            <w:left w:val="none" w:sz="0" w:space="0" w:color="auto"/>
            <w:bottom w:val="none" w:sz="0" w:space="0" w:color="auto"/>
            <w:right w:val="none" w:sz="0" w:space="0" w:color="auto"/>
          </w:divBdr>
        </w:div>
      </w:divsChild>
    </w:div>
    <w:div w:id="1664234246">
      <w:bodyDiv w:val="1"/>
      <w:marLeft w:val="0"/>
      <w:marRight w:val="0"/>
      <w:marTop w:val="0"/>
      <w:marBottom w:val="0"/>
      <w:divBdr>
        <w:top w:val="none" w:sz="0" w:space="0" w:color="auto"/>
        <w:left w:val="none" w:sz="0" w:space="0" w:color="auto"/>
        <w:bottom w:val="none" w:sz="0" w:space="0" w:color="auto"/>
        <w:right w:val="none" w:sz="0" w:space="0" w:color="auto"/>
      </w:divBdr>
    </w:div>
    <w:div w:id="1758553219">
      <w:bodyDiv w:val="1"/>
      <w:marLeft w:val="0"/>
      <w:marRight w:val="0"/>
      <w:marTop w:val="0"/>
      <w:marBottom w:val="0"/>
      <w:divBdr>
        <w:top w:val="none" w:sz="0" w:space="0" w:color="auto"/>
        <w:left w:val="none" w:sz="0" w:space="0" w:color="auto"/>
        <w:bottom w:val="none" w:sz="0" w:space="0" w:color="auto"/>
        <w:right w:val="none" w:sz="0" w:space="0" w:color="auto"/>
      </w:divBdr>
    </w:div>
    <w:div w:id="1897857458">
      <w:bodyDiv w:val="1"/>
      <w:marLeft w:val="0"/>
      <w:marRight w:val="0"/>
      <w:marTop w:val="0"/>
      <w:marBottom w:val="0"/>
      <w:divBdr>
        <w:top w:val="none" w:sz="0" w:space="0" w:color="auto"/>
        <w:left w:val="none" w:sz="0" w:space="0" w:color="auto"/>
        <w:bottom w:val="none" w:sz="0" w:space="0" w:color="auto"/>
        <w:right w:val="none" w:sz="0" w:space="0" w:color="auto"/>
      </w:divBdr>
    </w:div>
    <w:div w:id="1903129311">
      <w:bodyDiv w:val="1"/>
      <w:marLeft w:val="0"/>
      <w:marRight w:val="0"/>
      <w:marTop w:val="0"/>
      <w:marBottom w:val="0"/>
      <w:divBdr>
        <w:top w:val="none" w:sz="0" w:space="0" w:color="auto"/>
        <w:left w:val="none" w:sz="0" w:space="0" w:color="auto"/>
        <w:bottom w:val="none" w:sz="0" w:space="0" w:color="auto"/>
        <w:right w:val="none" w:sz="0" w:space="0" w:color="auto"/>
      </w:divBdr>
    </w:div>
    <w:div w:id="1958179797">
      <w:bodyDiv w:val="1"/>
      <w:marLeft w:val="0"/>
      <w:marRight w:val="0"/>
      <w:marTop w:val="0"/>
      <w:marBottom w:val="0"/>
      <w:divBdr>
        <w:top w:val="none" w:sz="0" w:space="0" w:color="auto"/>
        <w:left w:val="none" w:sz="0" w:space="0" w:color="auto"/>
        <w:bottom w:val="none" w:sz="0" w:space="0" w:color="auto"/>
        <w:right w:val="none" w:sz="0" w:space="0" w:color="auto"/>
      </w:divBdr>
    </w:div>
    <w:div w:id="1973897707">
      <w:bodyDiv w:val="1"/>
      <w:marLeft w:val="0"/>
      <w:marRight w:val="0"/>
      <w:marTop w:val="0"/>
      <w:marBottom w:val="0"/>
      <w:divBdr>
        <w:top w:val="none" w:sz="0" w:space="0" w:color="auto"/>
        <w:left w:val="none" w:sz="0" w:space="0" w:color="auto"/>
        <w:bottom w:val="none" w:sz="0" w:space="0" w:color="auto"/>
        <w:right w:val="none" w:sz="0" w:space="0" w:color="auto"/>
      </w:divBdr>
      <w:divsChild>
        <w:div w:id="712080442">
          <w:marLeft w:val="0"/>
          <w:marRight w:val="0"/>
          <w:marTop w:val="0"/>
          <w:marBottom w:val="0"/>
          <w:divBdr>
            <w:top w:val="none" w:sz="0" w:space="0" w:color="auto"/>
            <w:left w:val="none" w:sz="0" w:space="0" w:color="auto"/>
            <w:bottom w:val="none" w:sz="0" w:space="0" w:color="auto"/>
            <w:right w:val="none" w:sz="0" w:space="0" w:color="auto"/>
          </w:divBdr>
        </w:div>
      </w:divsChild>
    </w:div>
    <w:div w:id="2057923258">
      <w:bodyDiv w:val="1"/>
      <w:marLeft w:val="0"/>
      <w:marRight w:val="0"/>
      <w:marTop w:val="0"/>
      <w:marBottom w:val="0"/>
      <w:divBdr>
        <w:top w:val="none" w:sz="0" w:space="0" w:color="auto"/>
        <w:left w:val="none" w:sz="0" w:space="0" w:color="auto"/>
        <w:bottom w:val="none" w:sz="0" w:space="0" w:color="auto"/>
        <w:right w:val="none" w:sz="0" w:space="0" w:color="auto"/>
      </w:divBdr>
      <w:divsChild>
        <w:div w:id="1634486630">
          <w:marLeft w:val="0"/>
          <w:marRight w:val="0"/>
          <w:marTop w:val="0"/>
          <w:marBottom w:val="0"/>
          <w:divBdr>
            <w:top w:val="none" w:sz="0" w:space="0" w:color="auto"/>
            <w:left w:val="none" w:sz="0" w:space="0" w:color="auto"/>
            <w:bottom w:val="none" w:sz="0" w:space="0" w:color="auto"/>
            <w:right w:val="none" w:sz="0" w:space="0" w:color="auto"/>
          </w:divBdr>
        </w:div>
      </w:divsChild>
    </w:div>
    <w:div w:id="2088111275">
      <w:bodyDiv w:val="1"/>
      <w:marLeft w:val="0"/>
      <w:marRight w:val="0"/>
      <w:marTop w:val="0"/>
      <w:marBottom w:val="0"/>
      <w:divBdr>
        <w:top w:val="none" w:sz="0" w:space="0" w:color="auto"/>
        <w:left w:val="none" w:sz="0" w:space="0" w:color="auto"/>
        <w:bottom w:val="none" w:sz="0" w:space="0" w:color="auto"/>
        <w:right w:val="none" w:sz="0" w:space="0" w:color="auto"/>
      </w:divBdr>
    </w:div>
    <w:div w:id="2090149639">
      <w:bodyDiv w:val="1"/>
      <w:marLeft w:val="0"/>
      <w:marRight w:val="0"/>
      <w:marTop w:val="0"/>
      <w:marBottom w:val="0"/>
      <w:divBdr>
        <w:top w:val="none" w:sz="0" w:space="0" w:color="auto"/>
        <w:left w:val="none" w:sz="0" w:space="0" w:color="auto"/>
        <w:bottom w:val="none" w:sz="0" w:space="0" w:color="auto"/>
        <w:right w:val="none" w:sz="0" w:space="0" w:color="auto"/>
      </w:divBdr>
    </w:div>
    <w:div w:id="2099983341">
      <w:bodyDiv w:val="1"/>
      <w:marLeft w:val="0"/>
      <w:marRight w:val="0"/>
      <w:marTop w:val="0"/>
      <w:marBottom w:val="0"/>
      <w:divBdr>
        <w:top w:val="none" w:sz="0" w:space="0" w:color="auto"/>
        <w:left w:val="none" w:sz="0" w:space="0" w:color="auto"/>
        <w:bottom w:val="none" w:sz="0" w:space="0" w:color="auto"/>
        <w:right w:val="none" w:sz="0" w:space="0" w:color="auto"/>
      </w:divBdr>
    </w:div>
    <w:div w:id="21131585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eader" Target="header2.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56AC7-16AF-4EED-A1F1-D8FC56E02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42</Pages>
  <Words>46278</Words>
  <Characters>263790</Characters>
  <Application>Microsoft Office Word</Application>
  <DocSecurity>0</DocSecurity>
  <Lines>2198</Lines>
  <Paragraphs>61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Thesis Outline</vt:lpstr>
      <vt:lpstr>Title</vt:lpstr>
    </vt:vector>
  </TitlesOfParts>
  <Company/>
  <LinksUpToDate>false</LinksUpToDate>
  <CharactersWithSpaces>309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Outline</dc:title>
  <dc:subject/>
  <dc:creator>Sebastian L. Berg</dc:creator>
  <cp:keywords/>
  <dc:description/>
  <cp:lastModifiedBy>Sebastian Berg</cp:lastModifiedBy>
  <cp:revision>49</cp:revision>
  <cp:lastPrinted>2024-11-15T08:57:00Z</cp:lastPrinted>
  <dcterms:created xsi:type="dcterms:W3CDTF">2024-11-14T21:44:00Z</dcterms:created>
  <dcterms:modified xsi:type="dcterms:W3CDTF">2025-06-16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592acd2de20554aed7235b2c3780d15860f58b5868965cec8186cc170e68b57</vt:lpwstr>
  </property>
  <property fmtid="{D5CDD505-2E9C-101B-9397-08002B2CF9AE}" pid="3" name="ZOTERO_PREF_1">
    <vt:lpwstr>&lt;data data-version="3" zotero-version="6.0.36"&gt;&lt;session id="h2ElPVhc"/&gt;&lt;style id="http://www.zotero.org/styles/harvard-cite-them-right" hasBibliography="1" bibliographyStyleHasBeenSet="1"/&gt;&lt;prefs&gt;&lt;pref name="fieldType" value="Field"/&gt;&lt;/prefs&gt;&lt;/data&gt;</vt:lpwstr>
  </property>
</Properties>
</file>